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1D6133A" w:rsidR="00A21134" w:rsidRPr="00433883" w:rsidRDefault="00433883" w:rsidP="00A21134">
      <w:pPr>
        <w:pStyle w:val="Puesto"/>
        <w:rPr>
          <w:sz w:val="40"/>
          <w:szCs w:val="40"/>
        </w:rPr>
      </w:pPr>
      <w:r w:rsidRPr="00433883">
        <w:rPr>
          <w:sz w:val="40"/>
          <w:szCs w:val="40"/>
        </w:rPr>
        <w:t>Prototipo de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45A5EFA8" w14:textId="77777777" w:rsidR="00394DEE" w:rsidRPr="00433883" w:rsidRDefault="00394DEE" w:rsidP="00394DEE">
      <w:pPr>
        <w:pStyle w:val="Puesto"/>
        <w:rPr>
          <w:sz w:val="40"/>
          <w:szCs w:val="40"/>
        </w:rPr>
      </w:pPr>
      <w:r w:rsidRPr="00433883">
        <w:rPr>
          <w:sz w:val="40"/>
          <w:szCs w:val="40"/>
        </w:rPr>
        <w:lastRenderedPageBreak/>
        <w:t>Prototipo de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6FAA60BB" w14:textId="77777777" w:rsidR="007E349B" w:rsidRPr="008852E9" w:rsidRDefault="007E349B" w:rsidP="00802049">
      <w:pPr>
        <w:spacing w:after="0" w:line="240" w:lineRule="auto"/>
        <w:jc w:val="center"/>
        <w:rPr>
          <w:rFonts w:ascii="Calibri" w:hAnsi="Calibri" w:cs="Arial"/>
          <w:sz w:val="24"/>
          <w:szCs w:val="24"/>
        </w:rPr>
      </w:pPr>
    </w:p>
    <w:p w14:paraId="69EE0F0F" w14:textId="77777777" w:rsidR="00394DEE" w:rsidRPr="008852E9" w:rsidRDefault="00394DEE"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92E893D" w14:textId="06E5332D" w:rsidR="00394DEE" w:rsidRPr="006573E3" w:rsidRDefault="00394DEE" w:rsidP="00394DEE">
      <w:pPr>
        <w:spacing w:after="0" w:line="240" w:lineRule="auto"/>
        <w:jc w:val="center"/>
        <w:rPr>
          <w:rFonts w:cs="Arial"/>
          <w:b/>
          <w:sz w:val="32"/>
          <w:szCs w:val="32"/>
        </w:rPr>
      </w:pPr>
      <w:r>
        <w:rPr>
          <w:rFonts w:cs="Arial"/>
          <w:b/>
          <w:sz w:val="32"/>
          <w:szCs w:val="32"/>
        </w:rPr>
        <w:t>Miguel Ángel  Montañez Gómez</w:t>
      </w:r>
    </w:p>
    <w:p w14:paraId="1B082EE5" w14:textId="2055DDE6" w:rsidR="007E349B" w:rsidRPr="006573E3" w:rsidRDefault="007E349B" w:rsidP="00802049">
      <w:pPr>
        <w:spacing w:after="0" w:line="240" w:lineRule="auto"/>
        <w:jc w:val="center"/>
        <w:rPr>
          <w:rFonts w:cs="Arial"/>
          <w:b/>
          <w:sz w:val="32"/>
          <w:szCs w:val="32"/>
        </w:rPr>
      </w:pPr>
    </w:p>
    <w:p w14:paraId="23FBC41C" w14:textId="77777777" w:rsidR="00217026" w:rsidRPr="008852E9" w:rsidRDefault="00217026" w:rsidP="00802049">
      <w:pPr>
        <w:spacing w:after="0" w:line="240" w:lineRule="auto"/>
        <w:jc w:val="center"/>
        <w:rPr>
          <w:rFonts w:ascii="Calibri" w:hAnsi="Calibri" w:cs="Arial"/>
          <w:sz w:val="24"/>
          <w:szCs w:val="24"/>
        </w:rPr>
      </w:pPr>
    </w:p>
    <w:p w14:paraId="52877A5C" w14:textId="77777777" w:rsidR="00531AD2" w:rsidRPr="008852E9" w:rsidRDefault="00531AD2"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0249055" w:rsidR="007E349B" w:rsidRPr="00895011" w:rsidRDefault="00394DEE" w:rsidP="00194847">
      <w:pPr>
        <w:pStyle w:val="Prrafodelista"/>
        <w:jc w:val="center"/>
        <w:rPr>
          <w:szCs w:val="22"/>
        </w:rPr>
      </w:pPr>
      <w:r>
        <w:rPr>
          <w:szCs w:val="22"/>
        </w:rPr>
        <w:t>Trabajo</w:t>
      </w:r>
      <w:r w:rsidR="0058118D">
        <w:rPr>
          <w:szCs w:val="22"/>
        </w:rPr>
        <w:t xml:space="preserve"> </w:t>
      </w:r>
      <w:r>
        <w:rPr>
          <w:szCs w:val="22"/>
        </w:rPr>
        <w:t>final de Maestría</w:t>
      </w:r>
      <w:r w:rsidR="007E349B" w:rsidRPr="00895011">
        <w:rPr>
          <w:szCs w:val="22"/>
        </w:rPr>
        <w:t xml:space="preserve"> para optar al título de:</w:t>
      </w:r>
    </w:p>
    <w:p w14:paraId="780C4786" w14:textId="41EFCE47" w:rsidR="007E349B" w:rsidRPr="00895011" w:rsidRDefault="00F50FA5" w:rsidP="00194847">
      <w:pPr>
        <w:pStyle w:val="Prrafodelista"/>
        <w:jc w:val="center"/>
        <w:rPr>
          <w:b/>
          <w:szCs w:val="22"/>
        </w:rPr>
      </w:pPr>
      <w:r>
        <w:rPr>
          <w:b/>
          <w:szCs w:val="22"/>
        </w:rPr>
        <w:t xml:space="preserve">Magister en </w:t>
      </w:r>
      <w:r w:rsidR="003A52ED" w:rsidRPr="00895011">
        <w:rPr>
          <w:b/>
          <w:szCs w:val="22"/>
        </w:rPr>
        <w:t>Ingenier</w:t>
      </w:r>
      <w:r>
        <w:rPr>
          <w:b/>
          <w:szCs w:val="22"/>
        </w:rPr>
        <w:t xml:space="preserve">ía </w:t>
      </w:r>
      <w:r w:rsidR="00394DEE">
        <w:rPr>
          <w:b/>
          <w:szCs w:val="22"/>
        </w:rPr>
        <w:t>de Sistemas y Computación</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4701FFFB" w:rsidR="00094E59" w:rsidRPr="00895011" w:rsidRDefault="009B7862" w:rsidP="00194847">
      <w:pPr>
        <w:pStyle w:val="Prrafodelista"/>
        <w:jc w:val="center"/>
        <w:rPr>
          <w:szCs w:val="22"/>
        </w:rPr>
      </w:pPr>
      <w:proofErr w:type="spellStart"/>
      <w:r>
        <w:rPr>
          <w:szCs w:val="22"/>
        </w:rPr>
        <w:t>Ph.D</w:t>
      </w:r>
      <w:proofErr w:type="spellEnd"/>
      <w:r w:rsidR="00394DEE">
        <w:rPr>
          <w:szCs w:val="22"/>
        </w:rPr>
        <w:t xml:space="preserve">. Luis Fernando Niño </w:t>
      </w:r>
      <w:proofErr w:type="spellStart"/>
      <w:r w:rsidR="00394DEE">
        <w:rPr>
          <w:szCs w:val="22"/>
        </w:rPr>
        <w:t>Vasquez</w:t>
      </w:r>
      <w:proofErr w:type="spellEnd"/>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305C8F31" w14:textId="77777777" w:rsidR="00394DEE" w:rsidRDefault="00394DEE"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3CC8B1F" w14:textId="77777777" w:rsidR="006F0DCF" w:rsidRDefault="00651275" w:rsidP="00194847">
      <w:pPr>
        <w:pStyle w:val="Prrafodelista"/>
        <w:jc w:val="center"/>
        <w:rPr>
          <w:szCs w:val="22"/>
        </w:rPr>
      </w:pPr>
      <w:r>
        <w:rPr>
          <w:szCs w:val="22"/>
        </w:rPr>
        <w:t>Nombrar la línea de investigación en la que se enmarca la tesis</w:t>
      </w:r>
      <w:r w:rsidR="00AE35F0">
        <w:rPr>
          <w:szCs w:val="22"/>
        </w:rPr>
        <w:t xml:space="preserve"> o </w:t>
      </w:r>
      <w:r w:rsidR="0058118D">
        <w:rPr>
          <w:szCs w:val="22"/>
        </w:rPr>
        <w:t>trabajo de investigación</w:t>
      </w:r>
    </w:p>
    <w:p w14:paraId="09020F44" w14:textId="77777777" w:rsidR="00A21134" w:rsidRDefault="006F0DCF" w:rsidP="00194847">
      <w:pPr>
        <w:pStyle w:val="Prrafodelista"/>
        <w:jc w:val="center"/>
        <w:rPr>
          <w:szCs w:val="22"/>
        </w:rPr>
      </w:pPr>
      <w:r>
        <w:rPr>
          <w:szCs w:val="22"/>
        </w:rPr>
        <w:t>Grupo de Investigación:</w:t>
      </w:r>
    </w:p>
    <w:p w14:paraId="2F104B0B" w14:textId="65C0B5CA" w:rsidR="006F0DCF" w:rsidRDefault="00394DEE" w:rsidP="00194847">
      <w:pPr>
        <w:pStyle w:val="Prrafodelista"/>
        <w:jc w:val="center"/>
        <w:rPr>
          <w:szCs w:val="22"/>
        </w:rPr>
      </w:pPr>
      <w:r>
        <w:rPr>
          <w:szCs w:val="22"/>
        </w:rPr>
        <w:t>Laboratorio de investigación en sistemas inteligentes (LISI)</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48179AE1" w:rsidR="007E349B" w:rsidRPr="00895011" w:rsidRDefault="008B698C" w:rsidP="00194847">
      <w:pPr>
        <w:pStyle w:val="Prrafodelista"/>
        <w:jc w:val="center"/>
        <w:rPr>
          <w:szCs w:val="22"/>
        </w:rPr>
      </w:pPr>
      <w:r>
        <w:rPr>
          <w:szCs w:val="22"/>
        </w:rPr>
        <w:t>Facultad Ingeniería de Sistemas e Industrial</w:t>
      </w:r>
    </w:p>
    <w:p w14:paraId="0E1032C1" w14:textId="364D1D3F" w:rsidR="007E349B" w:rsidRPr="00895011" w:rsidRDefault="008B698C" w:rsidP="00194847">
      <w:pPr>
        <w:pStyle w:val="Prrafodelista"/>
        <w:jc w:val="center"/>
        <w:rPr>
          <w:szCs w:val="22"/>
        </w:rPr>
      </w:pPr>
      <w:r>
        <w:rPr>
          <w:szCs w:val="22"/>
        </w:rPr>
        <w:t>Bogotá</w:t>
      </w:r>
      <w:r w:rsidR="007654EF">
        <w:rPr>
          <w:szCs w:val="22"/>
        </w:rPr>
        <w:t>, Colombia</w:t>
      </w:r>
    </w:p>
    <w:p w14:paraId="1E77CB04" w14:textId="4385F217" w:rsidR="00217026" w:rsidRPr="00895011" w:rsidRDefault="008B698C" w:rsidP="00194847">
      <w:pPr>
        <w:pStyle w:val="Prrafodelista"/>
        <w:jc w:val="center"/>
        <w:rPr>
          <w:szCs w:val="22"/>
        </w:rPr>
      </w:pPr>
      <w:r>
        <w:rPr>
          <w:szCs w:val="22"/>
        </w:rPr>
        <w:t>2020</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3B992B5B" w14:textId="77777777" w:rsidR="00AF49E5" w:rsidRPr="006573E3" w:rsidRDefault="002F6FC5" w:rsidP="00194847">
      <w:pPr>
        <w:pStyle w:val="Prrafodelista"/>
        <w:rPr>
          <w:i/>
          <w:szCs w:val="22"/>
        </w:rPr>
      </w:pPr>
      <w:r w:rsidRPr="006573E3">
        <w:rPr>
          <w:i/>
          <w:szCs w:val="22"/>
        </w:rPr>
        <w:lastRenderedPageBreak/>
        <w:t>(</w:t>
      </w:r>
      <w:r w:rsidR="007254C7" w:rsidRPr="006573E3">
        <w:rPr>
          <w:i/>
          <w:szCs w:val="22"/>
        </w:rPr>
        <w:t>Dedicatoria</w:t>
      </w:r>
      <w:r w:rsidRPr="006573E3">
        <w:rPr>
          <w:i/>
          <w:szCs w:val="22"/>
        </w:rPr>
        <w:t xml:space="preserve"> o lema)</w:t>
      </w: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77777777" w:rsidR="00433883" w:rsidRDefault="00433883" w:rsidP="00F81496">
      <w:pPr>
        <w:pStyle w:val="Prrafodelista"/>
        <w:ind w:left="4248"/>
        <w:rPr>
          <w:i/>
          <w:szCs w:val="22"/>
        </w:rPr>
      </w:pPr>
      <w:r>
        <w:rPr>
          <w:i/>
          <w:szCs w:val="22"/>
        </w:rPr>
        <w:t>A Dios por tantas bendiciones concedidas y la sabiduría para saber usarlas.</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04D35337" w:rsidR="00474162" w:rsidRPr="006573E3" w:rsidRDefault="00433883" w:rsidP="00F81496">
      <w:pPr>
        <w:pStyle w:val="Prrafodelista"/>
        <w:ind w:left="4248"/>
        <w:rPr>
          <w:i/>
          <w:szCs w:val="22"/>
        </w:rPr>
      </w:pPr>
      <w:r>
        <w:rPr>
          <w:i/>
          <w:szCs w:val="22"/>
        </w:rPr>
        <w:t xml:space="preserve">A mi esposa, por su apoyo incondicional y </w:t>
      </w:r>
      <w:proofErr w:type="gramStart"/>
      <w:r>
        <w:rPr>
          <w:i/>
          <w:szCs w:val="22"/>
        </w:rPr>
        <w:t>maravillosa</w:t>
      </w:r>
      <w:proofErr w:type="gramEnd"/>
      <w:r>
        <w:rPr>
          <w:i/>
          <w:szCs w:val="22"/>
        </w:rPr>
        <w:t xml:space="preserve"> forma de motivarme a ser mejor cada día.</w:t>
      </w:r>
      <w:r w:rsidR="00495E0B" w:rsidRPr="006573E3">
        <w:rPr>
          <w:i/>
          <w:szCs w:val="22"/>
        </w:rPr>
        <w:t xml:space="preserve"> </w:t>
      </w:r>
    </w:p>
    <w:p w14:paraId="70D6F14D" w14:textId="77777777" w:rsidR="002F6FC5" w:rsidRPr="006573E3" w:rsidRDefault="002F6FC5" w:rsidP="002F6FC5">
      <w:pPr>
        <w:pStyle w:val="Prrafodelista"/>
        <w:ind w:left="3540"/>
        <w:rPr>
          <w:i/>
          <w:szCs w:val="22"/>
        </w:rPr>
      </w:pPr>
    </w:p>
    <w:p w14:paraId="00F3FD67" w14:textId="77777777" w:rsidR="006573E3" w:rsidRDefault="006573E3" w:rsidP="00F81496">
      <w:pPr>
        <w:pStyle w:val="Prrafodelista"/>
        <w:ind w:left="3540" w:firstLine="708"/>
        <w:rPr>
          <w:i/>
          <w:szCs w:val="22"/>
        </w:rPr>
      </w:pPr>
    </w:p>
    <w:p w14:paraId="2B4D1796" w14:textId="5FDB7D65" w:rsidR="002F6FC5" w:rsidRPr="006573E3" w:rsidRDefault="00433883" w:rsidP="00433883">
      <w:pPr>
        <w:pStyle w:val="Prrafodelista"/>
        <w:ind w:left="4248"/>
        <w:rPr>
          <w:i/>
          <w:szCs w:val="22"/>
        </w:rPr>
      </w:pPr>
      <w:r>
        <w:rPr>
          <w:i/>
          <w:szCs w:val="22"/>
        </w:rPr>
        <w:t>A mis compañeros y profesores por compartir su invaluable conocimiento y ayuda</w:t>
      </w:r>
    </w:p>
    <w:p w14:paraId="478E8DB0" w14:textId="77777777" w:rsidR="002F6FC5" w:rsidRPr="006573E3" w:rsidRDefault="002F6FC5" w:rsidP="002F6FC5">
      <w:pPr>
        <w:pStyle w:val="Prrafodelista"/>
        <w:ind w:left="3540"/>
        <w:rPr>
          <w:i/>
          <w:szCs w:val="22"/>
        </w:rPr>
      </w:pPr>
    </w:p>
    <w:p w14:paraId="42DE871F" w14:textId="77777777" w:rsidR="006573E3" w:rsidRDefault="006573E3" w:rsidP="00F81496">
      <w:pPr>
        <w:pStyle w:val="Prrafodelista"/>
        <w:ind w:left="3540" w:firstLine="708"/>
        <w:rPr>
          <w:i/>
          <w:szCs w:val="22"/>
        </w:rPr>
      </w:pPr>
    </w:p>
    <w:p w14:paraId="6DF27AE3" w14:textId="5181C03D" w:rsidR="002F6FC5" w:rsidRPr="006573E3" w:rsidRDefault="002F6FC5" w:rsidP="00433883">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0A8E15FA" w14:textId="77777777" w:rsidR="00BF4441" w:rsidRDefault="00BF4441" w:rsidP="00FB6A25">
      <w:pPr>
        <w:spacing w:before="2000"/>
        <w:rPr>
          <w:rFonts w:ascii="LMRomanM" w:hAnsi="LMRomanM"/>
          <w:b/>
          <w:sz w:val="36"/>
          <w:szCs w:val="36"/>
        </w:rPr>
        <w:sectPr w:rsidR="00BF4441"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0ABAB503" w14:textId="77777777" w:rsidR="00BC408C" w:rsidRDefault="00BC408C" w:rsidP="00BC408C">
      <w:pPr>
        <w:rPr>
          <w:rFonts w:cs="Arial"/>
          <w:b/>
          <w:sz w:val="36"/>
          <w:szCs w:val="36"/>
        </w:rPr>
      </w:pPr>
      <w:r>
        <w:t>Fecha</w:t>
      </w:r>
      <w:bookmarkEnd w:id="0"/>
    </w:p>
    <w:p w14:paraId="37BEFDAC" w14:textId="77777777" w:rsidR="00BC408C" w:rsidRDefault="00BC408C" w:rsidP="00FB6A25">
      <w:pPr>
        <w:spacing w:before="2000"/>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p>
    <w:p w14:paraId="35167133" w14:textId="77777777" w:rsidR="001F4508" w:rsidRPr="006573E3" w:rsidRDefault="00CB5D25" w:rsidP="00FB6A25">
      <w:pPr>
        <w:spacing w:before="2000"/>
        <w:rPr>
          <w:rFonts w:cs="Arial"/>
          <w:b/>
          <w:sz w:val="36"/>
          <w:szCs w:val="36"/>
        </w:rPr>
      </w:pPr>
      <w:r w:rsidRPr="006573E3">
        <w:rPr>
          <w:rFonts w:cs="Arial"/>
          <w:b/>
          <w:sz w:val="36"/>
          <w:szCs w:val="36"/>
        </w:rPr>
        <w:lastRenderedPageBreak/>
        <w:t>Agradecimientos</w:t>
      </w:r>
    </w:p>
    <w:p w14:paraId="39017078" w14:textId="77777777" w:rsidR="008338F6" w:rsidRDefault="00474162" w:rsidP="00A021F2">
      <w:pPr>
        <w:pStyle w:val="Prrafodelista"/>
      </w:pPr>
      <w:r w:rsidRPr="00DC6BC9">
        <w:t>E</w:t>
      </w:r>
      <w:r w:rsidR="0055470B">
        <w:t>sta sección es opcional, e</w:t>
      </w:r>
      <w:r w:rsidRPr="00DC6BC9">
        <w:t xml:space="preserve">n ella el autor agradece a las personas o instituciones que colaboraron en la realización del trabajo. </w:t>
      </w:r>
      <w:r w:rsidR="0055470B">
        <w:t xml:space="preserve">Si se incluye </w:t>
      </w:r>
      <w:r w:rsidR="002C199C">
        <w:t>esta</w:t>
      </w:r>
      <w:r w:rsidR="0055470B">
        <w:t xml:space="preserve"> sección, d</w:t>
      </w:r>
      <w:r w:rsidRPr="00DC6BC9">
        <w:t>eben aparecer los nombres completos, los cargos y su aporte al trabajo.</w:t>
      </w:r>
    </w:p>
    <w:p w14:paraId="07447541" w14:textId="77777777" w:rsidR="00A021F2" w:rsidRDefault="00A021F2" w:rsidP="00A021F2">
      <w:pPr>
        <w:pStyle w:val="Prrafodelista"/>
      </w:pPr>
    </w:p>
    <w:p w14:paraId="6852E0EE" w14:textId="77777777" w:rsidR="00A021F2" w:rsidRDefault="00A021F2" w:rsidP="00A021F2">
      <w:pPr>
        <w:pStyle w:val="Prrafodelista"/>
      </w:pPr>
      <w:r>
        <w:t xml:space="preserve">A </w:t>
      </w:r>
      <w:r w:rsidR="00186B69">
        <w:t>continuación,</w:t>
      </w:r>
      <w:r>
        <w:t xml:space="preserve"> se presenta la tabla de contenido la cual se actualiza automáticamente</w:t>
      </w:r>
      <w:r w:rsidR="00361CFD">
        <w:t>. Para los textos editados en Microsoft Word se debe hacer</w:t>
      </w:r>
      <w:r>
        <w:t xml:space="preserve"> </w:t>
      </w:r>
      <w:proofErr w:type="spellStart"/>
      <w:r w:rsidRPr="0055470B">
        <w:rPr>
          <w:i/>
          <w:lang w:val="es-CO"/>
        </w:rPr>
        <w:t>click</w:t>
      </w:r>
      <w:proofErr w:type="spellEnd"/>
      <w:r>
        <w:t xml:space="preserve"> en el botón derecho del mouse sobre la tabla de contenido y aparecerá el icono Actualizar Campos (</w:t>
      </w:r>
      <w:r>
        <w:rPr>
          <w:noProof/>
          <w:lang w:val="es-CO" w:eastAsia="es-CO"/>
        </w:rPr>
        <w:drawing>
          <wp:inline distT="0" distB="0" distL="0" distR="0" wp14:anchorId="227FB5A7" wp14:editId="186891DA">
            <wp:extent cx="142875" cy="133350"/>
            <wp:effectExtent l="19050" t="0" r="9525"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l="40394" t="58145" r="57060" b="38688"/>
                    <a:stretch>
                      <a:fillRect/>
                    </a:stretch>
                  </pic:blipFill>
                  <pic:spPr bwMode="auto">
                    <a:xfrm>
                      <a:off x="0" y="0"/>
                      <a:ext cx="142875" cy="133350"/>
                    </a:xfrm>
                    <a:prstGeom prst="rect">
                      <a:avLst/>
                    </a:prstGeom>
                    <a:noFill/>
                    <a:ln w="9525">
                      <a:noFill/>
                      <a:miter lim="800000"/>
                      <a:headEnd/>
                      <a:tailEnd/>
                    </a:ln>
                  </pic:spPr>
                </pic:pic>
              </a:graphicData>
            </a:graphic>
          </wp:inline>
        </w:drawing>
      </w:r>
      <w:r>
        <w:t>), luego aparecerá una ventana en la cual debe seleccionar la opción Actualizar toda la tabla.</w:t>
      </w:r>
    </w:p>
    <w:p w14:paraId="4E8BEBA4" w14:textId="77777777" w:rsidR="00A021F2" w:rsidRDefault="00A021F2" w:rsidP="00A021F2">
      <w:pPr>
        <w:pStyle w:val="Prrafodelista"/>
      </w:pPr>
    </w:p>
    <w:p w14:paraId="68DBE2F8" w14:textId="77777777" w:rsidR="0024577E" w:rsidRPr="00150185" w:rsidRDefault="00BC2C6D" w:rsidP="00E81EC8">
      <w:pPr>
        <w:pStyle w:val="Prrafodelista"/>
        <w:rPr>
          <w:lang w:val="es-CO"/>
        </w:rPr>
      </w:pPr>
      <w:r w:rsidRPr="00150185">
        <w:t xml:space="preserve">Tenga en cuenta </w:t>
      </w:r>
      <w:r w:rsidR="00E81EC8" w:rsidRPr="00150185">
        <w:t>al iniciar el diligenciamiento de la plantilla usar</w:t>
      </w:r>
      <w:r w:rsidRPr="00150185">
        <w:t xml:space="preserve"> la opción del icono Mostrar Todo (</w:t>
      </w:r>
      <w:r w:rsidRPr="00150185">
        <w:rPr>
          <w:noProof/>
          <w:lang w:val="es-CO" w:eastAsia="es-CO"/>
        </w:rPr>
        <w:drawing>
          <wp:inline distT="0" distB="0" distL="0" distR="0" wp14:anchorId="7EB004ED" wp14:editId="41B9E2CC">
            <wp:extent cx="210994" cy="1569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15-02-09 14.16.06.png"/>
                    <pic:cNvPicPr/>
                  </pic:nvPicPr>
                  <pic:blipFill rotWithShape="1">
                    <a:blip r:embed="rId13" cstate="print">
                      <a:extLst>
                        <a:ext uri="{28A0092B-C50C-407E-A947-70E740481C1C}">
                          <a14:useLocalDpi xmlns:a14="http://schemas.microsoft.com/office/drawing/2010/main" val="0"/>
                        </a:ext>
                      </a:extLst>
                    </a:blip>
                    <a:srcRect l="43275" t="6648" r="54940" b="91227"/>
                    <a:stretch/>
                  </pic:blipFill>
                  <pic:spPr bwMode="auto">
                    <a:xfrm>
                      <a:off x="0" y="0"/>
                      <a:ext cx="232428" cy="172894"/>
                    </a:xfrm>
                    <a:prstGeom prst="rect">
                      <a:avLst/>
                    </a:prstGeom>
                    <a:ln>
                      <a:noFill/>
                    </a:ln>
                    <a:extLst>
                      <a:ext uri="{53640926-AAD7-44D8-BBD7-CCE9431645EC}">
                        <a14:shadowObscured xmlns:a14="http://schemas.microsoft.com/office/drawing/2010/main"/>
                      </a:ext>
                    </a:extLst>
                  </pic:spPr>
                </pic:pic>
              </a:graphicData>
            </a:graphic>
          </wp:inline>
        </w:drawing>
      </w:r>
      <w:r w:rsidRPr="00150185">
        <w:rPr>
          <w:lang w:val="es-CO"/>
        </w:rPr>
        <w:t xml:space="preserve">) </w:t>
      </w:r>
      <w:r w:rsidR="00E81EC8" w:rsidRPr="00150185">
        <w:rPr>
          <w:lang w:val="es-CO"/>
        </w:rPr>
        <w:t>Por medio de esta función podrá observa</w:t>
      </w:r>
      <w:r w:rsidR="00AB1012" w:rsidRPr="00150185">
        <w:rPr>
          <w:lang w:val="es-CO"/>
        </w:rPr>
        <w:t>r</w:t>
      </w:r>
      <w:r w:rsidR="00E81EC8" w:rsidRPr="00150185">
        <w:rPr>
          <w:lang w:val="es-CO"/>
        </w:rPr>
        <w:t xml:space="preserve"> las secciones en que se encuentra construida esta plantilla, es muy importante conservar dichas secciones evitando borrar los saltos de sección.  En caso de requerir más instrucciones sobre este tema por favor dirigirse al encargado de la Biblioteca Digital en cada una de las Sedes.</w:t>
      </w:r>
      <w:bookmarkStart w:id="1" w:name="_Toc256084882"/>
      <w:bookmarkStart w:id="2" w:name="_Toc256085009"/>
      <w:bookmarkStart w:id="3" w:name="_Toc256087923"/>
      <w:bookmarkStart w:id="4" w:name="_Toc256005566"/>
      <w:bookmarkStart w:id="5" w:name="_Toc256005679"/>
      <w:bookmarkStart w:id="6" w:name="_Toc256084881"/>
      <w:bookmarkStart w:id="7" w:name="_Toc256085008"/>
      <w:bookmarkStart w:id="8" w:name="_Toc256087922"/>
    </w:p>
    <w:p w14:paraId="569F2F9D" w14:textId="77777777" w:rsidR="00E81EC8" w:rsidRDefault="00E81EC8" w:rsidP="00E81EC8">
      <w:pPr>
        <w:pStyle w:val="Prrafodelista"/>
        <w:rPr>
          <w:color w:val="FF0000"/>
          <w:lang w:val="es-CO"/>
        </w:rPr>
      </w:pPr>
    </w:p>
    <w:p w14:paraId="33F28CFA" w14:textId="77777777" w:rsidR="00E81EC8" w:rsidRDefault="00E81EC8" w:rsidP="00E81EC8">
      <w:pPr>
        <w:pStyle w:val="Prrafodelista"/>
      </w:pPr>
    </w:p>
    <w:p w14:paraId="7B171EB8" w14:textId="77777777" w:rsidR="0024577E" w:rsidRDefault="0024577E" w:rsidP="00A525D1">
      <w:pPr>
        <w:pStyle w:val="TtulodeTDC"/>
      </w:pPr>
    </w:p>
    <w:p w14:paraId="4102791F" w14:textId="77777777" w:rsidR="0024577E" w:rsidRDefault="0024577E" w:rsidP="00A525D1">
      <w:pPr>
        <w:pStyle w:val="TtulodeTDC"/>
      </w:pPr>
    </w:p>
    <w:p w14:paraId="16ED72E8" w14:textId="77777777" w:rsidR="00BF4441" w:rsidRDefault="00BF4441" w:rsidP="000C54BE">
      <w:pPr>
        <w:pStyle w:val="Ttulospreliminares"/>
        <w:sectPr w:rsidR="00BF4441" w:rsidSect="00BC408C">
          <w:type w:val="evenPage"/>
          <w:pgSz w:w="12240" w:h="15840" w:code="1"/>
          <w:pgMar w:top="1440" w:right="1440" w:bottom="1440" w:left="2041" w:header="709" w:footer="709" w:gutter="0"/>
          <w:pgNumType w:fmt="upperRoman"/>
          <w:cols w:space="708"/>
          <w:titlePg/>
          <w:docGrid w:linePitch="360"/>
        </w:sectPr>
      </w:pPr>
    </w:p>
    <w:p w14:paraId="2E5DDD30" w14:textId="77777777" w:rsidR="00A525D1" w:rsidRPr="000C54BE" w:rsidRDefault="00A525D1" w:rsidP="000C54BE">
      <w:pPr>
        <w:pStyle w:val="Ttulospreliminares"/>
      </w:pPr>
      <w:bookmarkStart w:id="9" w:name="_Toc42252778"/>
      <w:r w:rsidRPr="000C54BE">
        <w:lastRenderedPageBreak/>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1A752C4C"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r w:rsidR="004F2186">
        <w:rPr>
          <w:b/>
        </w:rPr>
        <w:t xml:space="preserve">: </w:t>
      </w:r>
    </w:p>
    <w:p w14:paraId="578EEDF4" w14:textId="49A015EB" w:rsidR="004F2186" w:rsidRDefault="004F2186" w:rsidP="004F2186">
      <w:pPr>
        <w:pStyle w:val="Prrafodelista"/>
        <w:jc w:val="center"/>
        <w:rPr>
          <w:b/>
        </w:rPr>
      </w:pPr>
      <w:r w:rsidRPr="00425249">
        <w:rPr>
          <w:b/>
        </w:rPr>
        <w:t>(Resolución 023 de 2015. Artículo 02)</w:t>
      </w:r>
      <w:r>
        <w:rPr>
          <w:b/>
        </w:rPr>
        <w:t>*</w:t>
      </w:r>
    </w:p>
    <w:p w14:paraId="1C3128D1" w14:textId="77777777" w:rsidR="00433883" w:rsidRDefault="00433883" w:rsidP="004F2186">
      <w:pPr>
        <w:pStyle w:val="Prrafodelista"/>
        <w:jc w:val="center"/>
        <w:rPr>
          <w:b/>
        </w:rPr>
      </w:pPr>
    </w:p>
    <w:p w14:paraId="24F79F29" w14:textId="4AA1BB70" w:rsidR="00433883" w:rsidRPr="00433883" w:rsidRDefault="00433883" w:rsidP="004F2186">
      <w:pPr>
        <w:pStyle w:val="Prrafodelista"/>
        <w:jc w:val="center"/>
        <w:rPr>
          <w:b/>
          <w:color w:val="FF0000"/>
        </w:rPr>
      </w:pPr>
      <w:r w:rsidRPr="00433883">
        <w:rPr>
          <w:b/>
          <w:color w:val="FF0000"/>
        </w:rPr>
        <w:t>SECCION PENDIENTE</w:t>
      </w:r>
    </w:p>
    <w:bookmarkEnd w:id="10"/>
    <w:p w14:paraId="61FB4909" w14:textId="7EC394EB" w:rsidR="00A525D1" w:rsidRDefault="00090D56" w:rsidP="00C604C3">
      <w:pPr>
        <w:pStyle w:val="Prrafodelista"/>
        <w:rPr>
          <w:b/>
        </w:rPr>
      </w:pPr>
      <w:r>
        <w:rPr>
          <w:b/>
        </w:rPr>
        <w:t>Introducción</w:t>
      </w:r>
    </w:p>
    <w:p w14:paraId="3F59E822" w14:textId="72A10AB6" w:rsidR="00090D56" w:rsidRDefault="00090D56" w:rsidP="00C604C3">
      <w:pPr>
        <w:pStyle w:val="Prrafodelista"/>
        <w:rPr>
          <w:b/>
        </w:rPr>
      </w:pPr>
      <w:r>
        <w:rPr>
          <w:b/>
        </w:rPr>
        <w:t>Objetivo</w:t>
      </w:r>
    </w:p>
    <w:p w14:paraId="51D42AEB" w14:textId="0600155E" w:rsidR="00090D56" w:rsidRDefault="005B2763" w:rsidP="00C604C3">
      <w:pPr>
        <w:pStyle w:val="Prrafodelista"/>
        <w:rPr>
          <w:b/>
        </w:rPr>
      </w:pPr>
      <w:r>
        <w:rPr>
          <w:b/>
        </w:rPr>
        <w:t>Metodología</w:t>
      </w:r>
    </w:p>
    <w:p w14:paraId="27F91BAC" w14:textId="5E49D027" w:rsidR="00090D56" w:rsidRDefault="00090D56" w:rsidP="00C604C3">
      <w:pPr>
        <w:pStyle w:val="Prrafodelista"/>
        <w:rPr>
          <w:b/>
        </w:rPr>
      </w:pPr>
      <w:r>
        <w:rPr>
          <w:b/>
        </w:rPr>
        <w:t>Resultados</w:t>
      </w:r>
    </w:p>
    <w:p w14:paraId="4C40756A" w14:textId="1591CDA9" w:rsidR="005B2763" w:rsidRDefault="005B2763" w:rsidP="00C604C3">
      <w:pPr>
        <w:pStyle w:val="Prrafodelista"/>
        <w:rPr>
          <w:b/>
        </w:rPr>
      </w:pPr>
      <w:r>
        <w:rPr>
          <w:b/>
        </w:rPr>
        <w:t xml:space="preserve">Discusión </w:t>
      </w:r>
    </w:p>
    <w:p w14:paraId="160048F7" w14:textId="7A25B96C" w:rsidR="00090D56" w:rsidRDefault="00090D56" w:rsidP="00C604C3">
      <w:pPr>
        <w:pStyle w:val="Prrafodelista"/>
      </w:pPr>
      <w:r>
        <w:rPr>
          <w:b/>
        </w:rPr>
        <w:t>Conclusiones</w:t>
      </w:r>
    </w:p>
    <w:p w14:paraId="002DCCDE" w14:textId="77777777" w:rsidR="00C604C3" w:rsidRDefault="00C604C3" w:rsidP="00C604C3">
      <w:pPr>
        <w:pStyle w:val="Prrafodelista"/>
      </w:pPr>
    </w:p>
    <w:p w14:paraId="75BB5A92" w14:textId="77777777" w:rsidR="00E11ABB" w:rsidRDefault="00E11ABB" w:rsidP="00041885">
      <w:pPr>
        <w:pStyle w:val="Prrafodelista"/>
        <w:rPr>
          <w:b/>
        </w:rPr>
      </w:pPr>
      <w:r w:rsidRPr="00C604C3">
        <w:rPr>
          <w:b/>
        </w:rPr>
        <w:t xml:space="preserve">Palabras clave: </w:t>
      </w:r>
      <w:r>
        <w:rPr>
          <w:b/>
        </w:rPr>
        <w:t>(</w:t>
      </w:r>
      <w:r w:rsidR="00041885">
        <w:rPr>
          <w:b/>
        </w:rPr>
        <w:t>M</w:t>
      </w:r>
      <w:r w:rsidR="00041885" w:rsidRPr="00041885">
        <w:rPr>
          <w:b/>
        </w:rPr>
        <w:t>ínimo 3 y máximo 7 palabras</w:t>
      </w:r>
      <w:r>
        <w:rPr>
          <w:b/>
        </w:rPr>
        <w:t xml:space="preserve">, preferiblemente </w:t>
      </w:r>
      <w:r w:rsidR="00041885">
        <w:rPr>
          <w:b/>
        </w:rPr>
        <w:t>use l</w:t>
      </w:r>
      <w:r w:rsidR="00041885" w:rsidRPr="00041885">
        <w:rPr>
          <w:b/>
        </w:rPr>
        <w:t>enguaje técnico-científico</w:t>
      </w:r>
      <w:r w:rsidR="00041885">
        <w:rPr>
          <w:b/>
        </w:rPr>
        <w:t>)</w:t>
      </w:r>
      <w:r w:rsidRPr="00C604C3">
        <w:rPr>
          <w:b/>
        </w:rPr>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lastRenderedPageBreak/>
        <w:t>Abstract</w:t>
      </w:r>
      <w:bookmarkEnd w:id="11"/>
      <w:bookmarkEnd w:id="12"/>
      <w:bookmarkEnd w:id="13"/>
      <w:bookmarkEnd w:id="14"/>
    </w:p>
    <w:p w14:paraId="0E8A90D2" w14:textId="77777777" w:rsidR="00996109" w:rsidRPr="001C5398" w:rsidRDefault="00996109" w:rsidP="00996109">
      <w:pPr>
        <w:rPr>
          <w:lang w:val="en-GB"/>
        </w:rPr>
      </w:pPr>
    </w:p>
    <w:p w14:paraId="74E271DF" w14:textId="0FF170D1" w:rsidR="00425249" w:rsidRDefault="00104509" w:rsidP="00425249">
      <w:pPr>
        <w:pStyle w:val="Prrafodelista"/>
        <w:jc w:val="center"/>
        <w:rPr>
          <w:b/>
        </w:rPr>
      </w:pPr>
      <w:bookmarkStart w:id="15" w:name="_Hlk42260103"/>
      <w:r w:rsidRPr="00104509">
        <w:rPr>
          <w:b/>
          <w:lang w:val="en-GB"/>
        </w:rPr>
        <w:t xml:space="preserve">Sensing system Prototype </w:t>
      </w:r>
      <w:r>
        <w:rPr>
          <w:b/>
          <w:lang w:val="en-GB"/>
        </w:rPr>
        <w:t xml:space="preserve">base </w:t>
      </w:r>
      <w:r w:rsidRPr="00104509">
        <w:rPr>
          <w:b/>
          <w:lang w:val="en-GB"/>
        </w:rPr>
        <w:t>on a Wireless Sensor Network as su</w:t>
      </w:r>
      <w:r>
        <w:rPr>
          <w:b/>
          <w:lang w:val="en-GB"/>
        </w:rPr>
        <w:t>p</w:t>
      </w:r>
      <w:r w:rsidRPr="00104509">
        <w:rPr>
          <w:b/>
          <w:lang w:val="en-GB"/>
        </w:rPr>
        <w:t xml:space="preserve">port </w:t>
      </w:r>
      <w:r>
        <w:rPr>
          <w:b/>
          <w:lang w:val="en-GB"/>
        </w:rPr>
        <w:t>for Solid Waste collection route planning</w:t>
      </w:r>
      <w:r w:rsidR="00064F19" w:rsidRPr="00104509">
        <w:rPr>
          <w:b/>
          <w:lang w:val="en-GB"/>
        </w:rPr>
        <w:t xml:space="preserve">: </w:t>
      </w:r>
      <w:r w:rsidR="00951361" w:rsidRPr="00104509">
        <w:rPr>
          <w:b/>
          <w:lang w:val="en-GB"/>
        </w:rPr>
        <w:t>(</w:t>
      </w:r>
      <w:proofErr w:type="spellStart"/>
      <w:r w:rsidR="00951361" w:rsidRPr="00104509">
        <w:rPr>
          <w:b/>
          <w:lang w:val="en-GB"/>
        </w:rPr>
        <w:t>Resolución</w:t>
      </w:r>
      <w:proofErr w:type="spellEnd"/>
      <w:r w:rsidR="00951361" w:rsidRPr="00104509">
        <w:rPr>
          <w:b/>
          <w:lang w:val="en-GB"/>
        </w:rPr>
        <w:t xml:space="preserve"> </w:t>
      </w:r>
      <w:r w:rsidR="00425249" w:rsidRPr="00104509">
        <w:rPr>
          <w:b/>
          <w:lang w:val="en-GB"/>
        </w:rPr>
        <w:t xml:space="preserve">023 de 2015. </w:t>
      </w:r>
      <w:r w:rsidR="00425249" w:rsidRPr="00425249">
        <w:rPr>
          <w:b/>
        </w:rPr>
        <w:t>Artículo</w:t>
      </w:r>
      <w:r w:rsidR="00951361" w:rsidRPr="00425249">
        <w:rPr>
          <w:b/>
        </w:rPr>
        <w:t xml:space="preserve"> 02</w:t>
      </w:r>
      <w:r w:rsidR="00425249" w:rsidRPr="00425249">
        <w:rPr>
          <w:b/>
        </w:rPr>
        <w:t>)</w:t>
      </w:r>
      <w:r w:rsidR="00425249">
        <w:rPr>
          <w:b/>
        </w:rPr>
        <w:t>*</w:t>
      </w:r>
    </w:p>
    <w:p w14:paraId="7CA578D5" w14:textId="77777777" w:rsidR="00104509" w:rsidRDefault="00104509" w:rsidP="00104509">
      <w:pPr>
        <w:pStyle w:val="Prrafodelista"/>
        <w:rPr>
          <w:b/>
        </w:rPr>
      </w:pPr>
    </w:p>
    <w:p w14:paraId="40646086" w14:textId="77777777" w:rsidR="00104509" w:rsidRPr="00433883" w:rsidRDefault="00104509" w:rsidP="00104509">
      <w:pPr>
        <w:pStyle w:val="Prrafodelista"/>
        <w:jc w:val="center"/>
        <w:rPr>
          <w:b/>
          <w:color w:val="FF0000"/>
        </w:rPr>
      </w:pPr>
      <w:r w:rsidRPr="00433883">
        <w:rPr>
          <w:b/>
          <w:color w:val="FF0000"/>
        </w:rPr>
        <w:t>SECCION PENDIENTE</w:t>
      </w:r>
    </w:p>
    <w:p w14:paraId="5666CA1B" w14:textId="77777777" w:rsidR="00104509" w:rsidRDefault="00104509" w:rsidP="00104509">
      <w:pPr>
        <w:pStyle w:val="Prrafodelista"/>
        <w:rPr>
          <w:b/>
        </w:rPr>
      </w:pPr>
    </w:p>
    <w:p w14:paraId="2E3770F3" w14:textId="77777777" w:rsidR="00425249" w:rsidRPr="00425249" w:rsidRDefault="00425249" w:rsidP="004F2186">
      <w:pPr>
        <w:pStyle w:val="Prrafodelista"/>
        <w:rPr>
          <w:b/>
        </w:rPr>
      </w:pPr>
    </w:p>
    <w:p w14:paraId="1FF4D459" w14:textId="77777777" w:rsidR="004C5672" w:rsidRPr="00951361" w:rsidRDefault="00425249" w:rsidP="00DD11FD">
      <w:pPr>
        <w:pStyle w:val="Prrafodelista"/>
      </w:pPr>
      <w:r>
        <w:rPr>
          <w:b/>
        </w:rPr>
        <w:t>*</w:t>
      </w:r>
      <w:r w:rsidRPr="00425249">
        <w:rPr>
          <w:b/>
        </w:rPr>
        <w:t>Descripción:</w:t>
      </w:r>
      <w:r>
        <w:t xml:space="preserve"> debe incluir en sus preliminares, dentro del mismo </w:t>
      </w:r>
      <w:proofErr w:type="spellStart"/>
      <w:r>
        <w:t>pdf</w:t>
      </w:r>
      <w:proofErr w:type="spellEnd"/>
      <w:r>
        <w:t xml:space="preserve">, tanto en </w:t>
      </w:r>
      <w:proofErr w:type="spellStart"/>
      <w:r>
        <w:t>ingles</w:t>
      </w:r>
      <w:proofErr w:type="spellEnd"/>
      <w:r>
        <w:t xml:space="preserve"> como en español, el título, el resumen y las palabras clave.</w:t>
      </w:r>
    </w:p>
    <w:bookmarkEnd w:id="15"/>
    <w:p w14:paraId="0E832B68" w14:textId="77777777" w:rsidR="00530F39" w:rsidRDefault="00530F39" w:rsidP="00C604C3">
      <w:pPr>
        <w:pStyle w:val="Prrafodelista"/>
      </w:pPr>
    </w:p>
    <w:p w14:paraId="5924FCC9" w14:textId="4554BA56" w:rsidR="00530F39" w:rsidRDefault="00530F39" w:rsidP="00C604C3">
      <w:pPr>
        <w:pStyle w:val="Prrafodelista"/>
      </w:pPr>
    </w:p>
    <w:p w14:paraId="5E7D4B7C" w14:textId="07C5B083" w:rsidR="004F2186" w:rsidRDefault="004F2186" w:rsidP="00C604C3">
      <w:pPr>
        <w:pStyle w:val="Prrafodelista"/>
      </w:pPr>
    </w:p>
    <w:p w14:paraId="46114A9C" w14:textId="20682548" w:rsidR="004F2186" w:rsidRDefault="004F2186" w:rsidP="00C604C3">
      <w:pPr>
        <w:pStyle w:val="Prrafodelista"/>
      </w:pPr>
    </w:p>
    <w:p w14:paraId="566AF021" w14:textId="0C2AD25E" w:rsidR="004F2186" w:rsidRDefault="004F2186" w:rsidP="00C604C3">
      <w:pPr>
        <w:pStyle w:val="Prrafodelista"/>
      </w:pPr>
    </w:p>
    <w:p w14:paraId="61D50CF4" w14:textId="3E03BBAE" w:rsidR="00DD4046" w:rsidRDefault="00DD4046" w:rsidP="00C604C3">
      <w:pPr>
        <w:pStyle w:val="Prrafodelista"/>
      </w:pPr>
    </w:p>
    <w:p w14:paraId="3043D47C" w14:textId="77777777" w:rsidR="00DD4046" w:rsidRDefault="00DD4046" w:rsidP="00C604C3">
      <w:pPr>
        <w:pStyle w:val="Prrafodelista"/>
      </w:pPr>
    </w:p>
    <w:p w14:paraId="7455C9E1" w14:textId="77777777" w:rsidR="004F2186" w:rsidRDefault="004F2186" w:rsidP="00C604C3">
      <w:pPr>
        <w:pStyle w:val="Prrafodelista"/>
      </w:pPr>
    </w:p>
    <w:p w14:paraId="417D2520" w14:textId="77777777" w:rsidR="00DD4046" w:rsidRDefault="00A525D1" w:rsidP="00DD4046">
      <w:pPr>
        <w:pStyle w:val="Prrafodelista"/>
        <w:rPr>
          <w:b/>
        </w:rPr>
      </w:pPr>
      <w:proofErr w:type="spellStart"/>
      <w:r w:rsidRPr="008F5007">
        <w:rPr>
          <w:b/>
          <w:lang w:val="es-CO"/>
        </w:rPr>
        <w:t>Keywords</w:t>
      </w:r>
      <w:proofErr w:type="spellEnd"/>
      <w:r w:rsidRPr="008F5007">
        <w:rPr>
          <w:b/>
          <w:lang w:val="es-CO"/>
        </w:rPr>
        <w:t xml:space="preserve">: </w:t>
      </w:r>
      <w:r w:rsidR="00DD4046">
        <w:rPr>
          <w:b/>
        </w:rPr>
        <w:t>(M</w:t>
      </w:r>
      <w:r w:rsidR="00DD4046" w:rsidRPr="00041885">
        <w:rPr>
          <w:b/>
        </w:rPr>
        <w:t>ínimo 3 y máximo 7 palabras</w:t>
      </w:r>
      <w:r w:rsidR="00DD4046">
        <w:rPr>
          <w:b/>
        </w:rPr>
        <w:t>, preferiblemente use l</w:t>
      </w:r>
      <w:r w:rsidR="00DD4046" w:rsidRPr="00041885">
        <w:rPr>
          <w:b/>
        </w:rPr>
        <w:t>enguaje técnico-científico</w:t>
      </w:r>
      <w:r w:rsidR="00DD4046">
        <w:rPr>
          <w:b/>
        </w:rPr>
        <w:t>)</w:t>
      </w:r>
      <w:r w:rsidR="00DD4046" w:rsidRPr="00C604C3">
        <w:rPr>
          <w:b/>
        </w:rPr>
        <w:t xml:space="preserve">. </w:t>
      </w:r>
    </w:p>
    <w:p w14:paraId="7B029A36" w14:textId="5F67E7C7" w:rsidR="00B72960" w:rsidRDefault="00B72960" w:rsidP="00B72960">
      <w:pPr>
        <w:pStyle w:val="Prrafodelista"/>
        <w:rPr>
          <w:b/>
          <w:lang w:val="es-CO"/>
        </w:rPr>
      </w:pPr>
    </w:p>
    <w:p w14:paraId="3033AFDC" w14:textId="7EA7222C" w:rsidR="00836307" w:rsidRDefault="00836307" w:rsidP="00B72960">
      <w:pPr>
        <w:pStyle w:val="Prrafodelista"/>
        <w:rPr>
          <w:b/>
          <w:lang w:val="es-CO"/>
        </w:rPr>
      </w:pPr>
    </w:p>
    <w:p w14:paraId="6CD6FF39" w14:textId="0F0A16AF" w:rsidR="00836307" w:rsidRDefault="00836307" w:rsidP="00B72960">
      <w:pPr>
        <w:pStyle w:val="Prrafodelista"/>
        <w:rPr>
          <w:b/>
          <w:lang w:val="es-CO"/>
        </w:rPr>
      </w:pPr>
    </w:p>
    <w:p w14:paraId="1114FD7C" w14:textId="6D4D4394" w:rsidR="00836307" w:rsidRDefault="00836307" w:rsidP="00B72960">
      <w:pPr>
        <w:pStyle w:val="Prrafodelista"/>
        <w:rPr>
          <w:b/>
          <w:lang w:val="es-CO"/>
        </w:rPr>
      </w:pPr>
    </w:p>
    <w:p w14:paraId="4826742F" w14:textId="06440CD0" w:rsidR="00836307" w:rsidRDefault="00836307" w:rsidP="00B72960">
      <w:pPr>
        <w:pStyle w:val="Prrafodelista"/>
        <w:rPr>
          <w:b/>
          <w:lang w:val="es-CO"/>
        </w:rPr>
      </w:pPr>
    </w:p>
    <w:p w14:paraId="7BAC43F4" w14:textId="1AB7D0EB" w:rsidR="00836307" w:rsidRDefault="00836307" w:rsidP="00B72960">
      <w:pPr>
        <w:pStyle w:val="Prrafodelista"/>
        <w:rPr>
          <w:b/>
          <w:lang w:val="es-CO"/>
        </w:rPr>
      </w:pPr>
    </w:p>
    <w:p w14:paraId="18D682CB" w14:textId="77777777" w:rsidR="00836307" w:rsidRDefault="00836307" w:rsidP="00B72960">
      <w:pPr>
        <w:pStyle w:val="Prrafodelista"/>
        <w:rPr>
          <w:b/>
          <w:lang w:val="es-CO"/>
        </w:rPr>
      </w:pPr>
    </w:p>
    <w:p w14:paraId="2DE2F8BD" w14:textId="77777777" w:rsidR="00041885" w:rsidRDefault="00041885" w:rsidP="00B72960">
      <w:pPr>
        <w:pStyle w:val="Prrafodelista"/>
        <w:rPr>
          <w:b/>
          <w:lang w:val="es-CO"/>
        </w:rPr>
      </w:pPr>
    </w:p>
    <w:p w14:paraId="776D2C85" w14:textId="77777777" w:rsidR="00BF4441" w:rsidRDefault="00BF4441" w:rsidP="00EB4E3C">
      <w:pPr>
        <w:pStyle w:val="Prrafodelista"/>
        <w:spacing w:before="2000" w:after="200"/>
        <w:rPr>
          <w:rFonts w:ascii="CMU Sans Serif" w:hAnsi="CMU Sans Serif"/>
          <w:b/>
          <w:sz w:val="40"/>
          <w:szCs w:val="44"/>
        </w:rPr>
        <w:sectPr w:rsidR="00BF4441" w:rsidSect="000C0226">
          <w:headerReference w:type="first" r:id="rId14"/>
          <w:type w:val="oddPage"/>
          <w:pgSz w:w="12240" w:h="15840" w:code="1"/>
          <w:pgMar w:top="1440" w:right="1467" w:bottom="1440" w:left="2041" w:header="709" w:footer="709" w:gutter="0"/>
          <w:pgNumType w:fmt="upperRoman"/>
          <w:cols w:space="708"/>
          <w:titlePg/>
          <w:docGrid w:linePitch="360"/>
        </w:sectPr>
      </w:pPr>
    </w:p>
    <w:p w14:paraId="3251DD8F" w14:textId="77777777" w:rsidR="00C74684" w:rsidRPr="006573E3" w:rsidRDefault="00C74684" w:rsidP="00EB4E3C">
      <w:pPr>
        <w:pStyle w:val="Prrafodelista"/>
        <w:spacing w:before="2000" w:after="200"/>
        <w:rPr>
          <w:rFonts w:cs="Arial"/>
          <w:b/>
          <w:sz w:val="40"/>
          <w:szCs w:val="44"/>
        </w:rPr>
      </w:pPr>
      <w:r w:rsidRPr="006573E3">
        <w:rPr>
          <w:rFonts w:cs="Arial"/>
          <w:b/>
          <w:sz w:val="40"/>
          <w:szCs w:val="44"/>
        </w:rPr>
        <w:lastRenderedPageBreak/>
        <w:t>Contenido</w:t>
      </w:r>
    </w:p>
    <w:p w14:paraId="09AD7884" w14:textId="77777777" w:rsidR="009B710F" w:rsidRPr="009B710F" w:rsidRDefault="009B710F" w:rsidP="000949F9">
      <w:pPr>
        <w:pStyle w:val="TDC1"/>
      </w:pPr>
      <w:bookmarkStart w:id="16" w:name="_Toc256005567"/>
      <w:bookmarkEnd w:id="4"/>
      <w:bookmarkEnd w:id="5"/>
      <w:bookmarkEnd w:id="6"/>
      <w:bookmarkEnd w:id="7"/>
      <w:bookmarkEnd w:id="8"/>
      <w:r w:rsidRPr="009B710F">
        <w:rPr>
          <w:rStyle w:val="Hipervnculo"/>
          <w:color w:val="auto"/>
          <w:u w:val="none"/>
        </w:rPr>
        <w:t>Pág.</w:t>
      </w:r>
    </w:p>
    <w:p w14:paraId="7BF29D11" w14:textId="24E9F08F" w:rsidR="00697E47" w:rsidRDefault="00697E47">
      <w:pPr>
        <w:pStyle w:val="TDC1"/>
        <w:rPr>
          <w:rFonts w:asciiTheme="minorHAnsi" w:hAnsiTheme="minorHAnsi" w:cstheme="minorBidi"/>
          <w:b w:val="0"/>
          <w:szCs w:val="22"/>
          <w:lang w:val="es-CO" w:eastAsia="es-CO"/>
        </w:rPr>
      </w:pPr>
      <w:r>
        <w:fldChar w:fldCharType="begin"/>
      </w:r>
      <w:r>
        <w:instrText xml:space="preserve"> TOC \o "1-5" \h \z \t "Título TDC;1;Subtítulo;1;Títulos preliminares;1;Títulos preliminares 2;1" </w:instrText>
      </w:r>
      <w:r>
        <w:fldChar w:fldCharType="separate"/>
      </w:r>
      <w:hyperlink w:anchor="_Toc42252778" w:history="1">
        <w:r w:rsidRPr="002B5F29">
          <w:rPr>
            <w:rStyle w:val="Hipervnculo"/>
          </w:rPr>
          <w:t>Resumen</w:t>
        </w:r>
        <w:r>
          <w:rPr>
            <w:webHidden/>
          </w:rPr>
          <w:tab/>
        </w:r>
        <w:r>
          <w:rPr>
            <w:webHidden/>
          </w:rPr>
          <w:fldChar w:fldCharType="begin"/>
        </w:r>
        <w:r>
          <w:rPr>
            <w:webHidden/>
          </w:rPr>
          <w:instrText xml:space="preserve"> PAGEREF _Toc42252778 \h </w:instrText>
        </w:r>
        <w:r>
          <w:rPr>
            <w:webHidden/>
          </w:rPr>
        </w:r>
        <w:r>
          <w:rPr>
            <w:webHidden/>
          </w:rPr>
          <w:fldChar w:fldCharType="separate"/>
        </w:r>
        <w:r w:rsidR="00295D6F">
          <w:rPr>
            <w:webHidden/>
          </w:rPr>
          <w:t>IX</w:t>
        </w:r>
        <w:r>
          <w:rPr>
            <w:webHidden/>
          </w:rPr>
          <w:fldChar w:fldCharType="end"/>
        </w:r>
      </w:hyperlink>
    </w:p>
    <w:p w14:paraId="2580912F" w14:textId="3A7371F1" w:rsidR="00697E47" w:rsidRDefault="00375D33">
      <w:pPr>
        <w:pStyle w:val="TDC1"/>
        <w:rPr>
          <w:rFonts w:asciiTheme="minorHAnsi" w:hAnsiTheme="minorHAnsi" w:cstheme="minorBidi"/>
          <w:b w:val="0"/>
          <w:szCs w:val="22"/>
          <w:lang w:val="es-CO" w:eastAsia="es-CO"/>
        </w:rPr>
      </w:pPr>
      <w:hyperlink w:anchor="_Toc42252779" w:history="1">
        <w:r w:rsidR="00697E47" w:rsidRPr="002B5F29">
          <w:rPr>
            <w:rStyle w:val="Hipervnculo"/>
          </w:rPr>
          <w:t>Lista de figuras</w:t>
        </w:r>
        <w:r w:rsidR="00697E47">
          <w:rPr>
            <w:webHidden/>
          </w:rPr>
          <w:tab/>
        </w:r>
        <w:r w:rsidR="00697E47">
          <w:rPr>
            <w:webHidden/>
          </w:rPr>
          <w:fldChar w:fldCharType="begin"/>
        </w:r>
        <w:r w:rsidR="00697E47">
          <w:rPr>
            <w:webHidden/>
          </w:rPr>
          <w:instrText xml:space="preserve"> PAGEREF _Toc42252779 \h </w:instrText>
        </w:r>
        <w:r w:rsidR="00697E47">
          <w:rPr>
            <w:webHidden/>
          </w:rPr>
        </w:r>
        <w:r w:rsidR="00697E47">
          <w:rPr>
            <w:webHidden/>
          </w:rPr>
          <w:fldChar w:fldCharType="separate"/>
        </w:r>
        <w:r w:rsidR="00295D6F">
          <w:rPr>
            <w:webHidden/>
          </w:rPr>
          <w:t>XII</w:t>
        </w:r>
        <w:r w:rsidR="00697E47">
          <w:rPr>
            <w:webHidden/>
          </w:rPr>
          <w:fldChar w:fldCharType="end"/>
        </w:r>
      </w:hyperlink>
    </w:p>
    <w:p w14:paraId="504E833A" w14:textId="2B252A18" w:rsidR="00697E47" w:rsidRDefault="00375D33">
      <w:pPr>
        <w:pStyle w:val="TDC1"/>
        <w:rPr>
          <w:rFonts w:asciiTheme="minorHAnsi" w:hAnsiTheme="minorHAnsi" w:cstheme="minorBidi"/>
          <w:b w:val="0"/>
          <w:szCs w:val="22"/>
          <w:lang w:val="es-CO" w:eastAsia="es-CO"/>
        </w:rPr>
      </w:pPr>
      <w:hyperlink w:anchor="_Toc42252780" w:history="1">
        <w:r w:rsidR="00697E47" w:rsidRPr="002B5F29">
          <w:rPr>
            <w:rStyle w:val="Hipervnculo"/>
          </w:rPr>
          <w:t>Lista de tablas</w:t>
        </w:r>
        <w:r w:rsidR="00697E47">
          <w:rPr>
            <w:webHidden/>
          </w:rPr>
          <w:tab/>
        </w:r>
        <w:r w:rsidR="00697E47">
          <w:rPr>
            <w:webHidden/>
          </w:rPr>
          <w:fldChar w:fldCharType="begin"/>
        </w:r>
        <w:r w:rsidR="00697E47">
          <w:rPr>
            <w:webHidden/>
          </w:rPr>
          <w:instrText xml:space="preserve"> PAGEREF _Toc42252780 \h </w:instrText>
        </w:r>
        <w:r w:rsidR="00697E47">
          <w:rPr>
            <w:webHidden/>
          </w:rPr>
        </w:r>
        <w:r w:rsidR="00697E47">
          <w:rPr>
            <w:webHidden/>
          </w:rPr>
          <w:fldChar w:fldCharType="separate"/>
        </w:r>
        <w:r w:rsidR="00295D6F">
          <w:rPr>
            <w:webHidden/>
          </w:rPr>
          <w:t>XIII</w:t>
        </w:r>
        <w:r w:rsidR="00697E47">
          <w:rPr>
            <w:webHidden/>
          </w:rPr>
          <w:fldChar w:fldCharType="end"/>
        </w:r>
      </w:hyperlink>
    </w:p>
    <w:p w14:paraId="6F0D2906" w14:textId="032152B3" w:rsidR="00697E47" w:rsidRDefault="00375D33">
      <w:pPr>
        <w:pStyle w:val="TDC1"/>
        <w:rPr>
          <w:rFonts w:asciiTheme="minorHAnsi" w:hAnsiTheme="minorHAnsi" w:cstheme="minorBidi"/>
          <w:b w:val="0"/>
          <w:szCs w:val="22"/>
          <w:lang w:val="es-CO" w:eastAsia="es-CO"/>
        </w:rPr>
      </w:pPr>
      <w:hyperlink w:anchor="_Toc42252781" w:history="1">
        <w:r w:rsidR="00697E47" w:rsidRPr="002B5F29">
          <w:rPr>
            <w:rStyle w:val="Hipervnculo"/>
          </w:rPr>
          <w:t>Lista de Símbolos y abreviaturas</w:t>
        </w:r>
        <w:r w:rsidR="00697E47">
          <w:rPr>
            <w:webHidden/>
          </w:rPr>
          <w:tab/>
        </w:r>
        <w:r w:rsidR="00697E47">
          <w:rPr>
            <w:webHidden/>
          </w:rPr>
          <w:fldChar w:fldCharType="begin"/>
        </w:r>
        <w:r w:rsidR="00697E47">
          <w:rPr>
            <w:webHidden/>
          </w:rPr>
          <w:instrText xml:space="preserve"> PAGEREF _Toc42252781 \h </w:instrText>
        </w:r>
        <w:r w:rsidR="00697E47">
          <w:rPr>
            <w:webHidden/>
          </w:rPr>
        </w:r>
        <w:r w:rsidR="00697E47">
          <w:rPr>
            <w:webHidden/>
          </w:rPr>
          <w:fldChar w:fldCharType="separate"/>
        </w:r>
        <w:r w:rsidR="00295D6F">
          <w:rPr>
            <w:webHidden/>
          </w:rPr>
          <w:t>XIV</w:t>
        </w:r>
        <w:r w:rsidR="00697E47">
          <w:rPr>
            <w:webHidden/>
          </w:rPr>
          <w:fldChar w:fldCharType="end"/>
        </w:r>
      </w:hyperlink>
    </w:p>
    <w:p w14:paraId="66EBCD07" w14:textId="13977097" w:rsidR="00697E47" w:rsidRDefault="00375D33">
      <w:pPr>
        <w:pStyle w:val="TDC1"/>
        <w:rPr>
          <w:rFonts w:asciiTheme="minorHAnsi" w:hAnsiTheme="minorHAnsi" w:cstheme="minorBidi"/>
          <w:b w:val="0"/>
          <w:szCs w:val="22"/>
          <w:lang w:val="es-CO" w:eastAsia="es-CO"/>
        </w:rPr>
      </w:pPr>
      <w:hyperlink w:anchor="_Toc42252782" w:history="1">
        <w:r w:rsidR="00697E47" w:rsidRPr="002B5F29">
          <w:rPr>
            <w:rStyle w:val="Hipervnculo"/>
          </w:rPr>
          <w:t>Introducción</w:t>
        </w:r>
        <w:r w:rsidR="00697E47">
          <w:rPr>
            <w:webHidden/>
          </w:rPr>
          <w:tab/>
        </w:r>
        <w:r w:rsidR="00697E47">
          <w:rPr>
            <w:webHidden/>
          </w:rPr>
          <w:fldChar w:fldCharType="begin"/>
        </w:r>
        <w:r w:rsidR="00697E47">
          <w:rPr>
            <w:webHidden/>
          </w:rPr>
          <w:instrText xml:space="preserve"> PAGEREF _Toc42252782 \h </w:instrText>
        </w:r>
        <w:r w:rsidR="00697E47">
          <w:rPr>
            <w:webHidden/>
          </w:rPr>
        </w:r>
        <w:r w:rsidR="00697E47">
          <w:rPr>
            <w:webHidden/>
          </w:rPr>
          <w:fldChar w:fldCharType="separate"/>
        </w:r>
        <w:r w:rsidR="00295D6F">
          <w:rPr>
            <w:webHidden/>
          </w:rPr>
          <w:t>1</w:t>
        </w:r>
        <w:r w:rsidR="00697E47">
          <w:rPr>
            <w:webHidden/>
          </w:rPr>
          <w:fldChar w:fldCharType="end"/>
        </w:r>
      </w:hyperlink>
    </w:p>
    <w:p w14:paraId="7F257D80" w14:textId="78B577BE" w:rsidR="00697E47" w:rsidRDefault="00375D33">
      <w:pPr>
        <w:pStyle w:val="TDC1"/>
        <w:rPr>
          <w:rFonts w:asciiTheme="minorHAnsi" w:hAnsiTheme="minorHAnsi" w:cstheme="minorBidi"/>
          <w:b w:val="0"/>
          <w:szCs w:val="22"/>
          <w:lang w:val="es-CO" w:eastAsia="es-CO"/>
        </w:rPr>
      </w:pPr>
      <w:hyperlink w:anchor="_Toc42252783" w:history="1">
        <w:r w:rsidR="00697E47" w:rsidRPr="002B5F29">
          <w:rPr>
            <w:rStyle w:val="Hipervnculo"/>
          </w:rPr>
          <w:t>1.</w:t>
        </w:r>
        <w:r w:rsidR="00697E47">
          <w:rPr>
            <w:rFonts w:asciiTheme="minorHAnsi" w:hAnsiTheme="minorHAnsi" w:cstheme="minorBidi"/>
            <w:b w:val="0"/>
            <w:szCs w:val="22"/>
            <w:lang w:val="es-CO" w:eastAsia="es-CO"/>
          </w:rPr>
          <w:tab/>
        </w:r>
        <w:r w:rsidR="00697E47" w:rsidRPr="002B5F29">
          <w:rPr>
            <w:rStyle w:val="Hipervnculo"/>
          </w:rPr>
          <w:t>Capítulo 1</w:t>
        </w:r>
        <w:r w:rsidR="00697E47">
          <w:rPr>
            <w:webHidden/>
          </w:rPr>
          <w:tab/>
        </w:r>
        <w:r w:rsidR="00697E47">
          <w:rPr>
            <w:webHidden/>
          </w:rPr>
          <w:fldChar w:fldCharType="begin"/>
        </w:r>
        <w:r w:rsidR="00697E47">
          <w:rPr>
            <w:webHidden/>
          </w:rPr>
          <w:instrText xml:space="preserve"> PAGEREF _Toc42252783 \h </w:instrText>
        </w:r>
        <w:r w:rsidR="00697E47">
          <w:rPr>
            <w:webHidden/>
          </w:rPr>
        </w:r>
        <w:r w:rsidR="00697E47">
          <w:rPr>
            <w:webHidden/>
          </w:rPr>
          <w:fldChar w:fldCharType="separate"/>
        </w:r>
        <w:r w:rsidR="00295D6F">
          <w:rPr>
            <w:webHidden/>
          </w:rPr>
          <w:t>3</w:t>
        </w:r>
        <w:r w:rsidR="00697E47">
          <w:rPr>
            <w:webHidden/>
          </w:rPr>
          <w:fldChar w:fldCharType="end"/>
        </w:r>
      </w:hyperlink>
    </w:p>
    <w:p w14:paraId="5C4C9048" w14:textId="262D6C61" w:rsidR="00697E47" w:rsidRDefault="00375D33">
      <w:pPr>
        <w:pStyle w:val="TDC2"/>
        <w:tabs>
          <w:tab w:val="left" w:pos="879"/>
          <w:tab w:val="right" w:leader="dot" w:pos="8749"/>
        </w:tabs>
        <w:rPr>
          <w:rFonts w:asciiTheme="minorHAnsi" w:hAnsiTheme="minorHAnsi"/>
          <w:noProof/>
          <w:lang w:val="es-CO" w:eastAsia="es-CO"/>
        </w:rPr>
      </w:pPr>
      <w:hyperlink w:anchor="_Toc42252784" w:history="1">
        <w:r w:rsidR="00697E47" w:rsidRPr="002B5F29">
          <w:rPr>
            <w:rStyle w:val="Hipervnculo"/>
            <w:noProof/>
          </w:rPr>
          <w:t>1.1</w:t>
        </w:r>
        <w:r w:rsidR="00697E47">
          <w:rPr>
            <w:rFonts w:asciiTheme="minorHAnsi" w:hAnsiTheme="minorHAnsi"/>
            <w:noProof/>
            <w:lang w:val="es-CO" w:eastAsia="es-CO"/>
          </w:rPr>
          <w:tab/>
        </w:r>
        <w:r w:rsidR="00697E47" w:rsidRPr="002B5F29">
          <w:rPr>
            <w:rStyle w:val="Hipervnculo"/>
            <w:noProof/>
          </w:rPr>
          <w:t>Subtítulos nivel 2</w:t>
        </w:r>
        <w:r w:rsidR="00697E47">
          <w:rPr>
            <w:noProof/>
            <w:webHidden/>
          </w:rPr>
          <w:tab/>
        </w:r>
        <w:r w:rsidR="00697E47">
          <w:rPr>
            <w:noProof/>
            <w:webHidden/>
          </w:rPr>
          <w:fldChar w:fldCharType="begin"/>
        </w:r>
        <w:r w:rsidR="00697E47">
          <w:rPr>
            <w:noProof/>
            <w:webHidden/>
          </w:rPr>
          <w:instrText xml:space="preserve"> PAGEREF _Toc42252784 \h </w:instrText>
        </w:r>
        <w:r w:rsidR="00697E47">
          <w:rPr>
            <w:noProof/>
            <w:webHidden/>
          </w:rPr>
        </w:r>
        <w:r w:rsidR="00697E47">
          <w:rPr>
            <w:noProof/>
            <w:webHidden/>
          </w:rPr>
          <w:fldChar w:fldCharType="separate"/>
        </w:r>
        <w:r w:rsidR="00295D6F">
          <w:rPr>
            <w:noProof/>
            <w:webHidden/>
          </w:rPr>
          <w:t>3</w:t>
        </w:r>
        <w:r w:rsidR="00697E47">
          <w:rPr>
            <w:noProof/>
            <w:webHidden/>
          </w:rPr>
          <w:fldChar w:fldCharType="end"/>
        </w:r>
      </w:hyperlink>
    </w:p>
    <w:p w14:paraId="004812DF" w14:textId="16C7E5BB" w:rsidR="00697E47" w:rsidRDefault="00375D33">
      <w:pPr>
        <w:pStyle w:val="TDC3"/>
        <w:rPr>
          <w:rFonts w:asciiTheme="minorHAnsi" w:hAnsiTheme="minorHAnsi"/>
          <w:lang w:val="es-CO" w:eastAsia="es-CO"/>
        </w:rPr>
      </w:pPr>
      <w:hyperlink w:anchor="_Toc42252785" w:history="1">
        <w:r w:rsidR="00697E47" w:rsidRPr="002B5F29">
          <w:rPr>
            <w:rStyle w:val="Hipervnculo"/>
          </w:rPr>
          <w:t>1.1.1</w:t>
        </w:r>
        <w:r w:rsidR="00697E47">
          <w:rPr>
            <w:rFonts w:asciiTheme="minorHAnsi" w:hAnsiTheme="minorHAnsi"/>
            <w:lang w:val="es-CO" w:eastAsia="es-CO"/>
          </w:rPr>
          <w:tab/>
        </w:r>
        <w:r w:rsidR="00697E47" w:rsidRPr="002B5F29">
          <w:rPr>
            <w:rStyle w:val="Hipervnculo"/>
          </w:rPr>
          <w:t>Subtítulos nivel 3</w:t>
        </w:r>
        <w:r w:rsidR="00697E47">
          <w:rPr>
            <w:webHidden/>
          </w:rPr>
          <w:tab/>
        </w:r>
        <w:r w:rsidR="00697E47">
          <w:rPr>
            <w:webHidden/>
          </w:rPr>
          <w:fldChar w:fldCharType="begin"/>
        </w:r>
        <w:r w:rsidR="00697E47">
          <w:rPr>
            <w:webHidden/>
          </w:rPr>
          <w:instrText xml:space="preserve"> PAGEREF _Toc42252785 \h </w:instrText>
        </w:r>
        <w:r w:rsidR="00697E47">
          <w:rPr>
            <w:webHidden/>
          </w:rPr>
        </w:r>
        <w:r w:rsidR="00697E47">
          <w:rPr>
            <w:webHidden/>
          </w:rPr>
          <w:fldChar w:fldCharType="separate"/>
        </w:r>
        <w:r w:rsidR="00295D6F">
          <w:rPr>
            <w:webHidden/>
          </w:rPr>
          <w:t>3</w:t>
        </w:r>
        <w:r w:rsidR="00697E47">
          <w:rPr>
            <w:webHidden/>
          </w:rPr>
          <w:fldChar w:fldCharType="end"/>
        </w:r>
      </w:hyperlink>
    </w:p>
    <w:p w14:paraId="68089A06" w14:textId="585E58ED" w:rsidR="00697E47" w:rsidRDefault="00375D33">
      <w:pPr>
        <w:pStyle w:val="TDC1"/>
        <w:rPr>
          <w:rFonts w:asciiTheme="minorHAnsi" w:hAnsiTheme="minorHAnsi" w:cstheme="minorBidi"/>
          <w:b w:val="0"/>
          <w:szCs w:val="22"/>
          <w:lang w:val="es-CO" w:eastAsia="es-CO"/>
        </w:rPr>
      </w:pPr>
      <w:hyperlink w:anchor="_Toc42252786" w:history="1">
        <w:r w:rsidR="00697E47" w:rsidRPr="002B5F29">
          <w:rPr>
            <w:rStyle w:val="Hipervnculo"/>
          </w:rPr>
          <w:t>2.</w:t>
        </w:r>
        <w:r w:rsidR="00697E47">
          <w:rPr>
            <w:rFonts w:asciiTheme="minorHAnsi" w:hAnsiTheme="minorHAnsi" w:cstheme="minorBidi"/>
            <w:b w:val="0"/>
            <w:szCs w:val="22"/>
            <w:lang w:val="es-CO" w:eastAsia="es-CO"/>
          </w:rPr>
          <w:tab/>
        </w:r>
        <w:r w:rsidR="00697E47" w:rsidRPr="002B5F29">
          <w:rPr>
            <w:rStyle w:val="Hipervnculo"/>
          </w:rPr>
          <w:t>Capítulo 2</w:t>
        </w:r>
        <w:r w:rsidR="00697E47">
          <w:rPr>
            <w:webHidden/>
          </w:rPr>
          <w:tab/>
        </w:r>
        <w:r w:rsidR="00697E47">
          <w:rPr>
            <w:webHidden/>
          </w:rPr>
          <w:fldChar w:fldCharType="begin"/>
        </w:r>
        <w:r w:rsidR="00697E47">
          <w:rPr>
            <w:webHidden/>
          </w:rPr>
          <w:instrText xml:space="preserve"> PAGEREF _Toc42252786 \h </w:instrText>
        </w:r>
        <w:r w:rsidR="00697E47">
          <w:rPr>
            <w:webHidden/>
          </w:rPr>
        </w:r>
        <w:r w:rsidR="00697E47">
          <w:rPr>
            <w:webHidden/>
          </w:rPr>
          <w:fldChar w:fldCharType="separate"/>
        </w:r>
        <w:r w:rsidR="00295D6F">
          <w:rPr>
            <w:webHidden/>
          </w:rPr>
          <w:t>5</w:t>
        </w:r>
        <w:r w:rsidR="00697E47">
          <w:rPr>
            <w:webHidden/>
          </w:rPr>
          <w:fldChar w:fldCharType="end"/>
        </w:r>
      </w:hyperlink>
    </w:p>
    <w:p w14:paraId="2D09CE0B" w14:textId="5A764B8A" w:rsidR="00697E47" w:rsidRDefault="00375D33">
      <w:pPr>
        <w:pStyle w:val="TDC2"/>
        <w:tabs>
          <w:tab w:val="left" w:pos="879"/>
          <w:tab w:val="right" w:leader="dot" w:pos="8749"/>
        </w:tabs>
        <w:rPr>
          <w:rFonts w:asciiTheme="minorHAnsi" w:hAnsiTheme="minorHAnsi"/>
          <w:noProof/>
          <w:lang w:val="es-CO" w:eastAsia="es-CO"/>
        </w:rPr>
      </w:pPr>
      <w:hyperlink w:anchor="_Toc42252787" w:history="1">
        <w:r w:rsidR="00697E47" w:rsidRPr="002B5F29">
          <w:rPr>
            <w:rStyle w:val="Hipervnculo"/>
            <w:noProof/>
          </w:rPr>
          <w:t>2.1</w:t>
        </w:r>
        <w:r w:rsidR="00697E47">
          <w:rPr>
            <w:rFonts w:asciiTheme="minorHAnsi" w:hAnsiTheme="minorHAnsi"/>
            <w:noProof/>
            <w:lang w:val="es-CO" w:eastAsia="es-CO"/>
          </w:rPr>
          <w:tab/>
        </w:r>
        <w:r w:rsidR="00697E47" w:rsidRPr="002B5F29">
          <w:rPr>
            <w:rStyle w:val="Hipervnculo"/>
            <w:noProof/>
          </w:rPr>
          <w:t>Ejemplos de citaciones bibliográficas</w:t>
        </w:r>
        <w:r w:rsidR="00697E47">
          <w:rPr>
            <w:noProof/>
            <w:webHidden/>
          </w:rPr>
          <w:tab/>
        </w:r>
        <w:r w:rsidR="00697E47">
          <w:rPr>
            <w:noProof/>
            <w:webHidden/>
          </w:rPr>
          <w:fldChar w:fldCharType="begin"/>
        </w:r>
        <w:r w:rsidR="00697E47">
          <w:rPr>
            <w:noProof/>
            <w:webHidden/>
          </w:rPr>
          <w:instrText xml:space="preserve"> PAGEREF _Toc42252787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C325981" w14:textId="43E056A7" w:rsidR="00697E47" w:rsidRDefault="00375D33">
      <w:pPr>
        <w:pStyle w:val="TDC2"/>
        <w:tabs>
          <w:tab w:val="left" w:pos="879"/>
          <w:tab w:val="right" w:leader="dot" w:pos="8749"/>
        </w:tabs>
        <w:rPr>
          <w:rFonts w:asciiTheme="minorHAnsi" w:hAnsiTheme="minorHAnsi"/>
          <w:noProof/>
          <w:lang w:val="es-CO" w:eastAsia="es-CO"/>
        </w:rPr>
      </w:pPr>
      <w:hyperlink w:anchor="_Toc42252788" w:history="1">
        <w:r w:rsidR="00697E47" w:rsidRPr="002B5F29">
          <w:rPr>
            <w:rStyle w:val="Hipervnculo"/>
            <w:noProof/>
          </w:rPr>
          <w:t>2.2</w:t>
        </w:r>
        <w:r w:rsidR="00697E47">
          <w:rPr>
            <w:rFonts w:asciiTheme="minorHAnsi" w:hAnsiTheme="minorHAnsi"/>
            <w:noProof/>
            <w:lang w:val="es-CO" w:eastAsia="es-CO"/>
          </w:rPr>
          <w:tab/>
        </w:r>
        <w:r w:rsidR="00697E47" w:rsidRPr="002B5F29">
          <w:rPr>
            <w:rStyle w:val="Hipervnculo"/>
            <w:noProof/>
          </w:rPr>
          <w:t>Ejemplos de presentación y citación de figuras</w:t>
        </w:r>
        <w:r w:rsidR="00697E47">
          <w:rPr>
            <w:noProof/>
            <w:webHidden/>
          </w:rPr>
          <w:tab/>
        </w:r>
        <w:r w:rsidR="00697E47">
          <w:rPr>
            <w:noProof/>
            <w:webHidden/>
          </w:rPr>
          <w:fldChar w:fldCharType="begin"/>
        </w:r>
        <w:r w:rsidR="00697E47">
          <w:rPr>
            <w:noProof/>
            <w:webHidden/>
          </w:rPr>
          <w:instrText xml:space="preserve"> PAGEREF _Toc42252788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2A09E13" w14:textId="2AC45E69" w:rsidR="00697E47" w:rsidRDefault="00375D33">
      <w:pPr>
        <w:pStyle w:val="TDC2"/>
        <w:tabs>
          <w:tab w:val="left" w:pos="879"/>
          <w:tab w:val="right" w:leader="dot" w:pos="8749"/>
        </w:tabs>
        <w:rPr>
          <w:rFonts w:asciiTheme="minorHAnsi" w:hAnsiTheme="minorHAnsi"/>
          <w:noProof/>
          <w:lang w:val="es-CO" w:eastAsia="es-CO"/>
        </w:rPr>
      </w:pPr>
      <w:hyperlink w:anchor="_Toc42252789" w:history="1">
        <w:r w:rsidR="00697E47" w:rsidRPr="002B5F29">
          <w:rPr>
            <w:rStyle w:val="Hipervnculo"/>
            <w:noProof/>
          </w:rPr>
          <w:t>2.3</w:t>
        </w:r>
        <w:r w:rsidR="00697E47">
          <w:rPr>
            <w:rFonts w:asciiTheme="minorHAnsi" w:hAnsiTheme="minorHAnsi"/>
            <w:noProof/>
            <w:lang w:val="es-CO" w:eastAsia="es-CO"/>
          </w:rPr>
          <w:tab/>
        </w:r>
        <w:r w:rsidR="00697E47" w:rsidRPr="002B5F29">
          <w:rPr>
            <w:rStyle w:val="Hipervnculo"/>
            <w:noProof/>
          </w:rPr>
          <w:t>Ejemplo de presentación y citación de tablas y cuadros</w:t>
        </w:r>
        <w:r w:rsidR="00697E47">
          <w:rPr>
            <w:noProof/>
            <w:webHidden/>
          </w:rPr>
          <w:tab/>
        </w:r>
        <w:r w:rsidR="00697E47">
          <w:rPr>
            <w:noProof/>
            <w:webHidden/>
          </w:rPr>
          <w:fldChar w:fldCharType="begin"/>
        </w:r>
        <w:r w:rsidR="00697E47">
          <w:rPr>
            <w:noProof/>
            <w:webHidden/>
          </w:rPr>
          <w:instrText xml:space="preserve"> PAGEREF _Toc42252789 \h </w:instrText>
        </w:r>
        <w:r w:rsidR="00697E47">
          <w:rPr>
            <w:noProof/>
            <w:webHidden/>
          </w:rPr>
        </w:r>
        <w:r w:rsidR="00697E47">
          <w:rPr>
            <w:noProof/>
            <w:webHidden/>
          </w:rPr>
          <w:fldChar w:fldCharType="separate"/>
        </w:r>
        <w:r w:rsidR="00295D6F">
          <w:rPr>
            <w:noProof/>
            <w:webHidden/>
          </w:rPr>
          <w:t>7</w:t>
        </w:r>
        <w:r w:rsidR="00697E47">
          <w:rPr>
            <w:noProof/>
            <w:webHidden/>
          </w:rPr>
          <w:fldChar w:fldCharType="end"/>
        </w:r>
      </w:hyperlink>
    </w:p>
    <w:p w14:paraId="46DD349D" w14:textId="5FAE8217" w:rsidR="00697E47" w:rsidRDefault="00375D33">
      <w:pPr>
        <w:pStyle w:val="TDC3"/>
        <w:rPr>
          <w:rFonts w:asciiTheme="minorHAnsi" w:hAnsiTheme="minorHAnsi"/>
          <w:lang w:val="es-CO" w:eastAsia="es-CO"/>
        </w:rPr>
      </w:pPr>
      <w:hyperlink w:anchor="_Toc42252790" w:history="1">
        <w:r w:rsidR="00697E47" w:rsidRPr="002B5F29">
          <w:rPr>
            <w:rStyle w:val="Hipervnculo"/>
          </w:rPr>
          <w:t>2.3.1</w:t>
        </w:r>
        <w:r w:rsidR="00697E47">
          <w:rPr>
            <w:rFonts w:asciiTheme="minorHAnsi" w:hAnsiTheme="minorHAnsi"/>
            <w:lang w:val="es-CO" w:eastAsia="es-CO"/>
          </w:rPr>
          <w:tab/>
        </w:r>
        <w:r w:rsidR="00697E47" w:rsidRPr="002B5F29">
          <w:rPr>
            <w:rStyle w:val="Hipervnculo"/>
          </w:rPr>
          <w:t>Consideraciones adicionales para el manejo de figuras y tablas</w:t>
        </w:r>
        <w:r w:rsidR="00697E47">
          <w:rPr>
            <w:webHidden/>
          </w:rPr>
          <w:tab/>
        </w:r>
        <w:r w:rsidR="00697E47">
          <w:rPr>
            <w:webHidden/>
          </w:rPr>
          <w:fldChar w:fldCharType="begin"/>
        </w:r>
        <w:r w:rsidR="00697E47">
          <w:rPr>
            <w:webHidden/>
          </w:rPr>
          <w:instrText xml:space="preserve"> PAGEREF _Toc42252790 \h </w:instrText>
        </w:r>
        <w:r w:rsidR="00697E47">
          <w:rPr>
            <w:webHidden/>
          </w:rPr>
        </w:r>
        <w:r w:rsidR="00697E47">
          <w:rPr>
            <w:webHidden/>
          </w:rPr>
          <w:fldChar w:fldCharType="separate"/>
        </w:r>
        <w:r w:rsidR="00295D6F">
          <w:rPr>
            <w:webHidden/>
          </w:rPr>
          <w:t>8</w:t>
        </w:r>
        <w:r w:rsidR="00697E47">
          <w:rPr>
            <w:webHidden/>
          </w:rPr>
          <w:fldChar w:fldCharType="end"/>
        </w:r>
      </w:hyperlink>
    </w:p>
    <w:p w14:paraId="2F385296" w14:textId="53E368AF" w:rsidR="00697E47" w:rsidRDefault="00375D33">
      <w:pPr>
        <w:pStyle w:val="TDC4"/>
        <w:tabs>
          <w:tab w:val="left" w:pos="1100"/>
          <w:tab w:val="right" w:leader="dot" w:pos="8749"/>
        </w:tabs>
        <w:rPr>
          <w:rFonts w:asciiTheme="minorHAnsi" w:eastAsiaTheme="minorEastAsia" w:hAnsiTheme="minorHAnsi"/>
          <w:noProof/>
          <w:lang w:eastAsia="es-CO"/>
        </w:rPr>
      </w:pPr>
      <w:hyperlink w:anchor="_Toc42252791" w:history="1">
        <w:r w:rsidR="00697E47" w:rsidRPr="002B5F29">
          <w:rPr>
            <w:rStyle w:val="Hipervnculo"/>
            <w:rFonts w:ascii="Wingdings" w:hAnsi="Wingdings"/>
            <w:noProof/>
          </w:rPr>
          <w:t></w:t>
        </w:r>
        <w:r w:rsidR="00697E47">
          <w:rPr>
            <w:rFonts w:asciiTheme="minorHAnsi" w:eastAsiaTheme="minorEastAsia" w:hAnsiTheme="minorHAnsi"/>
            <w:noProof/>
            <w:lang w:eastAsia="es-CO"/>
          </w:rPr>
          <w:tab/>
        </w:r>
        <w:r w:rsidR="00697E47" w:rsidRPr="002B5F29">
          <w:rPr>
            <w:rStyle w:val="Hipervnculo"/>
            <w:noProof/>
          </w:rPr>
          <w:t>Ejemplo de presentación y citación de ecuaciones</w:t>
        </w:r>
        <w:r w:rsidR="00697E47">
          <w:rPr>
            <w:noProof/>
            <w:webHidden/>
          </w:rPr>
          <w:tab/>
        </w:r>
        <w:r w:rsidR="00697E47">
          <w:rPr>
            <w:noProof/>
            <w:webHidden/>
          </w:rPr>
          <w:fldChar w:fldCharType="begin"/>
        </w:r>
        <w:r w:rsidR="00697E47">
          <w:rPr>
            <w:noProof/>
            <w:webHidden/>
          </w:rPr>
          <w:instrText xml:space="preserve"> PAGEREF _Toc42252791 \h </w:instrText>
        </w:r>
        <w:r w:rsidR="00697E47">
          <w:rPr>
            <w:noProof/>
            <w:webHidden/>
          </w:rPr>
        </w:r>
        <w:r w:rsidR="00697E47">
          <w:rPr>
            <w:noProof/>
            <w:webHidden/>
          </w:rPr>
          <w:fldChar w:fldCharType="separate"/>
        </w:r>
        <w:r w:rsidR="00295D6F">
          <w:rPr>
            <w:noProof/>
            <w:webHidden/>
          </w:rPr>
          <w:t>8</w:t>
        </w:r>
        <w:r w:rsidR="00697E47">
          <w:rPr>
            <w:noProof/>
            <w:webHidden/>
          </w:rPr>
          <w:fldChar w:fldCharType="end"/>
        </w:r>
      </w:hyperlink>
    </w:p>
    <w:p w14:paraId="1EC51F62" w14:textId="1D86ADEB" w:rsidR="00697E47" w:rsidRDefault="00375D33">
      <w:pPr>
        <w:pStyle w:val="TDC1"/>
        <w:rPr>
          <w:rFonts w:asciiTheme="minorHAnsi" w:hAnsiTheme="minorHAnsi" w:cstheme="minorBidi"/>
          <w:b w:val="0"/>
          <w:szCs w:val="22"/>
          <w:lang w:val="es-CO" w:eastAsia="es-CO"/>
        </w:rPr>
      </w:pPr>
      <w:hyperlink w:anchor="_Toc42252792" w:history="1">
        <w:r w:rsidR="00697E47" w:rsidRPr="002B5F29">
          <w:rPr>
            <w:rStyle w:val="Hipervnculo"/>
          </w:rPr>
          <w:t>3.</w:t>
        </w:r>
        <w:r w:rsidR="00697E47">
          <w:rPr>
            <w:rFonts w:asciiTheme="minorHAnsi" w:hAnsiTheme="minorHAnsi" w:cstheme="minorBidi"/>
            <w:b w:val="0"/>
            <w:szCs w:val="22"/>
            <w:lang w:val="es-CO" w:eastAsia="es-CO"/>
          </w:rPr>
          <w:tab/>
        </w:r>
        <w:r w:rsidR="00697E47" w:rsidRPr="002B5F29">
          <w:rPr>
            <w:rStyle w:val="Hipervnculo"/>
          </w:rPr>
          <w:t>Capítulo 3</w:t>
        </w:r>
        <w:r w:rsidR="00697E47">
          <w:rPr>
            <w:webHidden/>
          </w:rPr>
          <w:tab/>
        </w:r>
        <w:r w:rsidR="00697E47">
          <w:rPr>
            <w:webHidden/>
          </w:rPr>
          <w:fldChar w:fldCharType="begin"/>
        </w:r>
        <w:r w:rsidR="00697E47">
          <w:rPr>
            <w:webHidden/>
          </w:rPr>
          <w:instrText xml:space="preserve"> PAGEREF _Toc42252792 \h </w:instrText>
        </w:r>
        <w:r w:rsidR="00697E47">
          <w:rPr>
            <w:webHidden/>
          </w:rPr>
        </w:r>
        <w:r w:rsidR="00697E47">
          <w:rPr>
            <w:webHidden/>
          </w:rPr>
          <w:fldChar w:fldCharType="separate"/>
        </w:r>
        <w:r w:rsidR="00295D6F">
          <w:rPr>
            <w:webHidden/>
          </w:rPr>
          <w:t>9</w:t>
        </w:r>
        <w:r w:rsidR="00697E47">
          <w:rPr>
            <w:webHidden/>
          </w:rPr>
          <w:fldChar w:fldCharType="end"/>
        </w:r>
      </w:hyperlink>
    </w:p>
    <w:p w14:paraId="0B51B2BE" w14:textId="473B53D7" w:rsidR="00697E47" w:rsidRDefault="00375D33">
      <w:pPr>
        <w:pStyle w:val="TDC1"/>
        <w:rPr>
          <w:rFonts w:asciiTheme="minorHAnsi" w:hAnsiTheme="minorHAnsi" w:cstheme="minorBidi"/>
          <w:b w:val="0"/>
          <w:szCs w:val="22"/>
          <w:lang w:val="es-CO" w:eastAsia="es-CO"/>
        </w:rPr>
      </w:pPr>
      <w:hyperlink w:anchor="_Toc42252793" w:history="1">
        <w:r w:rsidR="00697E47" w:rsidRPr="002B5F29">
          <w:rPr>
            <w:rStyle w:val="Hipervnculo"/>
          </w:rPr>
          <w:t>4.</w:t>
        </w:r>
        <w:r w:rsidR="00697E47">
          <w:rPr>
            <w:rFonts w:asciiTheme="minorHAnsi" w:hAnsiTheme="minorHAnsi" w:cstheme="minorBidi"/>
            <w:b w:val="0"/>
            <w:szCs w:val="22"/>
            <w:lang w:val="es-CO" w:eastAsia="es-CO"/>
          </w:rPr>
          <w:tab/>
        </w:r>
        <w:r w:rsidR="00697E47" w:rsidRPr="002B5F29">
          <w:rPr>
            <w:rStyle w:val="Hipervnculo"/>
          </w:rPr>
          <w:t>Capítulo (…)</w:t>
        </w:r>
        <w:r w:rsidR="00697E47">
          <w:rPr>
            <w:webHidden/>
          </w:rPr>
          <w:tab/>
        </w:r>
        <w:r w:rsidR="00697E47">
          <w:rPr>
            <w:webHidden/>
          </w:rPr>
          <w:fldChar w:fldCharType="begin"/>
        </w:r>
        <w:r w:rsidR="00697E47">
          <w:rPr>
            <w:webHidden/>
          </w:rPr>
          <w:instrText xml:space="preserve"> PAGEREF _Toc42252793 \h </w:instrText>
        </w:r>
        <w:r w:rsidR="00697E47">
          <w:rPr>
            <w:webHidden/>
          </w:rPr>
        </w:r>
        <w:r w:rsidR="00697E47">
          <w:rPr>
            <w:webHidden/>
          </w:rPr>
          <w:fldChar w:fldCharType="separate"/>
        </w:r>
        <w:r w:rsidR="00295D6F">
          <w:rPr>
            <w:webHidden/>
          </w:rPr>
          <w:t>11</w:t>
        </w:r>
        <w:r w:rsidR="00697E47">
          <w:rPr>
            <w:webHidden/>
          </w:rPr>
          <w:fldChar w:fldCharType="end"/>
        </w:r>
      </w:hyperlink>
    </w:p>
    <w:p w14:paraId="5842E915" w14:textId="53643CE7" w:rsidR="00697E47" w:rsidRDefault="00375D33">
      <w:pPr>
        <w:pStyle w:val="TDC1"/>
        <w:rPr>
          <w:rFonts w:asciiTheme="minorHAnsi" w:hAnsiTheme="minorHAnsi" w:cstheme="minorBidi"/>
          <w:b w:val="0"/>
          <w:szCs w:val="22"/>
          <w:lang w:val="es-CO" w:eastAsia="es-CO"/>
        </w:rPr>
      </w:pPr>
      <w:hyperlink w:anchor="_Toc42252794" w:history="1">
        <w:r w:rsidR="00697E47" w:rsidRPr="002B5F29">
          <w:rPr>
            <w:rStyle w:val="Hipervnculo"/>
          </w:rPr>
          <w:t>5.</w:t>
        </w:r>
        <w:r w:rsidR="00697E47">
          <w:rPr>
            <w:rFonts w:asciiTheme="minorHAnsi" w:hAnsiTheme="minorHAnsi" w:cstheme="minorBidi"/>
            <w:b w:val="0"/>
            <w:szCs w:val="22"/>
            <w:lang w:val="es-CO" w:eastAsia="es-CO"/>
          </w:rPr>
          <w:tab/>
        </w:r>
        <w:r w:rsidR="00697E47" w:rsidRPr="002B5F29">
          <w:rPr>
            <w:rStyle w:val="Hipervnculo"/>
          </w:rPr>
          <w:t>Conclusiones y recomendaciones</w:t>
        </w:r>
        <w:r w:rsidR="00697E47">
          <w:rPr>
            <w:webHidden/>
          </w:rPr>
          <w:tab/>
        </w:r>
        <w:r w:rsidR="00697E47">
          <w:rPr>
            <w:webHidden/>
          </w:rPr>
          <w:fldChar w:fldCharType="begin"/>
        </w:r>
        <w:r w:rsidR="00697E47">
          <w:rPr>
            <w:webHidden/>
          </w:rPr>
          <w:instrText xml:space="preserve"> PAGEREF _Toc42252794 \h </w:instrText>
        </w:r>
        <w:r w:rsidR="00697E47">
          <w:rPr>
            <w:webHidden/>
          </w:rPr>
        </w:r>
        <w:r w:rsidR="00697E47">
          <w:rPr>
            <w:webHidden/>
          </w:rPr>
          <w:fldChar w:fldCharType="separate"/>
        </w:r>
        <w:r w:rsidR="00295D6F">
          <w:rPr>
            <w:webHidden/>
          </w:rPr>
          <w:t>13</w:t>
        </w:r>
        <w:r w:rsidR="00697E47">
          <w:rPr>
            <w:webHidden/>
          </w:rPr>
          <w:fldChar w:fldCharType="end"/>
        </w:r>
      </w:hyperlink>
    </w:p>
    <w:p w14:paraId="19F49E1A" w14:textId="45D1D27C" w:rsidR="00697E47" w:rsidRDefault="00375D33">
      <w:pPr>
        <w:pStyle w:val="TDC2"/>
        <w:tabs>
          <w:tab w:val="left" w:pos="879"/>
          <w:tab w:val="right" w:leader="dot" w:pos="8749"/>
        </w:tabs>
        <w:rPr>
          <w:rFonts w:asciiTheme="minorHAnsi" w:hAnsiTheme="minorHAnsi"/>
          <w:noProof/>
          <w:lang w:val="es-CO" w:eastAsia="es-CO"/>
        </w:rPr>
      </w:pPr>
      <w:hyperlink w:anchor="_Toc42252795" w:history="1">
        <w:r w:rsidR="00697E47" w:rsidRPr="002B5F29">
          <w:rPr>
            <w:rStyle w:val="Hipervnculo"/>
            <w:noProof/>
          </w:rPr>
          <w:t>5.1</w:t>
        </w:r>
        <w:r w:rsidR="00697E47">
          <w:rPr>
            <w:rFonts w:asciiTheme="minorHAnsi" w:hAnsiTheme="minorHAnsi"/>
            <w:noProof/>
            <w:lang w:val="es-CO" w:eastAsia="es-CO"/>
          </w:rPr>
          <w:tab/>
        </w:r>
        <w:r w:rsidR="00697E47" w:rsidRPr="002B5F29">
          <w:rPr>
            <w:rStyle w:val="Hipervnculo"/>
            <w:noProof/>
          </w:rPr>
          <w:t>Conclusiones</w:t>
        </w:r>
        <w:r w:rsidR="00697E47">
          <w:rPr>
            <w:noProof/>
            <w:webHidden/>
          </w:rPr>
          <w:tab/>
        </w:r>
        <w:r w:rsidR="00697E47">
          <w:rPr>
            <w:noProof/>
            <w:webHidden/>
          </w:rPr>
          <w:fldChar w:fldCharType="begin"/>
        </w:r>
        <w:r w:rsidR="00697E47">
          <w:rPr>
            <w:noProof/>
            <w:webHidden/>
          </w:rPr>
          <w:instrText xml:space="preserve"> PAGEREF _Toc42252795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58620C42" w14:textId="06821BFA" w:rsidR="00697E47" w:rsidRDefault="00375D33">
      <w:pPr>
        <w:pStyle w:val="TDC2"/>
        <w:tabs>
          <w:tab w:val="left" w:pos="879"/>
          <w:tab w:val="right" w:leader="dot" w:pos="8749"/>
        </w:tabs>
        <w:rPr>
          <w:rFonts w:asciiTheme="minorHAnsi" w:hAnsiTheme="minorHAnsi"/>
          <w:noProof/>
          <w:lang w:val="es-CO" w:eastAsia="es-CO"/>
        </w:rPr>
      </w:pPr>
      <w:hyperlink w:anchor="_Toc42252796" w:history="1">
        <w:r w:rsidR="00697E47" w:rsidRPr="002B5F29">
          <w:rPr>
            <w:rStyle w:val="Hipervnculo"/>
            <w:noProof/>
          </w:rPr>
          <w:t>5.2</w:t>
        </w:r>
        <w:r w:rsidR="00697E47">
          <w:rPr>
            <w:rFonts w:asciiTheme="minorHAnsi" w:hAnsiTheme="minorHAnsi"/>
            <w:noProof/>
            <w:lang w:val="es-CO" w:eastAsia="es-CO"/>
          </w:rPr>
          <w:tab/>
        </w:r>
        <w:r w:rsidR="00697E47" w:rsidRPr="002B5F29">
          <w:rPr>
            <w:rStyle w:val="Hipervnculo"/>
            <w:noProof/>
          </w:rPr>
          <w:t>Recomendaciones</w:t>
        </w:r>
        <w:r w:rsidR="00697E47">
          <w:rPr>
            <w:noProof/>
            <w:webHidden/>
          </w:rPr>
          <w:tab/>
        </w:r>
        <w:r w:rsidR="00697E47">
          <w:rPr>
            <w:noProof/>
            <w:webHidden/>
          </w:rPr>
          <w:fldChar w:fldCharType="begin"/>
        </w:r>
        <w:r w:rsidR="00697E47">
          <w:rPr>
            <w:noProof/>
            <w:webHidden/>
          </w:rPr>
          <w:instrText xml:space="preserve"> PAGEREF _Toc42252796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447D1E63" w14:textId="4069AA57" w:rsidR="00697E47" w:rsidRDefault="00375D33">
      <w:pPr>
        <w:pStyle w:val="TDC1"/>
        <w:rPr>
          <w:rFonts w:asciiTheme="minorHAnsi" w:hAnsiTheme="minorHAnsi" w:cstheme="minorBidi"/>
          <w:b w:val="0"/>
          <w:szCs w:val="22"/>
          <w:lang w:val="es-CO" w:eastAsia="es-CO"/>
        </w:rPr>
      </w:pPr>
      <w:hyperlink w:anchor="_Toc42252797" w:history="1">
        <w:r w:rsidR="00697E47" w:rsidRPr="002B5F29">
          <w:rPr>
            <w:rStyle w:val="Hipervnculo"/>
          </w:rPr>
          <w:t>A.</w:t>
        </w:r>
        <w:r w:rsidR="00697E47">
          <w:rPr>
            <w:rFonts w:asciiTheme="minorHAnsi" w:hAnsiTheme="minorHAnsi" w:cstheme="minorBidi"/>
            <w:b w:val="0"/>
            <w:szCs w:val="22"/>
            <w:lang w:val="es-CO" w:eastAsia="es-CO"/>
          </w:rPr>
          <w:tab/>
        </w:r>
        <w:r w:rsidR="00697E47" w:rsidRPr="002B5F29">
          <w:rPr>
            <w:rStyle w:val="Hipervnculo"/>
          </w:rPr>
          <w:t>Anexo: Nombrar el anexo A de acuerdo con su contenido</w:t>
        </w:r>
        <w:r w:rsidR="00697E47">
          <w:rPr>
            <w:webHidden/>
          </w:rPr>
          <w:tab/>
        </w:r>
        <w:r w:rsidR="00697E47">
          <w:rPr>
            <w:webHidden/>
          </w:rPr>
          <w:fldChar w:fldCharType="begin"/>
        </w:r>
        <w:r w:rsidR="00697E47">
          <w:rPr>
            <w:webHidden/>
          </w:rPr>
          <w:instrText xml:space="preserve"> PAGEREF _Toc42252797 \h </w:instrText>
        </w:r>
        <w:r w:rsidR="00697E47">
          <w:rPr>
            <w:webHidden/>
          </w:rPr>
        </w:r>
        <w:r w:rsidR="00697E47">
          <w:rPr>
            <w:webHidden/>
          </w:rPr>
          <w:fldChar w:fldCharType="separate"/>
        </w:r>
        <w:r w:rsidR="00295D6F">
          <w:rPr>
            <w:webHidden/>
          </w:rPr>
          <w:t>15</w:t>
        </w:r>
        <w:r w:rsidR="00697E47">
          <w:rPr>
            <w:webHidden/>
          </w:rPr>
          <w:fldChar w:fldCharType="end"/>
        </w:r>
      </w:hyperlink>
    </w:p>
    <w:p w14:paraId="0F0390B6" w14:textId="338DDC2B" w:rsidR="00697E47" w:rsidRDefault="00375D33">
      <w:pPr>
        <w:pStyle w:val="TDC1"/>
        <w:rPr>
          <w:rFonts w:asciiTheme="minorHAnsi" w:hAnsiTheme="minorHAnsi" w:cstheme="minorBidi"/>
          <w:b w:val="0"/>
          <w:szCs w:val="22"/>
          <w:lang w:val="es-CO" w:eastAsia="es-CO"/>
        </w:rPr>
      </w:pPr>
      <w:hyperlink w:anchor="_Toc42252798" w:history="1">
        <w:r w:rsidR="00697E47" w:rsidRPr="002B5F29">
          <w:rPr>
            <w:rStyle w:val="Hipervnculo"/>
          </w:rPr>
          <w:t>B.</w:t>
        </w:r>
        <w:r w:rsidR="00697E47">
          <w:rPr>
            <w:rFonts w:asciiTheme="minorHAnsi" w:hAnsiTheme="minorHAnsi" w:cstheme="minorBidi"/>
            <w:b w:val="0"/>
            <w:szCs w:val="22"/>
            <w:lang w:val="es-CO" w:eastAsia="es-CO"/>
          </w:rPr>
          <w:tab/>
        </w:r>
        <w:r w:rsidR="00697E47" w:rsidRPr="002B5F29">
          <w:rPr>
            <w:rStyle w:val="Hipervnculo"/>
          </w:rPr>
          <w:t>Anexo: Nombrar el anexo B de acuerdo con su contenido</w:t>
        </w:r>
        <w:r w:rsidR="00697E47">
          <w:rPr>
            <w:webHidden/>
          </w:rPr>
          <w:tab/>
        </w:r>
        <w:r w:rsidR="00697E47">
          <w:rPr>
            <w:webHidden/>
          </w:rPr>
          <w:fldChar w:fldCharType="begin"/>
        </w:r>
        <w:r w:rsidR="00697E47">
          <w:rPr>
            <w:webHidden/>
          </w:rPr>
          <w:instrText xml:space="preserve"> PAGEREF _Toc42252798 \h </w:instrText>
        </w:r>
        <w:r w:rsidR="00697E47">
          <w:rPr>
            <w:webHidden/>
          </w:rPr>
        </w:r>
        <w:r w:rsidR="00697E47">
          <w:rPr>
            <w:webHidden/>
          </w:rPr>
          <w:fldChar w:fldCharType="separate"/>
        </w:r>
        <w:r w:rsidR="00295D6F">
          <w:rPr>
            <w:webHidden/>
          </w:rPr>
          <w:t>17</w:t>
        </w:r>
        <w:r w:rsidR="00697E47">
          <w:rPr>
            <w:webHidden/>
          </w:rPr>
          <w:fldChar w:fldCharType="end"/>
        </w:r>
      </w:hyperlink>
    </w:p>
    <w:p w14:paraId="16D35A4E" w14:textId="27D41E42" w:rsidR="00697E47" w:rsidRDefault="00375D33">
      <w:pPr>
        <w:pStyle w:val="TDC1"/>
        <w:rPr>
          <w:rFonts w:asciiTheme="minorHAnsi" w:hAnsiTheme="minorHAnsi" w:cstheme="minorBidi"/>
          <w:b w:val="0"/>
          <w:szCs w:val="22"/>
          <w:lang w:val="es-CO" w:eastAsia="es-CO"/>
        </w:rPr>
      </w:pPr>
      <w:hyperlink w:anchor="_Toc42252799" w:history="1">
        <w:r w:rsidR="00697E47" w:rsidRPr="002B5F29">
          <w:rPr>
            <w:rStyle w:val="Hipervnculo"/>
          </w:rPr>
          <w:t>Bibliografía</w:t>
        </w:r>
        <w:r w:rsidR="00697E47">
          <w:rPr>
            <w:webHidden/>
          </w:rPr>
          <w:tab/>
        </w:r>
        <w:r w:rsidR="00697E47">
          <w:rPr>
            <w:webHidden/>
          </w:rPr>
          <w:fldChar w:fldCharType="begin"/>
        </w:r>
        <w:r w:rsidR="00697E47">
          <w:rPr>
            <w:webHidden/>
          </w:rPr>
          <w:instrText xml:space="preserve"> PAGEREF _Toc42252799 \h </w:instrText>
        </w:r>
        <w:r w:rsidR="00697E47">
          <w:rPr>
            <w:webHidden/>
          </w:rPr>
        </w:r>
        <w:r w:rsidR="00697E47">
          <w:rPr>
            <w:webHidden/>
          </w:rPr>
          <w:fldChar w:fldCharType="separate"/>
        </w:r>
        <w:r w:rsidR="00295D6F">
          <w:rPr>
            <w:webHidden/>
          </w:rPr>
          <w:t>19</w:t>
        </w:r>
        <w:r w:rsidR="00697E47">
          <w:rPr>
            <w:webHidden/>
          </w:rPr>
          <w:fldChar w:fldCharType="end"/>
        </w:r>
      </w:hyperlink>
    </w:p>
    <w:p w14:paraId="357818F5" w14:textId="6DBCB82E" w:rsidR="00F83A76" w:rsidRDefault="00697E47" w:rsidP="002332E5">
      <w:pPr>
        <w:pStyle w:val="TtulodeTDC"/>
      </w:pPr>
      <w:r>
        <w:rPr>
          <w:rFonts w:eastAsiaTheme="minorEastAsia" w:cs="Arial"/>
          <w:noProof/>
          <w:szCs w:val="24"/>
          <w:lang w:val="es-ES"/>
        </w:rPr>
        <w:fldChar w:fldCharType="end"/>
      </w:r>
    </w:p>
    <w:bookmarkEnd w:id="16"/>
    <w:p w14:paraId="64F8D37C" w14:textId="77777777" w:rsidR="009B4043" w:rsidRDefault="009B4043" w:rsidP="00A7378D">
      <w:pPr>
        <w:spacing w:after="0" w:line="240" w:lineRule="auto"/>
        <w:jc w:val="center"/>
        <w:rPr>
          <w:rFonts w:ascii="Calibri" w:hAnsi="Calibri" w:cs="Arial"/>
          <w:sz w:val="24"/>
          <w:szCs w:val="24"/>
        </w:rPr>
      </w:pPr>
    </w:p>
    <w:p w14:paraId="38D61A88" w14:textId="77777777" w:rsidR="000C0226" w:rsidRDefault="000C0226" w:rsidP="00A7378D">
      <w:pPr>
        <w:spacing w:after="0" w:line="240" w:lineRule="auto"/>
        <w:jc w:val="center"/>
        <w:rPr>
          <w:rFonts w:ascii="Calibri" w:hAnsi="Calibri" w:cs="Arial"/>
          <w:sz w:val="24"/>
          <w:szCs w:val="24"/>
        </w:rPr>
      </w:pPr>
    </w:p>
    <w:p w14:paraId="08C4AF1F" w14:textId="77777777" w:rsidR="000C0226" w:rsidRDefault="000C0226" w:rsidP="00A7378D">
      <w:pPr>
        <w:spacing w:after="0" w:line="240" w:lineRule="auto"/>
        <w:jc w:val="center"/>
        <w:rPr>
          <w:rFonts w:ascii="Calibri" w:hAnsi="Calibri" w:cs="Arial"/>
          <w:sz w:val="24"/>
          <w:szCs w:val="24"/>
        </w:rPr>
      </w:pPr>
    </w:p>
    <w:p w14:paraId="7C7EF852" w14:textId="77777777" w:rsidR="000C0226" w:rsidRDefault="000C0226" w:rsidP="00A7378D">
      <w:pPr>
        <w:spacing w:after="0" w:line="240" w:lineRule="auto"/>
        <w:jc w:val="center"/>
        <w:rPr>
          <w:rFonts w:ascii="Calibri" w:hAnsi="Calibri" w:cs="Arial"/>
          <w:sz w:val="24"/>
          <w:szCs w:val="24"/>
        </w:rPr>
      </w:pPr>
    </w:p>
    <w:p w14:paraId="2E096D9B" w14:textId="77777777" w:rsidR="00F574B9" w:rsidRDefault="00F574B9" w:rsidP="00F574B9">
      <w:pPr>
        <w:pStyle w:val="Ttulospreliminares2"/>
        <w:rPr>
          <w:szCs w:val="44"/>
        </w:rPr>
        <w:sectPr w:rsidR="00F574B9" w:rsidSect="00BF4441">
          <w:headerReference w:type="even" r:id="rId15"/>
          <w:headerReference w:type="first" r:id="rId16"/>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3FB4E019" w14:textId="77777777" w:rsidR="009B710F" w:rsidRPr="009B710F" w:rsidRDefault="009B710F" w:rsidP="000949F9">
      <w:pPr>
        <w:pStyle w:val="TDC1"/>
      </w:pPr>
      <w:r w:rsidRPr="009B710F">
        <w:rPr>
          <w:rStyle w:val="Hipervnculo"/>
          <w:color w:val="auto"/>
          <w:u w:val="none"/>
        </w:rPr>
        <w:t>Pág.</w:t>
      </w:r>
    </w:p>
    <w:p w14:paraId="1905F8C6" w14:textId="77777777" w:rsidR="006E0D9E" w:rsidRDefault="006E0D9E">
      <w:pPr>
        <w:pStyle w:val="Tabladeilustraciones"/>
        <w:tabs>
          <w:tab w:val="left" w:pos="1540"/>
          <w:tab w:val="right" w:leader="dot" w:pos="8749"/>
        </w:tabs>
      </w:pPr>
    </w:p>
    <w:p w14:paraId="4D246EB2" w14:textId="6CC593EE" w:rsidR="000A219F" w:rsidRDefault="001A3466">
      <w:pPr>
        <w:pStyle w:val="Tabladeilustraciones"/>
        <w:tabs>
          <w:tab w:val="left" w:pos="1540"/>
          <w:tab w:val="right" w:leader="dot" w:pos="8749"/>
        </w:tabs>
        <w:rPr>
          <w:noProof/>
        </w:rPr>
      </w:pPr>
      <w:r>
        <w:fldChar w:fldCharType="begin"/>
      </w:r>
      <w:r w:rsidR="00DF60DD">
        <w:instrText xml:space="preserve"> TOC \h \z \c "Ilustración" </w:instrText>
      </w:r>
      <w:r>
        <w:fldChar w:fldCharType="separate"/>
      </w:r>
      <w:hyperlink w:anchor="_Toc42253129" w:history="1">
        <w:r w:rsidR="000A219F" w:rsidRPr="00466BD8">
          <w:rPr>
            <w:rStyle w:val="Hipervnculo"/>
            <w:b/>
            <w:noProof/>
          </w:rPr>
          <w:t>Figura 2</w:t>
        </w:r>
        <w:r w:rsidR="000A219F" w:rsidRPr="00466BD8">
          <w:rPr>
            <w:rStyle w:val="Hipervnculo"/>
            <w:b/>
            <w:noProof/>
          </w:rPr>
          <w:noBreakHyphen/>
          <w:t>1:</w:t>
        </w:r>
        <w:r w:rsidR="000A219F">
          <w:rPr>
            <w:rFonts w:asciiTheme="minorHAnsi" w:eastAsiaTheme="minorEastAsia" w:hAnsiTheme="minorHAnsi"/>
            <w:noProof/>
            <w:lang w:eastAsia="es-CO"/>
          </w:rPr>
          <w:tab/>
        </w:r>
        <w:r w:rsidR="000A219F" w:rsidRPr="00466BD8">
          <w:rPr>
            <w:rStyle w:val="Hipervnculo"/>
            <w:noProof/>
          </w:rPr>
          <w:t>Tipos y parte del fruto de palma de aceite.</w:t>
        </w:r>
        <w:r w:rsidR="000A219F">
          <w:rPr>
            <w:noProof/>
            <w:webHidden/>
          </w:rPr>
          <w:tab/>
        </w:r>
        <w:r w:rsidR="000A219F">
          <w:rPr>
            <w:noProof/>
            <w:webHidden/>
          </w:rPr>
          <w:fldChar w:fldCharType="begin"/>
        </w:r>
        <w:r w:rsidR="000A219F">
          <w:rPr>
            <w:noProof/>
            <w:webHidden/>
          </w:rPr>
          <w:instrText xml:space="preserve"> PAGEREF _Toc42253129 \h </w:instrText>
        </w:r>
        <w:r w:rsidR="000A219F">
          <w:rPr>
            <w:noProof/>
            <w:webHidden/>
          </w:rPr>
        </w:r>
        <w:r w:rsidR="000A219F">
          <w:rPr>
            <w:noProof/>
            <w:webHidden/>
          </w:rPr>
          <w:fldChar w:fldCharType="separate"/>
        </w:r>
        <w:r w:rsidR="00295D6F">
          <w:rPr>
            <w:noProof/>
            <w:webHidden/>
          </w:rPr>
          <w:t>6</w:t>
        </w:r>
        <w:r w:rsidR="000A219F">
          <w:rPr>
            <w:noProof/>
            <w:webHidden/>
          </w:rPr>
          <w:fldChar w:fldCharType="end"/>
        </w:r>
      </w:hyperlink>
    </w:p>
    <w:p w14:paraId="36808C98" w14:textId="126EF281" w:rsidR="00472BB9" w:rsidRPr="00472BB9" w:rsidRDefault="00472BB9" w:rsidP="00472BB9">
      <w:r w:rsidRPr="00DF60DD">
        <w:rPr>
          <w:b/>
        </w:rPr>
        <w:t xml:space="preserve">Figura </w:t>
      </w:r>
      <w:r w:rsidR="006F0FEE">
        <w:rPr>
          <w:b/>
        </w:rPr>
        <w:t>4</w:t>
      </w:r>
      <w:r w:rsidRPr="00DF60DD">
        <w:rPr>
          <w:b/>
        </w:rPr>
        <w:noBreakHyphen/>
      </w:r>
      <w:r w:rsidRPr="00DF60DD">
        <w:rPr>
          <w:b/>
        </w:rPr>
        <w:fldChar w:fldCharType="begin"/>
      </w:r>
      <w:r w:rsidRPr="00DF60DD">
        <w:rPr>
          <w:b/>
        </w:rPr>
        <w:instrText xml:space="preserve"> SEQ Ilustración \* ARABIC \s 1 </w:instrText>
      </w:r>
      <w:r w:rsidRPr="00DF60DD">
        <w:rPr>
          <w:b/>
        </w:rPr>
        <w:fldChar w:fldCharType="separate"/>
      </w:r>
      <w:r>
        <w:rPr>
          <w:b/>
          <w:noProof/>
        </w:rPr>
        <w:t>1</w:t>
      </w:r>
      <w:r w:rsidRPr="00DF60DD">
        <w:rPr>
          <w:b/>
        </w:rPr>
        <w:fldChar w:fldCharType="end"/>
      </w:r>
      <w:r w:rsidRPr="00DF60DD">
        <w:rPr>
          <w:b/>
        </w:rPr>
        <w:t>:</w:t>
      </w:r>
      <w:r>
        <w:rPr>
          <w:b/>
        </w:rPr>
        <w:tab/>
        <w:t xml:space="preserve">  </w:t>
      </w:r>
      <w:r>
        <w:t xml:space="preserve">Sensor de distancia laser </w:t>
      </w:r>
      <w:r w:rsidRPr="00D933F6">
        <w:t>Gyvl53l0xv2</w:t>
      </w:r>
      <w:r>
        <w:t xml:space="preserve"> </w:t>
      </w:r>
    </w:p>
    <w:p w14:paraId="5BD26663" w14:textId="6CC593EE" w:rsidR="00DF60DD" w:rsidRDefault="001A3466" w:rsidP="00DF60DD">
      <w:pPr>
        <w:pStyle w:val="Prrafodelista"/>
      </w:pPr>
      <w:r>
        <w:fldChar w:fldCharType="end"/>
      </w:r>
    </w:p>
    <w:p w14:paraId="31AED7CE" w14:textId="77777777" w:rsidR="00817765" w:rsidRDefault="009B710F" w:rsidP="00DF60DD">
      <w:pPr>
        <w:pStyle w:val="Prrafodelista"/>
      </w:pPr>
      <w:r>
        <w:t xml:space="preserve">Nota: </w:t>
      </w:r>
      <w:r w:rsidR="005D5C7B">
        <w:t>Si es requerido</w:t>
      </w:r>
      <w:r w:rsidR="00783E84">
        <w:t>,</w:t>
      </w:r>
      <w:r w:rsidR="005D5C7B">
        <w:t xml:space="preserve"> se pueden </w:t>
      </w:r>
      <w:r w:rsidRPr="00150185">
        <w:t>incluir</w:t>
      </w:r>
      <w:r w:rsidR="00A40986" w:rsidRPr="00150185">
        <w:t xml:space="preserve"> </w:t>
      </w:r>
      <w:r w:rsidRPr="00150185">
        <w:t>lista de ilustraciones</w:t>
      </w:r>
      <w:r w:rsidR="005D5C7B">
        <w:t>, graficas, diagramas, dibujos o</w:t>
      </w:r>
      <w:r w:rsidRPr="00150185">
        <w:t xml:space="preserve"> fotografías</w:t>
      </w:r>
      <w:r w:rsidR="005D5C7B">
        <w:t xml:space="preserve">. </w:t>
      </w:r>
      <w:r w:rsidR="00F86617" w:rsidRPr="00150185">
        <w:t>Tenga presente que esta</w:t>
      </w:r>
      <w:r w:rsidR="005D5C7B">
        <w:t>s</w:t>
      </w:r>
      <w:r w:rsidR="00F86617" w:rsidRPr="00150185">
        <w:t xml:space="preserve"> lista debe</w:t>
      </w:r>
      <w:r w:rsidR="005D5C7B">
        <w:t>n</w:t>
      </w:r>
      <w:r w:rsidR="00F86617" w:rsidRPr="00150185">
        <w:t xml:space="preserve"> ser generada</w:t>
      </w:r>
      <w:r w:rsidR="005D5C7B">
        <w:t>s</w:t>
      </w:r>
      <w:r w:rsidR="00C76B3D">
        <w:t xml:space="preserve"> de forma automatizada</w:t>
      </w:r>
      <w:r w:rsidR="00F86617" w:rsidRPr="00150185">
        <w:t xml:space="preserve"> </w:t>
      </w:r>
      <w:r w:rsidR="005D5C7B">
        <w:t>utilizando las opciones que proporciona el software de procesamiento de texto.</w:t>
      </w:r>
    </w:p>
    <w:p w14:paraId="1B99CCA2" w14:textId="77777777" w:rsidR="000C0226" w:rsidRPr="000C0226" w:rsidRDefault="000C0226" w:rsidP="000C0226">
      <w:pPr>
        <w:rPr>
          <w:lang w:val="es-ES" w:eastAsia="es-ES"/>
        </w:rPr>
      </w:pPr>
    </w:p>
    <w:p w14:paraId="764C31AC" w14:textId="77777777" w:rsidR="000C0226" w:rsidRPr="000C0226" w:rsidRDefault="000C0226" w:rsidP="000C0226">
      <w:pPr>
        <w:rPr>
          <w:lang w:val="es-ES" w:eastAsia="es-ES"/>
        </w:rPr>
      </w:pPr>
    </w:p>
    <w:p w14:paraId="641A96FB" w14:textId="77777777" w:rsidR="000C0226" w:rsidRPr="000C0226" w:rsidRDefault="000C0226" w:rsidP="000C0226">
      <w:pPr>
        <w:rPr>
          <w:lang w:val="es-ES" w:eastAsia="es-ES"/>
        </w:rPr>
      </w:pPr>
    </w:p>
    <w:p w14:paraId="6B1F12FE" w14:textId="77777777" w:rsidR="000C0226" w:rsidRPr="000C0226" w:rsidRDefault="000C0226" w:rsidP="000C0226">
      <w:pPr>
        <w:rPr>
          <w:lang w:val="es-ES" w:eastAsia="es-ES"/>
        </w:rPr>
      </w:pPr>
    </w:p>
    <w:p w14:paraId="22288520" w14:textId="77777777" w:rsidR="000C0226" w:rsidRPr="000C0226" w:rsidRDefault="000C0226" w:rsidP="000C0226">
      <w:pPr>
        <w:rPr>
          <w:lang w:val="es-ES" w:eastAsia="es-ES"/>
        </w:rPr>
      </w:pPr>
    </w:p>
    <w:p w14:paraId="0787D101" w14:textId="77777777" w:rsidR="000C0226" w:rsidRPr="000C0226" w:rsidRDefault="000C0226" w:rsidP="000C0226">
      <w:pPr>
        <w:rPr>
          <w:lang w:val="es-ES" w:eastAsia="es-ES"/>
        </w:rPr>
      </w:pPr>
    </w:p>
    <w:p w14:paraId="0069C592" w14:textId="77777777" w:rsidR="000C0226" w:rsidRPr="000C0226" w:rsidRDefault="000C0226" w:rsidP="000C0226">
      <w:pPr>
        <w:rPr>
          <w:lang w:val="es-ES" w:eastAsia="es-ES"/>
        </w:rPr>
      </w:pPr>
    </w:p>
    <w:p w14:paraId="74CD19F9" w14:textId="77777777" w:rsidR="000C0226" w:rsidRDefault="000C0226" w:rsidP="000C0226">
      <w:pPr>
        <w:rPr>
          <w:lang w:val="es-ES" w:eastAsia="es-ES"/>
        </w:rPr>
      </w:pPr>
    </w:p>
    <w:p w14:paraId="7B6A5E8A" w14:textId="77777777" w:rsidR="000C0226" w:rsidRDefault="000C0226" w:rsidP="000C0226">
      <w:pPr>
        <w:rPr>
          <w:lang w:val="es-ES" w:eastAsia="es-ES"/>
        </w:rPr>
      </w:pPr>
    </w:p>
    <w:p w14:paraId="3AB9D0BD" w14:textId="77777777" w:rsidR="000C0226" w:rsidRDefault="000C0226" w:rsidP="000C0226">
      <w:pPr>
        <w:rPr>
          <w:lang w:val="es-ES" w:eastAsia="es-ES"/>
        </w:rPr>
      </w:pPr>
    </w:p>
    <w:p w14:paraId="0589BF33" w14:textId="77777777" w:rsidR="000C0226" w:rsidRPr="000C0226" w:rsidRDefault="000C0226" w:rsidP="000C0226">
      <w:pPr>
        <w:rPr>
          <w:lang w:val="es-ES" w:eastAsia="es-ES"/>
        </w:rPr>
      </w:pPr>
    </w:p>
    <w:p w14:paraId="1078C785" w14:textId="77777777" w:rsidR="000C0226" w:rsidRPr="000C0226" w:rsidRDefault="000C0226" w:rsidP="000C0226">
      <w:pPr>
        <w:rPr>
          <w:lang w:val="es-ES" w:eastAsia="es-ES"/>
        </w:rPr>
      </w:pPr>
    </w:p>
    <w:p w14:paraId="048AF171" w14:textId="77777777" w:rsidR="000C0226" w:rsidRPr="000C0226" w:rsidRDefault="000C0226" w:rsidP="000C0226">
      <w:pPr>
        <w:tabs>
          <w:tab w:val="left" w:pos="4890"/>
        </w:tabs>
        <w:rPr>
          <w:lang w:val="es-ES" w:eastAsia="es-ES"/>
        </w:rPr>
      </w:pPr>
    </w:p>
    <w:p w14:paraId="615D3166" w14:textId="77777777" w:rsidR="000C0226" w:rsidRPr="000C0226" w:rsidRDefault="000C0226" w:rsidP="000C0226">
      <w:pPr>
        <w:rPr>
          <w:lang w:val="es-ES" w:eastAsia="es-ES"/>
        </w:rPr>
      </w:pPr>
    </w:p>
    <w:p w14:paraId="4F3CFC7B" w14:textId="77777777" w:rsidR="000C0226" w:rsidRPr="000C0226" w:rsidRDefault="000C0226" w:rsidP="000C0226">
      <w:pPr>
        <w:rPr>
          <w:lang w:val="es-ES" w:eastAsia="es-ES"/>
        </w:rPr>
      </w:pPr>
    </w:p>
    <w:p w14:paraId="71AEE022" w14:textId="77777777" w:rsidR="00817765" w:rsidRPr="000C0226" w:rsidRDefault="00817765" w:rsidP="000C0226">
      <w:pPr>
        <w:rPr>
          <w:lang w:val="es-ES" w:eastAsia="es-ES"/>
        </w:rPr>
        <w:sectPr w:rsidR="00817765" w:rsidRPr="000C0226" w:rsidSect="000B09FE">
          <w:pgSz w:w="12240" w:h="15840" w:code="1"/>
          <w:pgMar w:top="1440" w:right="1440" w:bottom="1440" w:left="2041" w:header="709" w:footer="709" w:gutter="0"/>
          <w:pgNumType w:fmt="upperRoman"/>
          <w:cols w:space="708"/>
          <w:titlePg/>
          <w:docGrid w:linePitch="360"/>
        </w:sectPr>
      </w:pPr>
    </w:p>
    <w:p w14:paraId="5CD9764E" w14:textId="77777777" w:rsidR="00817765" w:rsidRDefault="00817765" w:rsidP="00B231D3">
      <w:pPr>
        <w:pStyle w:val="Ttulospreliminares2"/>
      </w:pPr>
      <w:bookmarkStart w:id="22" w:name="_Toc42252780"/>
      <w:r>
        <w:lastRenderedPageBreak/>
        <w:t>Lista de tablas</w:t>
      </w:r>
      <w:bookmarkEnd w:id="22"/>
    </w:p>
    <w:p w14:paraId="1D9C7537" w14:textId="77777777" w:rsidR="00817765" w:rsidRDefault="00817765" w:rsidP="000949F9">
      <w:pPr>
        <w:pStyle w:val="TDC1"/>
        <w:rPr>
          <w:rStyle w:val="Hipervnculo"/>
          <w:color w:val="auto"/>
          <w:u w:val="none"/>
        </w:rPr>
      </w:pPr>
      <w:r w:rsidRPr="009B710F">
        <w:rPr>
          <w:rStyle w:val="Hipervnculo"/>
          <w:color w:val="auto"/>
          <w:u w:val="none"/>
        </w:rPr>
        <w:t>Pág.</w:t>
      </w:r>
    </w:p>
    <w:p w14:paraId="16498185" w14:textId="77777777" w:rsidR="006E0D9E" w:rsidRPr="006E0D9E" w:rsidRDefault="006E0D9E" w:rsidP="006E0D9E">
      <w:pPr>
        <w:rPr>
          <w:lang w:val="es-ES"/>
        </w:rPr>
      </w:pPr>
    </w:p>
    <w:p w14:paraId="245BFF9A" w14:textId="72602ABD" w:rsidR="00B350AA" w:rsidRDefault="001A3466">
      <w:pPr>
        <w:pStyle w:val="Tabladeilustraciones"/>
        <w:tabs>
          <w:tab w:val="left" w:pos="1320"/>
          <w:tab w:val="right" w:leader="dot" w:pos="8749"/>
        </w:tabs>
        <w:rPr>
          <w:rFonts w:asciiTheme="minorHAnsi" w:eastAsiaTheme="minorEastAsia" w:hAnsiTheme="minorHAnsi"/>
          <w:noProof/>
          <w:lang w:eastAsia="es-CO"/>
        </w:rPr>
      </w:pPr>
      <w:r>
        <w:rPr>
          <w:rFonts w:ascii="CMU Sans Serif" w:hAnsi="CMU Sans Serif"/>
          <w:lang w:val="es-ES" w:eastAsia="es-ES"/>
        </w:rPr>
        <w:fldChar w:fldCharType="begin"/>
      </w:r>
      <w:r w:rsidR="00683336">
        <w:rPr>
          <w:lang w:val="es-ES" w:eastAsia="es-ES"/>
        </w:rPr>
        <w:instrText xml:space="preserve"> TOC \h \z \c "Tabla" </w:instrText>
      </w:r>
      <w:r>
        <w:rPr>
          <w:rFonts w:ascii="CMU Sans Serif" w:hAnsi="CMU Sans Serif"/>
          <w:lang w:val="es-ES" w:eastAsia="es-ES"/>
        </w:rPr>
        <w:fldChar w:fldCharType="separate"/>
      </w:r>
      <w:hyperlink w:anchor="_Toc42261026" w:history="1">
        <w:r w:rsidR="00B350AA" w:rsidRPr="007A31A4">
          <w:rPr>
            <w:rStyle w:val="Hipervnculo"/>
            <w:b/>
            <w:noProof/>
          </w:rPr>
          <w:t>Tabla 2</w:t>
        </w:r>
        <w:r w:rsidR="00B350AA" w:rsidRPr="007A31A4">
          <w:rPr>
            <w:rStyle w:val="Hipervnculo"/>
            <w:b/>
            <w:noProof/>
          </w:rPr>
          <w:noBreakHyphen/>
          <w:t>1</w:t>
        </w:r>
        <w:r w:rsidR="00B350AA" w:rsidRPr="007A31A4">
          <w:rPr>
            <w:rStyle w:val="Hipervnculo"/>
            <w:noProof/>
          </w:rPr>
          <w:t>:</w:t>
        </w:r>
        <w:r w:rsidR="00B350AA">
          <w:rPr>
            <w:rFonts w:asciiTheme="minorHAnsi" w:eastAsiaTheme="minorEastAsia" w:hAnsiTheme="minorHAnsi"/>
            <w:noProof/>
            <w:lang w:eastAsia="es-CO"/>
          </w:rPr>
          <w:tab/>
        </w:r>
        <w:r w:rsidR="00B350AA" w:rsidRPr="007A31A4">
          <w:rPr>
            <w:rStyle w:val="Hipervnculo"/>
            <w:noProof/>
          </w:rPr>
          <w:t>Participación de las energías renovables primaria.</w:t>
        </w:r>
        <w:r w:rsidR="00B350AA">
          <w:rPr>
            <w:noProof/>
            <w:webHidden/>
          </w:rPr>
          <w:tab/>
        </w:r>
        <w:r w:rsidR="00B350AA">
          <w:rPr>
            <w:noProof/>
            <w:webHidden/>
          </w:rPr>
          <w:fldChar w:fldCharType="begin"/>
        </w:r>
        <w:r w:rsidR="00B350AA">
          <w:rPr>
            <w:noProof/>
            <w:webHidden/>
          </w:rPr>
          <w:instrText xml:space="preserve"> PAGEREF _Toc42261026 \h </w:instrText>
        </w:r>
        <w:r w:rsidR="00B350AA">
          <w:rPr>
            <w:noProof/>
            <w:webHidden/>
          </w:rPr>
        </w:r>
        <w:r w:rsidR="00B350AA">
          <w:rPr>
            <w:noProof/>
            <w:webHidden/>
          </w:rPr>
          <w:fldChar w:fldCharType="separate"/>
        </w:r>
        <w:r w:rsidR="00B350AA">
          <w:rPr>
            <w:noProof/>
            <w:webHidden/>
          </w:rPr>
          <w:t>7</w:t>
        </w:r>
        <w:r w:rsidR="00B350AA">
          <w:rPr>
            <w:noProof/>
            <w:webHidden/>
          </w:rPr>
          <w:fldChar w:fldCharType="end"/>
        </w:r>
      </w:hyperlink>
    </w:p>
    <w:p w14:paraId="5293EFC2" w14:textId="4BE17BED" w:rsidR="00817765" w:rsidRPr="00817765" w:rsidRDefault="001A3466" w:rsidP="00817765">
      <w:pPr>
        <w:rPr>
          <w:lang w:val="es-ES" w:eastAsia="es-ES"/>
        </w:rPr>
      </w:pPr>
      <w:r>
        <w:rPr>
          <w:lang w:val="es-ES" w:eastAsia="es-ES"/>
        </w:rPr>
        <w:fldChar w:fldCharType="end"/>
      </w:r>
    </w:p>
    <w:p w14:paraId="1061D8A5" w14:textId="77777777" w:rsidR="00B231D3" w:rsidRDefault="00817765" w:rsidP="00697E47">
      <w:pPr>
        <w:jc w:val="both"/>
        <w:rPr>
          <w:lang w:val="es-ES" w:eastAsia="es-ES"/>
        </w:rPr>
      </w:pPr>
      <w:r>
        <w:t xml:space="preserve">Nota: </w:t>
      </w:r>
      <w:r w:rsidR="00783E84" w:rsidRPr="00783E84">
        <w:t>Si es requerido</w:t>
      </w:r>
      <w:r w:rsidR="00783E84">
        <w:t>,</w:t>
      </w:r>
      <w:r w:rsidR="00783E84" w:rsidRPr="00783E84">
        <w:t xml:space="preserve"> se puede incluir </w:t>
      </w:r>
      <w:r w:rsidR="00783E84">
        <w:t xml:space="preserve">la </w:t>
      </w:r>
      <w:r w:rsidR="00783E84" w:rsidRPr="00783E84">
        <w:t>lista de</w:t>
      </w:r>
      <w:r w:rsidR="00A40986" w:rsidRPr="00A40986">
        <w:t xml:space="preserve"> </w:t>
      </w:r>
      <w:r w:rsidR="00A40986">
        <w:t>cuadro</w:t>
      </w:r>
      <w:r w:rsidR="00A40986" w:rsidRPr="00A40986">
        <w:t xml:space="preserve">s, en caso que se utilicen en el desarrollo de la </w:t>
      </w:r>
      <w:r w:rsidR="00A40986" w:rsidRPr="00150185">
        <w:t>tesis</w:t>
      </w:r>
      <w:r w:rsidR="00AE35F0" w:rsidRPr="00150185">
        <w:t xml:space="preserve"> o </w:t>
      </w:r>
      <w:r w:rsidR="0058118D" w:rsidRPr="00150185">
        <w:t>trabajo de investigación</w:t>
      </w:r>
      <w:r w:rsidRPr="00150185">
        <w:t>.</w:t>
      </w:r>
      <w:r w:rsidR="00F86617" w:rsidRPr="00150185">
        <w:t xml:space="preserve"> </w:t>
      </w:r>
      <w:r w:rsidR="00783E84" w:rsidRPr="00783E84">
        <w:t>Tenga presente que estas lista deben ser generadas de forma automatizada utilizando las opciones que proporciona el software de procesamiento de texto.</w:t>
      </w:r>
    </w:p>
    <w:p w14:paraId="14C0EC63" w14:textId="77777777" w:rsidR="0078035D" w:rsidRDefault="0078035D" w:rsidP="00B231D3">
      <w:pPr>
        <w:rPr>
          <w:lang w:val="es-ES" w:eastAsia="es-ES"/>
        </w:rPr>
      </w:pPr>
    </w:p>
    <w:p w14:paraId="48395F84" w14:textId="77777777" w:rsidR="0078035D" w:rsidRPr="00B231D3" w:rsidRDefault="0078035D" w:rsidP="00B231D3">
      <w:pPr>
        <w:rPr>
          <w:lang w:val="es-ES" w:eastAsia="es-ES"/>
        </w:rPr>
      </w:pPr>
    </w:p>
    <w:p w14:paraId="5C1224B7" w14:textId="77777777" w:rsidR="005E27C1" w:rsidRDefault="005E27C1" w:rsidP="00A74593">
      <w:pPr>
        <w:pStyle w:val="Ttulo1"/>
        <w:sectPr w:rsidR="005E27C1" w:rsidSect="000B09FE">
          <w:pgSz w:w="12240" w:h="15840" w:code="1"/>
          <w:pgMar w:top="1440" w:right="1440" w:bottom="1440" w:left="2041" w:header="709" w:footer="709" w:gutter="0"/>
          <w:pgNumType w:fmt="upperRoman"/>
          <w:cols w:space="708"/>
          <w:titlePg/>
          <w:docGrid w:linePitch="360"/>
        </w:sectPr>
      </w:pPr>
    </w:p>
    <w:p w14:paraId="3F17718C" w14:textId="7D92E1EF" w:rsidR="001E5F07" w:rsidRPr="007635DF" w:rsidRDefault="00857F67" w:rsidP="00FF6691">
      <w:pPr>
        <w:pStyle w:val="Ttulo2"/>
      </w:pPr>
      <w:bookmarkStart w:id="23" w:name="_Toc42252781"/>
      <w:r w:rsidRPr="007635DF">
        <w:lastRenderedPageBreak/>
        <w:t>Lista</w:t>
      </w:r>
      <w:r w:rsidR="001E5F07" w:rsidRPr="007635DF">
        <w:t xml:space="preserve"> de Símbolos</w:t>
      </w:r>
      <w:bookmarkEnd w:id="17"/>
      <w:bookmarkEnd w:id="18"/>
      <w:bookmarkEnd w:id="19"/>
      <w:bookmarkEnd w:id="20"/>
      <w:r w:rsidR="00604C6F">
        <w:t xml:space="preserve"> y </w:t>
      </w:r>
      <w:r w:rsidR="00AA26AD">
        <w:t>a</w:t>
      </w:r>
      <w:r w:rsidR="00604C6F">
        <w:t>breviaturas</w:t>
      </w:r>
      <w:bookmarkEnd w:id="23"/>
    </w:p>
    <w:p w14:paraId="016BE560" w14:textId="520A9938" w:rsidR="001E5F07" w:rsidRPr="005E1D14" w:rsidRDefault="00604C6F" w:rsidP="005E1D14">
      <w:pPr>
        <w:pStyle w:val="Prrafodelista"/>
        <w:rPr>
          <w:rStyle w:val="Textoennegrita"/>
          <w:bCs w:val="0"/>
          <w:sz w:val="22"/>
        </w:rPr>
      </w:pPr>
      <w:r>
        <w:rPr>
          <w:rStyle w:val="Textoennegrita"/>
          <w:bCs w:val="0"/>
          <w:sz w:val="22"/>
        </w:rPr>
        <w:t xml:space="preserve">Esta sección es opcional, dado </w:t>
      </w:r>
      <w:r w:rsidR="00636E48">
        <w:rPr>
          <w:rStyle w:val="Textoennegrita"/>
          <w:bCs w:val="0"/>
          <w:sz w:val="22"/>
        </w:rPr>
        <w:t>que existen disciplinas que no manejan</w:t>
      </w:r>
      <w:r>
        <w:rPr>
          <w:rStyle w:val="Textoennegrita"/>
          <w:bCs w:val="0"/>
          <w:sz w:val="22"/>
        </w:rPr>
        <w:t xml:space="preserve"> símbolos y/o abreviaturas. </w:t>
      </w:r>
      <w:r w:rsidR="002507EE" w:rsidRPr="005E1D14">
        <w:rPr>
          <w:rStyle w:val="Textoennegrita"/>
          <w:bCs w:val="0"/>
          <w:sz w:val="22"/>
        </w:rPr>
        <w:t>Se incluyen símbolos generales</w:t>
      </w:r>
      <w:r w:rsidR="00C45E1F">
        <w:rPr>
          <w:rStyle w:val="Textoennegrita"/>
          <w:bCs w:val="0"/>
          <w:sz w:val="22"/>
        </w:rPr>
        <w:t xml:space="preserve"> (con letras latinas y griegas)</w:t>
      </w:r>
      <w:r w:rsidR="002507EE" w:rsidRPr="005E1D14">
        <w:rPr>
          <w:rStyle w:val="Textoennegrita"/>
          <w:bCs w:val="0"/>
          <w:sz w:val="22"/>
        </w:rPr>
        <w:t>, subíndices</w:t>
      </w:r>
      <w:r w:rsidR="0060276F" w:rsidRPr="005E1D14">
        <w:rPr>
          <w:rStyle w:val="Textoennegrita"/>
          <w:bCs w:val="0"/>
          <w:sz w:val="22"/>
        </w:rPr>
        <w:t xml:space="preserve">, </w:t>
      </w:r>
      <w:r w:rsidR="002507EE" w:rsidRPr="005E1D14">
        <w:rPr>
          <w:rStyle w:val="Textoennegrita"/>
          <w:bCs w:val="0"/>
          <w:sz w:val="22"/>
        </w:rPr>
        <w:t>superíndices</w:t>
      </w:r>
      <w:r w:rsidR="0060276F" w:rsidRPr="005E1D14">
        <w:rPr>
          <w:rStyle w:val="Textoennegrita"/>
          <w:bCs w:val="0"/>
          <w:sz w:val="22"/>
        </w:rPr>
        <w:t xml:space="preserve"> </w:t>
      </w:r>
      <w:r w:rsidR="002507EE" w:rsidRPr="005E1D14">
        <w:rPr>
          <w:rStyle w:val="Textoennegrita"/>
          <w:bCs w:val="0"/>
          <w:sz w:val="22"/>
        </w:rPr>
        <w:t>y abreviaturas</w:t>
      </w:r>
      <w:r>
        <w:rPr>
          <w:rStyle w:val="Textoennegrita"/>
          <w:bCs w:val="0"/>
          <w:sz w:val="22"/>
        </w:rPr>
        <w:t xml:space="preserve"> (incluir sólo las clases de símbolos que se utilicen)</w:t>
      </w:r>
      <w:r w:rsidR="002507EE" w:rsidRPr="005E1D14">
        <w:rPr>
          <w:rStyle w:val="Textoennegrita"/>
          <w:bCs w:val="0"/>
          <w:sz w:val="22"/>
        </w:rPr>
        <w:t>. Cada una de estas listas debe estar ubicada en orden alfabético de acuerdo con la primera letra del símbolo</w:t>
      </w:r>
      <w:r w:rsidR="00C45E1F">
        <w:rPr>
          <w:rStyle w:val="Textoennegrita"/>
          <w:bCs w:val="0"/>
          <w:sz w:val="22"/>
        </w:rPr>
        <w:t xml:space="preserve"> (</w:t>
      </w:r>
      <w:r w:rsidR="00790749">
        <w:rPr>
          <w:rStyle w:val="Textoennegrita"/>
          <w:bCs w:val="0"/>
          <w:sz w:val="22"/>
        </w:rPr>
        <w:t xml:space="preserve">en esta plantilla, </w:t>
      </w:r>
      <w:r w:rsidR="00C45E1F">
        <w:rPr>
          <w:rStyle w:val="Textoennegrita"/>
          <w:bCs w:val="0"/>
          <w:sz w:val="22"/>
        </w:rPr>
        <w:t xml:space="preserve">el título del tipo de símbolo </w:t>
      </w:r>
      <w:r w:rsidR="0040355A">
        <w:rPr>
          <w:rStyle w:val="Textoennegrita"/>
          <w:bCs w:val="0"/>
          <w:sz w:val="22"/>
        </w:rPr>
        <w:t>está</w:t>
      </w:r>
      <w:r w:rsidR="00C45E1F">
        <w:rPr>
          <w:rStyle w:val="Textoennegrita"/>
          <w:bCs w:val="0"/>
          <w:sz w:val="22"/>
        </w:rPr>
        <w:t xml:space="preserve"> en letra </w:t>
      </w:r>
      <w:r w:rsidR="00752E33">
        <w:rPr>
          <w:rStyle w:val="Textoennegrita"/>
          <w:bCs w:val="0"/>
          <w:sz w:val="22"/>
        </w:rPr>
        <w:t>Arial</w:t>
      </w:r>
      <w:r w:rsidR="00C45E1F">
        <w:rPr>
          <w:rStyle w:val="Textoennegrita"/>
          <w:bCs w:val="0"/>
          <w:sz w:val="22"/>
        </w:rPr>
        <w:t xml:space="preserve"> de 14 puntos y en negrilla</w:t>
      </w:r>
      <w:r w:rsidR="005507FD">
        <w:rPr>
          <w:rStyle w:val="Textoennegrita"/>
          <w:bCs w:val="0"/>
          <w:sz w:val="22"/>
        </w:rPr>
        <w:t>)</w:t>
      </w:r>
      <w:r w:rsidR="002507EE" w:rsidRPr="005E1D14">
        <w:rPr>
          <w:rStyle w:val="Textoennegrita"/>
          <w:bCs w:val="0"/>
          <w:sz w:val="22"/>
        </w:rPr>
        <w:t>.</w:t>
      </w:r>
      <w:r w:rsidR="009679AC" w:rsidRPr="005E1D14">
        <w:rPr>
          <w:rStyle w:val="Textoennegrita"/>
          <w:bCs w:val="0"/>
          <w:sz w:val="22"/>
        </w:rPr>
        <w:t xml:space="preserve"> Para escribir la definición</w:t>
      </w:r>
      <w:r w:rsidR="00531B56">
        <w:rPr>
          <w:rStyle w:val="Textoennegrita"/>
          <w:bCs w:val="0"/>
          <w:sz w:val="22"/>
        </w:rPr>
        <w:t xml:space="preserve"> en las tablas</w:t>
      </w:r>
      <w:r w:rsidR="00790749">
        <w:rPr>
          <w:rStyle w:val="Textoennegrita"/>
          <w:bCs w:val="0"/>
          <w:sz w:val="22"/>
        </w:rPr>
        <w:t>,</w:t>
      </w:r>
      <w:r w:rsidR="009679AC" w:rsidRPr="005E1D14">
        <w:rPr>
          <w:rStyle w:val="Textoennegrita"/>
          <w:bCs w:val="0"/>
          <w:sz w:val="22"/>
        </w:rPr>
        <w:t xml:space="preserve"> </w:t>
      </w:r>
      <w:r w:rsidR="00531B56">
        <w:rPr>
          <w:rStyle w:val="Textoennegrita"/>
          <w:bCs w:val="0"/>
          <w:sz w:val="22"/>
        </w:rPr>
        <w:t xml:space="preserve">se </w:t>
      </w:r>
      <w:r w:rsidR="009679AC" w:rsidRPr="005E1D14">
        <w:rPr>
          <w:rStyle w:val="Textoennegrita"/>
          <w:bCs w:val="0"/>
          <w:sz w:val="22"/>
        </w:rPr>
        <w:t>puede usar la herramienta de referencia cruzada</w:t>
      </w:r>
      <w:r w:rsidR="00531B56">
        <w:rPr>
          <w:rStyle w:val="Textoennegrita"/>
          <w:bCs w:val="0"/>
          <w:sz w:val="22"/>
        </w:rPr>
        <w:t xml:space="preserve"> (para textos editados en Microsoft Word)</w:t>
      </w:r>
      <w:r w:rsidR="009679AC" w:rsidRPr="005E1D14">
        <w:rPr>
          <w:rStyle w:val="Textoennegrita"/>
          <w:bCs w:val="0"/>
          <w:sz w:val="22"/>
        </w:rPr>
        <w:t>.</w:t>
      </w:r>
      <w:r w:rsidR="00936C3A">
        <w:rPr>
          <w:rStyle w:val="Textoennegrita"/>
          <w:bCs w:val="0"/>
          <w:sz w:val="22"/>
        </w:rPr>
        <w:t xml:space="preserve"> A </w:t>
      </w:r>
      <w:r w:rsidR="0040355A">
        <w:rPr>
          <w:rStyle w:val="Textoennegrita"/>
          <w:bCs w:val="0"/>
          <w:sz w:val="22"/>
        </w:rPr>
        <w:t>continuación,</w:t>
      </w:r>
      <w:r w:rsidR="00936C3A">
        <w:rPr>
          <w:rStyle w:val="Textoennegrita"/>
          <w:bCs w:val="0"/>
          <w:sz w:val="22"/>
        </w:rPr>
        <w:t xml:space="preserve"> se presentan algunos ejemplos.</w:t>
      </w:r>
    </w:p>
    <w:p w14:paraId="234B3B5D" w14:textId="77777777" w:rsidR="002507EE" w:rsidRPr="002507EE" w:rsidRDefault="002507EE" w:rsidP="002507EE">
      <w:pPr>
        <w:spacing w:after="0" w:line="240" w:lineRule="auto"/>
        <w:jc w:val="both"/>
        <w:rPr>
          <w:rStyle w:val="Textoennegrita"/>
        </w:rPr>
      </w:pPr>
    </w:p>
    <w:p w14:paraId="18312E1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 xml:space="preserve">Símbolos </w:t>
      </w:r>
      <w:r w:rsidR="000A7EB7" w:rsidRPr="006573E3">
        <w:rPr>
          <w:rFonts w:cs="Arial"/>
          <w:b/>
          <w:sz w:val="28"/>
          <w:szCs w:val="34"/>
        </w:rPr>
        <w:t>con letras latinas</w:t>
      </w:r>
    </w:p>
    <w:p w14:paraId="31C0E189"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8D745C" w:rsidRPr="006573E3" w14:paraId="47CA0D2D" w14:textId="77777777" w:rsidTr="00492518">
        <w:trPr>
          <w:tblHeader/>
        </w:trPr>
        <w:tc>
          <w:tcPr>
            <w:tcW w:w="1418" w:type="dxa"/>
            <w:tcBorders>
              <w:bottom w:val="single" w:sz="4" w:space="0" w:color="auto"/>
            </w:tcBorders>
            <w:vAlign w:val="center"/>
          </w:tcPr>
          <w:p w14:paraId="4F990C10" w14:textId="77777777" w:rsidR="008D745C" w:rsidRPr="006573E3" w:rsidRDefault="008D745C" w:rsidP="000A7EB7">
            <w:pPr>
              <w:rPr>
                <w:rFonts w:cs="Arial"/>
                <w:b/>
              </w:rPr>
            </w:pPr>
            <w:r w:rsidRPr="006573E3">
              <w:rPr>
                <w:rFonts w:cs="Arial"/>
                <w:b/>
              </w:rPr>
              <w:t>Símbolo</w:t>
            </w:r>
          </w:p>
        </w:tc>
        <w:tc>
          <w:tcPr>
            <w:tcW w:w="4252" w:type="dxa"/>
            <w:tcBorders>
              <w:bottom w:val="single" w:sz="4" w:space="0" w:color="auto"/>
            </w:tcBorders>
            <w:vAlign w:val="center"/>
          </w:tcPr>
          <w:p w14:paraId="3D70A85A" w14:textId="77777777" w:rsidR="008D745C" w:rsidRPr="006573E3" w:rsidRDefault="008D745C" w:rsidP="000A7EB7">
            <w:pPr>
              <w:rPr>
                <w:rFonts w:cs="Arial"/>
                <w:b/>
              </w:rPr>
            </w:pPr>
            <w:r w:rsidRPr="006573E3">
              <w:rPr>
                <w:rFonts w:cs="Arial"/>
                <w:b/>
              </w:rPr>
              <w:t>Término</w:t>
            </w:r>
          </w:p>
        </w:tc>
        <w:tc>
          <w:tcPr>
            <w:tcW w:w="1276" w:type="dxa"/>
            <w:tcBorders>
              <w:bottom w:val="single" w:sz="4" w:space="0" w:color="auto"/>
            </w:tcBorders>
          </w:tcPr>
          <w:p w14:paraId="25F76175" w14:textId="77777777" w:rsidR="008D745C" w:rsidRPr="006573E3" w:rsidRDefault="008D745C" w:rsidP="000A7EB7">
            <w:pPr>
              <w:rPr>
                <w:rFonts w:cs="Arial"/>
                <w:b/>
              </w:rPr>
            </w:pPr>
            <w:r w:rsidRPr="006573E3">
              <w:rPr>
                <w:rFonts w:cs="Arial"/>
                <w:b/>
              </w:rPr>
              <w:t>Unidad SI</w:t>
            </w:r>
          </w:p>
        </w:tc>
        <w:tc>
          <w:tcPr>
            <w:tcW w:w="1813" w:type="dxa"/>
            <w:tcBorders>
              <w:bottom w:val="single" w:sz="4" w:space="0" w:color="auto"/>
            </w:tcBorders>
          </w:tcPr>
          <w:p w14:paraId="1E629A66" w14:textId="77777777" w:rsidR="008D745C" w:rsidRPr="006573E3" w:rsidRDefault="008D745C" w:rsidP="000A7EB7">
            <w:pPr>
              <w:rPr>
                <w:rFonts w:cs="Arial"/>
                <w:b/>
              </w:rPr>
            </w:pPr>
            <w:r w:rsidRPr="006573E3">
              <w:rPr>
                <w:rFonts w:cs="Arial"/>
                <w:b/>
              </w:rPr>
              <w:t>Definición</w:t>
            </w:r>
          </w:p>
        </w:tc>
      </w:tr>
      <w:tr w:rsidR="008D745C" w:rsidRPr="006573E3" w14:paraId="724A8DA4" w14:textId="77777777" w:rsidTr="00492518">
        <w:tc>
          <w:tcPr>
            <w:tcW w:w="1418" w:type="dxa"/>
            <w:tcBorders>
              <w:top w:val="single" w:sz="4" w:space="0" w:color="auto"/>
            </w:tcBorders>
            <w:vAlign w:val="center"/>
          </w:tcPr>
          <w:p w14:paraId="2D68542F" w14:textId="194D633E" w:rsidR="008D745C" w:rsidRPr="006573E3" w:rsidRDefault="00FF6691" w:rsidP="000A7EB7">
            <w:pPr>
              <w:rPr>
                <w:rFonts w:cs="Arial"/>
                <w:i/>
              </w:rPr>
            </w:pPr>
            <w:r>
              <w:rPr>
                <w:rFonts w:cs="Arial"/>
                <w:i/>
              </w:rPr>
              <w:t>V</w:t>
            </w:r>
          </w:p>
        </w:tc>
        <w:tc>
          <w:tcPr>
            <w:tcW w:w="4252" w:type="dxa"/>
            <w:tcBorders>
              <w:top w:val="single" w:sz="4" w:space="0" w:color="auto"/>
            </w:tcBorders>
            <w:vAlign w:val="center"/>
          </w:tcPr>
          <w:p w14:paraId="16726AF0" w14:textId="01E14971" w:rsidR="008D745C" w:rsidRPr="00FF6691" w:rsidRDefault="00FF6691" w:rsidP="000A7EB7">
            <w:pPr>
              <w:rPr>
                <w:rFonts w:cs="Arial"/>
              </w:rPr>
            </w:pPr>
            <w:r>
              <w:rPr>
                <w:rFonts w:cs="Arial"/>
              </w:rPr>
              <w:t>Diferencia de potencial a lo largo de un conductor</w:t>
            </w:r>
          </w:p>
        </w:tc>
        <w:tc>
          <w:tcPr>
            <w:tcW w:w="1276" w:type="dxa"/>
            <w:tcBorders>
              <w:top w:val="single" w:sz="4" w:space="0" w:color="auto"/>
            </w:tcBorders>
          </w:tcPr>
          <w:p w14:paraId="3E7D4730" w14:textId="08BCFACF" w:rsidR="008D745C" w:rsidRPr="006573E3" w:rsidRDefault="00FF6691" w:rsidP="00FF6691">
            <w:pPr>
              <w:rPr>
                <w:rFonts w:cs="Arial"/>
                <w:lang w:val="en-US"/>
              </w:rPr>
            </w:pPr>
            <w:proofErr w:type="spellStart"/>
            <w:r>
              <w:rPr>
                <w:rFonts w:cs="Arial"/>
                <w:lang w:val="en-US"/>
              </w:rPr>
              <w:t>Voltio</w:t>
            </w:r>
            <w:proofErr w:type="spellEnd"/>
          </w:p>
        </w:tc>
        <w:tc>
          <w:tcPr>
            <w:tcW w:w="1813" w:type="dxa"/>
            <w:tcBorders>
              <w:top w:val="single" w:sz="4" w:space="0" w:color="auto"/>
            </w:tcBorders>
          </w:tcPr>
          <w:p w14:paraId="6B68B293" w14:textId="77777777" w:rsidR="008D745C" w:rsidRPr="00FF6691" w:rsidRDefault="00FF6691" w:rsidP="00F44913">
            <w:pPr>
              <w:rPr>
                <w:rFonts w:eastAsiaTheme="minorEastAsia" w:cs="Arial"/>
                <w:lang w:val="en-US"/>
              </w:rPr>
            </w:pPr>
            <m:oMathPara>
              <m:oMath>
                <m:r>
                  <w:rPr>
                    <w:rFonts w:ascii="Cambria Math" w:hAnsi="Cambria Math" w:cs="Arial"/>
                    <w:lang w:val="en-US"/>
                  </w:rPr>
                  <m:t>V=</m:t>
                </m:r>
                <m:f>
                  <m:fPr>
                    <m:ctrlPr>
                      <w:rPr>
                        <w:rFonts w:ascii="Cambria Math" w:hAnsi="Cambria Math" w:cs="Arial"/>
                        <w:i/>
                        <w:lang w:val="en-US"/>
                      </w:rPr>
                    </m:ctrlPr>
                  </m:fPr>
                  <m:num>
                    <m:r>
                      <w:rPr>
                        <w:rFonts w:ascii="Cambria Math" w:hAnsi="Cambria Math" w:cs="Arial"/>
                        <w:lang w:val="en-US"/>
                      </w:rPr>
                      <m:t>W</m:t>
                    </m:r>
                  </m:num>
                  <m:den>
                    <m:r>
                      <w:rPr>
                        <w:rFonts w:ascii="Cambria Math" w:hAnsi="Cambria Math" w:cs="Arial"/>
                        <w:lang w:val="en-US"/>
                      </w:rPr>
                      <m:t>A</m:t>
                    </m:r>
                  </m:den>
                </m:f>
              </m:oMath>
            </m:oMathPara>
          </w:p>
          <w:p w14:paraId="6720D9A5" w14:textId="53C936DC" w:rsidR="00FF6691" w:rsidRPr="00FF6691" w:rsidRDefault="00FF6691" w:rsidP="00F44913">
            <w:pPr>
              <w:rPr>
                <w:rFonts w:eastAsiaTheme="minorEastAsia" w:cs="Arial"/>
                <w:lang w:val="en-US"/>
              </w:rPr>
            </w:pPr>
          </w:p>
        </w:tc>
      </w:tr>
      <w:tr w:rsidR="00342A76" w:rsidRPr="006573E3" w14:paraId="7C430C88" w14:textId="77777777" w:rsidTr="00492518">
        <w:tc>
          <w:tcPr>
            <w:tcW w:w="1418" w:type="dxa"/>
            <w:vAlign w:val="center"/>
          </w:tcPr>
          <w:p w14:paraId="3128D2B3" w14:textId="77777777" w:rsidR="00342A76" w:rsidRPr="006573E3" w:rsidRDefault="00342A76" w:rsidP="000A7EB7">
            <w:pPr>
              <w:rPr>
                <w:rFonts w:cs="Arial"/>
                <w:i/>
              </w:rPr>
            </w:pPr>
            <w:r w:rsidRPr="006573E3">
              <w:rPr>
                <w:rFonts w:cs="Arial"/>
                <w:i/>
              </w:rPr>
              <w:t>A</w:t>
            </w:r>
            <w:r w:rsidRPr="006573E3">
              <w:rPr>
                <w:rFonts w:cs="Arial"/>
                <w:i/>
                <w:vertAlign w:val="subscript"/>
              </w:rPr>
              <w:t>BET</w:t>
            </w:r>
          </w:p>
        </w:tc>
        <w:tc>
          <w:tcPr>
            <w:tcW w:w="4252" w:type="dxa"/>
            <w:vAlign w:val="center"/>
          </w:tcPr>
          <w:p w14:paraId="0627FC44" w14:textId="77777777" w:rsidR="00342A76" w:rsidRPr="006573E3" w:rsidRDefault="00342A76" w:rsidP="000A7EB7">
            <w:pPr>
              <w:rPr>
                <w:rFonts w:cs="Arial"/>
                <w:lang w:val="en-US"/>
              </w:rPr>
            </w:pPr>
            <w:proofErr w:type="spellStart"/>
            <w:r w:rsidRPr="006573E3">
              <w:rPr>
                <w:rFonts w:cs="Arial"/>
                <w:lang w:val="en-US"/>
              </w:rPr>
              <w:t>Área</w:t>
            </w:r>
            <w:proofErr w:type="spellEnd"/>
            <w:r w:rsidRPr="006573E3">
              <w:rPr>
                <w:rFonts w:cs="Arial"/>
                <w:lang w:val="en-US"/>
              </w:rPr>
              <w:t xml:space="preserve"> </w:t>
            </w:r>
            <w:proofErr w:type="spellStart"/>
            <w:r w:rsidRPr="006573E3">
              <w:rPr>
                <w:rFonts w:cs="Arial"/>
                <w:lang w:val="en-US"/>
              </w:rPr>
              <w:t>interna</w:t>
            </w:r>
            <w:proofErr w:type="spellEnd"/>
            <w:r w:rsidRPr="006573E3">
              <w:rPr>
                <w:rFonts w:cs="Arial"/>
                <w:lang w:val="en-US"/>
              </w:rPr>
              <w:t xml:space="preserve"> del </w:t>
            </w:r>
            <w:proofErr w:type="spellStart"/>
            <w:r w:rsidRPr="006573E3">
              <w:rPr>
                <w:rFonts w:cs="Arial"/>
                <w:lang w:val="en-US"/>
              </w:rPr>
              <w:t>sólido</w:t>
            </w:r>
            <w:proofErr w:type="spellEnd"/>
          </w:p>
        </w:tc>
        <w:tc>
          <w:tcPr>
            <w:tcW w:w="1276" w:type="dxa"/>
          </w:tcPr>
          <w:p w14:paraId="47056B02" w14:textId="77777777" w:rsidR="00342A76" w:rsidRPr="006573E3" w:rsidRDefault="00375D33" w:rsidP="000A7EB7">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342A76" w:rsidRPr="006573E3">
              <w:rPr>
                <w:rFonts w:cs="Arial"/>
                <w:lang w:val="en-US"/>
              </w:rPr>
              <w:t xml:space="preserve"> </w:t>
            </w:r>
          </w:p>
        </w:tc>
        <w:tc>
          <w:tcPr>
            <w:tcW w:w="1813" w:type="dxa"/>
          </w:tcPr>
          <w:p w14:paraId="35E70F4F" w14:textId="77777777" w:rsidR="00342A76" w:rsidRPr="006573E3" w:rsidRDefault="00342A76" w:rsidP="000A7EB7">
            <w:pPr>
              <w:rPr>
                <w:rFonts w:cs="Arial"/>
                <w:lang w:val="en-US"/>
              </w:rPr>
            </w:pPr>
            <w:proofErr w:type="spellStart"/>
            <w:r w:rsidRPr="006573E3">
              <w:rPr>
                <w:rFonts w:cs="Arial"/>
                <w:lang w:val="en-US"/>
              </w:rPr>
              <w:t>ver</w:t>
            </w:r>
            <w:proofErr w:type="spellEnd"/>
            <w:r w:rsidRPr="006573E3">
              <w:rPr>
                <w:rFonts w:cs="Arial"/>
                <w:lang w:val="en-US"/>
              </w:rPr>
              <w:t xml:space="preserve"> DIN ISO 9277</w:t>
            </w:r>
          </w:p>
        </w:tc>
      </w:tr>
      <w:tr w:rsidR="008D745C" w:rsidRPr="006573E3" w14:paraId="1819076F" w14:textId="77777777" w:rsidTr="00492518">
        <w:tc>
          <w:tcPr>
            <w:tcW w:w="1418" w:type="dxa"/>
            <w:vAlign w:val="center"/>
          </w:tcPr>
          <w:p w14:paraId="3344BE82" w14:textId="77777777" w:rsidR="008D745C" w:rsidRPr="006573E3" w:rsidRDefault="00342A76" w:rsidP="000A7EB7">
            <w:pPr>
              <w:autoSpaceDE w:val="0"/>
              <w:autoSpaceDN w:val="0"/>
              <w:adjustRightInd w:val="0"/>
              <w:rPr>
                <w:rFonts w:cs="Arial"/>
              </w:rPr>
            </w:pPr>
            <w:r w:rsidRPr="006573E3">
              <w:rPr>
                <w:rFonts w:cs="Arial"/>
                <w:i/>
                <w:iCs/>
              </w:rPr>
              <w:t>A</w:t>
            </w:r>
            <w:r w:rsidRPr="006573E3">
              <w:rPr>
                <w:rFonts w:cs="Arial"/>
                <w:i/>
                <w:iCs/>
                <w:vertAlign w:val="subscript"/>
              </w:rPr>
              <w:t>g</w:t>
            </w:r>
          </w:p>
        </w:tc>
        <w:tc>
          <w:tcPr>
            <w:tcW w:w="4252" w:type="dxa"/>
            <w:vAlign w:val="center"/>
          </w:tcPr>
          <w:p w14:paraId="6F4D59DD" w14:textId="77777777" w:rsidR="008D745C" w:rsidRPr="006573E3" w:rsidRDefault="00342A76" w:rsidP="000A7EB7">
            <w:pPr>
              <w:rPr>
                <w:rFonts w:cs="Arial"/>
              </w:rPr>
            </w:pPr>
            <w:r w:rsidRPr="006573E3">
              <w:rPr>
                <w:rFonts w:cs="Arial"/>
              </w:rPr>
              <w:t>Área transversal de la fase gaseosa</w:t>
            </w:r>
            <w:r w:rsidR="008D745C" w:rsidRPr="006573E3">
              <w:rPr>
                <w:rFonts w:cs="Arial"/>
              </w:rPr>
              <w:t xml:space="preserve"> </w:t>
            </w:r>
          </w:p>
        </w:tc>
        <w:tc>
          <w:tcPr>
            <w:tcW w:w="1276" w:type="dxa"/>
          </w:tcPr>
          <w:p w14:paraId="057D6EEC"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3814FC1F" w14:textId="77777777" w:rsidR="008D745C" w:rsidRPr="006573E3" w:rsidRDefault="008D745C" w:rsidP="00D722D0">
            <w:pPr>
              <w:rPr>
                <w:rFonts w:cs="Arial"/>
              </w:rPr>
            </w:pPr>
            <w:proofErr w:type="spellStart"/>
            <w:r w:rsidRPr="006573E3">
              <w:rPr>
                <w:rFonts w:cs="Arial"/>
              </w:rPr>
              <w:t>Ec</w:t>
            </w:r>
            <w:proofErr w:type="spellEnd"/>
            <w:r w:rsidRPr="006573E3">
              <w:rPr>
                <w:rFonts w:cs="Arial"/>
              </w:rPr>
              <w:t>. 3</w:t>
            </w:r>
            <w:r w:rsidR="00D722D0" w:rsidRPr="006573E3">
              <w:rPr>
                <w:rFonts w:cs="Arial"/>
              </w:rPr>
              <w:t>.</w:t>
            </w:r>
            <w:r w:rsidRPr="006573E3">
              <w:rPr>
                <w:rFonts w:cs="Arial"/>
              </w:rPr>
              <w:t>2</w:t>
            </w:r>
          </w:p>
        </w:tc>
      </w:tr>
      <w:tr w:rsidR="008D745C" w:rsidRPr="006573E3" w14:paraId="5ACE6587" w14:textId="77777777" w:rsidTr="00492518">
        <w:tc>
          <w:tcPr>
            <w:tcW w:w="1418" w:type="dxa"/>
            <w:vAlign w:val="center"/>
          </w:tcPr>
          <w:p w14:paraId="133EDC75" w14:textId="77777777" w:rsidR="008D745C" w:rsidRPr="006573E3" w:rsidRDefault="00342A76" w:rsidP="00342A76">
            <w:pPr>
              <w:autoSpaceDE w:val="0"/>
              <w:autoSpaceDN w:val="0"/>
              <w:adjustRightInd w:val="0"/>
              <w:rPr>
                <w:rFonts w:cs="Arial"/>
              </w:rPr>
            </w:pPr>
            <w:r w:rsidRPr="006573E3">
              <w:rPr>
                <w:rFonts w:cs="Arial"/>
                <w:i/>
                <w:iCs/>
              </w:rPr>
              <w:t>A</w:t>
            </w:r>
            <w:r w:rsidRPr="006573E3">
              <w:rPr>
                <w:rFonts w:cs="Arial"/>
                <w:i/>
                <w:iCs/>
                <w:vertAlign w:val="subscript"/>
              </w:rPr>
              <w:t>s</w:t>
            </w:r>
          </w:p>
        </w:tc>
        <w:tc>
          <w:tcPr>
            <w:tcW w:w="4252" w:type="dxa"/>
            <w:vAlign w:val="center"/>
          </w:tcPr>
          <w:p w14:paraId="6D9C31A5" w14:textId="77777777" w:rsidR="008D745C" w:rsidRPr="006573E3" w:rsidRDefault="00342A76" w:rsidP="000A7EB7">
            <w:pPr>
              <w:rPr>
                <w:rFonts w:cs="Arial"/>
              </w:rPr>
            </w:pPr>
            <w:r w:rsidRPr="006573E3">
              <w:rPr>
                <w:rFonts w:cs="Arial"/>
              </w:rPr>
              <w:t>Área transversal de la carga a granel</w:t>
            </w:r>
          </w:p>
        </w:tc>
        <w:tc>
          <w:tcPr>
            <w:tcW w:w="1276" w:type="dxa"/>
          </w:tcPr>
          <w:p w14:paraId="1C29692D"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7BB49BEA" w14:textId="77777777" w:rsidR="008D745C" w:rsidRPr="006573E3" w:rsidRDefault="008D745C" w:rsidP="00D722D0">
            <w:pPr>
              <w:rPr>
                <w:rFonts w:cs="Arial"/>
              </w:rPr>
            </w:pPr>
            <w:proofErr w:type="spellStart"/>
            <w:r w:rsidRPr="006573E3">
              <w:rPr>
                <w:rFonts w:cs="Arial"/>
              </w:rPr>
              <w:t>Ec</w:t>
            </w:r>
            <w:proofErr w:type="spellEnd"/>
            <w:r w:rsidRPr="006573E3">
              <w:rPr>
                <w:rFonts w:cs="Arial"/>
              </w:rPr>
              <w:t>. 3</w:t>
            </w:r>
            <w:r w:rsidR="00D722D0" w:rsidRPr="006573E3">
              <w:rPr>
                <w:rFonts w:cs="Arial"/>
              </w:rPr>
              <w:t>.</w:t>
            </w:r>
            <w:r w:rsidRPr="006573E3">
              <w:rPr>
                <w:rFonts w:cs="Arial"/>
              </w:rPr>
              <w:t>6</w:t>
            </w:r>
          </w:p>
        </w:tc>
      </w:tr>
      <w:tr w:rsidR="008D745C" w:rsidRPr="006573E3" w14:paraId="3964EC18" w14:textId="77777777" w:rsidTr="00492518">
        <w:trPr>
          <w:trHeight w:val="80"/>
        </w:trPr>
        <w:tc>
          <w:tcPr>
            <w:tcW w:w="1418" w:type="dxa"/>
            <w:vAlign w:val="center"/>
          </w:tcPr>
          <w:p w14:paraId="3B19E042" w14:textId="77777777" w:rsidR="008D745C" w:rsidRPr="006573E3" w:rsidRDefault="00342A76" w:rsidP="000A7EB7">
            <w:pPr>
              <w:autoSpaceDE w:val="0"/>
              <w:autoSpaceDN w:val="0"/>
              <w:adjustRightInd w:val="0"/>
              <w:rPr>
                <w:rFonts w:cs="Arial"/>
              </w:rPr>
            </w:pPr>
            <w:r w:rsidRPr="006573E3">
              <w:rPr>
                <w:rFonts w:cs="Arial"/>
                <w:i/>
                <w:iCs/>
              </w:rPr>
              <w:t>a</w:t>
            </w:r>
          </w:p>
        </w:tc>
        <w:tc>
          <w:tcPr>
            <w:tcW w:w="4252" w:type="dxa"/>
            <w:vAlign w:val="center"/>
          </w:tcPr>
          <w:p w14:paraId="6ABD1340" w14:textId="77777777" w:rsidR="008D745C" w:rsidRPr="006573E3" w:rsidRDefault="00342A76" w:rsidP="000A7EB7">
            <w:pPr>
              <w:rPr>
                <w:rFonts w:cs="Arial"/>
              </w:rPr>
            </w:pPr>
            <w:r w:rsidRPr="006573E3">
              <w:rPr>
                <w:rFonts w:cs="Arial"/>
              </w:rPr>
              <w:t>Coeficiente</w:t>
            </w:r>
            <w:r w:rsidR="008D745C" w:rsidRPr="006573E3">
              <w:rPr>
                <w:rFonts w:cs="Arial"/>
              </w:rPr>
              <w:t xml:space="preserve"> </w:t>
            </w:r>
          </w:p>
        </w:tc>
        <w:tc>
          <w:tcPr>
            <w:tcW w:w="1276" w:type="dxa"/>
          </w:tcPr>
          <w:p w14:paraId="72985ED4" w14:textId="77777777" w:rsidR="008D745C" w:rsidRPr="006573E3" w:rsidRDefault="008D745C" w:rsidP="000A7EB7">
            <w:pPr>
              <w:rPr>
                <w:rFonts w:cs="Arial"/>
              </w:rPr>
            </w:pPr>
            <w:r w:rsidRPr="006573E3">
              <w:rPr>
                <w:rFonts w:cs="Arial"/>
              </w:rPr>
              <w:t xml:space="preserve">1 </w:t>
            </w:r>
          </w:p>
        </w:tc>
        <w:tc>
          <w:tcPr>
            <w:tcW w:w="1813" w:type="dxa"/>
          </w:tcPr>
          <w:p w14:paraId="5A7AF063" w14:textId="77777777" w:rsidR="008D745C" w:rsidRPr="006573E3" w:rsidRDefault="008D745C" w:rsidP="000A7EB7">
            <w:pPr>
              <w:rPr>
                <w:rFonts w:cs="Arial"/>
              </w:rPr>
            </w:pPr>
            <w:r w:rsidRPr="006573E3">
              <w:rPr>
                <w:rFonts w:cs="Arial"/>
              </w:rPr>
              <w:t>Tabla 3-1</w:t>
            </w:r>
          </w:p>
        </w:tc>
      </w:tr>
    </w:tbl>
    <w:p w14:paraId="6FC21E4C" w14:textId="77777777" w:rsidR="008D745C" w:rsidRDefault="008D745C" w:rsidP="008D745C">
      <w:pPr>
        <w:autoSpaceDE w:val="0"/>
        <w:autoSpaceDN w:val="0"/>
        <w:adjustRightInd w:val="0"/>
        <w:spacing w:after="0" w:line="240" w:lineRule="auto"/>
        <w:rPr>
          <w:rFonts w:ascii="Calibri" w:hAnsi="Calibri" w:cs="CMBX12"/>
          <w:noProof/>
          <w:sz w:val="24"/>
          <w:szCs w:val="24"/>
          <w:lang w:eastAsia="es-CO"/>
        </w:rPr>
      </w:pPr>
    </w:p>
    <w:p w14:paraId="051131B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S</w:t>
      </w:r>
      <w:r w:rsidR="00DF011F" w:rsidRPr="006573E3">
        <w:rPr>
          <w:rFonts w:cs="Arial"/>
          <w:b/>
          <w:sz w:val="28"/>
          <w:szCs w:val="34"/>
        </w:rPr>
        <w:t>ímbolos con letras griegas</w:t>
      </w:r>
    </w:p>
    <w:p w14:paraId="7FABEBF3"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900701" w:rsidRPr="006573E3" w14:paraId="49909AF1" w14:textId="77777777" w:rsidTr="00492518">
        <w:trPr>
          <w:tblHeader/>
        </w:trPr>
        <w:tc>
          <w:tcPr>
            <w:tcW w:w="1418" w:type="dxa"/>
            <w:tcBorders>
              <w:bottom w:val="single" w:sz="4" w:space="0" w:color="auto"/>
            </w:tcBorders>
            <w:vAlign w:val="center"/>
          </w:tcPr>
          <w:p w14:paraId="0187C045" w14:textId="77777777" w:rsidR="00900701" w:rsidRPr="006573E3" w:rsidRDefault="00900701" w:rsidP="00976F1B">
            <w:pPr>
              <w:rPr>
                <w:rFonts w:cs="Arial"/>
                <w:b/>
              </w:rPr>
            </w:pPr>
            <w:r w:rsidRPr="006573E3">
              <w:rPr>
                <w:rFonts w:cs="Arial"/>
                <w:b/>
              </w:rPr>
              <w:t>Símbolo</w:t>
            </w:r>
          </w:p>
        </w:tc>
        <w:tc>
          <w:tcPr>
            <w:tcW w:w="4252" w:type="dxa"/>
            <w:tcBorders>
              <w:bottom w:val="single" w:sz="4" w:space="0" w:color="auto"/>
            </w:tcBorders>
            <w:vAlign w:val="center"/>
          </w:tcPr>
          <w:p w14:paraId="4FE7B543" w14:textId="77777777" w:rsidR="00900701" w:rsidRPr="006573E3" w:rsidRDefault="00900701" w:rsidP="00976F1B">
            <w:pPr>
              <w:rPr>
                <w:rFonts w:cs="Arial"/>
                <w:b/>
              </w:rPr>
            </w:pPr>
            <w:r w:rsidRPr="006573E3">
              <w:rPr>
                <w:rFonts w:cs="Arial"/>
                <w:b/>
              </w:rPr>
              <w:t>Término</w:t>
            </w:r>
          </w:p>
        </w:tc>
        <w:tc>
          <w:tcPr>
            <w:tcW w:w="1276" w:type="dxa"/>
            <w:tcBorders>
              <w:bottom w:val="single" w:sz="4" w:space="0" w:color="auto"/>
            </w:tcBorders>
          </w:tcPr>
          <w:p w14:paraId="0721ACE7" w14:textId="77777777" w:rsidR="00900701" w:rsidRPr="006573E3" w:rsidRDefault="00900701" w:rsidP="00976F1B">
            <w:pPr>
              <w:rPr>
                <w:rFonts w:cs="Arial"/>
                <w:b/>
              </w:rPr>
            </w:pPr>
            <w:r w:rsidRPr="006573E3">
              <w:rPr>
                <w:rFonts w:cs="Arial"/>
                <w:b/>
              </w:rPr>
              <w:t>Unidad SI</w:t>
            </w:r>
          </w:p>
        </w:tc>
        <w:tc>
          <w:tcPr>
            <w:tcW w:w="1813" w:type="dxa"/>
            <w:tcBorders>
              <w:bottom w:val="single" w:sz="4" w:space="0" w:color="auto"/>
            </w:tcBorders>
          </w:tcPr>
          <w:p w14:paraId="31F2C587" w14:textId="77777777" w:rsidR="00900701" w:rsidRPr="006573E3" w:rsidRDefault="00900701" w:rsidP="00976F1B">
            <w:pPr>
              <w:rPr>
                <w:rFonts w:cs="Arial"/>
                <w:b/>
              </w:rPr>
            </w:pPr>
            <w:r w:rsidRPr="006573E3">
              <w:rPr>
                <w:rFonts w:cs="Arial"/>
                <w:b/>
              </w:rPr>
              <w:t>Definición</w:t>
            </w:r>
          </w:p>
        </w:tc>
      </w:tr>
      <w:tr w:rsidR="00900701" w:rsidRPr="006573E3" w14:paraId="096156E5" w14:textId="77777777" w:rsidTr="00492518">
        <w:tc>
          <w:tcPr>
            <w:tcW w:w="1418" w:type="dxa"/>
            <w:tcBorders>
              <w:top w:val="single" w:sz="4" w:space="0" w:color="auto"/>
            </w:tcBorders>
            <w:vAlign w:val="center"/>
          </w:tcPr>
          <w:p w14:paraId="4B94F3A8" w14:textId="77777777" w:rsidR="00900701" w:rsidRPr="006573E3" w:rsidRDefault="00F45795" w:rsidP="00976F1B">
            <w:pPr>
              <w:rPr>
                <w:rFonts w:cs="Arial"/>
                <w:i/>
                <w:vertAlign w:val="subscript"/>
              </w:rPr>
            </w:pPr>
            <w:r w:rsidRPr="006573E3">
              <w:rPr>
                <w:rFonts w:cs="Arial"/>
                <w:i/>
              </w:rPr>
              <w:t>α</w:t>
            </w:r>
            <w:r w:rsidR="000E3148" w:rsidRPr="006573E3">
              <w:rPr>
                <w:rFonts w:ascii="Symbol" w:hAnsi="Symbol" w:cs="Arial"/>
                <w:i/>
                <w:vertAlign w:val="subscript"/>
              </w:rPr>
              <w:t></w:t>
            </w:r>
            <w:r w:rsidR="000E3148" w:rsidRPr="006573E3">
              <w:rPr>
                <w:rFonts w:ascii="Symbol" w:hAnsi="Symbol" w:cs="Arial"/>
                <w:i/>
                <w:vertAlign w:val="subscript"/>
              </w:rPr>
              <w:t></w:t>
            </w:r>
            <w:r w:rsidR="000E3148" w:rsidRPr="006573E3">
              <w:rPr>
                <w:rFonts w:ascii="Symbol" w:hAnsi="Symbol" w:cs="Arial"/>
                <w:i/>
                <w:vertAlign w:val="subscript"/>
              </w:rPr>
              <w:t></w:t>
            </w:r>
          </w:p>
        </w:tc>
        <w:tc>
          <w:tcPr>
            <w:tcW w:w="4252" w:type="dxa"/>
            <w:tcBorders>
              <w:top w:val="single" w:sz="4" w:space="0" w:color="auto"/>
            </w:tcBorders>
            <w:vAlign w:val="center"/>
          </w:tcPr>
          <w:p w14:paraId="2C544149" w14:textId="77777777" w:rsidR="00900701" w:rsidRPr="006573E3" w:rsidRDefault="000E3148" w:rsidP="00976F1B">
            <w:pPr>
              <w:rPr>
                <w:rFonts w:cs="Arial"/>
                <w:lang w:val="en-US"/>
              </w:rPr>
            </w:pPr>
            <w:r w:rsidRPr="006573E3">
              <w:rPr>
                <w:rFonts w:cs="Arial"/>
              </w:rPr>
              <w:t>Factor de superficie</w:t>
            </w:r>
          </w:p>
        </w:tc>
        <w:tc>
          <w:tcPr>
            <w:tcW w:w="1276" w:type="dxa"/>
            <w:tcBorders>
              <w:top w:val="single" w:sz="4" w:space="0" w:color="auto"/>
            </w:tcBorders>
          </w:tcPr>
          <w:p w14:paraId="37594B69" w14:textId="77777777" w:rsidR="00900701" w:rsidRPr="006573E3" w:rsidRDefault="00375D33" w:rsidP="000E3148">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0E3148" w:rsidRPr="006573E3">
              <w:rPr>
                <w:rFonts w:cs="Arial"/>
                <w:lang w:val="en-US"/>
              </w:rPr>
              <w:t xml:space="preserve"> </w:t>
            </w:r>
          </w:p>
        </w:tc>
        <w:tc>
          <w:tcPr>
            <w:tcW w:w="1813" w:type="dxa"/>
            <w:tcBorders>
              <w:top w:val="single" w:sz="4" w:space="0" w:color="auto"/>
            </w:tcBorders>
          </w:tcPr>
          <w:p w14:paraId="77AED654" w14:textId="77777777" w:rsidR="00900701" w:rsidRPr="006573E3" w:rsidRDefault="000E3148" w:rsidP="00976F1B">
            <w:pPr>
              <w:rPr>
                <w:rFonts w:cs="Arial"/>
                <w:lang w:val="en-US"/>
              </w:rPr>
            </w:pPr>
            <w:r w:rsidRPr="006573E3">
              <w:rPr>
                <w:rFonts w:cs="Arial"/>
                <w:lang w:val="en-US"/>
              </w:rPr>
              <w:t>(</w:t>
            </w:r>
            <w:proofErr w:type="spellStart"/>
            <w:r w:rsidRPr="006573E3">
              <w:rPr>
                <w:rFonts w:cs="Arial"/>
                <w:i/>
                <w:lang w:val="en-US"/>
              </w:rPr>
              <w:t>w</w:t>
            </w:r>
            <w:r w:rsidRPr="006573E3">
              <w:rPr>
                <w:rFonts w:cs="Arial"/>
                <w:vertAlign w:val="subscript"/>
                <w:lang w:val="en-US"/>
              </w:rPr>
              <w:t>F,waf</w:t>
            </w:r>
            <w:proofErr w:type="spellEnd"/>
            <w:r w:rsidRPr="006573E3">
              <w:rPr>
                <w:rFonts w:cs="Arial"/>
                <w:lang w:val="en-US"/>
              </w:rPr>
              <w:t>)(</w:t>
            </w:r>
            <w:r w:rsidRPr="006573E3">
              <w:rPr>
                <w:rFonts w:cs="Arial"/>
                <w:i/>
                <w:lang w:val="en-US"/>
              </w:rPr>
              <w:t>A</w:t>
            </w:r>
            <w:r w:rsidRPr="006573E3">
              <w:rPr>
                <w:rFonts w:cs="Arial"/>
                <w:vertAlign w:val="subscript"/>
                <w:lang w:val="en-US"/>
              </w:rPr>
              <w:t>BET</w:t>
            </w:r>
            <w:r w:rsidRPr="006573E3">
              <w:rPr>
                <w:rFonts w:cs="Arial"/>
                <w:lang w:val="en-US"/>
              </w:rPr>
              <w:t>)</w:t>
            </w:r>
          </w:p>
        </w:tc>
      </w:tr>
      <w:tr w:rsidR="000E3148" w:rsidRPr="006573E3" w14:paraId="63E0EB6A" w14:textId="77777777" w:rsidTr="00492518">
        <w:tc>
          <w:tcPr>
            <w:tcW w:w="1418" w:type="dxa"/>
            <w:vAlign w:val="center"/>
          </w:tcPr>
          <w:p w14:paraId="764F44C3" w14:textId="77777777" w:rsidR="00900701" w:rsidRPr="006573E3" w:rsidRDefault="00F45795" w:rsidP="00976F1B">
            <w:pPr>
              <w:rPr>
                <w:rFonts w:cs="Arial"/>
                <w:i/>
                <w:vertAlign w:val="subscript"/>
              </w:rPr>
            </w:pPr>
            <w:r w:rsidRPr="006573E3">
              <w:rPr>
                <w:rFonts w:cs="Arial"/>
                <w:i/>
              </w:rPr>
              <w:t>β</w:t>
            </w:r>
            <w:r w:rsidR="000E3148" w:rsidRPr="006573E3">
              <w:rPr>
                <w:rFonts w:ascii="Symbol" w:hAnsi="Symbol" w:cs="Arial"/>
                <w:i/>
                <w:vertAlign w:val="subscript"/>
              </w:rPr>
              <w:t></w:t>
            </w:r>
          </w:p>
        </w:tc>
        <w:tc>
          <w:tcPr>
            <w:tcW w:w="4252" w:type="dxa"/>
            <w:vAlign w:val="center"/>
          </w:tcPr>
          <w:p w14:paraId="5A0DE82C" w14:textId="77777777" w:rsidR="00900701" w:rsidRPr="006573E3" w:rsidRDefault="000E3148" w:rsidP="00976F1B">
            <w:pPr>
              <w:rPr>
                <w:rFonts w:cs="Arial"/>
              </w:rPr>
            </w:pPr>
            <w:r w:rsidRPr="006573E3">
              <w:rPr>
                <w:rFonts w:cs="Arial"/>
              </w:rPr>
              <w:t>Grado de formación del componente i</w:t>
            </w:r>
          </w:p>
        </w:tc>
        <w:tc>
          <w:tcPr>
            <w:tcW w:w="1276" w:type="dxa"/>
          </w:tcPr>
          <w:p w14:paraId="6290B939" w14:textId="77777777" w:rsidR="00900701" w:rsidRPr="006573E3" w:rsidRDefault="000E3148" w:rsidP="000E3148">
            <w:pPr>
              <w:rPr>
                <w:rFonts w:cs="Arial"/>
                <w:lang w:val="en-US"/>
              </w:rPr>
            </w:pPr>
            <w:r w:rsidRPr="006573E3">
              <w:rPr>
                <w:rFonts w:cs="Arial"/>
                <w:lang w:val="en-US"/>
              </w:rPr>
              <w:t>1</w:t>
            </w:r>
          </w:p>
        </w:tc>
        <w:tc>
          <w:tcPr>
            <w:tcW w:w="1813" w:type="dxa"/>
          </w:tcPr>
          <w:p w14:paraId="651EA65B" w14:textId="77777777" w:rsidR="00900701" w:rsidRPr="006573E3" w:rsidRDefault="00375D33" w:rsidP="000E3148">
            <w:pPr>
              <w:rPr>
                <w:rFonts w:cs="Arial"/>
                <w:lang w:val="en-US"/>
              </w:rPr>
            </w:pPr>
            <m:oMath>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j</m:t>
                      </m:r>
                    </m:sub>
                  </m:sSub>
                </m:num>
                <m:den>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 xml:space="preserve">bm </m:t>
                      </m:r>
                      <m:r>
                        <w:rPr>
                          <w:rFonts w:hAnsi="Tahoma" w:cs="Arial"/>
                          <w:lang w:val="en-US"/>
                        </w:rPr>
                        <m:t>Ǫ</m:t>
                      </m:r>
                    </m:sub>
                  </m:sSub>
                </m:den>
              </m:f>
            </m:oMath>
            <w:r w:rsidR="000E3148" w:rsidRPr="006573E3">
              <w:rPr>
                <w:rFonts w:cs="Arial"/>
              </w:rPr>
              <w:t xml:space="preserve"> </w:t>
            </w:r>
          </w:p>
        </w:tc>
      </w:tr>
      <w:tr w:rsidR="00900701" w:rsidRPr="006573E3" w14:paraId="752A2154" w14:textId="77777777" w:rsidTr="00492518">
        <w:tc>
          <w:tcPr>
            <w:tcW w:w="1418" w:type="dxa"/>
            <w:vAlign w:val="center"/>
          </w:tcPr>
          <w:p w14:paraId="46B43319" w14:textId="77777777" w:rsidR="00900701" w:rsidRPr="006573E3" w:rsidRDefault="000E3148" w:rsidP="00976F1B">
            <w:pPr>
              <w:autoSpaceDE w:val="0"/>
              <w:autoSpaceDN w:val="0"/>
              <w:adjustRightInd w:val="0"/>
              <w:rPr>
                <w:rFonts w:ascii="Symbol" w:hAnsi="Symbol" w:cs="Arial"/>
                <w:i/>
              </w:rPr>
            </w:pPr>
            <w:r w:rsidRPr="006573E3">
              <w:rPr>
                <w:rFonts w:ascii="Symbol" w:hAnsi="Symbol" w:cs="Arial"/>
                <w:i/>
              </w:rPr>
              <w:t></w:t>
            </w:r>
          </w:p>
        </w:tc>
        <w:tc>
          <w:tcPr>
            <w:tcW w:w="4252" w:type="dxa"/>
            <w:vAlign w:val="center"/>
          </w:tcPr>
          <w:p w14:paraId="0A192E03" w14:textId="77777777" w:rsidR="00900701" w:rsidRPr="006573E3" w:rsidRDefault="000E3148" w:rsidP="00976F1B">
            <w:pPr>
              <w:rPr>
                <w:rFonts w:cs="Arial"/>
              </w:rPr>
            </w:pPr>
            <w:proofErr w:type="spellStart"/>
            <w:r w:rsidRPr="006573E3">
              <w:rPr>
                <w:rFonts w:cs="Arial"/>
              </w:rPr>
              <w:t>Wandhafreibwinkel</w:t>
            </w:r>
            <w:proofErr w:type="spellEnd"/>
            <w:r w:rsidRPr="006573E3">
              <w:rPr>
                <w:rFonts w:cs="Arial"/>
              </w:rPr>
              <w:t xml:space="preserve"> (</w:t>
            </w:r>
            <w:proofErr w:type="spellStart"/>
            <w:r w:rsidRPr="006573E3">
              <w:rPr>
                <w:rFonts w:cs="Arial"/>
              </w:rPr>
              <w:t>Stahlblech</w:t>
            </w:r>
            <w:proofErr w:type="spellEnd"/>
            <w:r w:rsidRPr="006573E3">
              <w:rPr>
                <w:rFonts w:cs="Arial"/>
              </w:rPr>
              <w:t>)</w:t>
            </w:r>
            <w:r w:rsidR="00900701" w:rsidRPr="006573E3">
              <w:rPr>
                <w:rFonts w:cs="Arial"/>
              </w:rPr>
              <w:t xml:space="preserve"> </w:t>
            </w:r>
          </w:p>
        </w:tc>
        <w:tc>
          <w:tcPr>
            <w:tcW w:w="1276" w:type="dxa"/>
          </w:tcPr>
          <w:p w14:paraId="0306DA19" w14:textId="77777777" w:rsidR="00900701" w:rsidRPr="006573E3" w:rsidRDefault="000E3148" w:rsidP="00976F1B">
            <w:pPr>
              <w:rPr>
                <w:rFonts w:cs="Arial"/>
              </w:rPr>
            </w:pPr>
            <w:r w:rsidRPr="006573E3">
              <w:rPr>
                <w:rFonts w:cs="Arial"/>
                <w:lang w:val="en-US"/>
              </w:rPr>
              <w:t>1</w:t>
            </w:r>
            <w:r w:rsidR="00900701" w:rsidRPr="006573E3">
              <w:rPr>
                <w:rFonts w:cs="Arial"/>
              </w:rPr>
              <w:t xml:space="preserve"> </w:t>
            </w:r>
          </w:p>
        </w:tc>
        <w:tc>
          <w:tcPr>
            <w:tcW w:w="1813" w:type="dxa"/>
          </w:tcPr>
          <w:p w14:paraId="38E99C9E" w14:textId="77777777" w:rsidR="00900701" w:rsidRPr="006573E3" w:rsidRDefault="000E3148" w:rsidP="000E3148">
            <w:pPr>
              <w:rPr>
                <w:rFonts w:cs="Arial"/>
              </w:rPr>
            </w:pPr>
            <w:r w:rsidRPr="006573E3">
              <w:rPr>
                <w:rFonts w:cs="Arial"/>
              </w:rPr>
              <w:t>Sección</w:t>
            </w:r>
            <w:r w:rsidR="00900701" w:rsidRPr="006573E3">
              <w:rPr>
                <w:rFonts w:cs="Arial"/>
              </w:rPr>
              <w:t xml:space="preserve"> 3</w:t>
            </w:r>
            <w:r w:rsidRPr="006573E3">
              <w:rPr>
                <w:rFonts w:cs="Arial"/>
              </w:rPr>
              <w:t>.</w:t>
            </w:r>
            <w:r w:rsidR="00900701" w:rsidRPr="006573E3">
              <w:rPr>
                <w:rFonts w:cs="Arial"/>
              </w:rPr>
              <w:t>2</w:t>
            </w:r>
          </w:p>
        </w:tc>
      </w:tr>
      <w:tr w:rsidR="00900701" w:rsidRPr="006573E3" w14:paraId="73CFEA49" w14:textId="77777777" w:rsidTr="00492518">
        <w:tc>
          <w:tcPr>
            <w:tcW w:w="1418" w:type="dxa"/>
            <w:vAlign w:val="center"/>
          </w:tcPr>
          <w:p w14:paraId="6C4D92BE" w14:textId="77777777" w:rsidR="00900701" w:rsidRPr="006573E3" w:rsidRDefault="00C02CB8" w:rsidP="00976F1B">
            <w:pPr>
              <w:autoSpaceDE w:val="0"/>
              <w:autoSpaceDN w:val="0"/>
              <w:adjustRightInd w:val="0"/>
              <w:rPr>
                <w:rFonts w:ascii="Symbol" w:hAnsi="Symbol" w:cs="Arial"/>
              </w:rPr>
            </w:pPr>
            <w:r w:rsidRPr="006573E3">
              <w:rPr>
                <w:rFonts w:ascii="Symbol" w:hAnsi="Symbol" w:cs="Arial"/>
              </w:rPr>
              <w:t></w:t>
            </w:r>
          </w:p>
        </w:tc>
        <w:tc>
          <w:tcPr>
            <w:tcW w:w="4252" w:type="dxa"/>
            <w:vAlign w:val="center"/>
          </w:tcPr>
          <w:p w14:paraId="77036D58" w14:textId="77777777" w:rsidR="00900701" w:rsidRPr="006573E3" w:rsidRDefault="00C02CB8" w:rsidP="00976F1B">
            <w:pPr>
              <w:rPr>
                <w:rFonts w:cs="Arial"/>
              </w:rPr>
            </w:pPr>
            <w:r w:rsidRPr="006573E3">
              <w:rPr>
                <w:rFonts w:cs="Arial"/>
              </w:rPr>
              <w:t>Porosidad de la partícula</w:t>
            </w:r>
          </w:p>
        </w:tc>
        <w:tc>
          <w:tcPr>
            <w:tcW w:w="1276" w:type="dxa"/>
          </w:tcPr>
          <w:p w14:paraId="5986BF94" w14:textId="77777777" w:rsidR="00900701" w:rsidRPr="006573E3" w:rsidRDefault="00C02CB8" w:rsidP="00976F1B">
            <w:pPr>
              <w:rPr>
                <w:rFonts w:cs="Arial"/>
              </w:rPr>
            </w:pPr>
            <w:r w:rsidRPr="006573E3">
              <w:rPr>
                <w:rFonts w:cs="Arial"/>
                <w:lang w:val="en-US"/>
              </w:rPr>
              <w:t>1</w:t>
            </w:r>
            <w:r w:rsidR="00900701" w:rsidRPr="006573E3">
              <w:rPr>
                <w:rFonts w:cs="Arial"/>
              </w:rPr>
              <w:t xml:space="preserve"> </w:t>
            </w:r>
          </w:p>
        </w:tc>
        <w:tc>
          <w:tcPr>
            <w:tcW w:w="1813" w:type="dxa"/>
          </w:tcPr>
          <w:p w14:paraId="21707F49" w14:textId="77777777" w:rsidR="00900701" w:rsidRPr="006573E3" w:rsidRDefault="00C02CB8" w:rsidP="00C02CB8">
            <w:pPr>
              <w:rPr>
                <w:rFonts w:cs="Arial"/>
              </w:rPr>
            </w:pPr>
            <m:oMath>
              <m:r>
                <m:rPr>
                  <m:sty m:val="p"/>
                </m:rPr>
                <w:rPr>
                  <w:rFonts w:ascii="Cambria Math" w:cs="Arial"/>
                  <w:lang w:val="en-US"/>
                </w:rPr>
                <m:t>1</m:t>
              </m:r>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s</m:t>
                      </m:r>
                    </m:sub>
                  </m:sSub>
                </m:num>
                <m:den>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W</m:t>
                      </m:r>
                    </m:sub>
                  </m:sSub>
                </m:den>
              </m:f>
            </m:oMath>
            <w:r w:rsidRPr="006573E3">
              <w:rPr>
                <w:rFonts w:cs="Arial"/>
              </w:rPr>
              <w:t xml:space="preserve"> </w:t>
            </w:r>
          </w:p>
        </w:tc>
      </w:tr>
      <w:tr w:rsidR="00900701" w:rsidRPr="006573E3" w14:paraId="629DE7D4" w14:textId="77777777" w:rsidTr="00492518">
        <w:trPr>
          <w:trHeight w:val="80"/>
        </w:trPr>
        <w:tc>
          <w:tcPr>
            <w:tcW w:w="1418" w:type="dxa"/>
            <w:vAlign w:val="center"/>
          </w:tcPr>
          <w:p w14:paraId="0A5BD966" w14:textId="77777777" w:rsidR="00900701" w:rsidRPr="006573E3" w:rsidRDefault="00C02CB8" w:rsidP="00976F1B">
            <w:pPr>
              <w:autoSpaceDE w:val="0"/>
              <w:autoSpaceDN w:val="0"/>
              <w:adjustRightInd w:val="0"/>
              <w:rPr>
                <w:rFonts w:cs="Arial"/>
              </w:rPr>
            </w:pPr>
            <w:r w:rsidRPr="006573E3">
              <w:rPr>
                <w:rFonts w:cs="Arial"/>
                <w:i/>
                <w:iCs/>
              </w:rPr>
              <w:t>η</w:t>
            </w:r>
          </w:p>
        </w:tc>
        <w:tc>
          <w:tcPr>
            <w:tcW w:w="4252" w:type="dxa"/>
            <w:vAlign w:val="center"/>
          </w:tcPr>
          <w:p w14:paraId="00AFE0AC" w14:textId="77777777" w:rsidR="00900701" w:rsidRPr="006573E3" w:rsidRDefault="00C02CB8" w:rsidP="00976F1B">
            <w:pPr>
              <w:rPr>
                <w:rFonts w:cs="Arial"/>
              </w:rPr>
            </w:pPr>
            <w:proofErr w:type="spellStart"/>
            <w:r w:rsidRPr="006573E3">
              <w:rPr>
                <w:rFonts w:cs="Arial"/>
              </w:rPr>
              <w:t>mittlere</w:t>
            </w:r>
            <w:proofErr w:type="spellEnd"/>
            <w:r w:rsidRPr="006573E3">
              <w:rPr>
                <w:rFonts w:cs="Arial"/>
              </w:rPr>
              <w:t xml:space="preserve"> </w:t>
            </w:r>
            <w:proofErr w:type="spellStart"/>
            <w:r w:rsidRPr="006573E3">
              <w:rPr>
                <w:rFonts w:cs="Arial"/>
              </w:rPr>
              <w:t>Bettneigunswinkel</w:t>
            </w:r>
            <w:proofErr w:type="spellEnd"/>
            <w:r w:rsidRPr="006573E3">
              <w:rPr>
                <w:rFonts w:cs="Arial"/>
              </w:rPr>
              <w:t xml:space="preserve"> (</w:t>
            </w:r>
            <w:proofErr w:type="spellStart"/>
            <w:r w:rsidRPr="006573E3">
              <w:rPr>
                <w:rFonts w:cs="Arial"/>
              </w:rPr>
              <w:t>Stürzen</w:t>
            </w:r>
            <w:proofErr w:type="spellEnd"/>
            <w:r w:rsidRPr="006573E3">
              <w:rPr>
                <w:rFonts w:cs="Arial"/>
              </w:rPr>
              <w:t>)</w:t>
            </w:r>
            <w:r w:rsidR="00900701" w:rsidRPr="006573E3">
              <w:rPr>
                <w:rFonts w:cs="Arial"/>
              </w:rPr>
              <w:t xml:space="preserve"> </w:t>
            </w:r>
          </w:p>
        </w:tc>
        <w:tc>
          <w:tcPr>
            <w:tcW w:w="1276" w:type="dxa"/>
          </w:tcPr>
          <w:p w14:paraId="764AC5F4" w14:textId="77777777" w:rsidR="00900701" w:rsidRPr="006573E3" w:rsidRDefault="00900701" w:rsidP="00976F1B">
            <w:pPr>
              <w:rPr>
                <w:rFonts w:cs="Arial"/>
              </w:rPr>
            </w:pPr>
            <w:r w:rsidRPr="006573E3">
              <w:rPr>
                <w:rFonts w:cs="Arial"/>
              </w:rPr>
              <w:t xml:space="preserve">1 </w:t>
            </w:r>
          </w:p>
        </w:tc>
        <w:tc>
          <w:tcPr>
            <w:tcW w:w="1813" w:type="dxa"/>
          </w:tcPr>
          <w:p w14:paraId="2D990692" w14:textId="77777777" w:rsidR="00900701" w:rsidRPr="006573E3" w:rsidRDefault="00C02CB8" w:rsidP="00C02CB8">
            <w:pPr>
              <w:rPr>
                <w:rFonts w:cs="Arial"/>
              </w:rPr>
            </w:pPr>
            <w:r w:rsidRPr="006573E3">
              <w:rPr>
                <w:rFonts w:cs="Arial"/>
              </w:rPr>
              <w:t>Figura</w:t>
            </w:r>
            <w:r w:rsidR="00900701" w:rsidRPr="006573E3">
              <w:rPr>
                <w:rFonts w:cs="Arial"/>
              </w:rPr>
              <w:t xml:space="preserve"> 3-1</w:t>
            </w:r>
          </w:p>
        </w:tc>
      </w:tr>
    </w:tbl>
    <w:p w14:paraId="5ED39338" w14:textId="77777777" w:rsidR="001C4B18" w:rsidRDefault="001C4B18" w:rsidP="008852E9">
      <w:pPr>
        <w:autoSpaceDE w:val="0"/>
        <w:autoSpaceDN w:val="0"/>
        <w:adjustRightInd w:val="0"/>
        <w:spacing w:after="0" w:line="240" w:lineRule="auto"/>
        <w:rPr>
          <w:rFonts w:ascii="CMU Bright" w:hAnsi="CMU Bright" w:cs="CMSSBX10"/>
          <w:b/>
          <w:sz w:val="36"/>
          <w:szCs w:val="34"/>
        </w:rPr>
      </w:pPr>
    </w:p>
    <w:p w14:paraId="75C3B810" w14:textId="77777777" w:rsidR="008852E9" w:rsidRPr="006573E3" w:rsidRDefault="008A2B8E" w:rsidP="008852E9">
      <w:pPr>
        <w:autoSpaceDE w:val="0"/>
        <w:autoSpaceDN w:val="0"/>
        <w:adjustRightInd w:val="0"/>
        <w:spacing w:after="0" w:line="240" w:lineRule="auto"/>
        <w:rPr>
          <w:rFonts w:cs="Arial"/>
          <w:b/>
          <w:sz w:val="28"/>
          <w:szCs w:val="34"/>
        </w:rPr>
      </w:pPr>
      <w:r w:rsidRPr="006573E3">
        <w:rPr>
          <w:rFonts w:cs="Arial"/>
          <w:b/>
          <w:sz w:val="28"/>
          <w:szCs w:val="34"/>
        </w:rPr>
        <w:t>Subíndices</w:t>
      </w:r>
    </w:p>
    <w:p w14:paraId="70792D27" w14:textId="77777777" w:rsidR="008852E9" w:rsidRPr="008852E9" w:rsidRDefault="008852E9" w:rsidP="008852E9">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8A2B8E" w:rsidRPr="006573E3" w14:paraId="04C7C7C9" w14:textId="77777777" w:rsidTr="00492518">
        <w:trPr>
          <w:tblHeader/>
        </w:trPr>
        <w:tc>
          <w:tcPr>
            <w:tcW w:w="1418" w:type="dxa"/>
            <w:tcBorders>
              <w:bottom w:val="single" w:sz="4" w:space="0" w:color="auto"/>
            </w:tcBorders>
            <w:vAlign w:val="center"/>
          </w:tcPr>
          <w:p w14:paraId="73C62E5F" w14:textId="77777777" w:rsidR="008A2B8E" w:rsidRPr="006573E3" w:rsidRDefault="008A2B8E" w:rsidP="008A2B8E">
            <w:pPr>
              <w:rPr>
                <w:rFonts w:cs="Arial"/>
                <w:b/>
              </w:rPr>
            </w:pPr>
            <w:bookmarkStart w:id="24" w:name="_Toc256005570"/>
            <w:bookmarkStart w:id="25" w:name="_Toc256005756"/>
            <w:bookmarkStart w:id="26" w:name="_Toc256084885"/>
            <w:bookmarkStart w:id="27" w:name="_Toc256085012"/>
            <w:bookmarkStart w:id="28" w:name="_Toc256087926"/>
            <w:r w:rsidRPr="006573E3">
              <w:rPr>
                <w:rFonts w:cs="Arial"/>
                <w:b/>
              </w:rPr>
              <w:t>Subíndice</w:t>
            </w:r>
          </w:p>
        </w:tc>
        <w:tc>
          <w:tcPr>
            <w:tcW w:w="4252" w:type="dxa"/>
            <w:tcBorders>
              <w:bottom w:val="single" w:sz="4" w:space="0" w:color="auto"/>
            </w:tcBorders>
            <w:vAlign w:val="center"/>
          </w:tcPr>
          <w:p w14:paraId="14EDE06F" w14:textId="77777777" w:rsidR="008A2B8E" w:rsidRPr="006573E3" w:rsidRDefault="008A2B8E" w:rsidP="00976F1B">
            <w:pPr>
              <w:rPr>
                <w:rFonts w:cs="Arial"/>
                <w:b/>
              </w:rPr>
            </w:pPr>
            <w:r w:rsidRPr="006573E3">
              <w:rPr>
                <w:rFonts w:cs="Arial"/>
                <w:b/>
              </w:rPr>
              <w:t>Término</w:t>
            </w:r>
          </w:p>
        </w:tc>
      </w:tr>
      <w:tr w:rsidR="008A2B8E" w:rsidRPr="006573E3" w14:paraId="7F9E2157" w14:textId="77777777" w:rsidTr="00492518">
        <w:tc>
          <w:tcPr>
            <w:tcW w:w="1418" w:type="dxa"/>
            <w:tcBorders>
              <w:top w:val="single" w:sz="4" w:space="0" w:color="auto"/>
            </w:tcBorders>
            <w:vAlign w:val="center"/>
          </w:tcPr>
          <w:p w14:paraId="7F482C1A" w14:textId="77777777" w:rsidR="008A2B8E" w:rsidRPr="006573E3" w:rsidRDefault="008A2B8E" w:rsidP="00976F1B">
            <w:pPr>
              <w:rPr>
                <w:rFonts w:cs="Arial"/>
              </w:rPr>
            </w:pPr>
            <w:proofErr w:type="spellStart"/>
            <w:r w:rsidRPr="006573E3">
              <w:rPr>
                <w:rFonts w:cs="Arial"/>
              </w:rPr>
              <w:t>bm</w:t>
            </w:r>
            <w:proofErr w:type="spellEnd"/>
          </w:p>
        </w:tc>
        <w:tc>
          <w:tcPr>
            <w:tcW w:w="4252" w:type="dxa"/>
            <w:tcBorders>
              <w:top w:val="single" w:sz="4" w:space="0" w:color="auto"/>
            </w:tcBorders>
            <w:vAlign w:val="center"/>
          </w:tcPr>
          <w:p w14:paraId="0ED0E998" w14:textId="77777777" w:rsidR="008A2B8E" w:rsidRPr="006573E3" w:rsidRDefault="008A2B8E" w:rsidP="00976F1B">
            <w:pPr>
              <w:rPr>
                <w:rFonts w:cs="Arial"/>
                <w:lang w:val="en-US"/>
              </w:rPr>
            </w:pPr>
            <w:r w:rsidRPr="006573E3">
              <w:rPr>
                <w:rFonts w:cs="Arial"/>
              </w:rPr>
              <w:t>Materia orgánica</w:t>
            </w:r>
          </w:p>
        </w:tc>
      </w:tr>
      <w:tr w:rsidR="008A2B8E" w:rsidRPr="006573E3" w14:paraId="1D4BCE9D" w14:textId="77777777" w:rsidTr="00492518">
        <w:tc>
          <w:tcPr>
            <w:tcW w:w="1418" w:type="dxa"/>
            <w:vAlign w:val="center"/>
          </w:tcPr>
          <w:p w14:paraId="7071FE7D" w14:textId="77777777" w:rsidR="008A2B8E" w:rsidRPr="006573E3" w:rsidRDefault="008A2B8E" w:rsidP="00976F1B">
            <w:pPr>
              <w:rPr>
                <w:rFonts w:cs="Arial"/>
              </w:rPr>
            </w:pPr>
            <w:r w:rsidRPr="006573E3">
              <w:rPr>
                <w:rFonts w:cs="Arial"/>
              </w:rPr>
              <w:t>DR</w:t>
            </w:r>
          </w:p>
        </w:tc>
        <w:tc>
          <w:tcPr>
            <w:tcW w:w="4252" w:type="dxa"/>
            <w:vAlign w:val="center"/>
          </w:tcPr>
          <w:p w14:paraId="603CF339" w14:textId="77777777" w:rsidR="008A2B8E" w:rsidRPr="006573E3" w:rsidRDefault="008A2B8E" w:rsidP="00976F1B">
            <w:pPr>
              <w:rPr>
                <w:rFonts w:cs="Arial"/>
                <w:lang w:val="en-US"/>
              </w:rPr>
            </w:pPr>
            <w:proofErr w:type="spellStart"/>
            <w:r w:rsidRPr="006573E3">
              <w:rPr>
                <w:rFonts w:cs="Arial"/>
                <w:lang w:val="en-US"/>
              </w:rPr>
              <w:t>Dubinin-Radushkevich</w:t>
            </w:r>
            <w:proofErr w:type="spellEnd"/>
          </w:p>
        </w:tc>
      </w:tr>
      <w:tr w:rsidR="008A2B8E" w:rsidRPr="006573E3" w14:paraId="0293943C" w14:textId="77777777" w:rsidTr="00492518">
        <w:tc>
          <w:tcPr>
            <w:tcW w:w="1418" w:type="dxa"/>
            <w:vAlign w:val="center"/>
          </w:tcPr>
          <w:p w14:paraId="00422F03" w14:textId="77777777" w:rsidR="008A2B8E" w:rsidRPr="006573E3" w:rsidRDefault="008A2B8E" w:rsidP="00976F1B">
            <w:pPr>
              <w:rPr>
                <w:rFonts w:cs="Arial"/>
              </w:rPr>
            </w:pPr>
            <w:r w:rsidRPr="006573E3">
              <w:rPr>
                <w:rFonts w:cs="Arial"/>
              </w:rPr>
              <w:t>E</w:t>
            </w:r>
          </w:p>
        </w:tc>
        <w:tc>
          <w:tcPr>
            <w:tcW w:w="4252" w:type="dxa"/>
            <w:vAlign w:val="center"/>
          </w:tcPr>
          <w:p w14:paraId="06122EA1" w14:textId="77777777" w:rsidR="008A2B8E" w:rsidRPr="006573E3" w:rsidRDefault="008A2B8E" w:rsidP="00976F1B">
            <w:pPr>
              <w:rPr>
                <w:rFonts w:cs="Arial"/>
                <w:lang w:val="en-US"/>
              </w:rPr>
            </w:pPr>
            <w:r w:rsidRPr="006573E3">
              <w:rPr>
                <w:rFonts w:cs="Arial"/>
                <w:lang w:val="en-US"/>
              </w:rPr>
              <w:t>Experimental</w:t>
            </w:r>
          </w:p>
        </w:tc>
      </w:tr>
    </w:tbl>
    <w:p w14:paraId="72AA770E" w14:textId="77777777" w:rsidR="007635DF" w:rsidRPr="006573E3" w:rsidRDefault="007635DF" w:rsidP="007635DF">
      <w:pPr>
        <w:autoSpaceDE w:val="0"/>
        <w:autoSpaceDN w:val="0"/>
        <w:adjustRightInd w:val="0"/>
        <w:spacing w:after="0" w:line="240" w:lineRule="auto"/>
        <w:rPr>
          <w:rFonts w:cs="Arial"/>
          <w:b/>
          <w:sz w:val="28"/>
          <w:szCs w:val="34"/>
        </w:rPr>
      </w:pPr>
      <w:r w:rsidRPr="006573E3">
        <w:rPr>
          <w:rFonts w:cs="Arial"/>
          <w:b/>
          <w:sz w:val="28"/>
          <w:szCs w:val="34"/>
        </w:rPr>
        <w:t>Superíndices</w:t>
      </w:r>
    </w:p>
    <w:p w14:paraId="10A64307" w14:textId="77777777" w:rsidR="007635DF" w:rsidRPr="006573E3" w:rsidRDefault="007635DF" w:rsidP="007635DF">
      <w:pPr>
        <w:autoSpaceDE w:val="0"/>
        <w:autoSpaceDN w:val="0"/>
        <w:adjustRightInd w:val="0"/>
        <w:spacing w:after="0" w:line="240" w:lineRule="auto"/>
        <w:rPr>
          <w:rFonts w:cs="Arial"/>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7635DF" w:rsidRPr="006573E3" w14:paraId="4684A48E" w14:textId="77777777" w:rsidTr="00492518">
        <w:trPr>
          <w:tblHeader/>
        </w:trPr>
        <w:tc>
          <w:tcPr>
            <w:tcW w:w="1418" w:type="dxa"/>
            <w:tcBorders>
              <w:bottom w:val="single" w:sz="4" w:space="0" w:color="auto"/>
            </w:tcBorders>
            <w:vAlign w:val="center"/>
          </w:tcPr>
          <w:p w14:paraId="55661F69" w14:textId="77777777" w:rsidR="007635DF" w:rsidRPr="006573E3" w:rsidRDefault="007635DF" w:rsidP="005507FD">
            <w:pPr>
              <w:rPr>
                <w:rFonts w:cs="Arial"/>
                <w:b/>
              </w:rPr>
            </w:pPr>
            <w:r w:rsidRPr="006573E3">
              <w:rPr>
                <w:rFonts w:cs="Arial"/>
                <w:b/>
              </w:rPr>
              <w:t>Su</w:t>
            </w:r>
            <w:r w:rsidR="005507FD" w:rsidRPr="006573E3">
              <w:rPr>
                <w:rFonts w:cs="Arial"/>
                <w:b/>
              </w:rPr>
              <w:t>per</w:t>
            </w:r>
            <w:r w:rsidRPr="006573E3">
              <w:rPr>
                <w:rFonts w:cs="Arial"/>
                <w:b/>
              </w:rPr>
              <w:t>índice</w:t>
            </w:r>
          </w:p>
        </w:tc>
        <w:tc>
          <w:tcPr>
            <w:tcW w:w="4252" w:type="dxa"/>
            <w:tcBorders>
              <w:bottom w:val="single" w:sz="4" w:space="0" w:color="auto"/>
            </w:tcBorders>
            <w:vAlign w:val="center"/>
          </w:tcPr>
          <w:p w14:paraId="49CFDE01" w14:textId="77777777" w:rsidR="007635DF" w:rsidRPr="006573E3" w:rsidRDefault="007635DF" w:rsidP="00976F1B">
            <w:pPr>
              <w:rPr>
                <w:rFonts w:cs="Arial"/>
                <w:b/>
              </w:rPr>
            </w:pPr>
            <w:r w:rsidRPr="006573E3">
              <w:rPr>
                <w:rFonts w:cs="Arial"/>
                <w:b/>
              </w:rPr>
              <w:t>Término</w:t>
            </w:r>
          </w:p>
        </w:tc>
      </w:tr>
      <w:tr w:rsidR="007635DF" w:rsidRPr="006573E3" w14:paraId="7CEA3627" w14:textId="77777777" w:rsidTr="00492518">
        <w:tc>
          <w:tcPr>
            <w:tcW w:w="1418" w:type="dxa"/>
            <w:tcBorders>
              <w:top w:val="single" w:sz="4" w:space="0" w:color="auto"/>
            </w:tcBorders>
            <w:vAlign w:val="center"/>
          </w:tcPr>
          <w:p w14:paraId="69A9AD68" w14:textId="77777777" w:rsidR="007635DF" w:rsidRPr="006573E3" w:rsidRDefault="007635DF" w:rsidP="00976F1B">
            <w:pPr>
              <w:rPr>
                <w:rFonts w:cs="Arial"/>
              </w:rPr>
            </w:pPr>
            <w:r w:rsidRPr="006573E3">
              <w:rPr>
                <w:rFonts w:cs="Arial"/>
              </w:rPr>
              <w:t>n</w:t>
            </w:r>
          </w:p>
        </w:tc>
        <w:tc>
          <w:tcPr>
            <w:tcW w:w="4252" w:type="dxa"/>
            <w:tcBorders>
              <w:top w:val="single" w:sz="4" w:space="0" w:color="auto"/>
            </w:tcBorders>
            <w:vAlign w:val="center"/>
          </w:tcPr>
          <w:p w14:paraId="2D6E561C" w14:textId="77777777" w:rsidR="007635DF" w:rsidRPr="006573E3" w:rsidRDefault="00936C3A" w:rsidP="00936C3A">
            <w:pPr>
              <w:rPr>
                <w:rFonts w:cs="Arial"/>
                <w:lang w:val="en-US"/>
              </w:rPr>
            </w:pPr>
            <w:r w:rsidRPr="006573E3">
              <w:rPr>
                <w:rFonts w:cs="Arial"/>
              </w:rPr>
              <w:t>Expone</w:t>
            </w:r>
            <w:r w:rsidR="007635DF" w:rsidRPr="006573E3">
              <w:rPr>
                <w:rFonts w:cs="Arial"/>
              </w:rPr>
              <w:t>nte</w:t>
            </w:r>
            <w:r w:rsidRPr="006573E3">
              <w:rPr>
                <w:rFonts w:cs="Arial"/>
              </w:rPr>
              <w:t>, potencia</w:t>
            </w:r>
          </w:p>
        </w:tc>
      </w:tr>
    </w:tbl>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1"/>
        <w:gridCol w:w="4060"/>
      </w:tblGrid>
      <w:tr w:rsidR="00492518" w:rsidRPr="006573E3" w14:paraId="33FDBD56" w14:textId="77777777" w:rsidTr="00B24E86">
        <w:trPr>
          <w:tblHeader/>
        </w:trPr>
        <w:tc>
          <w:tcPr>
            <w:tcW w:w="1701"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4060"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B24E86">
        <w:tc>
          <w:tcPr>
            <w:tcW w:w="1701" w:type="dxa"/>
            <w:tcBorders>
              <w:top w:val="single" w:sz="4" w:space="0" w:color="auto"/>
            </w:tcBorders>
            <w:vAlign w:val="center"/>
          </w:tcPr>
          <w:p w14:paraId="28556A0E" w14:textId="4378FA07" w:rsidR="00492518" w:rsidRPr="00B24E86" w:rsidRDefault="00B24E86" w:rsidP="00976F1B">
            <w:pPr>
              <w:rPr>
                <w:rFonts w:cs="Arial"/>
                <w:i/>
              </w:rPr>
            </w:pPr>
            <w:r w:rsidRPr="00B24E86">
              <w:rPr>
                <w:rFonts w:cs="Arial"/>
                <w:i/>
              </w:rPr>
              <w:t>RSU</w:t>
            </w:r>
          </w:p>
        </w:tc>
        <w:tc>
          <w:tcPr>
            <w:tcW w:w="4060" w:type="dxa"/>
            <w:tcBorders>
              <w:top w:val="single" w:sz="4" w:space="0" w:color="auto"/>
            </w:tcBorders>
            <w:vAlign w:val="center"/>
          </w:tcPr>
          <w:p w14:paraId="6FD25E72" w14:textId="3BE29FAB" w:rsidR="00492518" w:rsidRPr="006573E3" w:rsidRDefault="00B24E86" w:rsidP="00976F1B">
            <w:pPr>
              <w:rPr>
                <w:rFonts w:cs="Arial"/>
              </w:rPr>
            </w:pPr>
            <w:r>
              <w:rPr>
                <w:rFonts w:cs="Arial"/>
              </w:rPr>
              <w:t xml:space="preserve">Residuo </w:t>
            </w:r>
            <w:proofErr w:type="spellStart"/>
            <w:r>
              <w:rPr>
                <w:rFonts w:cs="Arial"/>
              </w:rPr>
              <w:t>Solido</w:t>
            </w:r>
            <w:proofErr w:type="spellEnd"/>
            <w:r>
              <w:rPr>
                <w:rFonts w:cs="Arial"/>
              </w:rPr>
              <w:t xml:space="preserve"> Urbano</w:t>
            </w:r>
          </w:p>
        </w:tc>
      </w:tr>
      <w:tr w:rsidR="00492518" w:rsidRPr="006573E3" w14:paraId="7C647023" w14:textId="77777777" w:rsidTr="00B24E86">
        <w:tc>
          <w:tcPr>
            <w:tcW w:w="1701" w:type="dxa"/>
            <w:vAlign w:val="center"/>
          </w:tcPr>
          <w:p w14:paraId="25B43CE9" w14:textId="4B41C8DF" w:rsidR="00492518" w:rsidRPr="00B24E86" w:rsidRDefault="00B24E86" w:rsidP="00944828">
            <w:pPr>
              <w:rPr>
                <w:rFonts w:cs="Arial"/>
                <w:i/>
              </w:rPr>
            </w:pPr>
            <w:r w:rsidRPr="00B24E86">
              <w:rPr>
                <w:rFonts w:cs="Arial"/>
                <w:i/>
              </w:rPr>
              <w:t>RIS</w:t>
            </w:r>
          </w:p>
        </w:tc>
        <w:tc>
          <w:tcPr>
            <w:tcW w:w="4060" w:type="dxa"/>
            <w:vAlign w:val="center"/>
          </w:tcPr>
          <w:p w14:paraId="0E916F38" w14:textId="38760A47" w:rsidR="00492518" w:rsidRPr="006573E3" w:rsidRDefault="00B24E86" w:rsidP="00976F1B">
            <w:pPr>
              <w:rPr>
                <w:rFonts w:cs="Arial"/>
                <w:lang w:val="en-US"/>
              </w:rPr>
            </w:pPr>
            <w:r>
              <w:rPr>
                <w:rFonts w:cs="Arial"/>
                <w:lang w:val="en-US"/>
              </w:rPr>
              <w:t xml:space="preserve">Red </w:t>
            </w:r>
            <w:proofErr w:type="spellStart"/>
            <w:r>
              <w:rPr>
                <w:rFonts w:cs="Arial"/>
                <w:lang w:val="en-US"/>
              </w:rPr>
              <w:t>Inalambrica</w:t>
            </w:r>
            <w:proofErr w:type="spellEnd"/>
            <w:r>
              <w:rPr>
                <w:rFonts w:cs="Arial"/>
                <w:lang w:val="en-US"/>
              </w:rPr>
              <w:t xml:space="preserve"> de </w:t>
            </w:r>
            <w:proofErr w:type="spellStart"/>
            <w:r>
              <w:rPr>
                <w:rFonts w:cs="Arial"/>
                <w:lang w:val="en-US"/>
              </w:rPr>
              <w:t>Sensores</w:t>
            </w:r>
            <w:proofErr w:type="spellEnd"/>
          </w:p>
        </w:tc>
      </w:tr>
      <w:tr w:rsidR="007474A2" w:rsidRPr="006573E3" w14:paraId="5DB08FA2" w14:textId="77777777" w:rsidTr="00B24E86">
        <w:tc>
          <w:tcPr>
            <w:tcW w:w="1701" w:type="dxa"/>
            <w:vAlign w:val="center"/>
          </w:tcPr>
          <w:p w14:paraId="52D78680" w14:textId="598322FA" w:rsidR="007474A2" w:rsidRPr="00B24E86" w:rsidRDefault="007474A2" w:rsidP="00944828">
            <w:pPr>
              <w:rPr>
                <w:rFonts w:cs="Arial"/>
                <w:i/>
              </w:rPr>
            </w:pPr>
            <w:r>
              <w:rPr>
                <w:rFonts w:cs="Arial"/>
                <w:i/>
              </w:rPr>
              <w:t>MPR</w:t>
            </w:r>
          </w:p>
        </w:tc>
        <w:tc>
          <w:tcPr>
            <w:tcW w:w="4060" w:type="dxa"/>
            <w:vAlign w:val="center"/>
          </w:tcPr>
          <w:p w14:paraId="314FCE78" w14:textId="16E1A498" w:rsidR="007474A2" w:rsidRDefault="007474A2" w:rsidP="00976F1B">
            <w:pPr>
              <w:rPr>
                <w:rFonts w:cs="Arial"/>
                <w:lang w:val="en-US"/>
              </w:rPr>
            </w:pPr>
            <w:r>
              <w:rPr>
                <w:rFonts w:cs="Arial"/>
                <w:lang w:val="en-US"/>
              </w:rPr>
              <w:t xml:space="preserve">Material </w:t>
            </w:r>
            <w:proofErr w:type="spellStart"/>
            <w:r>
              <w:rPr>
                <w:rFonts w:cs="Arial"/>
                <w:lang w:val="en-US"/>
              </w:rPr>
              <w:t>Potencialmente</w:t>
            </w:r>
            <w:proofErr w:type="spellEnd"/>
            <w:r>
              <w:rPr>
                <w:rFonts w:cs="Arial"/>
                <w:lang w:val="en-US"/>
              </w:rPr>
              <w:t xml:space="preserve"> </w:t>
            </w:r>
            <w:proofErr w:type="spellStart"/>
            <w:r>
              <w:rPr>
                <w:rFonts w:cs="Arial"/>
                <w:lang w:val="en-US"/>
              </w:rPr>
              <w:t>Reciclable</w:t>
            </w:r>
            <w:proofErr w:type="spellEnd"/>
          </w:p>
        </w:tc>
      </w:tr>
      <w:tr w:rsidR="0094429F" w:rsidRPr="006573E3" w14:paraId="30F4056B" w14:textId="77777777" w:rsidTr="00B24E86">
        <w:tc>
          <w:tcPr>
            <w:tcW w:w="1701" w:type="dxa"/>
            <w:vAlign w:val="center"/>
          </w:tcPr>
          <w:p w14:paraId="4256BE58" w14:textId="1C80AEB1" w:rsidR="0094429F" w:rsidRPr="00B24E86" w:rsidRDefault="0094429F" w:rsidP="00944828">
            <w:pPr>
              <w:rPr>
                <w:rFonts w:cs="Arial"/>
                <w:i/>
              </w:rPr>
            </w:pPr>
            <w:r>
              <w:rPr>
                <w:rFonts w:cs="Arial"/>
                <w:i/>
              </w:rPr>
              <w:t>IoT</w:t>
            </w:r>
          </w:p>
        </w:tc>
        <w:tc>
          <w:tcPr>
            <w:tcW w:w="4060" w:type="dxa"/>
            <w:vAlign w:val="center"/>
          </w:tcPr>
          <w:p w14:paraId="14D0FFDA" w14:textId="0FBA8775" w:rsidR="0094429F" w:rsidRDefault="0094429F" w:rsidP="00976F1B">
            <w:pPr>
              <w:rPr>
                <w:rFonts w:cs="Arial"/>
                <w:lang w:val="en-US"/>
              </w:rPr>
            </w:pPr>
            <w:r>
              <w:rPr>
                <w:rFonts w:cs="Arial"/>
                <w:lang w:val="en-US"/>
              </w:rPr>
              <w:t xml:space="preserve">Internet de </w:t>
            </w:r>
            <w:proofErr w:type="spellStart"/>
            <w:r>
              <w:rPr>
                <w:rFonts w:cs="Arial"/>
                <w:lang w:val="en-US"/>
              </w:rPr>
              <w:t>las</w:t>
            </w:r>
            <w:proofErr w:type="spellEnd"/>
            <w:r>
              <w:rPr>
                <w:rFonts w:cs="Arial"/>
                <w:lang w:val="en-US"/>
              </w:rPr>
              <w:t xml:space="preserve"> </w:t>
            </w:r>
            <w:proofErr w:type="spellStart"/>
            <w:r>
              <w:rPr>
                <w:rFonts w:cs="Arial"/>
                <w:lang w:val="en-US"/>
              </w:rPr>
              <w:t>cosas</w:t>
            </w:r>
            <w:proofErr w:type="spellEnd"/>
          </w:p>
        </w:tc>
      </w:tr>
      <w:tr w:rsidR="00A51660" w:rsidRPr="006573E3" w14:paraId="211552A4" w14:textId="77777777" w:rsidTr="00B24E86">
        <w:tc>
          <w:tcPr>
            <w:tcW w:w="1701" w:type="dxa"/>
            <w:vAlign w:val="center"/>
          </w:tcPr>
          <w:p w14:paraId="1F1E2665" w14:textId="4A1015B3" w:rsidR="00A51660" w:rsidRDefault="00A51660" w:rsidP="00944828">
            <w:pPr>
              <w:rPr>
                <w:rFonts w:cs="Arial"/>
                <w:i/>
              </w:rPr>
            </w:pPr>
            <w:r>
              <w:rPr>
                <w:rFonts w:cs="Arial"/>
                <w:i/>
              </w:rPr>
              <w:t>COP</w:t>
            </w:r>
          </w:p>
        </w:tc>
        <w:tc>
          <w:tcPr>
            <w:tcW w:w="4060" w:type="dxa"/>
            <w:vAlign w:val="center"/>
          </w:tcPr>
          <w:p w14:paraId="62B3A6DD" w14:textId="661D4FBD" w:rsidR="00A51660" w:rsidRDefault="00A51660" w:rsidP="00976F1B">
            <w:pPr>
              <w:rPr>
                <w:rFonts w:cs="Arial"/>
                <w:lang w:val="en-US"/>
              </w:rPr>
            </w:pPr>
            <w:r>
              <w:rPr>
                <w:rFonts w:cs="Arial"/>
                <w:lang w:val="en-US"/>
              </w:rPr>
              <w:t xml:space="preserve">Pesos </w:t>
            </w:r>
            <w:proofErr w:type="spellStart"/>
            <w:r>
              <w:rPr>
                <w:rFonts w:cs="Arial"/>
                <w:lang w:val="en-US"/>
              </w:rPr>
              <w:t>Colombianos</w:t>
            </w:r>
            <w:proofErr w:type="spellEnd"/>
          </w:p>
        </w:tc>
      </w:tr>
      <w:tr w:rsidR="00757A02" w:rsidRPr="006573E3" w14:paraId="6135C503" w14:textId="77777777" w:rsidTr="00B24E86">
        <w:tc>
          <w:tcPr>
            <w:tcW w:w="1701" w:type="dxa"/>
            <w:vAlign w:val="center"/>
          </w:tcPr>
          <w:p w14:paraId="4FA388A9" w14:textId="66D4003E" w:rsidR="00757A02" w:rsidRDefault="00757A02" w:rsidP="00944828">
            <w:pPr>
              <w:rPr>
                <w:rFonts w:cs="Arial"/>
                <w:i/>
              </w:rPr>
            </w:pPr>
            <w:r>
              <w:rPr>
                <w:rFonts w:cs="Arial"/>
                <w:i/>
              </w:rPr>
              <w:t>dB</w:t>
            </w:r>
          </w:p>
        </w:tc>
        <w:tc>
          <w:tcPr>
            <w:tcW w:w="4060" w:type="dxa"/>
            <w:vAlign w:val="center"/>
          </w:tcPr>
          <w:p w14:paraId="4FBEAE69" w14:textId="5763FE30" w:rsidR="00757A02" w:rsidRDefault="00757A02" w:rsidP="00976F1B">
            <w:pPr>
              <w:rPr>
                <w:rFonts w:cs="Arial"/>
                <w:lang w:val="en-US"/>
              </w:rPr>
            </w:pPr>
            <w:r>
              <w:rPr>
                <w:rFonts w:cs="Arial"/>
                <w:lang w:val="en-US"/>
              </w:rPr>
              <w:t xml:space="preserve">Decibels </w:t>
            </w:r>
          </w:p>
        </w:tc>
      </w:tr>
      <w:tr w:rsidR="00944828" w:rsidRPr="006573E3" w14:paraId="04DA7FF9" w14:textId="77777777" w:rsidTr="00B24E86">
        <w:tc>
          <w:tcPr>
            <w:tcW w:w="1701" w:type="dxa"/>
            <w:vAlign w:val="center"/>
          </w:tcPr>
          <w:p w14:paraId="342EE2C8" w14:textId="77777777" w:rsidR="00944828" w:rsidRPr="006573E3" w:rsidRDefault="00944828" w:rsidP="00944828">
            <w:pPr>
              <w:rPr>
                <w:rFonts w:cs="Arial"/>
                <w:i/>
              </w:rPr>
            </w:pPr>
            <w:r w:rsidRPr="006573E3">
              <w:rPr>
                <w:rFonts w:cs="Arial"/>
                <w:i/>
              </w:rPr>
              <w:t>RFF</w:t>
            </w:r>
          </w:p>
        </w:tc>
        <w:tc>
          <w:tcPr>
            <w:tcW w:w="4060" w:type="dxa"/>
            <w:vAlign w:val="center"/>
          </w:tcPr>
          <w:p w14:paraId="05BED413" w14:textId="77777777" w:rsidR="00944828" w:rsidRPr="006573E3" w:rsidRDefault="00944828" w:rsidP="00976F1B">
            <w:pPr>
              <w:rPr>
                <w:rFonts w:cs="Arial"/>
                <w:lang w:val="en-US"/>
              </w:rPr>
            </w:pPr>
            <w:proofErr w:type="spellStart"/>
            <w:r w:rsidRPr="006573E3">
              <w:rPr>
                <w:rFonts w:cs="Arial"/>
                <w:lang w:val="en-US"/>
              </w:rPr>
              <w:t>Racimos</w:t>
            </w:r>
            <w:proofErr w:type="spellEnd"/>
            <w:r w:rsidRPr="006573E3">
              <w:rPr>
                <w:rFonts w:cs="Arial"/>
                <w:lang w:val="en-US"/>
              </w:rPr>
              <w:t xml:space="preserve"> de </w:t>
            </w:r>
            <w:proofErr w:type="spellStart"/>
            <w:r w:rsidRPr="006573E3">
              <w:rPr>
                <w:rFonts w:cs="Arial"/>
                <w:lang w:val="en-US"/>
              </w:rPr>
              <w:t>fruta</w:t>
            </w:r>
            <w:proofErr w:type="spellEnd"/>
            <w:r w:rsidRPr="006573E3">
              <w:rPr>
                <w:rFonts w:cs="Arial"/>
                <w:lang w:val="en-US"/>
              </w:rPr>
              <w:t xml:space="preserve"> </w:t>
            </w:r>
            <w:proofErr w:type="spellStart"/>
            <w:r w:rsidRPr="006573E3">
              <w:rPr>
                <w:rFonts w:cs="Arial"/>
                <w:lang w:val="en-US"/>
              </w:rPr>
              <w:t>fresca</w:t>
            </w:r>
            <w:proofErr w:type="spellEnd"/>
          </w:p>
        </w:tc>
      </w:tr>
    </w:tbl>
    <w:p w14:paraId="4D6C273B" w14:textId="77777777" w:rsidR="00E9485A" w:rsidRDefault="00E9485A" w:rsidP="00C50B29">
      <w:pPr>
        <w:rPr>
          <w:lang w:val="es-ES" w:eastAsia="es-ES"/>
        </w:rPr>
      </w:pPr>
    </w:p>
    <w:p w14:paraId="4929EFFB" w14:textId="77777777" w:rsidR="00E9485A" w:rsidRDefault="00E9485A" w:rsidP="00C50B29">
      <w:pPr>
        <w:rPr>
          <w:lang w:val="es-ES" w:eastAsia="es-ES"/>
        </w:rPr>
      </w:pPr>
    </w:p>
    <w:p w14:paraId="68E83916" w14:textId="77777777" w:rsidR="00E9485A" w:rsidRDefault="00E9485A" w:rsidP="00C50B29">
      <w:pPr>
        <w:rPr>
          <w:lang w:val="es-ES" w:eastAsia="es-ES"/>
        </w:rPr>
      </w:pPr>
    </w:p>
    <w:p w14:paraId="2FE2F715" w14:textId="77777777" w:rsidR="00E9485A" w:rsidRDefault="00E9485A" w:rsidP="00C50B29">
      <w:pPr>
        <w:rPr>
          <w:lang w:val="es-ES" w:eastAsia="es-ES"/>
        </w:rPr>
      </w:pPr>
    </w:p>
    <w:p w14:paraId="312D9E4C" w14:textId="77777777" w:rsidR="00E9485A" w:rsidRDefault="00E9485A" w:rsidP="00C50B29">
      <w:pPr>
        <w:rPr>
          <w:lang w:val="es-ES" w:eastAsia="es-ES"/>
        </w:rPr>
      </w:pPr>
    </w:p>
    <w:p w14:paraId="3E1E8FE4" w14:textId="77777777" w:rsidR="00E9485A" w:rsidRDefault="00E9485A" w:rsidP="00C50B29">
      <w:pPr>
        <w:rPr>
          <w:lang w:val="es-ES" w:eastAsia="es-ES"/>
        </w:rPr>
      </w:pPr>
    </w:p>
    <w:p w14:paraId="35830634" w14:textId="77777777" w:rsidR="00E9485A" w:rsidRDefault="00E9485A" w:rsidP="00C50B29">
      <w:pPr>
        <w:rPr>
          <w:lang w:val="es-ES" w:eastAsia="es-ES"/>
        </w:rPr>
      </w:pPr>
    </w:p>
    <w:p w14:paraId="7E91D3B3" w14:textId="77777777" w:rsidR="00E9485A" w:rsidRDefault="00E9485A" w:rsidP="00C50B29">
      <w:pPr>
        <w:rPr>
          <w:lang w:val="es-ES" w:eastAsia="es-ES"/>
        </w:rPr>
      </w:pPr>
    </w:p>
    <w:p w14:paraId="3B737FED" w14:textId="77777777" w:rsidR="00E9485A" w:rsidRDefault="00E9485A" w:rsidP="00C50B29">
      <w:pPr>
        <w:rPr>
          <w:lang w:val="es-ES" w:eastAsia="es-ES"/>
        </w:rPr>
      </w:pPr>
    </w:p>
    <w:p w14:paraId="58FF715A" w14:textId="77777777" w:rsidR="00E9485A" w:rsidRDefault="00E9485A" w:rsidP="00C50B29">
      <w:pPr>
        <w:rPr>
          <w:lang w:val="es-ES" w:eastAsia="es-ES"/>
        </w:rPr>
      </w:pPr>
    </w:p>
    <w:p w14:paraId="5AAC63C2" w14:textId="77777777" w:rsidR="00E9485A" w:rsidRDefault="00E9485A" w:rsidP="00C50B29">
      <w:pPr>
        <w:rPr>
          <w:lang w:val="es-ES" w:eastAsia="es-ES"/>
        </w:rPr>
      </w:pPr>
    </w:p>
    <w:p w14:paraId="227BF00E" w14:textId="77777777" w:rsidR="00E9485A" w:rsidRDefault="00E9485A" w:rsidP="00C50B29">
      <w:pPr>
        <w:rPr>
          <w:lang w:val="es-ES" w:eastAsia="es-ES"/>
        </w:rPr>
      </w:pPr>
    </w:p>
    <w:p w14:paraId="07B5161E" w14:textId="77777777" w:rsidR="00C50B29" w:rsidRDefault="00C50B29" w:rsidP="00C50B29">
      <w:pPr>
        <w:rPr>
          <w:lang w:val="es-ES" w:eastAsia="es-ES"/>
        </w:rPr>
      </w:pPr>
    </w:p>
    <w:p w14:paraId="491E25E2" w14:textId="77777777" w:rsidR="00C50B29" w:rsidRPr="00C50B29" w:rsidRDefault="00C50B29" w:rsidP="00C50B29">
      <w:pPr>
        <w:rPr>
          <w:lang w:val="es-ES" w:eastAsia="es-ES"/>
        </w:rPr>
        <w:sectPr w:rsidR="00C50B29" w:rsidRPr="00C50B29" w:rsidSect="000B09FE">
          <w:pgSz w:w="12240" w:h="15840" w:code="1"/>
          <w:pgMar w:top="1440" w:right="1440" w:bottom="1440" w:left="2041" w:header="709" w:footer="709" w:gutter="0"/>
          <w:pgNumType w:fmt="upperRoman"/>
          <w:cols w:space="708"/>
          <w:titlePg/>
          <w:docGrid w:linePitch="360"/>
        </w:sectPr>
      </w:pPr>
    </w:p>
    <w:p w14:paraId="24A036A8" w14:textId="77777777" w:rsidR="00513907" w:rsidRPr="00A81455" w:rsidRDefault="00513907" w:rsidP="008736A3">
      <w:pPr>
        <w:pStyle w:val="Ttulospreliminares2"/>
      </w:pPr>
      <w:bookmarkStart w:id="29" w:name="_Ref256611350"/>
      <w:bookmarkStart w:id="30" w:name="_Toc42252782"/>
      <w:r w:rsidRPr="00A81455">
        <w:lastRenderedPageBreak/>
        <w:t>I</w:t>
      </w:r>
      <w:r w:rsidR="00865AFD" w:rsidRPr="00A81455">
        <w:t>ntroducción</w:t>
      </w:r>
      <w:bookmarkEnd w:id="24"/>
      <w:bookmarkEnd w:id="25"/>
      <w:bookmarkEnd w:id="26"/>
      <w:bookmarkEnd w:id="27"/>
      <w:bookmarkEnd w:id="28"/>
      <w:bookmarkEnd w:id="29"/>
      <w:bookmarkEnd w:id="30"/>
    </w:p>
    <w:p w14:paraId="315D7F8F" w14:textId="77777777" w:rsidR="00995C8C" w:rsidRPr="003062D9" w:rsidRDefault="00995C8C" w:rsidP="003062D9">
      <w:pPr>
        <w:pStyle w:val="Prrafodelista"/>
        <w:rPr>
          <w:rStyle w:val="Textoennegrita"/>
          <w:bCs w:val="0"/>
          <w:sz w:val="22"/>
        </w:rPr>
      </w:pPr>
      <w:r w:rsidRPr="003062D9">
        <w:rPr>
          <w:rStyle w:val="Textoennegrita"/>
          <w:bCs w:val="0"/>
          <w:sz w:val="22"/>
        </w:rPr>
        <w:t xml:space="preserve">En </w:t>
      </w:r>
      <w:r w:rsidR="00865AFD" w:rsidRPr="003062D9">
        <w:rPr>
          <w:rStyle w:val="Textoennegrita"/>
          <w:bCs w:val="0"/>
          <w:sz w:val="22"/>
        </w:rPr>
        <w:t>la introducción</w:t>
      </w:r>
      <w:r w:rsidRPr="003062D9">
        <w:rPr>
          <w:rStyle w:val="Textoennegrita"/>
          <w:bCs w:val="0"/>
          <w:sz w:val="22"/>
        </w:rPr>
        <w:t>, el autor presenta y señala la importancia, el origen (los antecedentes teóricos y prácticos), los objetivos, los alcances, las limitaciones, la metodología empleada, el significado que el estudio tiene en el avance del campo respectivo y su aplicación en el área investigada.</w:t>
      </w:r>
      <w:r w:rsidR="006934DB" w:rsidRPr="006934DB">
        <w:rPr>
          <w:rStyle w:val="Textoennegrita"/>
          <w:bCs w:val="0"/>
          <w:sz w:val="22"/>
        </w:rPr>
        <w:t xml:space="preserve"> </w:t>
      </w:r>
      <w:r w:rsidR="006934DB" w:rsidRPr="003062D9">
        <w:rPr>
          <w:rStyle w:val="Textoennegrita"/>
          <w:bCs w:val="0"/>
          <w:sz w:val="22"/>
        </w:rPr>
        <w:t>No debe confundirse con el resumen</w:t>
      </w:r>
      <w:r w:rsidR="00C4101B">
        <w:rPr>
          <w:rStyle w:val="Textoennegrita"/>
          <w:bCs w:val="0"/>
          <w:sz w:val="22"/>
        </w:rPr>
        <w:t xml:space="preserve"> y s</w:t>
      </w:r>
      <w:r w:rsidR="00C4101B" w:rsidRPr="003062D9">
        <w:rPr>
          <w:rStyle w:val="Textoennegrita"/>
          <w:bCs w:val="0"/>
          <w:sz w:val="22"/>
        </w:rPr>
        <w:t xml:space="preserve">e recomienda que la introducción tenga una extensión de mínimo 2 páginas y máximo de </w:t>
      </w:r>
      <w:r w:rsidR="00C4101B">
        <w:rPr>
          <w:rStyle w:val="Textoennegrita"/>
          <w:bCs w:val="0"/>
          <w:sz w:val="22"/>
        </w:rPr>
        <w:t>4</w:t>
      </w:r>
      <w:r w:rsidR="00C4101B" w:rsidRPr="003062D9">
        <w:rPr>
          <w:rStyle w:val="Textoennegrita"/>
          <w:bCs w:val="0"/>
          <w:sz w:val="22"/>
        </w:rPr>
        <w:t xml:space="preserve"> páginas.</w:t>
      </w:r>
    </w:p>
    <w:p w14:paraId="6AF35116" w14:textId="77777777" w:rsidR="00865D6A" w:rsidRPr="003062D9" w:rsidRDefault="00865D6A" w:rsidP="003062D9">
      <w:pPr>
        <w:pStyle w:val="Prrafodelista"/>
        <w:rPr>
          <w:rStyle w:val="Textoennegrita"/>
          <w:bCs w:val="0"/>
          <w:sz w:val="22"/>
        </w:rPr>
      </w:pPr>
    </w:p>
    <w:p w14:paraId="137AA56B" w14:textId="0DB2C6A4" w:rsidR="006934DB" w:rsidRDefault="006934DB" w:rsidP="006934DB">
      <w:pPr>
        <w:pStyle w:val="Prrafodelista"/>
      </w:pPr>
      <w:r>
        <w:t>La</w:t>
      </w:r>
      <w:r w:rsidRPr="003062D9">
        <w:t xml:space="preserve"> presente plantilla </w:t>
      </w:r>
      <w:r>
        <w:t xml:space="preserve">maneja </w:t>
      </w:r>
      <w:r w:rsidR="00752E33">
        <w:t>la fuente Arial</w:t>
      </w:r>
      <w:r w:rsidRPr="003062D9">
        <w:t xml:space="preserve"> </w:t>
      </w:r>
      <w:r>
        <w:t xml:space="preserve">para el texto de los párrafos y </w:t>
      </w:r>
      <w:r w:rsidRPr="003062D9">
        <w:t>para los títulos</w:t>
      </w:r>
      <w:r>
        <w:t xml:space="preserve"> y subtítulos. Sin embargo, es posible sugerir otras fuentes tales como </w:t>
      </w:r>
      <w:proofErr w:type="spellStart"/>
      <w:r>
        <w:t>Garomond</w:t>
      </w:r>
      <w:proofErr w:type="spellEnd"/>
      <w:r>
        <w:t xml:space="preserve">, Calibri, Cambria o Times New </w:t>
      </w:r>
      <w:proofErr w:type="spellStart"/>
      <w:r>
        <w:t>Roman</w:t>
      </w:r>
      <w:proofErr w:type="spellEnd"/>
      <w:r>
        <w:t xml:space="preserve">, </w:t>
      </w:r>
      <w:r w:rsidR="00333EC1">
        <w:t>que,</w:t>
      </w:r>
      <w:r>
        <w:t xml:space="preserve"> por claridad y forma, son adecuadas para la edición de textos académicos. </w:t>
      </w:r>
    </w:p>
    <w:p w14:paraId="6328A70D" w14:textId="77777777" w:rsidR="006934DB" w:rsidRDefault="006934DB" w:rsidP="006934DB">
      <w:pPr>
        <w:pStyle w:val="Prrafodelista"/>
      </w:pPr>
    </w:p>
    <w:p w14:paraId="299D8BDE" w14:textId="77777777" w:rsidR="0030375C" w:rsidRPr="003062D9" w:rsidRDefault="006934DB" w:rsidP="003062D9">
      <w:pPr>
        <w:pStyle w:val="Prrafodelista"/>
        <w:rPr>
          <w:rStyle w:val="Textoennegrita"/>
          <w:bCs w:val="0"/>
          <w:sz w:val="22"/>
        </w:rPr>
      </w:pPr>
      <w:r>
        <w:t xml:space="preserve">Esta sección se </w:t>
      </w:r>
      <w:r w:rsidR="0030375C" w:rsidRPr="003062D9">
        <w:rPr>
          <w:rStyle w:val="Textoennegrita"/>
          <w:bCs w:val="0"/>
          <w:sz w:val="22"/>
        </w:rPr>
        <w:t xml:space="preserve">encabeza con la palabra introducción, escrita con </w:t>
      </w:r>
      <w:r w:rsidR="00D875B4">
        <w:rPr>
          <w:rStyle w:val="Textoennegrita"/>
          <w:bCs w:val="0"/>
          <w:sz w:val="22"/>
        </w:rPr>
        <w:t xml:space="preserve">minúscula </w:t>
      </w:r>
      <w:r w:rsidR="00976F1B">
        <w:rPr>
          <w:rStyle w:val="Textoennegrita"/>
          <w:bCs w:val="0"/>
          <w:sz w:val="22"/>
        </w:rPr>
        <w:t>(en la primera línea)</w:t>
      </w:r>
      <w:r w:rsidR="00676392">
        <w:rPr>
          <w:rStyle w:val="Textoennegrita"/>
          <w:bCs w:val="0"/>
          <w:sz w:val="22"/>
        </w:rPr>
        <w:t xml:space="preserve">, </w:t>
      </w:r>
      <w:r w:rsidR="00542280">
        <w:rPr>
          <w:rStyle w:val="Textoennegrita"/>
          <w:bCs w:val="0"/>
          <w:sz w:val="22"/>
        </w:rPr>
        <w:t xml:space="preserve">con un </w:t>
      </w:r>
      <w:r w:rsidR="000A442E">
        <w:rPr>
          <w:rStyle w:val="Textoennegrita"/>
          <w:bCs w:val="0"/>
          <w:sz w:val="22"/>
        </w:rPr>
        <w:t>espaciado</w:t>
      </w:r>
      <w:r w:rsidR="00542280">
        <w:rPr>
          <w:rStyle w:val="Textoennegrita"/>
          <w:bCs w:val="0"/>
          <w:sz w:val="22"/>
        </w:rPr>
        <w:t xml:space="preserve"> </w:t>
      </w:r>
      <w:r w:rsidR="00915067">
        <w:rPr>
          <w:rStyle w:val="Textoennegrita"/>
          <w:bCs w:val="0"/>
          <w:sz w:val="22"/>
        </w:rPr>
        <w:t xml:space="preserve">anterior de 100 puntos y </w:t>
      </w:r>
      <w:r w:rsidR="00542280">
        <w:rPr>
          <w:rStyle w:val="Textoennegrita"/>
          <w:bCs w:val="0"/>
          <w:sz w:val="22"/>
        </w:rPr>
        <w:t xml:space="preserve">posterior de </w:t>
      </w:r>
      <w:r w:rsidR="00915067">
        <w:rPr>
          <w:rStyle w:val="Textoennegrita"/>
          <w:bCs w:val="0"/>
          <w:sz w:val="22"/>
        </w:rPr>
        <w:t>24</w:t>
      </w:r>
      <w:r w:rsidR="000A442E">
        <w:rPr>
          <w:rStyle w:val="Textoennegrita"/>
          <w:bCs w:val="0"/>
          <w:sz w:val="22"/>
        </w:rPr>
        <w:t xml:space="preserve"> puntos</w:t>
      </w:r>
      <w:r w:rsidR="000948B8">
        <w:rPr>
          <w:rStyle w:val="Textoennegrita"/>
          <w:bCs w:val="0"/>
          <w:sz w:val="22"/>
        </w:rPr>
        <w:t xml:space="preserve">, </w:t>
      </w:r>
      <w:r w:rsidR="000A442E">
        <w:rPr>
          <w:rStyle w:val="Textoennegrita"/>
          <w:bCs w:val="0"/>
          <w:sz w:val="22"/>
        </w:rPr>
        <w:t>interlineado</w:t>
      </w:r>
      <w:r w:rsidR="00542280">
        <w:rPr>
          <w:rStyle w:val="Textoennegrita"/>
          <w:bCs w:val="0"/>
          <w:sz w:val="22"/>
        </w:rPr>
        <w:t xml:space="preserve"> sencillo</w:t>
      </w:r>
      <w:r w:rsidR="00C4101B">
        <w:rPr>
          <w:rStyle w:val="Textoennegrita"/>
          <w:bCs w:val="0"/>
          <w:sz w:val="22"/>
        </w:rPr>
        <w:t xml:space="preserve"> y </w:t>
      </w:r>
      <w:r w:rsidR="00676392">
        <w:rPr>
          <w:rStyle w:val="Textoennegrita"/>
          <w:bCs w:val="0"/>
          <w:sz w:val="22"/>
        </w:rPr>
        <w:t xml:space="preserve">en letra </w:t>
      </w:r>
      <w:r w:rsidR="000948B8">
        <w:rPr>
          <w:rStyle w:val="Textoennegrita"/>
          <w:bCs w:val="0"/>
          <w:sz w:val="22"/>
        </w:rPr>
        <w:t xml:space="preserve">negrilla </w:t>
      </w:r>
      <w:r w:rsidR="00C4101B">
        <w:rPr>
          <w:rStyle w:val="Textoennegrita"/>
          <w:bCs w:val="0"/>
          <w:sz w:val="22"/>
        </w:rPr>
        <w:t xml:space="preserve">de 20 puntos (en este caso se usa </w:t>
      </w:r>
      <w:r w:rsidR="00752E33">
        <w:rPr>
          <w:rStyle w:val="Textoennegrita"/>
          <w:bCs w:val="0"/>
          <w:sz w:val="22"/>
        </w:rPr>
        <w:t>Arial</w:t>
      </w:r>
      <w:r w:rsidR="00676392">
        <w:rPr>
          <w:rStyle w:val="Textoennegrita"/>
          <w:bCs w:val="0"/>
          <w:sz w:val="22"/>
        </w:rPr>
        <w:t>)</w:t>
      </w:r>
      <w:r w:rsidR="0030375C" w:rsidRPr="003062D9">
        <w:rPr>
          <w:rStyle w:val="Textoennegrita"/>
          <w:bCs w:val="0"/>
          <w:sz w:val="22"/>
        </w:rPr>
        <w:t xml:space="preserve">. </w:t>
      </w:r>
    </w:p>
    <w:p w14:paraId="1C0B9DF1" w14:textId="77777777" w:rsidR="007D4BE9" w:rsidRPr="003062D9" w:rsidRDefault="007D4BE9" w:rsidP="003062D9">
      <w:pPr>
        <w:pStyle w:val="Prrafodelista"/>
        <w:rPr>
          <w:rStyle w:val="Textoennegrita"/>
          <w:bCs w:val="0"/>
          <w:sz w:val="22"/>
        </w:rPr>
      </w:pPr>
    </w:p>
    <w:p w14:paraId="04B6D54F" w14:textId="77777777" w:rsidR="00194847" w:rsidRPr="00150185" w:rsidRDefault="00C4101B" w:rsidP="003062D9">
      <w:pPr>
        <w:pStyle w:val="Prrafodelista"/>
      </w:pPr>
      <w:r w:rsidRPr="00D30CCF">
        <w:t xml:space="preserve">La </w:t>
      </w:r>
      <w:r w:rsidRPr="00150185">
        <w:t xml:space="preserve">presente plantilla tiene en cuenta aspectos importantes de </w:t>
      </w:r>
      <w:r w:rsidR="00194847" w:rsidRPr="00150185">
        <w:t>la Norma Técnica Colombiana - NTC 1486</w:t>
      </w:r>
      <w:r w:rsidR="003044FB" w:rsidRPr="00150185">
        <w:t xml:space="preserve"> y el Manual de publicaciones de la APA</w:t>
      </w:r>
      <w:r w:rsidR="00A837B2" w:rsidRPr="00150185">
        <w:t>, con el fin que sea</w:t>
      </w:r>
      <w:r w:rsidR="00D30CCF" w:rsidRPr="00150185">
        <w:t>n</w:t>
      </w:r>
      <w:r w:rsidR="00A837B2" w:rsidRPr="00150185">
        <w:t xml:space="preserve"> usada</w:t>
      </w:r>
      <w:r w:rsidR="00D30CCF" w:rsidRPr="00150185">
        <w:t>s</w:t>
      </w:r>
      <w:r w:rsidR="00A837B2" w:rsidRPr="00150185">
        <w:t xml:space="preserve"> pa</w:t>
      </w:r>
      <w:r w:rsidR="00194847" w:rsidRPr="00150185">
        <w:t>ra la presentación final de las tesis de maestría</w:t>
      </w:r>
      <w:r w:rsidR="00AB1012" w:rsidRPr="00150185">
        <w:t>,</w:t>
      </w:r>
      <w:r w:rsidR="00194847" w:rsidRPr="00150185">
        <w:t xml:space="preserve"> doctorado y especializaciones y especia</w:t>
      </w:r>
      <w:r w:rsidR="00120EC1" w:rsidRPr="00150185">
        <w:t>lidades en el área de la salud, desarrolladas en la Universidad Nacional de Colombia.</w:t>
      </w:r>
    </w:p>
    <w:p w14:paraId="7521F85C" w14:textId="77777777" w:rsidR="00194847" w:rsidRPr="003062D9" w:rsidRDefault="00194847" w:rsidP="003062D9">
      <w:pPr>
        <w:pStyle w:val="Prrafodelista"/>
      </w:pPr>
    </w:p>
    <w:p w14:paraId="3341D842" w14:textId="77777777" w:rsidR="00194847" w:rsidRDefault="00194847" w:rsidP="003062D9">
      <w:pPr>
        <w:pStyle w:val="Prrafodelista"/>
      </w:pPr>
      <w:r w:rsidRPr="003062D9">
        <w:t xml:space="preserve">Las márgenes deben ser </w:t>
      </w:r>
      <w:r w:rsidR="00E65FCE">
        <w:t>de 2,54</w:t>
      </w:r>
      <w:r w:rsidRPr="003062D9">
        <w:t xml:space="preserve"> centímetros</w:t>
      </w:r>
      <w:r w:rsidR="00E65FCE">
        <w:t xml:space="preserve"> (1 pulgada) en la parte superior, inferior y exterior y de 3,6 centímetros en la margen interna</w:t>
      </w:r>
      <w:r w:rsidR="0068171A">
        <w:t xml:space="preserve"> (a partir de márgenes simétricos)</w:t>
      </w:r>
      <w:r w:rsidR="0032110A">
        <w:t>. L</w:t>
      </w:r>
      <w:r w:rsidR="003F70AE">
        <w:t>a</w:t>
      </w:r>
      <w:r w:rsidR="0032110A">
        <w:t xml:space="preserve"> plantilla </w:t>
      </w:r>
      <w:r w:rsidR="00D30CCF">
        <w:t>está</w:t>
      </w:r>
      <w:r w:rsidR="0032110A">
        <w:t xml:space="preserve"> diseñada para imprimir por lado y lado en hojas tamaño carta</w:t>
      </w:r>
      <w:r w:rsidR="00E65FCE">
        <w:t xml:space="preserve">. </w:t>
      </w:r>
      <w:r w:rsidR="0068171A">
        <w:t xml:space="preserve">Se sugiere que los </w:t>
      </w:r>
      <w:r w:rsidR="00E65FCE">
        <w:t>encabezados cambien según la sección del documento</w:t>
      </w:r>
      <w:r w:rsidR="0068171A">
        <w:t xml:space="preserve"> (para lo cual esta plantilla </w:t>
      </w:r>
      <w:r w:rsidR="00E537BE">
        <w:t>está</w:t>
      </w:r>
      <w:r w:rsidR="0068171A">
        <w:t xml:space="preserve"> </w:t>
      </w:r>
      <w:r w:rsidR="003F70AE">
        <w:t>construida</w:t>
      </w:r>
      <w:r w:rsidR="0068171A">
        <w:t xml:space="preserve"> por secciones)</w:t>
      </w:r>
      <w:r w:rsidR="00E65FCE">
        <w:t>. El n</w:t>
      </w:r>
      <w:r w:rsidRPr="003062D9">
        <w:t xml:space="preserve">úmero de página </w:t>
      </w:r>
      <w:r w:rsidR="00E65FCE">
        <w:t xml:space="preserve">se ubica en la parte </w:t>
      </w:r>
      <w:r w:rsidR="0068171A">
        <w:t xml:space="preserve">superior </w:t>
      </w:r>
      <w:r w:rsidR="00E65FCE">
        <w:t xml:space="preserve">derecha en las páginas impares y en la </w:t>
      </w:r>
      <w:r w:rsidR="0068171A">
        <w:t xml:space="preserve">superior izquierda </w:t>
      </w:r>
      <w:r w:rsidR="00E65FCE">
        <w:t>en las páginas pares (</w:t>
      </w:r>
      <w:r w:rsidR="0068171A">
        <w:t xml:space="preserve">en </w:t>
      </w:r>
      <w:r w:rsidR="003F70AE">
        <w:t xml:space="preserve">letra </w:t>
      </w:r>
      <w:r w:rsidR="00752E33">
        <w:t>Arial</w:t>
      </w:r>
      <w:r w:rsidR="003F70AE">
        <w:t xml:space="preserve"> de 11 puntos</w:t>
      </w:r>
      <w:r w:rsidR="00E65FCE">
        <w:t>, d</w:t>
      </w:r>
      <w:r w:rsidRPr="003062D9">
        <w:t xml:space="preserve">e acuerdo al formato presentado en esta plantilla). El título de cada capítulo debe </w:t>
      </w:r>
      <w:r w:rsidR="0068171A">
        <w:lastRenderedPageBreak/>
        <w:t xml:space="preserve">estar numerado y </w:t>
      </w:r>
      <w:r w:rsidRPr="003062D9">
        <w:t>comenzar en una hoja independiente</w:t>
      </w:r>
      <w:r w:rsidR="00E65FCE">
        <w:t xml:space="preserve"> (página impar) y </w:t>
      </w:r>
      <w:r w:rsidR="0068171A">
        <w:t>con el mismo formato del título Introducción (</w:t>
      </w:r>
      <w:r w:rsidR="0068171A" w:rsidRPr="003062D9">
        <w:rPr>
          <w:rStyle w:val="Textoennegrita"/>
          <w:bCs w:val="0"/>
          <w:sz w:val="22"/>
        </w:rPr>
        <w:t xml:space="preserve">escrita con </w:t>
      </w:r>
      <w:r w:rsidR="0068171A">
        <w:rPr>
          <w:rStyle w:val="Textoennegrita"/>
          <w:bCs w:val="0"/>
          <w:sz w:val="22"/>
        </w:rPr>
        <w:t xml:space="preserve">minúscula, en la primera línea, con un espaciado anterior de 100 puntos y posterior de 24 puntos e interlineado sencillo y en letra de 20 puntos y negrilla; en este caso se usa </w:t>
      </w:r>
      <w:r w:rsidR="00752E33">
        <w:rPr>
          <w:rStyle w:val="Textoennegrita"/>
          <w:bCs w:val="0"/>
          <w:sz w:val="22"/>
        </w:rPr>
        <w:t>Arial</w:t>
      </w:r>
      <w:r w:rsidR="0068171A">
        <w:rPr>
          <w:rStyle w:val="Textoennegrita"/>
          <w:bCs w:val="0"/>
          <w:sz w:val="22"/>
        </w:rPr>
        <w:t>)</w:t>
      </w:r>
      <w:r w:rsidR="0068171A" w:rsidRPr="003062D9">
        <w:rPr>
          <w:rStyle w:val="Textoennegrita"/>
          <w:bCs w:val="0"/>
          <w:sz w:val="22"/>
        </w:rPr>
        <w:t xml:space="preserve">. </w:t>
      </w:r>
      <w:r w:rsidRPr="003062D9">
        <w:t xml:space="preserve">El texto debe llegar hasta la margen inferior establecida. Se debe evitar títulos o subtítulos solos al final de la página o renglones sueltos. </w:t>
      </w:r>
    </w:p>
    <w:p w14:paraId="0012391E" w14:textId="77777777" w:rsidR="00B62BE7" w:rsidRPr="00150185" w:rsidRDefault="00B62BE7" w:rsidP="003062D9">
      <w:pPr>
        <w:pStyle w:val="Prrafodelista"/>
      </w:pPr>
    </w:p>
    <w:p w14:paraId="5625DEE8" w14:textId="77777777" w:rsidR="00194847" w:rsidRPr="00150185" w:rsidRDefault="0098604E" w:rsidP="003062D9">
      <w:pPr>
        <w:pStyle w:val="Prrafodelista"/>
      </w:pPr>
      <w:r w:rsidRPr="00150185">
        <w:t xml:space="preserve">Si se requiere ampliar la información sobre normas adicionales para la escritura se puede consultar la </w:t>
      </w:r>
      <w:r w:rsidR="00526CD0" w:rsidRPr="00150185">
        <w:t xml:space="preserve">Norma Técnica Colombiana - </w:t>
      </w:r>
      <w:r w:rsidRPr="00150185">
        <w:t xml:space="preserve">NTC 1486 </w:t>
      </w:r>
      <w:r w:rsidR="00526CD0" w:rsidRPr="00150185">
        <w:t xml:space="preserve">y el Manual de Publicaciones de la </w:t>
      </w:r>
      <w:r w:rsidR="00526CD0" w:rsidRPr="00150185">
        <w:rPr>
          <w:i/>
        </w:rPr>
        <w:t xml:space="preserve">American </w:t>
      </w:r>
      <w:proofErr w:type="spellStart"/>
      <w:r w:rsidR="00526CD0" w:rsidRPr="00150185">
        <w:rPr>
          <w:i/>
        </w:rPr>
        <w:t>Psychological</w:t>
      </w:r>
      <w:proofErr w:type="spellEnd"/>
      <w:r w:rsidR="00526CD0" w:rsidRPr="00150185">
        <w:rPr>
          <w:i/>
        </w:rPr>
        <w:t xml:space="preserve"> </w:t>
      </w:r>
      <w:proofErr w:type="spellStart"/>
      <w:r w:rsidR="00526CD0" w:rsidRPr="00150185">
        <w:rPr>
          <w:i/>
        </w:rPr>
        <w:t>Association</w:t>
      </w:r>
      <w:proofErr w:type="spellEnd"/>
      <w:r w:rsidR="00526CD0" w:rsidRPr="00150185">
        <w:rPr>
          <w:i/>
        </w:rPr>
        <w:t>.</w:t>
      </w:r>
    </w:p>
    <w:p w14:paraId="05E54E2A" w14:textId="77777777" w:rsidR="00513907" w:rsidRPr="003062D9" w:rsidRDefault="00513907" w:rsidP="003062D9">
      <w:pPr>
        <w:pStyle w:val="Prrafodelista"/>
      </w:pPr>
    </w:p>
    <w:p w14:paraId="48F4673E" w14:textId="4B5B4D32" w:rsidR="00194847" w:rsidRPr="003062D9" w:rsidRDefault="00B62BE7" w:rsidP="003062D9">
      <w:pPr>
        <w:pStyle w:val="Prrafodelista"/>
      </w:pPr>
      <w:r w:rsidRPr="00150185">
        <w:t xml:space="preserve">La tesis </w:t>
      </w:r>
      <w:r w:rsidR="00752E33" w:rsidRPr="00150185">
        <w:t xml:space="preserve">o </w:t>
      </w:r>
      <w:r w:rsidR="0058118D" w:rsidRPr="00150185">
        <w:t>trabajo de investigación</w:t>
      </w:r>
      <w:r w:rsidR="00752E33" w:rsidRPr="00150185">
        <w:t xml:space="preserve"> </w:t>
      </w:r>
      <w:r w:rsidR="00194847" w:rsidRPr="00150185">
        <w:t xml:space="preserve">se debe escribir </w:t>
      </w:r>
      <w:r w:rsidR="0066160F" w:rsidRPr="00150185">
        <w:t>con</w:t>
      </w:r>
      <w:r w:rsidR="00194847" w:rsidRPr="00150185">
        <w:t xml:space="preserve"> interlinea</w:t>
      </w:r>
      <w:r w:rsidR="0066160F" w:rsidRPr="00150185">
        <w:t>do</w:t>
      </w:r>
      <w:r w:rsidR="00194847" w:rsidRPr="00150185">
        <w:t xml:space="preserve"> </w:t>
      </w:r>
      <w:r w:rsidR="00526CD0" w:rsidRPr="00150185">
        <w:t>a 1.5 líneas</w:t>
      </w:r>
      <w:r w:rsidR="00194847" w:rsidRPr="00150185">
        <w:t xml:space="preserve"> y después de punto aparte </w:t>
      </w:r>
      <w:r w:rsidR="00526CD0" w:rsidRPr="00150185">
        <w:t xml:space="preserve">se dejan </w:t>
      </w:r>
      <w:r w:rsidR="00194847" w:rsidRPr="00150185">
        <w:t xml:space="preserve">dos interlíneas </w:t>
      </w:r>
      <w:r w:rsidR="0066160F" w:rsidRPr="00150185">
        <w:t xml:space="preserve">(dos veces la tecla </w:t>
      </w:r>
      <w:proofErr w:type="spellStart"/>
      <w:r w:rsidR="0066160F" w:rsidRPr="00150185">
        <w:t>Enter</w:t>
      </w:r>
      <w:proofErr w:type="spellEnd"/>
      <w:r w:rsidR="0066160F" w:rsidRPr="00150185">
        <w:t>)</w:t>
      </w:r>
      <w:r w:rsidR="00194847" w:rsidRPr="00150185">
        <w:t>.</w:t>
      </w:r>
      <w:r w:rsidR="00454214" w:rsidRPr="00150185">
        <w:t xml:space="preserve"> </w:t>
      </w:r>
      <w:r w:rsidR="00194847" w:rsidRPr="00150185">
        <w:t xml:space="preserve">La redacción </w:t>
      </w:r>
      <w:r w:rsidR="00910432" w:rsidRPr="00150185">
        <w:t>debe ser</w:t>
      </w:r>
      <w:r w:rsidR="00194847" w:rsidRPr="00150185">
        <w:t xml:space="preserve"> impersonal y genérica. La numeración de las hojas </w:t>
      </w:r>
      <w:r w:rsidR="0066160F" w:rsidRPr="00150185">
        <w:t xml:space="preserve">sugiere que las </w:t>
      </w:r>
      <w:r w:rsidR="000806B5" w:rsidRPr="00150185">
        <w:t xml:space="preserve">páginas preliminares </w:t>
      </w:r>
      <w:r w:rsidR="0066160F" w:rsidRPr="00150185">
        <w:t xml:space="preserve">se realicen </w:t>
      </w:r>
      <w:r w:rsidR="000806B5" w:rsidRPr="00150185">
        <w:t xml:space="preserve">en </w:t>
      </w:r>
      <w:r w:rsidR="00194847" w:rsidRPr="00150185">
        <w:t>números</w:t>
      </w:r>
      <w:r w:rsidR="000806B5" w:rsidRPr="00150185">
        <w:t xml:space="preserve"> romanos en mayúscula y las demás en números</w:t>
      </w:r>
      <w:r w:rsidR="00194847" w:rsidRPr="00150185">
        <w:t xml:space="preserve"> arábigos, en forma consecutiva a partir de la introducción</w:t>
      </w:r>
      <w:r w:rsidR="000806B5">
        <w:t xml:space="preserve"> que comenzará con el número 1</w:t>
      </w:r>
      <w:r w:rsidR="00194847" w:rsidRPr="003062D9">
        <w:t xml:space="preserve">. La cubierta y la portada no se </w:t>
      </w:r>
      <w:r w:rsidR="00333EC1" w:rsidRPr="003062D9">
        <w:t>numeran,</w:t>
      </w:r>
      <w:r w:rsidR="00194847" w:rsidRPr="003062D9">
        <w:t xml:space="preserve"> pero si se cuentan</w:t>
      </w:r>
      <w:r w:rsidR="0066160F">
        <w:t xml:space="preserve"> como páginas</w:t>
      </w:r>
      <w:r w:rsidR="00194847" w:rsidRPr="003062D9">
        <w:t>.</w:t>
      </w:r>
    </w:p>
    <w:p w14:paraId="63298206" w14:textId="77777777" w:rsidR="00194847" w:rsidRPr="003062D9" w:rsidRDefault="00194847" w:rsidP="003062D9">
      <w:pPr>
        <w:pStyle w:val="Prrafodelista"/>
      </w:pPr>
    </w:p>
    <w:p w14:paraId="7ABB255A" w14:textId="77777777" w:rsidR="003E0D31" w:rsidRPr="003062D9" w:rsidRDefault="003E0D31" w:rsidP="003062D9">
      <w:pPr>
        <w:pStyle w:val="Prrafodelista"/>
      </w:pPr>
    </w:p>
    <w:p w14:paraId="673F3492" w14:textId="0D15F93F" w:rsidR="00E51829" w:rsidRDefault="003A57F9" w:rsidP="004702D6">
      <w:pPr>
        <w:pStyle w:val="Prrafodelista"/>
      </w:pPr>
      <w:bookmarkStart w:id="31" w:name="_Toc256005571"/>
      <w:bookmarkStart w:id="32" w:name="_Toc256005757"/>
      <w:bookmarkStart w:id="33" w:name="_Toc256084886"/>
      <w:bookmarkStart w:id="34" w:name="_Toc256085013"/>
      <w:bookmarkStart w:id="35" w:name="_Toc256087927"/>
      <w:r>
        <w:t>A continuación se definen los objetivos que propusieron para el desarrollo de este trabajo:</w:t>
      </w:r>
    </w:p>
    <w:p w14:paraId="1F079804" w14:textId="77777777" w:rsidR="003A57F9" w:rsidRDefault="003A57F9" w:rsidP="004702D6">
      <w:pPr>
        <w:pStyle w:val="Prrafodelista"/>
      </w:pPr>
    </w:p>
    <w:p w14:paraId="5185D224"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 GENERAL</w:t>
      </w:r>
    </w:p>
    <w:p w14:paraId="15DB8AA5" w14:textId="77777777" w:rsidR="00481EB1" w:rsidRPr="00481EB1" w:rsidRDefault="00481EB1" w:rsidP="00481EB1">
      <w:pP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Desarrollar un prototipo de un sistema de monitoreo de contenedores de RSU, para planificar las rutas de recolección por demanda, usando como insumo información simulada.</w:t>
      </w:r>
    </w:p>
    <w:p w14:paraId="22628E12" w14:textId="77777777" w:rsidR="00481EB1" w:rsidRPr="00481EB1" w:rsidRDefault="00481EB1" w:rsidP="00481EB1">
      <w:pPr>
        <w:spacing w:line="360" w:lineRule="auto"/>
        <w:jc w:val="both"/>
        <w:rPr>
          <w:rFonts w:eastAsia="Times New Roman" w:cs="Times New Roman"/>
          <w:szCs w:val="24"/>
          <w:lang w:val="es-ES" w:eastAsia="es-ES"/>
        </w:rPr>
      </w:pPr>
    </w:p>
    <w:p w14:paraId="39F10FDF"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S ESPECIFICOS</w:t>
      </w:r>
    </w:p>
    <w:p w14:paraId="6FFAB4DA" w14:textId="77777777" w:rsidR="00481EB1" w:rsidRPr="00481EB1" w:rsidRDefault="00481EB1" w:rsidP="00481EB1">
      <w:pPr>
        <w:numPr>
          <w:ilvl w:val="0"/>
          <w:numId w:val="18"/>
        </w:numPr>
        <w:spacing w:after="0" w:line="360" w:lineRule="auto"/>
        <w:jc w:val="both"/>
        <w:rPr>
          <w:rFonts w:eastAsia="Times New Roman" w:cs="Times New Roman"/>
          <w:szCs w:val="24"/>
          <w:lang w:val="es-ES" w:eastAsia="es-ES"/>
        </w:rPr>
      </w:pPr>
      <w:r w:rsidRPr="00481EB1">
        <w:rPr>
          <w:rFonts w:eastAsia="Times New Roman" w:cs="Times New Roman"/>
          <w:szCs w:val="24"/>
          <w:lang w:val="es-ES" w:eastAsia="es-ES"/>
        </w:rPr>
        <w:t>OE1: Desarrollar un dispositivo para medir de forma remota el nivel de llenado en un contenedor de Residuo Sólido Urbano.</w:t>
      </w:r>
    </w:p>
    <w:p w14:paraId="7FF8FD09"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2: Implementar una red inalámbrica de sensores con tres dispositivos, usando una arquitectura de Internet de las Cosas (IoT).</w:t>
      </w:r>
    </w:p>
    <w:p w14:paraId="0E104D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lastRenderedPageBreak/>
        <w:t xml:space="preserve">OE3: Simular la recolección de información sobre nivel de llenado de los  contenedores de basura ubicados en un área seleccionada de Bogotá (en la  localidad de Engativá) </w:t>
      </w:r>
    </w:p>
    <w:p w14:paraId="227C5A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4: Implementar una aplicación que permita generar y visualizar las rutas para la recolección y la localización de los contenedores que se deben atende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7"/>
          <w:headerReference w:type="default" r:id="rId18"/>
          <w:headerReference w:type="first" r:id="rId19"/>
          <w:pgSz w:w="12240" w:h="15840" w:code="1"/>
          <w:pgMar w:top="1440" w:right="1440" w:bottom="1440" w:left="2041" w:header="709" w:footer="709" w:gutter="0"/>
          <w:pgNumType w:start="1"/>
          <w:cols w:space="708"/>
          <w:titlePg/>
          <w:docGrid w:linePitch="360"/>
        </w:sectPr>
      </w:pPr>
    </w:p>
    <w:bookmarkEnd w:id="31"/>
    <w:bookmarkEnd w:id="32"/>
    <w:bookmarkEnd w:id="33"/>
    <w:bookmarkEnd w:id="34"/>
    <w:bookmarkEnd w:id="35"/>
    <w:p w14:paraId="52E39D84" w14:textId="5122AD94" w:rsidR="008338F6" w:rsidRDefault="00B24E86" w:rsidP="00A74593">
      <w:pPr>
        <w:pStyle w:val="Ttulo1"/>
      </w:pPr>
      <w:r>
        <w:lastRenderedPageBreak/>
        <w:t xml:space="preserve"> Marco </w:t>
      </w:r>
      <w:r w:rsidR="004D6123">
        <w:t>Conceptual</w:t>
      </w:r>
    </w:p>
    <w:p w14:paraId="4E17CBD7" w14:textId="6419B042" w:rsidR="00D75B0B" w:rsidRDefault="00255802" w:rsidP="004D6123">
      <w:pPr>
        <w:pStyle w:val="Ttulo2"/>
        <w:rPr>
          <w:lang w:val="es-ES" w:eastAsia="es-ES"/>
        </w:rPr>
      </w:pPr>
      <w:r>
        <w:rPr>
          <w:lang w:val="es-ES" w:eastAsia="es-ES"/>
        </w:rPr>
        <w:t>Desarrollo Sostenible</w:t>
      </w:r>
    </w:p>
    <w:p w14:paraId="73802F3E" w14:textId="200DD243" w:rsidR="00D73C5B" w:rsidRDefault="00D73C5B" w:rsidP="007E2EBB">
      <w:pPr>
        <w:jc w:val="both"/>
        <w:rPr>
          <w:lang w:val="es-ES" w:eastAsia="es-ES"/>
        </w:rPr>
      </w:pPr>
      <w:r>
        <w:rPr>
          <w:lang w:val="es-ES" w:eastAsia="es-ES"/>
        </w:rPr>
        <w:t xml:space="preserve">El desarrollo sostenible es un asunto de atención urgente en </w:t>
      </w:r>
      <w:r w:rsidR="00623E86">
        <w:rPr>
          <w:lang w:val="es-ES" w:eastAsia="es-ES"/>
        </w:rPr>
        <w:t xml:space="preserve">el </w:t>
      </w:r>
      <w:r>
        <w:rPr>
          <w:lang w:val="es-ES" w:eastAsia="es-ES"/>
        </w:rPr>
        <w:t xml:space="preserve">que las naciones unidas han estado trabajando por aproximadamente 30 años, creando políticas que nos permitan hace un uso eficiente </w:t>
      </w:r>
      <w:r w:rsidR="00AB6807">
        <w:rPr>
          <w:lang w:val="es-ES" w:eastAsia="es-ES"/>
        </w:rPr>
        <w:t xml:space="preserve">y una distribución justa </w:t>
      </w:r>
      <w:r>
        <w:rPr>
          <w:lang w:val="es-ES" w:eastAsia="es-ES"/>
        </w:rPr>
        <w:t>de los recursos del planeta</w:t>
      </w:r>
      <w:r w:rsidR="00AB6807">
        <w:rPr>
          <w:lang w:val="es-ES" w:eastAsia="es-ES"/>
        </w:rPr>
        <w:t>,</w:t>
      </w:r>
      <w:r>
        <w:rPr>
          <w:lang w:val="es-ES" w:eastAsia="es-ES"/>
        </w:rPr>
        <w:t xml:space="preserve"> </w:t>
      </w:r>
      <w:r w:rsidR="00AB6807">
        <w:rPr>
          <w:lang w:val="es-ES" w:eastAsia="es-ES"/>
        </w:rPr>
        <w:t>para</w:t>
      </w:r>
      <w:r>
        <w:rPr>
          <w:lang w:val="es-ES" w:eastAsia="es-ES"/>
        </w:rPr>
        <w:t xml:space="preserve"> que </w:t>
      </w:r>
      <w:r w:rsidR="00AB6807">
        <w:rPr>
          <w:lang w:val="es-ES" w:eastAsia="es-ES"/>
        </w:rPr>
        <w:t>podamos</w:t>
      </w:r>
      <w:r>
        <w:rPr>
          <w:lang w:val="es-ES" w:eastAsia="es-ES"/>
        </w:rPr>
        <w:t xml:space="preserve"> satisfacer nuestras necesidades como especie y convivir con las demás </w:t>
      </w:r>
      <w:r w:rsidR="00623E86">
        <w:rPr>
          <w:lang w:val="es-ES" w:eastAsia="es-ES"/>
        </w:rPr>
        <w:t>especies</w:t>
      </w:r>
      <w:r w:rsidR="00AB6807">
        <w:rPr>
          <w:lang w:val="es-ES" w:eastAsia="es-ES"/>
        </w:rPr>
        <w:t xml:space="preserve"> sin afectar su entorno de vida</w:t>
      </w:r>
      <w:r w:rsidR="00623E86">
        <w:rPr>
          <w:lang w:val="es-ES" w:eastAsia="es-ES"/>
        </w:rPr>
        <w:t>.</w:t>
      </w:r>
      <w:r>
        <w:rPr>
          <w:lang w:val="es-ES" w:eastAsia="es-ES"/>
        </w:rPr>
        <w:t xml:space="preserve"> </w:t>
      </w:r>
      <w:r w:rsidR="00AB6807">
        <w:rPr>
          <w:lang w:val="es-ES" w:eastAsia="es-ES"/>
        </w:rPr>
        <w:t>Creando hábitos</w:t>
      </w:r>
      <w:r w:rsidR="00623E86">
        <w:rPr>
          <w:lang w:val="es-ES" w:eastAsia="es-ES"/>
        </w:rPr>
        <w:t xml:space="preserve"> de explotación sostenibles para que podamos hacer uso de estos recursos con </w:t>
      </w:r>
      <w:r w:rsidR="00AB6807">
        <w:rPr>
          <w:lang w:val="es-ES" w:eastAsia="es-ES"/>
        </w:rPr>
        <w:t>menor velocidad</w:t>
      </w:r>
      <w:r w:rsidR="00623E86">
        <w:rPr>
          <w:lang w:val="es-ES" w:eastAsia="es-ES"/>
        </w:rPr>
        <w:t xml:space="preserve"> que</w:t>
      </w:r>
      <w:r w:rsidR="00AB6807">
        <w:rPr>
          <w:lang w:val="es-ES" w:eastAsia="es-ES"/>
        </w:rPr>
        <w:t xml:space="preserve"> la que</w:t>
      </w:r>
      <w:r w:rsidR="00623E86">
        <w:rPr>
          <w:lang w:val="es-ES" w:eastAsia="es-ES"/>
        </w:rPr>
        <w:t xml:space="preserve"> el planeta los produce </w:t>
      </w:r>
      <w:r w:rsidR="00AB6807">
        <w:rPr>
          <w:lang w:val="es-ES" w:eastAsia="es-ES"/>
        </w:rPr>
        <w:t xml:space="preserve">y no a una velocidad mayor, e impedir así </w:t>
      </w:r>
      <w:r w:rsidR="00623E86">
        <w:rPr>
          <w:lang w:val="es-ES" w:eastAsia="es-ES"/>
        </w:rPr>
        <w:t xml:space="preserve">crisis por desabastecimiento y pobreza. </w:t>
      </w:r>
    </w:p>
    <w:p w14:paraId="21123076" w14:textId="7398363C" w:rsidR="007E2EBB" w:rsidRDefault="00255802" w:rsidP="007E2EBB">
      <w:pPr>
        <w:jc w:val="both"/>
        <w:rPr>
          <w:lang w:val="es-ES" w:eastAsia="es-ES"/>
        </w:rPr>
      </w:pPr>
      <w:r>
        <w:rPr>
          <w:lang w:val="es-ES" w:eastAsia="es-ES"/>
        </w:rPr>
        <w:t>Además</w:t>
      </w:r>
      <w:r w:rsidR="00623E86">
        <w:rPr>
          <w:lang w:val="es-ES" w:eastAsia="es-ES"/>
        </w:rPr>
        <w:t xml:space="preserve"> de los esfuerzos por evitar el aumento desmedido de la población mundial y </w:t>
      </w:r>
      <w:r w:rsidR="007E2EBB">
        <w:rPr>
          <w:lang w:val="es-ES" w:eastAsia="es-ES"/>
        </w:rPr>
        <w:t xml:space="preserve">ocuparse de </w:t>
      </w:r>
      <w:r w:rsidR="00623E86">
        <w:rPr>
          <w:lang w:val="es-ES" w:eastAsia="es-ES"/>
        </w:rPr>
        <w:t xml:space="preserve">otros aspectos de vital importancia como el excesivo consumo de carnes, la deforestación, la emisión de gases de efecto invernadero y la conservación de especies en </w:t>
      </w:r>
      <w:r>
        <w:rPr>
          <w:lang w:val="es-ES" w:eastAsia="es-ES"/>
        </w:rPr>
        <w:t>vía</w:t>
      </w:r>
      <w:r w:rsidR="00623E86">
        <w:rPr>
          <w:lang w:val="es-ES" w:eastAsia="es-ES"/>
        </w:rPr>
        <w:t xml:space="preserve"> de extinción</w:t>
      </w:r>
      <w:r>
        <w:rPr>
          <w:lang w:val="es-ES" w:eastAsia="es-ES"/>
        </w:rPr>
        <w:t>, el tratamiento correcto de los residuos gene</w:t>
      </w:r>
      <w:r w:rsidR="00AB6807">
        <w:rPr>
          <w:lang w:val="es-ES" w:eastAsia="es-ES"/>
        </w:rPr>
        <w:t>rados por las actividades humana</w:t>
      </w:r>
      <w:r>
        <w:rPr>
          <w:lang w:val="es-ES" w:eastAsia="es-ES"/>
        </w:rPr>
        <w:t>s es una de las principales preocupaciones de los</w:t>
      </w:r>
      <w:r w:rsidR="007E2EBB">
        <w:rPr>
          <w:lang w:val="es-ES" w:eastAsia="es-ES"/>
        </w:rPr>
        <w:t xml:space="preserve"> expertos.</w:t>
      </w:r>
      <w:r>
        <w:rPr>
          <w:lang w:val="es-ES" w:eastAsia="es-ES"/>
        </w:rPr>
        <w:t xml:space="preserve"> </w:t>
      </w:r>
      <w:r w:rsidR="007E2EBB">
        <w:rPr>
          <w:lang w:val="es-ES" w:eastAsia="es-ES"/>
        </w:rPr>
        <w:t>E</w:t>
      </w:r>
      <w:r>
        <w:rPr>
          <w:lang w:val="es-ES" w:eastAsia="es-ES"/>
        </w:rPr>
        <w:t>l</w:t>
      </w:r>
      <w:r w:rsidR="007E2EBB">
        <w:rPr>
          <w:lang w:val="es-ES" w:eastAsia="es-ES"/>
        </w:rPr>
        <w:t xml:space="preserve"> </w:t>
      </w:r>
      <w:r>
        <w:rPr>
          <w:lang w:val="es-ES" w:eastAsia="es-ES"/>
        </w:rPr>
        <w:t xml:space="preserve">tema la gestión de residuos </w:t>
      </w:r>
      <w:r w:rsidR="007E2EBB">
        <w:rPr>
          <w:lang w:val="es-ES" w:eastAsia="es-ES"/>
        </w:rPr>
        <w:t>sólidos</w:t>
      </w:r>
      <w:r>
        <w:rPr>
          <w:lang w:val="es-ES" w:eastAsia="es-ES"/>
        </w:rPr>
        <w:t xml:space="preserve"> abarca por lo menos 4 </w:t>
      </w:r>
      <w:r w:rsidR="00AB6807">
        <w:rPr>
          <w:lang w:val="es-ES" w:eastAsia="es-ES"/>
        </w:rPr>
        <w:t>áreas</w:t>
      </w:r>
      <w:r>
        <w:rPr>
          <w:lang w:val="es-ES" w:eastAsia="es-ES"/>
        </w:rPr>
        <w:t xml:space="preserve"> </w:t>
      </w:r>
      <w:r w:rsidR="00AB6807">
        <w:rPr>
          <w:lang w:val="es-ES" w:eastAsia="es-ES"/>
        </w:rPr>
        <w:t>que mejorar</w:t>
      </w:r>
      <w:r>
        <w:rPr>
          <w:lang w:val="es-ES" w:eastAsia="es-ES"/>
        </w:rPr>
        <w:t xml:space="preserve"> para reducir el impacto de la </w:t>
      </w:r>
      <w:r w:rsidR="007E2EBB">
        <w:rPr>
          <w:lang w:val="es-ES" w:eastAsia="es-ES"/>
        </w:rPr>
        <w:t>contaminación</w:t>
      </w:r>
      <w:r>
        <w:rPr>
          <w:lang w:val="es-ES" w:eastAsia="es-ES"/>
        </w:rPr>
        <w:t>: reducir la generación de desechos, el reciclaje y re-uso de la mayor cantidad de material posible</w:t>
      </w:r>
      <w:r w:rsidR="007E2EBB">
        <w:rPr>
          <w:lang w:val="es-ES" w:eastAsia="es-ES"/>
        </w:rPr>
        <w:t>, el tratamiento correcto del material y la disposición segura del desecho.</w:t>
      </w:r>
    </w:p>
    <w:p w14:paraId="26066DA7" w14:textId="6D534EF0" w:rsidR="007E2EBB" w:rsidRDefault="007E2EBB" w:rsidP="007E2EBB">
      <w:pPr>
        <w:pStyle w:val="Ttulo2"/>
        <w:rPr>
          <w:lang w:val="es-ES" w:eastAsia="es-ES"/>
        </w:rPr>
      </w:pPr>
      <w:r w:rsidRPr="007E2EBB">
        <w:rPr>
          <w:lang w:val="es-ES" w:eastAsia="es-ES"/>
        </w:rPr>
        <w:t>Reciclaje</w:t>
      </w:r>
    </w:p>
    <w:p w14:paraId="1633568C" w14:textId="60D32EFB" w:rsidR="007E2EBB" w:rsidRDefault="006521F0" w:rsidP="00FA2334">
      <w:pPr>
        <w:jc w:val="both"/>
        <w:rPr>
          <w:lang w:val="es-ES" w:eastAsia="es-ES"/>
        </w:rPr>
      </w:pPr>
      <w:r>
        <w:rPr>
          <w:lang w:val="es-ES" w:eastAsia="es-ES"/>
        </w:rPr>
        <w:t>Se entiende por reciclaje la actividad de tratar materiales o productos, usando un proceso industrial especial para extender su vida útil o crear un nuevo producto a partir del material recuperado, para reducir la explotación de recursos y la acumulación de desechos en el mundo.</w:t>
      </w:r>
      <w:r w:rsidR="00B35DDB">
        <w:rPr>
          <w:lang w:val="es-ES" w:eastAsia="es-ES"/>
        </w:rPr>
        <w:t xml:space="preserve"> El reciclaje tiene beneficios de tipo ambiental pero también de tipo económico el material aprovechado tiene un valor importante en la industria y el costo de su tratamiento es mucho menor al costo de explorar recursos para producir nuevo material, esto ocurre con materiales como papel, cartón, vidrio o metal, pero además genera empleo,</w:t>
      </w:r>
      <w:r w:rsidR="005B2763">
        <w:rPr>
          <w:lang w:val="es-ES" w:eastAsia="es-ES"/>
        </w:rPr>
        <w:t xml:space="preserve"> esto crea un fenómeno conocido como economía circular</w:t>
      </w:r>
      <w:r w:rsidR="00B35DDB">
        <w:rPr>
          <w:lang w:val="es-ES" w:eastAsia="es-ES"/>
        </w:rPr>
        <w:t xml:space="preserve"> ayudando generar condiciones de vida digna en las sociedades en las que se implementa</w:t>
      </w:r>
      <w:r w:rsidR="005B2763">
        <w:rPr>
          <w:lang w:val="es-ES" w:eastAsia="es-ES"/>
        </w:rPr>
        <w:t xml:space="preserve"> este modelo de reciclaje</w:t>
      </w:r>
      <w:r w:rsidR="00B35DDB">
        <w:rPr>
          <w:lang w:val="es-ES" w:eastAsia="es-ES"/>
        </w:rPr>
        <w:t>.</w:t>
      </w:r>
      <w:r w:rsidR="005B2763">
        <w:rPr>
          <w:lang w:val="es-ES" w:eastAsia="es-ES"/>
        </w:rPr>
        <w:t xml:space="preserve"> </w:t>
      </w:r>
    </w:p>
    <w:p w14:paraId="36A1D005" w14:textId="62C014E5" w:rsidR="000F4386" w:rsidRDefault="00650164" w:rsidP="007061B2">
      <w:pPr>
        <w:rPr>
          <w:lang w:val="es-ES" w:eastAsia="es-ES"/>
        </w:rPr>
      </w:pPr>
      <w:r>
        <w:rPr>
          <w:lang w:val="es-ES" w:eastAsia="es-ES"/>
        </w:rPr>
        <w:t xml:space="preserve">En Colombia </w:t>
      </w:r>
      <w:r w:rsidR="005439C9">
        <w:rPr>
          <w:lang w:val="es-ES" w:eastAsia="es-ES"/>
        </w:rPr>
        <w:t xml:space="preserve">se producen aproximadamente 12 millones de toneladas de Residuo al año del cual se recicla solo el 17%, </w:t>
      </w:r>
      <w:r w:rsidR="007061B2">
        <w:rPr>
          <w:lang w:val="es-ES" w:eastAsia="es-ES"/>
        </w:rPr>
        <w:t xml:space="preserve">En Bogotá se </w:t>
      </w:r>
      <w:r w:rsidR="007061B2" w:rsidRPr="00BF79FF">
        <w:rPr>
          <w:lang w:val="es-ES" w:eastAsia="es-ES"/>
        </w:rPr>
        <w:t>genera</w:t>
      </w:r>
      <w:r w:rsidR="007061B2">
        <w:rPr>
          <w:lang w:val="es-ES" w:eastAsia="es-ES"/>
        </w:rPr>
        <w:t>n</w:t>
      </w:r>
      <w:r w:rsidR="007061B2" w:rsidRPr="00BF79FF">
        <w:rPr>
          <w:lang w:val="es-ES" w:eastAsia="es-ES"/>
        </w:rPr>
        <w:t xml:space="preserve"> 6.300 toneladas de desechos a </w:t>
      </w:r>
      <w:r w:rsidR="007061B2" w:rsidRPr="00BF79FF">
        <w:rPr>
          <w:lang w:val="es-ES" w:eastAsia="es-ES"/>
        </w:rPr>
        <w:lastRenderedPageBreak/>
        <w:t>diario. Esto quiere decir que la capital podría llenar cada día la torre Colpatria c</w:t>
      </w:r>
      <w:r w:rsidR="007061B2">
        <w:rPr>
          <w:lang w:val="es-ES" w:eastAsia="es-ES"/>
        </w:rPr>
        <w:t>on las basuras que se producen. (</w:t>
      </w:r>
      <w:r w:rsidR="007061B2">
        <w:t>Zona, T. E. L, 2018</w:t>
      </w:r>
      <w:r w:rsidR="007061B2">
        <w:rPr>
          <w:lang w:val="es-ES" w:eastAsia="es-ES"/>
        </w:rPr>
        <w:t>) E</w:t>
      </w:r>
      <w:r w:rsidR="00B91896">
        <w:rPr>
          <w:lang w:val="es-ES" w:eastAsia="es-ES"/>
        </w:rPr>
        <w:t>l 43% del material que llega al relleno sanitario doña Juana está compuesto por plástico, papel, cartón, vidrio y metales que aún pueden ser usados este material está avaluado en mil millones de pesos diarios pero terminan enterrados con el demás residuo. (</w:t>
      </w:r>
      <w:r w:rsidR="00B91896" w:rsidRPr="00B91896">
        <w:rPr>
          <w:lang w:val="es-ES" w:eastAsia="es-ES"/>
        </w:rPr>
        <w:t>Suarez</w:t>
      </w:r>
      <w:r w:rsidR="00B91896" w:rsidRPr="00FA2334">
        <w:rPr>
          <w:lang w:val="es-ES" w:eastAsia="es-ES"/>
        </w:rPr>
        <w:t>, 2018</w:t>
      </w:r>
      <w:r w:rsidR="00B91896">
        <w:rPr>
          <w:lang w:val="es-ES" w:eastAsia="es-ES"/>
        </w:rPr>
        <w:t>)</w:t>
      </w:r>
    </w:p>
    <w:p w14:paraId="780743A4" w14:textId="77777777" w:rsidR="008070BF" w:rsidRDefault="00B91896" w:rsidP="00FA2334">
      <w:pPr>
        <w:jc w:val="both"/>
        <w:rPr>
          <w:lang w:val="es-ES" w:eastAsia="es-ES"/>
        </w:rPr>
      </w:pPr>
      <w:r>
        <w:rPr>
          <w:lang w:val="es-ES" w:eastAsia="es-ES"/>
        </w:rPr>
        <w:t xml:space="preserve">Lo cual son unas cifras muy desalentadoras si </w:t>
      </w:r>
      <w:r w:rsidR="00CC3958">
        <w:rPr>
          <w:lang w:val="es-ES" w:eastAsia="es-ES"/>
        </w:rPr>
        <w:t>se comparan</w:t>
      </w:r>
      <w:r>
        <w:rPr>
          <w:lang w:val="es-ES" w:eastAsia="es-ES"/>
        </w:rPr>
        <w:t xml:space="preserve"> con países europeos</w:t>
      </w:r>
      <w:r w:rsidR="00CC3958">
        <w:rPr>
          <w:lang w:val="es-ES" w:eastAsia="es-ES"/>
        </w:rPr>
        <w:t xml:space="preserve"> uno de los casos </w:t>
      </w:r>
      <w:r w:rsidR="00FA2334">
        <w:rPr>
          <w:lang w:val="es-ES" w:eastAsia="es-ES"/>
        </w:rPr>
        <w:t>más</w:t>
      </w:r>
      <w:r w:rsidR="00CC3958">
        <w:rPr>
          <w:lang w:val="es-ES" w:eastAsia="es-ES"/>
        </w:rPr>
        <w:t xml:space="preserve"> asombrosos es el de Suecia donde se producen 4,4 millones de toneladas de residuo al año de los cuales solo el 1% termina en los rellenos sanitarios, esto gracias a las estaciones reciclaje de cada vecindario en la cual existen 7 contenedores para separar </w:t>
      </w:r>
      <w:r w:rsidR="00FA2334">
        <w:rPr>
          <w:lang w:val="es-ES" w:eastAsia="es-ES"/>
        </w:rPr>
        <w:t>los</w:t>
      </w:r>
      <w:r w:rsidR="00CC3958">
        <w:rPr>
          <w:lang w:val="es-ES" w:eastAsia="es-ES"/>
        </w:rPr>
        <w:t xml:space="preserve"> residuos, de los cuales aproximadamente el 55% se procesa para crear nuevos productos, el resto de los residuos son llevados a unas fabricas </w:t>
      </w:r>
      <w:r w:rsidR="00926A2B">
        <w:rPr>
          <w:lang w:val="es-ES" w:eastAsia="es-ES"/>
        </w:rPr>
        <w:t xml:space="preserve">donde se realiza un proceso de clasificación, en el que el material </w:t>
      </w:r>
      <w:r w:rsidR="00FA2334">
        <w:rPr>
          <w:lang w:val="es-ES" w:eastAsia="es-ES"/>
        </w:rPr>
        <w:t>orgánico</w:t>
      </w:r>
      <w:r w:rsidR="00926A2B">
        <w:rPr>
          <w:lang w:val="es-ES" w:eastAsia="es-ES"/>
        </w:rPr>
        <w:t xml:space="preserve"> con el que se producen productos como fertilizantes y compost. </w:t>
      </w:r>
    </w:p>
    <w:p w14:paraId="2F3C23E7" w14:textId="20BE4F31" w:rsidR="00CC3958" w:rsidRDefault="00926A2B" w:rsidP="00FA2334">
      <w:pPr>
        <w:jc w:val="both"/>
        <w:rPr>
          <w:lang w:val="es-ES" w:eastAsia="es-ES"/>
        </w:rPr>
      </w:pPr>
      <w:r>
        <w:rPr>
          <w:lang w:val="es-ES" w:eastAsia="es-ES"/>
        </w:rPr>
        <w:t xml:space="preserve">El resto se trata con un proceso llamado </w:t>
      </w:r>
      <w:proofErr w:type="spellStart"/>
      <w:r>
        <w:rPr>
          <w:lang w:val="es-ES" w:eastAsia="es-ES"/>
        </w:rPr>
        <w:t>waste-to-energy</w:t>
      </w:r>
      <w:proofErr w:type="spellEnd"/>
      <w:r>
        <w:rPr>
          <w:lang w:val="es-ES" w:eastAsia="es-ES"/>
        </w:rPr>
        <w:t xml:space="preserve"> WTE en que los residuos se depositan en unos hornos enormes donde son incinerados a 850°C usando biogás, el calor producido se usar para hervir agua, su vapor tiene 2 funciones: mover las turbinas para generar energía eléctrica que es el suministro en las escuelas y hospitales y alimenta</w:t>
      </w:r>
      <w:r w:rsidR="008070BF">
        <w:rPr>
          <w:lang w:val="es-ES" w:eastAsia="es-ES"/>
        </w:rPr>
        <w:t>r</w:t>
      </w:r>
      <w:r>
        <w:rPr>
          <w:lang w:val="es-ES" w:eastAsia="es-ES"/>
        </w:rPr>
        <w:t xml:space="preserve"> la red de calefacción municipal. El 20% del material ingresado al horno termina convertido en cenizas que posteriormente son </w:t>
      </w:r>
      <w:r w:rsidR="00FA2334">
        <w:rPr>
          <w:lang w:val="es-ES" w:eastAsia="es-ES"/>
        </w:rPr>
        <w:t>enterradas</w:t>
      </w:r>
      <w:r>
        <w:rPr>
          <w:lang w:val="es-ES" w:eastAsia="es-ES"/>
        </w:rPr>
        <w:t xml:space="preserve"> pero que se </w:t>
      </w:r>
      <w:proofErr w:type="spellStart"/>
      <w:r>
        <w:rPr>
          <w:lang w:val="es-ES" w:eastAsia="es-ES"/>
        </w:rPr>
        <w:t>biodegrada</w:t>
      </w:r>
      <w:r w:rsidR="00FA2334">
        <w:rPr>
          <w:lang w:val="es-ES" w:eastAsia="es-ES"/>
        </w:rPr>
        <w:t>n</w:t>
      </w:r>
      <w:proofErr w:type="spellEnd"/>
      <w:r>
        <w:rPr>
          <w:lang w:val="es-ES" w:eastAsia="es-ES"/>
        </w:rPr>
        <w:t xml:space="preserve"> relativamente rápido.</w:t>
      </w:r>
      <w:r w:rsidR="00B765E3">
        <w:rPr>
          <w:lang w:val="es-ES" w:eastAsia="es-ES"/>
        </w:rPr>
        <w:t xml:space="preserve"> (</w:t>
      </w:r>
      <w:proofErr w:type="spellStart"/>
      <w:r w:rsidR="00B765E3" w:rsidRPr="00B765E3">
        <w:rPr>
          <w:lang w:val="es-ES" w:eastAsia="es-ES"/>
        </w:rPr>
        <w:t>Skoglund</w:t>
      </w:r>
      <w:proofErr w:type="spellEnd"/>
      <w:r w:rsidR="00B765E3" w:rsidRPr="00B765E3">
        <w:rPr>
          <w:lang w:val="es-ES" w:eastAsia="es-ES"/>
        </w:rPr>
        <w:t>, 2019</w:t>
      </w:r>
      <w:r w:rsidR="00B765E3">
        <w:rPr>
          <w:lang w:val="es-ES" w:eastAsia="es-ES"/>
        </w:rPr>
        <w:t>)</w:t>
      </w:r>
    </w:p>
    <w:p w14:paraId="7CE57F51" w14:textId="3FF0D5E1" w:rsidR="00926A2B" w:rsidRDefault="00926A2B" w:rsidP="00FA2334">
      <w:pPr>
        <w:jc w:val="both"/>
        <w:rPr>
          <w:lang w:val="es-ES" w:eastAsia="es-ES"/>
        </w:rPr>
      </w:pPr>
      <w:r>
        <w:rPr>
          <w:lang w:val="es-ES" w:eastAsia="es-ES"/>
        </w:rPr>
        <w:t xml:space="preserve">dado el excelente manejo que los suecos le dan a los residuos las fabricas no </w:t>
      </w:r>
      <w:r w:rsidR="00FA2334">
        <w:rPr>
          <w:lang w:val="es-ES" w:eastAsia="es-ES"/>
        </w:rPr>
        <w:t>disponen</w:t>
      </w:r>
      <w:r>
        <w:rPr>
          <w:lang w:val="es-ES" w:eastAsia="es-ES"/>
        </w:rPr>
        <w:t xml:space="preserve"> de material suficiente para incinerar en los hornos por lo que han optado por </w:t>
      </w:r>
      <w:r w:rsidR="00FA2334">
        <w:rPr>
          <w:lang w:val="es-ES" w:eastAsia="es-ES"/>
        </w:rPr>
        <w:t>importar basura lista para incinerar (sin plásticos, metal o vidrio)</w:t>
      </w:r>
      <w:r>
        <w:rPr>
          <w:lang w:val="es-ES" w:eastAsia="es-ES"/>
        </w:rPr>
        <w:t xml:space="preserve"> </w:t>
      </w:r>
      <w:r w:rsidR="00FA2334">
        <w:rPr>
          <w:lang w:val="es-ES" w:eastAsia="es-ES"/>
        </w:rPr>
        <w:t xml:space="preserve">de países como Inglaterra, Italia y Francia a quienes les cobran entre 30 y 40 euros por tonelada. Otros países que hacen una muy buena gestión de los residuos son: Suiza, Gales, </w:t>
      </w:r>
      <w:proofErr w:type="spellStart"/>
      <w:r w:rsidR="00FA2334">
        <w:rPr>
          <w:lang w:val="es-ES" w:eastAsia="es-ES"/>
        </w:rPr>
        <w:t>Korea</w:t>
      </w:r>
      <w:proofErr w:type="spellEnd"/>
      <w:r w:rsidR="00FA2334">
        <w:rPr>
          <w:lang w:val="es-ES" w:eastAsia="es-ES"/>
        </w:rPr>
        <w:t xml:space="preserve"> del sur, Austria y Alemania.</w:t>
      </w:r>
    </w:p>
    <w:p w14:paraId="13DC5CEE" w14:textId="7D8F13CC" w:rsidR="008070BF" w:rsidRDefault="00B765E3" w:rsidP="008070BF">
      <w:pPr>
        <w:jc w:val="both"/>
        <w:rPr>
          <w:lang w:val="es-ES" w:eastAsia="es-ES"/>
        </w:rPr>
      </w:pPr>
      <w:r>
        <w:rPr>
          <w:lang w:val="es-ES" w:eastAsia="es-ES"/>
        </w:rPr>
        <w:t xml:space="preserve">La baja eficiencia en del sistema de reciclaje en Bogotá obedece a 3 factores, primero la baja cultura de separación de los residuos desde los hogares, se estima que solo el 22% de los ciudadanos separa los residuos correctamente, además el 78% restante que no recicla </w:t>
      </w:r>
      <w:r w:rsidR="00F723FF">
        <w:rPr>
          <w:lang w:val="es-ES" w:eastAsia="es-ES"/>
        </w:rPr>
        <w:t>e</w:t>
      </w:r>
      <w:r w:rsidR="00174049">
        <w:rPr>
          <w:lang w:val="es-ES" w:eastAsia="es-ES"/>
        </w:rPr>
        <w:t>ntorpece</w:t>
      </w:r>
      <w:r>
        <w:rPr>
          <w:lang w:val="es-ES" w:eastAsia="es-ES"/>
        </w:rPr>
        <w:t xml:space="preserve"> la labor de separación de quienes si lo hacen</w:t>
      </w:r>
      <w:r w:rsidR="008070BF">
        <w:rPr>
          <w:lang w:val="es-ES" w:eastAsia="es-ES"/>
        </w:rPr>
        <w:t>,</w:t>
      </w:r>
      <w:r>
        <w:rPr>
          <w:lang w:val="es-ES" w:eastAsia="es-ES"/>
        </w:rPr>
        <w:t xml:space="preserve"> cuando depositan el residuo general en el contenedor equivocado. </w:t>
      </w:r>
      <w:r w:rsidR="005C2114" w:rsidRPr="005C2114">
        <w:rPr>
          <w:lang w:val="es-ES" w:eastAsia="es-ES"/>
        </w:rPr>
        <w:fldChar w:fldCharType="begin" w:fldLock="1"/>
      </w:r>
      <w:r w:rsidR="00437F10">
        <w:rPr>
          <w:lang w:val="es-ES" w:eastAsia="es-ES"/>
        </w:rPr>
        <w:instrText>ADDIN CSL_CITATION {"citationItems":[{"id":"ITEM-1","itemData":{"DOI":"10.1016/j.scs.2019.101488","ISSN":"22106707","author":[{"dropping-particle":"","family":"Franca","given":"Luíza Santana","non-dropping-particle":"","parse-names":false,"suffix":""},{"dropping-particle":"","family":"Ribeiro","given":"Glaydston Mattos","non-dropping-particle":"","parse-names":false,"suffix":""},{"dropping-particle":"","family":"Chaves","given":"Gisele de Lorena Diniz","non-dropping-particle":"","parse-names":false,"suffix":""}],"container-title":"Sustainable Cities and Society","id":"ITEM-1","issued":{"date-parts":[["2019","5"]]},"page":"101488","title":"The planning of selective collection in a real-life vehicle routing problem: A case in Rio de Janeiro","type":"article-journal","volume":"47"},"uris":["http://www.mendeley.com/documents/?uuid=142cb6c4-6b4b-3479-bcce-599c8b73c941"]}],"mendeley":{"formattedCitation":"(Franca, Ribeiro, &amp; Chaves, 2019)","plainTextFormattedCitation":"(Franca, Ribeiro, &amp; Chaves, 2019)","previouslyFormattedCitation":"(Franca, Ribeiro, &amp; Chaves, 2019)"},"properties":{"noteIndex":0},"schema":"https://github.com/citation-style-language/schema/raw/master/csl-citation.json"}</w:instrText>
      </w:r>
      <w:r w:rsidR="005C2114" w:rsidRPr="005C2114">
        <w:rPr>
          <w:lang w:val="es-ES" w:eastAsia="es-ES"/>
        </w:rPr>
        <w:fldChar w:fldCharType="separate"/>
      </w:r>
      <w:r w:rsidR="000B399D" w:rsidRPr="000B399D">
        <w:rPr>
          <w:noProof/>
          <w:lang w:val="es-ES" w:eastAsia="es-ES"/>
        </w:rPr>
        <w:t>(Franca, Ribeiro, &amp; Chaves, 2019)</w:t>
      </w:r>
      <w:r w:rsidR="005C2114" w:rsidRPr="005C2114">
        <w:rPr>
          <w:lang w:val="es-ES" w:eastAsia="es-ES"/>
        </w:rPr>
        <w:fldChar w:fldCharType="end"/>
      </w:r>
      <w:r w:rsidR="005C2114" w:rsidRPr="005C2114">
        <w:rPr>
          <w:lang w:val="es-ES" w:eastAsia="es-ES"/>
        </w:rPr>
        <w:t>.</w:t>
      </w:r>
    </w:p>
    <w:p w14:paraId="083A07EA" w14:textId="77777777" w:rsidR="008070BF" w:rsidRDefault="00B765E3" w:rsidP="008070BF">
      <w:pPr>
        <w:jc w:val="both"/>
        <w:rPr>
          <w:lang w:val="es-ES" w:eastAsia="es-ES"/>
        </w:rPr>
      </w:pPr>
      <w:r>
        <w:rPr>
          <w:lang w:val="es-ES" w:eastAsia="es-ES"/>
        </w:rPr>
        <w:t xml:space="preserve">Segundo </w:t>
      </w:r>
      <w:r w:rsidR="00F723FF">
        <w:rPr>
          <w:lang w:val="es-ES" w:eastAsia="es-ES"/>
        </w:rPr>
        <w:t xml:space="preserve">el esquema de recolección </w:t>
      </w:r>
      <w:r w:rsidR="008070BF">
        <w:rPr>
          <w:lang w:val="es-ES" w:eastAsia="es-ES"/>
        </w:rPr>
        <w:t>es</w:t>
      </w:r>
      <w:r w:rsidR="00F723FF">
        <w:rPr>
          <w:lang w:val="es-ES" w:eastAsia="es-ES"/>
        </w:rPr>
        <w:t xml:space="preserve"> informal las agremiaciones de recicladores </w:t>
      </w:r>
      <w:r w:rsidR="008070BF">
        <w:rPr>
          <w:lang w:val="es-ES" w:eastAsia="es-ES"/>
        </w:rPr>
        <w:t>no tienen una regulación,</w:t>
      </w:r>
      <w:r w:rsidR="00F723FF">
        <w:rPr>
          <w:lang w:val="es-ES" w:eastAsia="es-ES"/>
        </w:rPr>
        <w:t xml:space="preserve"> no disponen del equipo</w:t>
      </w:r>
      <w:r w:rsidR="00174049">
        <w:rPr>
          <w:lang w:val="es-ES" w:eastAsia="es-ES"/>
        </w:rPr>
        <w:t xml:space="preserve"> adecuado,</w:t>
      </w:r>
      <w:r w:rsidR="00F723FF">
        <w:rPr>
          <w:lang w:val="es-ES" w:eastAsia="es-ES"/>
        </w:rPr>
        <w:t xml:space="preserve"> ni de condiciones de trabajo dignas para poder realizar efici</w:t>
      </w:r>
      <w:r w:rsidR="00174049">
        <w:rPr>
          <w:lang w:val="es-ES" w:eastAsia="es-ES"/>
        </w:rPr>
        <w:t>entemente esta importante labor</w:t>
      </w:r>
      <w:r w:rsidR="008070BF">
        <w:rPr>
          <w:lang w:val="es-ES" w:eastAsia="es-ES"/>
        </w:rPr>
        <w:t>.</w:t>
      </w:r>
      <w:r w:rsidR="00F723FF">
        <w:rPr>
          <w:lang w:val="es-ES" w:eastAsia="es-ES"/>
        </w:rPr>
        <w:t xml:space="preserve"> </w:t>
      </w:r>
      <w:r w:rsidR="008070BF">
        <w:rPr>
          <w:lang w:val="es-ES" w:eastAsia="es-ES"/>
        </w:rPr>
        <w:t>Además</w:t>
      </w:r>
      <w:r w:rsidR="00F723FF">
        <w:rPr>
          <w:lang w:val="es-ES" w:eastAsia="es-ES"/>
        </w:rPr>
        <w:t xml:space="preserve"> el mal uso de los contenedores </w:t>
      </w:r>
      <w:r w:rsidR="00174049">
        <w:rPr>
          <w:lang w:val="es-ES" w:eastAsia="es-ES"/>
        </w:rPr>
        <w:t>h</w:t>
      </w:r>
      <w:r w:rsidR="00F723FF">
        <w:rPr>
          <w:lang w:val="es-ES" w:eastAsia="es-ES"/>
        </w:rPr>
        <w:t xml:space="preserve">a dificultado el acceso de los recicladores al material </w:t>
      </w:r>
      <w:r w:rsidR="00174049">
        <w:rPr>
          <w:lang w:val="es-ES" w:eastAsia="es-ES"/>
        </w:rPr>
        <w:t>reutilizable</w:t>
      </w:r>
      <w:r w:rsidR="00F723FF">
        <w:rPr>
          <w:lang w:val="es-ES" w:eastAsia="es-ES"/>
        </w:rPr>
        <w:t xml:space="preserve">, que si no es recuperado por los recicladores es recogido por el camión y mezclado por la </w:t>
      </w:r>
      <w:r w:rsidR="00174049">
        <w:rPr>
          <w:lang w:val="es-ES" w:eastAsia="es-ES"/>
        </w:rPr>
        <w:t>compactadora</w:t>
      </w:r>
      <w:r w:rsidR="00F723FF">
        <w:rPr>
          <w:lang w:val="es-ES" w:eastAsia="es-ES"/>
        </w:rPr>
        <w:t xml:space="preserve"> con los </w:t>
      </w:r>
      <w:r w:rsidR="00174049">
        <w:rPr>
          <w:lang w:val="es-ES" w:eastAsia="es-ES"/>
        </w:rPr>
        <w:t>demás residuos</w:t>
      </w:r>
      <w:r w:rsidR="008070BF">
        <w:rPr>
          <w:lang w:val="es-ES" w:eastAsia="es-ES"/>
        </w:rPr>
        <w:t xml:space="preserve"> lo que lo hace inservible</w:t>
      </w:r>
      <w:r w:rsidR="00174049">
        <w:rPr>
          <w:lang w:val="es-ES" w:eastAsia="es-ES"/>
        </w:rPr>
        <w:t xml:space="preserve">. </w:t>
      </w:r>
      <w:r w:rsidR="00F723FF">
        <w:rPr>
          <w:lang w:val="es-ES" w:eastAsia="es-ES"/>
        </w:rPr>
        <w:t xml:space="preserve"> </w:t>
      </w:r>
    </w:p>
    <w:p w14:paraId="479DCAF9" w14:textId="08D6830B" w:rsidR="00B35DDB" w:rsidRDefault="00174049" w:rsidP="008070BF">
      <w:pPr>
        <w:jc w:val="both"/>
        <w:rPr>
          <w:lang w:val="es-ES" w:eastAsia="es-ES"/>
        </w:rPr>
      </w:pPr>
      <w:r>
        <w:rPr>
          <w:lang w:val="es-ES" w:eastAsia="es-ES"/>
        </w:rPr>
        <w:t>P</w:t>
      </w:r>
      <w:r w:rsidR="00F723FF">
        <w:rPr>
          <w:lang w:val="es-ES" w:eastAsia="es-ES"/>
        </w:rPr>
        <w:t>or</w:t>
      </w:r>
      <w:r>
        <w:rPr>
          <w:lang w:val="es-ES" w:eastAsia="es-ES"/>
        </w:rPr>
        <w:t xml:space="preserve"> último</w:t>
      </w:r>
      <w:r w:rsidR="00F723FF">
        <w:rPr>
          <w:lang w:val="es-ES" w:eastAsia="es-ES"/>
        </w:rPr>
        <w:t xml:space="preserve"> la </w:t>
      </w:r>
      <w:r w:rsidR="004A1700">
        <w:rPr>
          <w:lang w:val="es-ES" w:eastAsia="es-ES"/>
        </w:rPr>
        <w:t>poca</w:t>
      </w:r>
      <w:r w:rsidR="00F723FF">
        <w:rPr>
          <w:lang w:val="es-ES" w:eastAsia="es-ES"/>
        </w:rPr>
        <w:t xml:space="preserve"> cantidad de plantas de tratamiento de material reciclable que existe</w:t>
      </w:r>
      <w:r>
        <w:rPr>
          <w:lang w:val="es-ES" w:eastAsia="es-ES"/>
        </w:rPr>
        <w:t>n en el país limita la capacidad de procesar el residuo recolectado</w:t>
      </w:r>
      <w:r w:rsidR="008070BF">
        <w:rPr>
          <w:lang w:val="es-ES" w:eastAsia="es-ES"/>
        </w:rPr>
        <w:t>,</w:t>
      </w:r>
      <w:r>
        <w:rPr>
          <w:lang w:val="es-ES" w:eastAsia="es-ES"/>
        </w:rPr>
        <w:t xml:space="preserve"> haciendo </w:t>
      </w:r>
      <w:r w:rsidR="007474A2">
        <w:rPr>
          <w:lang w:val="es-ES" w:eastAsia="es-ES"/>
        </w:rPr>
        <w:t xml:space="preserve">la demanda del material reutilizable no sea alta y que el precio no sea </w:t>
      </w:r>
      <w:r w:rsidR="008070BF">
        <w:rPr>
          <w:lang w:val="es-ES" w:eastAsia="es-ES"/>
        </w:rPr>
        <w:t>suficiente para ser de esto una actividad económica rentable.</w:t>
      </w:r>
      <w:r w:rsidR="000B399D">
        <w:rPr>
          <w:lang w:val="es-ES" w:eastAsia="es-ES"/>
        </w:rPr>
        <w:t xml:space="preserve"> </w:t>
      </w:r>
      <w:r w:rsidR="000B399D">
        <w:rPr>
          <w:lang w:val="es-ES" w:eastAsia="es-ES"/>
        </w:rPr>
        <w:fldChar w:fldCharType="begin" w:fldLock="1"/>
      </w:r>
      <w:r w:rsidR="00437F10">
        <w:rPr>
          <w:lang w:val="es-ES" w:eastAsia="es-ES"/>
        </w:rPr>
        <w:instrText>ADDIN CSL_CITATION {"citationItems":[{"id":"ITEM-1","itemData":{"URL":"http://www.scielo.org.co/scielo.php?pid=S1794-12372011000200013&amp;script=sci_abstract&amp;tlng=es","abstract":"El aprovechamiento de residuos sólidos municipales (RSM) tiene cada día mayor aceptación en Colombia. Dos hechos evidencian esta situación: su inclusión en los planes de gestión integral de residuos sólidos de numerosos municipios y el incremento en el número de plantas de manejo de residuos sólidos (PMRS) que se han construido. De ahí que el análisis de las experiencias existentes y la investigación y desarrollo alrededor del tema son indispensables para avanzar en este campo. En el presente artículo se analiza el funcionamiento de cinco PMRS de cabeceras municipales del norte del Valle del Cauca, en las cuales se encontró que, aunque presenten deficiencias en su operación, aspectos como la existencia de mercado para sus productos, las posibilidades de generación de empleo y los costos evitados al no tener que enviar residuos a rellenos sanitarios regionales justifican su continuidad. Como elementos clave para fortalecer el funcionamiento de las PMRS, se identificaron la sensibilización continua de los usuarios del servicio de aseo, la adaptación de las tecnologías al contexto, el fortalecimiento de la gestión administrativa y el mayor impulso al aprovechamiento en el marco político nacional.","accessed":{"date-parts":[["2020","10","12"]]},"author":[{"dropping-particle":"","family":"MARMOLEJO","given":"Luis F","non-dropping-particle":"","parse-names":false,"suffix":""}],"container-title":"revista EIA","id":"ITEM-1","issued":{"date-parts":[["2011"]]},"page":"163-174","title":"ANÁLISIS DEL FUNCIONAMIENTO DE PLANTAS DE MANEJO DE RESIDUOS SÓLIDOS EN EL NORTE DEL VALLE DEL CAUCA, COLOMBIA","type":"webpage"},"uris":["http://www.mendeley.com/documents/?uuid=7d1d4282-0915-3b99-8e9b-14122a78a6f6"]}],"mendeley":{"formattedCitation":"(MARMOLEJO, 2011)","manualFormatting":"(Marmolejo et al, 2011)","plainTextFormattedCitation":"(MARMOLEJO, 2011)","previouslyFormattedCitation":"(MARMOLEJO, 2011)"},"properties":{"noteIndex":0},"schema":"https://github.com/citation-style-language/schema/raw/master/csl-citation.json"}</w:instrText>
      </w:r>
      <w:r w:rsidR="000B399D">
        <w:rPr>
          <w:lang w:val="es-ES" w:eastAsia="es-ES"/>
        </w:rPr>
        <w:fldChar w:fldCharType="separate"/>
      </w:r>
      <w:r w:rsidR="000B399D" w:rsidRPr="000B399D">
        <w:rPr>
          <w:noProof/>
          <w:lang w:val="es-ES" w:eastAsia="es-ES"/>
        </w:rPr>
        <w:t>(Marmolejo</w:t>
      </w:r>
      <w:r w:rsidR="000B399D">
        <w:rPr>
          <w:noProof/>
          <w:lang w:val="es-ES" w:eastAsia="es-ES"/>
        </w:rPr>
        <w:t xml:space="preserve"> et al</w:t>
      </w:r>
      <w:r w:rsidR="000B399D" w:rsidRPr="000B399D">
        <w:rPr>
          <w:noProof/>
          <w:lang w:val="es-ES" w:eastAsia="es-ES"/>
        </w:rPr>
        <w:t>, 2011)</w:t>
      </w:r>
      <w:r w:rsidR="000B399D">
        <w:rPr>
          <w:lang w:val="es-ES" w:eastAsia="es-ES"/>
        </w:rPr>
        <w:fldChar w:fldCharType="end"/>
      </w:r>
    </w:p>
    <w:p w14:paraId="314FECC6" w14:textId="623B3CAC" w:rsidR="007061B2" w:rsidRPr="007061B2" w:rsidRDefault="007061B2" w:rsidP="007061B2">
      <w:pPr>
        <w:pStyle w:val="Ttulo2"/>
        <w:rPr>
          <w:lang w:val="es-ES" w:eastAsia="es-ES"/>
        </w:rPr>
      </w:pPr>
      <w:r>
        <w:rPr>
          <w:lang w:val="es-ES" w:eastAsia="es-ES"/>
        </w:rPr>
        <w:lastRenderedPageBreak/>
        <w:t>Sistemas de recolección de residuos</w:t>
      </w:r>
      <w:r w:rsidRPr="007061B2">
        <w:rPr>
          <w:lang w:val="es-ES" w:eastAsia="es-ES"/>
        </w:rPr>
        <w:t>.</w:t>
      </w:r>
    </w:p>
    <w:p w14:paraId="78500800" w14:textId="3701BE8E" w:rsidR="007061B2" w:rsidRDefault="00E02B11" w:rsidP="008070BF">
      <w:pPr>
        <w:jc w:val="both"/>
      </w:pPr>
      <w:r>
        <w:rPr>
          <w:lang w:val="es-ES" w:eastAsia="es-ES"/>
        </w:rPr>
        <w:t xml:space="preserve">De conformidad con el decreto </w:t>
      </w:r>
      <w:r>
        <w:t xml:space="preserve">Decreto 605 de 1996 del congreso de la republica </w:t>
      </w:r>
      <w:r w:rsidRPr="00CB1458">
        <w:rPr>
          <w:rFonts w:asciiTheme="minorHAnsi" w:hAnsiTheme="minorHAnsi"/>
        </w:rPr>
        <w:t>“</w:t>
      </w:r>
      <w:r w:rsidRPr="00CB1458">
        <w:rPr>
          <w:rFonts w:asciiTheme="minorHAnsi" w:hAnsiTheme="minorHAnsi"/>
          <w:i/>
        </w:rPr>
        <w:t>el servicio de aseo y saneamiento… debe prestarse de manera continua y sin interrupciones, en pro del bienestar del usuario.</w:t>
      </w:r>
      <w:r w:rsidRPr="00CB1458">
        <w:rPr>
          <w:rFonts w:asciiTheme="minorHAnsi" w:hAnsiTheme="minorHAnsi"/>
        </w:rPr>
        <w:t>”</w:t>
      </w:r>
      <w:r>
        <w:t xml:space="preserve"> </w:t>
      </w:r>
      <w:r w:rsidR="00C85F11">
        <w:t xml:space="preserve">Este principio fue desobedecido en febrero de 2018 debido a una protesta por parte de los trabajadores de la empresa de Acueducto </w:t>
      </w:r>
      <w:r w:rsidR="00437F10">
        <w:t xml:space="preserve">y Alcantarillado </w:t>
      </w:r>
      <w:r w:rsidR="00C85F11">
        <w:t xml:space="preserve">de Bogotá </w:t>
      </w:r>
      <w:r w:rsidR="00437F10">
        <w:t xml:space="preserve">EAAB </w:t>
      </w:r>
      <w:r w:rsidR="00C85F11">
        <w:t>quienes hasta ese momento eran los encargados de la recolección de residuos</w:t>
      </w:r>
      <w:r w:rsidR="00437F10">
        <w:t>,</w:t>
      </w:r>
      <w:r w:rsidR="00C85F11">
        <w:t xml:space="preserve"> </w:t>
      </w:r>
      <w:r w:rsidR="00437F10">
        <w:t>p</w:t>
      </w:r>
      <w:r w:rsidR="00C85F11">
        <w:t>ero que dado el cambio del esquema operativo quedo excluida de la nueva concesión de contratos que realizo la alcaldía</w:t>
      </w:r>
      <w:r w:rsidR="00437F10">
        <w:t>.</w:t>
      </w:r>
      <w:r w:rsidR="00C85F11">
        <w:t xml:space="preserve"> </w:t>
      </w:r>
      <w:r w:rsidR="00437F10">
        <w:t>P</w:t>
      </w:r>
      <w:r w:rsidR="00C85F11">
        <w:t>or</w:t>
      </w:r>
      <w:r w:rsidR="00437F10">
        <w:t xml:space="preserve"> </w:t>
      </w:r>
      <w:r w:rsidR="00C85F11">
        <w:t>esta razón los trabajadores de la antigua empresa recolectora entraron en cese de actividades, reclamando que no habían sido tenidos en cuenta y se les estab</w:t>
      </w:r>
      <w:r w:rsidR="00437F10">
        <w:t>a negando el derecho al trabajo,</w:t>
      </w:r>
      <w:r w:rsidR="00C85F11">
        <w:t xml:space="preserve"> </w:t>
      </w:r>
      <w:r w:rsidR="00437F10">
        <w:t>l</w:t>
      </w:r>
      <w:r w:rsidR="00C85F11">
        <w:t xml:space="preserve">o cual produjo una crisis sanitaria durante más de 15 días lo que </w:t>
      </w:r>
      <w:proofErr w:type="spellStart"/>
      <w:r w:rsidR="00C85F11">
        <w:t>obligo</w:t>
      </w:r>
      <w:proofErr w:type="spellEnd"/>
      <w:r w:rsidR="00C85F11">
        <w:t xml:space="preserve"> al alcalde a declarar una emergencia. </w:t>
      </w:r>
      <w:r w:rsidR="00437F10">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437F10">
        <w:fldChar w:fldCharType="separate"/>
      </w:r>
      <w:r w:rsidR="00437F10" w:rsidRPr="00437F10">
        <w:rPr>
          <w:noProof/>
        </w:rPr>
        <w:t>(Rojas Calderón, 2018)</w:t>
      </w:r>
      <w:r w:rsidR="00437F10">
        <w:fldChar w:fldCharType="end"/>
      </w:r>
    </w:p>
    <w:p w14:paraId="528E7643" w14:textId="5EB1D7FE" w:rsidR="00437F10" w:rsidRDefault="00437F10" w:rsidP="008070BF">
      <w:pPr>
        <w:jc w:val="both"/>
      </w:pPr>
      <w:r>
        <w:rPr>
          <w:lang w:val="es-ES" w:eastAsia="es-ES"/>
        </w:rPr>
        <w:t xml:space="preserve">Como parte el nuevo esquema de recolección se definieron 2 condiciones que los prestadores de servicio debían atender el primero la eficiencia y garantía de la prestación del servicio </w:t>
      </w:r>
      <w:r w:rsidR="009C6A7F">
        <w:rPr>
          <w:lang w:val="es-ES" w:eastAsia="es-ES"/>
        </w:rPr>
        <w:t>óptimo</w:t>
      </w:r>
      <w:r>
        <w:rPr>
          <w:lang w:val="es-ES" w:eastAsia="es-ES"/>
        </w:rPr>
        <w:t xml:space="preserve"> e inteligente, </w:t>
      </w:r>
      <w:r w:rsidR="009C6A7F">
        <w:rPr>
          <w:lang w:val="es-ES" w:eastAsia="es-ES"/>
        </w:rPr>
        <w:t>esto obliga a los operadores de hacerse cargo de los costos de los nuevos equipos (barredoras, camiones recolectores y compactadoras nuevos) para ofrecer una mejor prestación del servicio y segundo la inclusión de la población de recicladores que habían sido acogidos y formalizados como trabadores durante la pasada administración</w:t>
      </w:r>
      <w:r w:rsidR="00D01CF7">
        <w:rPr>
          <w:lang w:val="es-ES" w:eastAsia="es-ES"/>
        </w:rPr>
        <w:t>,</w:t>
      </w:r>
      <w:r w:rsidR="009C6A7F">
        <w:rPr>
          <w:lang w:val="es-ES" w:eastAsia="es-ES"/>
        </w:rPr>
        <w:t xml:space="preserve"> </w:t>
      </w:r>
      <w:r w:rsidR="00D01CF7">
        <w:rPr>
          <w:lang w:val="es-ES" w:eastAsia="es-ES"/>
        </w:rPr>
        <w:t xml:space="preserve">cuyas políticas tenían un fuerte enfoque social, </w:t>
      </w:r>
      <w:r w:rsidR="009C6A7F">
        <w:rPr>
          <w:lang w:val="es-ES" w:eastAsia="es-ES"/>
        </w:rPr>
        <w:t xml:space="preserve">pero que con el cambio de esquema corrían el riesgo de quedar desempleados. </w:t>
      </w:r>
      <w:r w:rsidR="009C6A7F">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9C6A7F">
        <w:fldChar w:fldCharType="separate"/>
      </w:r>
      <w:r w:rsidR="009C6A7F" w:rsidRPr="00437F10">
        <w:rPr>
          <w:noProof/>
        </w:rPr>
        <w:t>(Rojas Calderón, 2018)</w:t>
      </w:r>
      <w:r w:rsidR="009C6A7F">
        <w:fldChar w:fldCharType="end"/>
      </w:r>
    </w:p>
    <w:p w14:paraId="020C70C5" w14:textId="382BBD3F" w:rsidR="00D01CF7" w:rsidRPr="009C6A7F" w:rsidRDefault="00060687" w:rsidP="008070BF">
      <w:pPr>
        <w:jc w:val="both"/>
      </w:pPr>
      <w:r>
        <w:t xml:space="preserve">Tras toda la polémica social que ocasiono la adjudicación de los contratos de recolección de Residuos en la cuidad, el nuevo esquema entro en vigencia el día 12 de febrero de 2018, este dividió la cuidad en 5 zonas que serían atendidas por las empresas privadas a quienes se les otorgaron los contratos, la estrategia de operación de estas empresas consiste en hacer rutas de recolección exhaustivas, zonificadas con una frecuencia de 2 a 3 veces por semana según la demanda de la zona, sin embargo las rutas no están separadas como ocurre en otras </w:t>
      </w:r>
      <w:r w:rsidR="00236006">
        <w:t>ciudades</w:t>
      </w:r>
      <w:r>
        <w:t xml:space="preserve"> donde se realiza una operación con la que se recolectan los residuos aprovechables que se llevan a puntos de acopio y una ruta diferente se </w:t>
      </w:r>
      <w:r w:rsidR="00721236">
        <w:t>encarga recolectar</w:t>
      </w:r>
      <w:r>
        <w:t xml:space="preserve"> el desperdicio que se lleva a los rellenos sanitarios, de forma </w:t>
      </w:r>
      <w:r w:rsidR="00721236">
        <w:t xml:space="preserve">que </w:t>
      </w:r>
      <w:r>
        <w:t xml:space="preserve">la recolección del material reciclable queda delegada a los recicladores de oficio </w:t>
      </w:r>
      <w:r w:rsidR="00236006">
        <w:t>los cuales no tiene la capacidad operativa para recuperar todo el material que aprovechable. El material que no es recolectado termina mezclado con el resto del desecho, generando un desperdicio e impidiendo que hacer una labor de reciclaje eficiente.</w:t>
      </w:r>
    </w:p>
    <w:p w14:paraId="0141E9FD" w14:textId="41918BD9" w:rsidR="00D75B0B" w:rsidRDefault="00D75B0B" w:rsidP="004D6123">
      <w:pPr>
        <w:pStyle w:val="Ttulo2"/>
        <w:rPr>
          <w:lang w:val="es-ES" w:eastAsia="es-ES"/>
        </w:rPr>
      </w:pPr>
      <w:r>
        <w:rPr>
          <w:lang w:val="es-ES" w:eastAsia="es-ES"/>
        </w:rPr>
        <w:t xml:space="preserve">Sistemas </w:t>
      </w:r>
      <w:r w:rsidR="000B399D">
        <w:rPr>
          <w:lang w:val="es-ES" w:eastAsia="es-ES"/>
        </w:rPr>
        <w:t>geo referenciados</w:t>
      </w:r>
    </w:p>
    <w:p w14:paraId="7A8A1697" w14:textId="38AE9612" w:rsidR="0012224C" w:rsidRDefault="0012224C" w:rsidP="00CB1458">
      <w:pPr>
        <w:spacing w:line="240" w:lineRule="auto"/>
        <w:jc w:val="both"/>
        <w:rPr>
          <w:lang w:val="es-ES" w:eastAsia="es-ES"/>
        </w:rPr>
      </w:pPr>
      <w:r>
        <w:rPr>
          <w:lang w:val="es-ES" w:eastAsia="es-ES"/>
        </w:rPr>
        <w:t xml:space="preserve">La universidad politécnica de valencia define la </w:t>
      </w:r>
      <w:proofErr w:type="spellStart"/>
      <w:r>
        <w:rPr>
          <w:lang w:val="es-ES" w:eastAsia="es-ES"/>
        </w:rPr>
        <w:t>georeferenciacion</w:t>
      </w:r>
      <w:proofErr w:type="spellEnd"/>
      <w:r>
        <w:rPr>
          <w:lang w:val="es-ES" w:eastAsia="es-ES"/>
        </w:rPr>
        <w:t xml:space="preserve"> como </w:t>
      </w:r>
      <w:r w:rsidRPr="00CB1458">
        <w:rPr>
          <w:rFonts w:asciiTheme="minorHAnsi" w:hAnsiTheme="minorHAnsi"/>
          <w:lang w:val="es-ES" w:eastAsia="es-ES"/>
        </w:rPr>
        <w:t>“</w:t>
      </w:r>
      <w:r w:rsidRPr="00CB1458">
        <w:rPr>
          <w:rFonts w:asciiTheme="minorHAnsi" w:hAnsiTheme="minorHAnsi"/>
          <w:i/>
          <w:lang w:val="es-ES" w:eastAsia="es-ES"/>
        </w:rPr>
        <w:t>el proceso por el cual se dota de un sistema de referencia de coordenadas terreno a una imagen digital que generalmente se encuentra en coordenadas pixel.</w:t>
      </w:r>
      <w:r w:rsidRPr="00CB1458">
        <w:rPr>
          <w:rFonts w:asciiTheme="minorHAnsi" w:hAnsiTheme="minorHAnsi"/>
          <w:lang w:val="es-ES" w:eastAsia="es-ES"/>
        </w:rPr>
        <w:t>”</w:t>
      </w:r>
      <w:r w:rsidR="00E15123">
        <w:rPr>
          <w:lang w:val="es-ES" w:eastAsia="es-ES"/>
        </w:rPr>
        <w:t xml:space="preserve"> </w:t>
      </w:r>
      <w:proofErr w:type="spellStart"/>
      <w:r w:rsidR="00E15123">
        <w:rPr>
          <w:lang w:val="es-ES" w:eastAsia="es-ES"/>
        </w:rPr>
        <w:t>Asi</w:t>
      </w:r>
      <w:proofErr w:type="spellEnd"/>
      <w:r w:rsidR="00E15123">
        <w:rPr>
          <w:lang w:val="es-ES" w:eastAsia="es-ES"/>
        </w:rPr>
        <w:t xml:space="preserve"> lo elementos en las capas de un mapa tienen un componente que describe su ubicación geográfica, esto permite situarlos en el </w:t>
      </w:r>
      <w:r w:rsidR="00E15123">
        <w:rPr>
          <w:lang w:val="es-ES" w:eastAsia="es-ES"/>
        </w:rPr>
        <w:lastRenderedPageBreak/>
        <w:t>mapa de manera precisa lo cual es fundamental en las representaciones cartográficas y en los GIS (</w:t>
      </w:r>
      <w:proofErr w:type="spellStart"/>
      <w:r w:rsidR="00E15123" w:rsidRPr="00E15123">
        <w:rPr>
          <w:lang w:val="es-ES" w:eastAsia="es-ES"/>
        </w:rPr>
        <w:t>ArcGIS</w:t>
      </w:r>
      <w:proofErr w:type="spellEnd"/>
      <w:r w:rsidR="00E15123">
        <w:rPr>
          <w:lang w:val="es-ES" w:eastAsia="es-ES"/>
        </w:rPr>
        <w:t>)</w:t>
      </w:r>
    </w:p>
    <w:p w14:paraId="7ED222FE" w14:textId="5295FB72" w:rsidR="0012224C" w:rsidRDefault="0012224C" w:rsidP="00CB1458">
      <w:pPr>
        <w:spacing w:line="240" w:lineRule="auto"/>
        <w:jc w:val="both"/>
        <w:rPr>
          <w:lang w:val="es-ES" w:eastAsia="es-ES"/>
        </w:rPr>
      </w:pPr>
      <w:r>
        <w:rPr>
          <w:lang w:val="es-ES" w:eastAsia="es-ES"/>
        </w:rPr>
        <w:t xml:space="preserve">Mientras que la geo localización se define como </w:t>
      </w:r>
      <w:r w:rsidRPr="00CB1458">
        <w:rPr>
          <w:rFonts w:asciiTheme="minorHAnsi" w:hAnsiTheme="minorHAnsi"/>
          <w:lang w:val="es-ES" w:eastAsia="es-ES"/>
        </w:rPr>
        <w:t>“</w:t>
      </w:r>
      <w:r w:rsidRPr="00CB1458">
        <w:rPr>
          <w:rFonts w:asciiTheme="minorHAnsi" w:hAnsiTheme="minorHAnsi"/>
          <w:i/>
          <w:lang w:val="es-ES" w:eastAsia="es-ES"/>
        </w:rPr>
        <w:t>la identificación de la ubicación de un dispositivo como un radar, un teléfono móvil o un aparato tecnológico conectado a internet</w:t>
      </w:r>
      <w:r w:rsidRPr="00CB1458">
        <w:rPr>
          <w:rFonts w:asciiTheme="minorHAnsi" w:hAnsiTheme="minorHAnsi"/>
          <w:lang w:val="es-ES" w:eastAsia="es-ES"/>
        </w:rPr>
        <w:t>”</w:t>
      </w:r>
      <w:r w:rsidR="00E15123">
        <w:rPr>
          <w:lang w:val="es-ES" w:eastAsia="es-ES"/>
        </w:rPr>
        <w:t xml:space="preserve"> en el caso de </w:t>
      </w:r>
      <w:proofErr w:type="spellStart"/>
      <w:r w:rsidR="00E15123">
        <w:rPr>
          <w:lang w:val="es-ES" w:eastAsia="es-ES"/>
        </w:rPr>
        <w:t>google</w:t>
      </w:r>
      <w:proofErr w:type="spellEnd"/>
      <w:r w:rsidR="00E15123">
        <w:rPr>
          <w:lang w:val="es-ES" w:eastAsia="es-ES"/>
        </w:rPr>
        <w:t xml:space="preserve"> </w:t>
      </w:r>
      <w:proofErr w:type="spellStart"/>
      <w:r w:rsidR="00E15123">
        <w:rPr>
          <w:lang w:val="es-ES" w:eastAsia="es-ES"/>
        </w:rPr>
        <w:t>maps</w:t>
      </w:r>
      <w:proofErr w:type="spellEnd"/>
      <w:r w:rsidR="00E15123">
        <w:rPr>
          <w:lang w:val="es-ES" w:eastAsia="es-ES"/>
        </w:rPr>
        <w:t xml:space="preserve"> la aplicación accede a la ubicación de nuestro dispositivo y nos ofrece servicios como, la medición de distancias, la ubicación de sitios de interés cercano o el cálculo de trayectorias entre una ubicación de origen y una de destino.</w:t>
      </w:r>
      <w:r w:rsidR="00074AE5">
        <w:rPr>
          <w:lang w:val="es-ES" w:eastAsia="es-ES"/>
        </w:rPr>
        <w:t xml:space="preserve"> (</w:t>
      </w:r>
      <w:proofErr w:type="spellStart"/>
      <w:r w:rsidR="00074AE5" w:rsidRPr="00074AE5">
        <w:rPr>
          <w:lang w:val="es-ES" w:eastAsia="es-ES"/>
        </w:rPr>
        <w:t>DataCentric</w:t>
      </w:r>
      <w:proofErr w:type="spellEnd"/>
      <w:r w:rsidR="00074AE5" w:rsidRPr="00074AE5">
        <w:rPr>
          <w:lang w:val="es-ES" w:eastAsia="es-ES"/>
        </w:rPr>
        <w:t>, 2018)</w:t>
      </w:r>
    </w:p>
    <w:p w14:paraId="7A6BAABA" w14:textId="125ECB69" w:rsidR="00074AE5" w:rsidRDefault="00074AE5" w:rsidP="009C5F6F">
      <w:pPr>
        <w:jc w:val="both"/>
        <w:rPr>
          <w:lang w:val="es-ES" w:eastAsia="es-ES"/>
        </w:rPr>
      </w:pPr>
      <w:r>
        <w:rPr>
          <w:lang w:val="es-ES" w:eastAsia="es-ES"/>
        </w:rPr>
        <w:t xml:space="preserve">Se requiere de un marco </w:t>
      </w:r>
      <w:r w:rsidR="00F2590C">
        <w:rPr>
          <w:lang w:val="es-ES" w:eastAsia="es-ES"/>
        </w:rPr>
        <w:t>de referencia para poder definir las ubicaciones en el mundo real, un sistema de coordenadas geográficas permite asignar dichas ubicaciones a los objetos, dentro de estos marcos se tienen los sistemas de coordenadas de latitud y longitud o los sistemas de coordenadas cartesianas planas que surgen de una proyección de la superficie terrestre sobre un plano.</w:t>
      </w:r>
    </w:p>
    <w:p w14:paraId="1942BA72" w14:textId="54FF901B" w:rsidR="00926A4C" w:rsidRDefault="00F2590C" w:rsidP="009C5F6F">
      <w:pPr>
        <w:jc w:val="both"/>
        <w:rPr>
          <w:lang w:val="es-ES" w:eastAsia="es-ES"/>
        </w:rPr>
      </w:pPr>
      <w:r>
        <w:rPr>
          <w:lang w:val="es-ES" w:eastAsia="es-ES"/>
        </w:rPr>
        <w:t>La obtención de datos geográficos de dominio especifico son útiles para determinar la correlación espacial entre los elementos para explicar fenómenos</w:t>
      </w:r>
      <w:r w:rsidR="00C54642">
        <w:rPr>
          <w:lang w:val="es-ES" w:eastAsia="es-ES"/>
        </w:rPr>
        <w:t xml:space="preserve"> específicos</w:t>
      </w:r>
      <w:r>
        <w:rPr>
          <w:lang w:val="es-ES" w:eastAsia="es-ES"/>
        </w:rPr>
        <w:t>,</w:t>
      </w:r>
      <w:r w:rsidR="00C54642">
        <w:rPr>
          <w:lang w:val="es-ES" w:eastAsia="es-ES"/>
        </w:rPr>
        <w:t xml:space="preserve"> por ejemplo,</w:t>
      </w:r>
      <w:r>
        <w:rPr>
          <w:lang w:val="es-ES" w:eastAsia="es-ES"/>
        </w:rPr>
        <w:t xml:space="preserve"> la ubicación de los árboles de un fruto especifico nos permite identificar el asentamiento de especies que se alimentan de este tipo de frutos y sus interacciones con el ecosistema, lo cual es potencialmente útil para la protección de zonas y la preservación de especies, la ubicación de fuentes hidrográficas y </w:t>
      </w:r>
      <w:r w:rsidR="00926A4C">
        <w:rPr>
          <w:lang w:val="es-ES" w:eastAsia="es-ES"/>
        </w:rPr>
        <w:t xml:space="preserve">la medición </w:t>
      </w:r>
      <w:r>
        <w:rPr>
          <w:lang w:val="es-ES" w:eastAsia="es-ES"/>
        </w:rPr>
        <w:t xml:space="preserve">los niveles de contaminación en los distintos tramos de las fuentes permiten la detección </w:t>
      </w:r>
      <w:r w:rsidR="00926A4C">
        <w:rPr>
          <w:lang w:val="es-ES" w:eastAsia="es-ES"/>
        </w:rPr>
        <w:t xml:space="preserve">de agentes contaminantes, protección de la vida marina, la protección y estudio de lugares arqueológicos son solo algunas de la muchas aplicaciones de los sistemas </w:t>
      </w:r>
      <w:proofErr w:type="spellStart"/>
      <w:r w:rsidR="00926A4C">
        <w:rPr>
          <w:lang w:val="es-ES" w:eastAsia="es-ES"/>
        </w:rPr>
        <w:t>georefenciados</w:t>
      </w:r>
      <w:proofErr w:type="spellEnd"/>
      <w:r w:rsidR="00926A4C">
        <w:rPr>
          <w:lang w:val="es-ES" w:eastAsia="es-ES"/>
        </w:rPr>
        <w:t xml:space="preserve"> que los hacen importantes para la ciencia y la humanidad.</w:t>
      </w:r>
    </w:p>
    <w:p w14:paraId="1368F32B" w14:textId="0B94FDB3" w:rsidR="00E45F4B" w:rsidRDefault="00E45F4B" w:rsidP="009C5F6F">
      <w:pPr>
        <w:jc w:val="both"/>
        <w:rPr>
          <w:b/>
          <w:lang w:val="es-ES" w:eastAsia="es-ES"/>
        </w:rPr>
      </w:pPr>
      <w:r w:rsidRPr="00E45F4B">
        <w:rPr>
          <w:b/>
          <w:lang w:val="es-ES" w:eastAsia="es-ES"/>
        </w:rPr>
        <w:t>Latitud y Longitud</w:t>
      </w:r>
      <w:r w:rsidR="00CD49E5">
        <w:rPr>
          <w:b/>
          <w:lang w:val="es-ES" w:eastAsia="es-ES"/>
        </w:rPr>
        <w:t>.</w:t>
      </w:r>
    </w:p>
    <w:p w14:paraId="2BE2CF85" w14:textId="0B3D316B" w:rsidR="00135AE8" w:rsidRDefault="00CD49E5" w:rsidP="009C5F6F">
      <w:pPr>
        <w:jc w:val="both"/>
        <w:rPr>
          <w:lang w:val="es-ES" w:eastAsia="es-ES"/>
        </w:rPr>
      </w:pPr>
      <w:r>
        <w:rPr>
          <w:lang w:val="es-ES" w:eastAsia="es-ES"/>
        </w:rPr>
        <w:t xml:space="preserve">Las mediciones de latitud y longitud son mediciones esféricas que se describen en </w:t>
      </w:r>
      <w:r w:rsidR="00135AE8">
        <w:rPr>
          <w:lang w:val="es-ES" w:eastAsia="es-ES"/>
        </w:rPr>
        <w:t>ángulos</w:t>
      </w:r>
      <w:r>
        <w:rPr>
          <w:lang w:val="es-ES" w:eastAsia="es-ES"/>
        </w:rPr>
        <w:t xml:space="preserve"> (en grados) desde el centro de la tierra hasta un punto de la superficie terrestre la longitud mide los </w:t>
      </w:r>
      <w:r w:rsidR="00135AE8">
        <w:rPr>
          <w:lang w:val="es-ES" w:eastAsia="es-ES"/>
        </w:rPr>
        <w:t>ángulos</w:t>
      </w:r>
      <w:r>
        <w:rPr>
          <w:lang w:val="es-ES" w:eastAsia="es-ES"/>
        </w:rPr>
        <w:t xml:space="preserve"> en dirección este-oeste, que normalmente toman como punto de partida el meridiano de </w:t>
      </w:r>
      <w:r w:rsidR="00135AE8">
        <w:rPr>
          <w:lang w:val="es-ES" w:eastAsia="es-ES"/>
        </w:rPr>
        <w:t>Greenwich</w:t>
      </w:r>
      <w:r w:rsidR="00A808E6">
        <w:rPr>
          <w:lang w:val="es-ES" w:eastAsia="es-ES"/>
        </w:rPr>
        <w:t>,</w:t>
      </w:r>
      <w:r>
        <w:rPr>
          <w:lang w:val="es-ES" w:eastAsia="es-ES"/>
        </w:rPr>
        <w:t xml:space="preserve"> que corresponde con la </w:t>
      </w:r>
      <w:r w:rsidR="00135AE8">
        <w:rPr>
          <w:lang w:val="es-ES" w:eastAsia="es-ES"/>
        </w:rPr>
        <w:t>longitud</w:t>
      </w:r>
      <w:r>
        <w:rPr>
          <w:lang w:val="es-ES" w:eastAsia="es-ES"/>
        </w:rPr>
        <w:t xml:space="preserve"> </w:t>
      </w:r>
      <w:r w:rsidR="007621AB" w:rsidRPr="007621AB">
        <w:rPr>
          <w:lang w:val="es-ES" w:eastAsia="es-ES"/>
        </w:rPr>
        <w:t xml:space="preserve"> </w:t>
      </w:r>
      <w:r>
        <w:rPr>
          <w:lang w:val="es-ES" w:eastAsia="es-ES"/>
        </w:rPr>
        <w:t xml:space="preserve">cero </w:t>
      </w:r>
      <w:r w:rsidR="00A808E6">
        <w:rPr>
          <w:lang w:val="es-ES" w:eastAsia="es-ES"/>
        </w:rPr>
        <w:t>y</w:t>
      </w:r>
      <w:r>
        <w:rPr>
          <w:lang w:val="es-ES" w:eastAsia="es-ES"/>
        </w:rPr>
        <w:t xml:space="preserve"> aumentan de manera positiva hacia el oriente y de forma negativa al occidente</w:t>
      </w:r>
      <w:r w:rsidR="00135AE8">
        <w:rPr>
          <w:lang w:val="es-ES" w:eastAsia="es-ES"/>
        </w:rPr>
        <w:t xml:space="preserve">, </w:t>
      </w:r>
      <w:r w:rsidR="007621AB">
        <w:rPr>
          <w:lang w:val="es-ES" w:eastAsia="es-ES"/>
        </w:rPr>
        <w:t>tomando valores entre 180 y -180</w:t>
      </w:r>
    </w:p>
    <w:p w14:paraId="31489F4A" w14:textId="3C1D5887" w:rsidR="00135AE8" w:rsidRDefault="00135AE8" w:rsidP="009C5F6F">
      <w:pPr>
        <w:jc w:val="both"/>
        <w:rPr>
          <w:lang w:val="es-ES" w:eastAsia="es-ES"/>
        </w:rPr>
      </w:pPr>
      <w:r>
        <w:rPr>
          <w:lang w:val="es-ES" w:eastAsia="es-ES"/>
        </w:rPr>
        <w:t>De forma análoga</w:t>
      </w:r>
      <w:r w:rsidR="00CD49E5">
        <w:rPr>
          <w:lang w:val="es-ES" w:eastAsia="es-ES"/>
        </w:rPr>
        <w:t xml:space="preserve"> latitud mide los grados </w:t>
      </w:r>
      <w:r w:rsidR="00A808E6">
        <w:rPr>
          <w:lang w:val="es-ES" w:eastAsia="es-ES"/>
        </w:rPr>
        <w:t>desde la línea del ecuador hacia</w:t>
      </w:r>
      <w:r>
        <w:rPr>
          <w:lang w:val="es-ES" w:eastAsia="es-ES"/>
        </w:rPr>
        <w:t xml:space="preserve"> los polos, desde el ecuador hacia el norte aumentan de forma positiva y hacia el</w:t>
      </w:r>
      <w:r w:rsidR="007621AB">
        <w:rPr>
          <w:lang w:val="es-ES" w:eastAsia="es-ES"/>
        </w:rPr>
        <w:t xml:space="preserve"> sur aumenta de forma negativa, tomando valores entre 90 y -90</w:t>
      </w:r>
    </w:p>
    <w:p w14:paraId="6B4851F8" w14:textId="07CA139C" w:rsidR="00C54642" w:rsidRDefault="00C54642" w:rsidP="00C54642">
      <w:pPr>
        <w:jc w:val="center"/>
        <w:rPr>
          <w:lang w:val="es-ES" w:eastAsia="es-ES"/>
        </w:rPr>
      </w:pPr>
      <w:r>
        <w:rPr>
          <w:noProof/>
          <w:lang w:eastAsia="es-CO"/>
        </w:rPr>
        <w:lastRenderedPageBreak/>
        <w:drawing>
          <wp:inline distT="0" distB="0" distL="0" distR="0" wp14:anchorId="3428C35D" wp14:editId="48B3DB9F">
            <wp:extent cx="3243532" cy="3243532"/>
            <wp:effectExtent l="0" t="0" r="0" b="0"/>
            <wp:docPr id="89" name="Imagen 89" descr="Latitud y longit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itud y longitu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3129" cy="3273129"/>
                    </a:xfrm>
                    <a:prstGeom prst="rect">
                      <a:avLst/>
                    </a:prstGeom>
                    <a:noFill/>
                    <a:ln>
                      <a:noFill/>
                    </a:ln>
                  </pic:spPr>
                </pic:pic>
              </a:graphicData>
            </a:graphic>
          </wp:inline>
        </w:drawing>
      </w:r>
    </w:p>
    <w:p w14:paraId="6E5EF47A" w14:textId="1EC0552E" w:rsidR="00C54642" w:rsidRPr="00C54642" w:rsidRDefault="00C54642" w:rsidP="00C54642">
      <w:pPr>
        <w:jc w:val="center"/>
        <w:rPr>
          <w:lang w:val="es-ES" w:eastAsia="es-ES"/>
        </w:rPr>
      </w:pPr>
      <w:r w:rsidRPr="00C54642">
        <w:rPr>
          <w:b/>
          <w:lang w:val="es-ES" w:eastAsia="es-ES"/>
        </w:rPr>
        <w:t>Figura 2-1:</w:t>
      </w:r>
      <w:r>
        <w:rPr>
          <w:b/>
          <w:lang w:val="es-ES" w:eastAsia="es-ES"/>
        </w:rPr>
        <w:t xml:space="preserve"> </w:t>
      </w:r>
      <w:r>
        <w:rPr>
          <w:lang w:val="es-ES" w:eastAsia="es-ES"/>
        </w:rPr>
        <w:t>proyección de coordenadas geográficas sobre la superficie terrestre tomada de (</w:t>
      </w:r>
      <w:proofErr w:type="spellStart"/>
      <w:r w:rsidRPr="00E15123">
        <w:rPr>
          <w:lang w:val="es-ES" w:eastAsia="es-ES"/>
        </w:rPr>
        <w:t>ArcGIS</w:t>
      </w:r>
      <w:proofErr w:type="spellEnd"/>
      <w:r>
        <w:rPr>
          <w:lang w:val="es-ES" w:eastAsia="es-ES"/>
        </w:rPr>
        <w:t>)</w:t>
      </w:r>
    </w:p>
    <w:p w14:paraId="18BFA7CC" w14:textId="0A0DAE41" w:rsidR="00CD49E5" w:rsidRPr="00CD49E5" w:rsidRDefault="00135AE8" w:rsidP="009C5F6F">
      <w:pPr>
        <w:jc w:val="both"/>
        <w:rPr>
          <w:lang w:val="es-ES" w:eastAsia="es-ES"/>
        </w:rPr>
      </w:pPr>
      <w:r>
        <w:rPr>
          <w:lang w:val="es-ES" w:eastAsia="es-ES"/>
        </w:rPr>
        <w:t xml:space="preserve">Estas coordenadas no funcionan como unidad de medida pues no son uniformes pues solo a lo largo del ecuador un grado de longitud se aproxima a la distancia en un grado de latitud, pues los círculos que se forman por encima y debajo del ecuador se van volviendo gradualmente </w:t>
      </w:r>
      <w:r w:rsidR="00A808E6">
        <w:rPr>
          <w:lang w:val="es-ES" w:eastAsia="es-ES"/>
        </w:rPr>
        <w:t>más</w:t>
      </w:r>
      <w:r>
        <w:rPr>
          <w:lang w:val="es-ES" w:eastAsia="es-ES"/>
        </w:rPr>
        <w:t xml:space="preserve"> pequeños, según los estudios de Clark en 1866 un grado de longitud en el ecuador equivale a 111,321 Km, mientras que a una latitud de 60° solo equivale a 55,802 Km lo cual hace que no sean apropiados para medir distancias de forma precisa.</w:t>
      </w:r>
    </w:p>
    <w:p w14:paraId="484179ED" w14:textId="0723F52C" w:rsidR="00D75B0B" w:rsidRDefault="00926A4C" w:rsidP="004D6123">
      <w:pPr>
        <w:pStyle w:val="Ttulo2"/>
        <w:rPr>
          <w:lang w:val="es-ES" w:eastAsia="es-ES"/>
        </w:rPr>
      </w:pPr>
      <w:r>
        <w:rPr>
          <w:lang w:val="es-ES" w:eastAsia="es-ES"/>
        </w:rPr>
        <w:t>Sistema</w:t>
      </w:r>
      <w:r w:rsidR="00D75B0B">
        <w:rPr>
          <w:lang w:val="es-ES" w:eastAsia="es-ES"/>
        </w:rPr>
        <w:t xml:space="preserve"> posicionamiento global GPS</w:t>
      </w:r>
    </w:p>
    <w:p w14:paraId="49079595" w14:textId="52175159" w:rsidR="00CB12F3" w:rsidRDefault="00CB12F3" w:rsidP="00CB12F3">
      <w:pPr>
        <w:jc w:val="both"/>
      </w:pPr>
      <w:r>
        <w:t>El sistema es un servicio de propiedad de los Estados Unidos que brinda información a los usuarios sobre su ubicación espacial y su navegación</w:t>
      </w:r>
      <w:r w:rsidR="00995B13">
        <w:t>,</w:t>
      </w:r>
      <w:r>
        <w:t xml:space="preserve"> el servicio está compuesto por los 3 segmentos que se abarcan a continuación: </w:t>
      </w:r>
    </w:p>
    <w:p w14:paraId="43025663" w14:textId="77777777" w:rsidR="00CB12F3" w:rsidRPr="00CB12F3" w:rsidRDefault="00CB12F3" w:rsidP="00CB12F3">
      <w:pPr>
        <w:rPr>
          <w:b/>
        </w:rPr>
      </w:pPr>
      <w:r w:rsidRPr="00CB12F3">
        <w:rPr>
          <w:b/>
        </w:rPr>
        <w:t xml:space="preserve">Segmento espacial: </w:t>
      </w:r>
    </w:p>
    <w:p w14:paraId="0F3498C6" w14:textId="2C643152" w:rsidR="00CB12F3" w:rsidRDefault="00CB12F3" w:rsidP="00CB12F3">
      <w:pPr>
        <w:jc w:val="both"/>
        <w:rPr>
          <w:color w:val="000000"/>
        </w:rPr>
      </w:pPr>
      <w:r>
        <w:t>Se refiere a la configuración de una constelación de satélites distribuidos alrededor de la tierra en 6 planos espaciales orbitales separados de forma equidistante, cada uno de los planos dispone de 4 márgenes atendidas por satélites de la línea base, esta configuración de 24 márgenes garantiza que los usuarios se puedan comunicar por lo menos con 4 satélites para triangular su ubicación prácticamente desde cualquier punto sobre la superficie terrestre. (</w:t>
      </w:r>
      <w:r w:rsidR="00995B13" w:rsidRPr="003003C5">
        <w:t>GPS-US</w:t>
      </w:r>
      <w:r w:rsidRPr="00742847">
        <w:rPr>
          <w:color w:val="000000"/>
        </w:rPr>
        <w:t>, 2017)</w:t>
      </w:r>
    </w:p>
    <w:p w14:paraId="36FD3496" w14:textId="77777777" w:rsidR="00776EB7" w:rsidRDefault="00776EB7" w:rsidP="00CB12F3">
      <w:pPr>
        <w:jc w:val="both"/>
      </w:pPr>
    </w:p>
    <w:p w14:paraId="6FD58A84" w14:textId="77777777" w:rsidR="00CB12F3" w:rsidRPr="00CB12F3" w:rsidRDefault="00CB12F3" w:rsidP="00CB12F3">
      <w:pPr>
        <w:rPr>
          <w:b/>
        </w:rPr>
      </w:pPr>
      <w:r w:rsidRPr="00CB12F3">
        <w:rPr>
          <w:b/>
        </w:rPr>
        <w:lastRenderedPageBreak/>
        <w:t>Segmento de control:</w:t>
      </w:r>
    </w:p>
    <w:p w14:paraId="6E2FD8B2" w14:textId="0D9E4134" w:rsidR="00CB12F3" w:rsidRDefault="00CB12F3" w:rsidP="00CB12F3">
      <w:pPr>
        <w:jc w:val="both"/>
      </w:pPr>
      <w:r>
        <w:t xml:space="preserve">Está constituido por un conjunto de sistemas que operan sobre la superficie terrestre para hacer seguimiento y brindar soporte a la constelación de satélites, están compuestos por estaciones de monitoreo, centros maestros de control y antenas en tierra, que operan para monitorear las transmisiones, ejecutar análisis, y enviar comandos a los satélites que están en órbita. </w:t>
      </w:r>
      <w:r w:rsidRPr="00742847">
        <w:rPr>
          <w:color w:val="000000"/>
        </w:rPr>
        <w:t>(</w:t>
      </w:r>
      <w:r w:rsidR="00995B13" w:rsidRPr="00776EB7">
        <w:t>GPS-US</w:t>
      </w:r>
      <w:r w:rsidRPr="00742847">
        <w:rPr>
          <w:color w:val="000000"/>
        </w:rPr>
        <w:t>, 2017)</w:t>
      </w:r>
    </w:p>
    <w:p w14:paraId="571A4D92" w14:textId="77777777" w:rsidR="00CB12F3" w:rsidRPr="00CB12F3" w:rsidRDefault="00CB12F3" w:rsidP="00CB12F3">
      <w:pPr>
        <w:jc w:val="both"/>
        <w:rPr>
          <w:b/>
        </w:rPr>
      </w:pPr>
      <w:r w:rsidRPr="00CB12F3">
        <w:rPr>
          <w:b/>
        </w:rPr>
        <w:t>Segmento de usuario:</w:t>
      </w:r>
    </w:p>
    <w:p w14:paraId="622396AC" w14:textId="60A8E991" w:rsidR="00CB12F3" w:rsidRDefault="00CB12F3" w:rsidP="00CB12F3">
      <w:pPr>
        <w:jc w:val="both"/>
      </w:pPr>
      <w:r>
        <w:t xml:space="preserve">Los dispositivos están equipados con unos sistemas de recepción capaces de capturar las señales remitidas por los satélites que </w:t>
      </w:r>
      <w:r w:rsidR="00776EB7">
        <w:t>reciben</w:t>
      </w:r>
      <w:r>
        <w:t xml:space="preserve"> información </w:t>
      </w:r>
      <w:r w:rsidR="00776EB7">
        <w:t xml:space="preserve">de </w:t>
      </w:r>
      <w:r>
        <w:t>la hora de emisión</w:t>
      </w:r>
      <w:r w:rsidR="00776EB7">
        <w:t xml:space="preserve"> de la señal</w:t>
      </w:r>
      <w:r>
        <w:t xml:space="preserve"> y ubicación del satélite; al recibir la</w:t>
      </w:r>
      <w:r w:rsidR="00776EB7">
        <w:t xml:space="preserve">s emisiones de 3 o 4 satélites </w:t>
      </w:r>
      <w:r>
        <w:t>se calcula el tiempo de que tardo la señal</w:t>
      </w:r>
      <w:r w:rsidR="00776EB7">
        <w:t>,</w:t>
      </w:r>
      <w:r>
        <w:t xml:space="preserve"> desde que salió del satélite hasta que fue recibida por el dispositivo, dado que la velocidad de la señal es constante aproximadamente unos 299,792 Km/s el dispositivo puede calcular la distancia entre su ubicación y la posición del satélite. Luego se usa una técnica de triangulación en la que se traza una circunferencia con la distancia a cada satélite y se encuentra el punto en el que se cruzan todas las circunferencias lo que da una localización precisa de donde se encuentra el dispositivo.</w:t>
      </w:r>
    </w:p>
    <w:p w14:paraId="0A5835C8" w14:textId="61DDEC50" w:rsidR="00CB12F3" w:rsidRDefault="00CB12F3" w:rsidP="00CB12F3">
      <w:pPr>
        <w:jc w:val="center"/>
      </w:pPr>
      <w:r>
        <w:fldChar w:fldCharType="begin"/>
      </w:r>
      <w:r>
        <w:instrText xml:space="preserve"> INCLUDEPICTURE "https://www.researchgate.net/profile/Eva_Garcia30/publication/228705728/figure/fig1/AS:484009307316234@1492408219682/Trilateracion-La-distancia-a-tres-balizas-nodos-blancos-permite-a-un-sensor-nodo.png" \* MERGEFORMATINET </w:instrText>
      </w:r>
      <w:r>
        <w:fldChar w:fldCharType="separate"/>
      </w:r>
      <w:r w:rsidR="003003C5">
        <w:fldChar w:fldCharType="begin"/>
      </w:r>
      <w:r w:rsidR="003003C5">
        <w:instrText xml:space="preserve"> INCLUDEPICTURE  "https://www.researchgate.net/profile/Eva_Garcia30/publication/228705728/figure/fig1/AS:484009307316234@1492408219682/Trilateracion-La-distancia-a-tres-balizas-nodos-blancos-permite-a-un-sensor-nodo.png" \* MERGEFORMATINET </w:instrText>
      </w:r>
      <w:r w:rsidR="003003C5">
        <w:fldChar w:fldCharType="separate"/>
      </w:r>
      <w:r w:rsidR="00FF7133">
        <w:fldChar w:fldCharType="begin"/>
      </w:r>
      <w:r w:rsidR="00FF7133">
        <w:instrText xml:space="preserve"> INCLUDEPICTURE  "https://www.researchgate.net/profile/Eva_Garcia30/publication/228705728/figure/fig1/AS:484009307316234@1492408219682/Trilateracion-La-distancia-a-tres-balizas-nodos-blancos-permite-a-un-sensor-nodo.png" \* MERGEFORMATINET </w:instrText>
      </w:r>
      <w:r w:rsidR="00FF7133">
        <w:fldChar w:fldCharType="separate"/>
      </w:r>
      <w:r w:rsidR="001A2B7B">
        <w:fldChar w:fldCharType="begin"/>
      </w:r>
      <w:r w:rsidR="001A2B7B">
        <w:instrText xml:space="preserve"> INCLUDEPICTURE  "https://www.researchgate.net/profile/Eva_Garcia30/publication/228705728/figure/fig1/AS:484009307316234@1492408219682/Trilateracion-La-distancia-a-tres-balizas-nodos-blancos-permite-a-un-sensor-nodo.png" \* MERGEFORMATINET </w:instrText>
      </w:r>
      <w:r w:rsidR="001A2B7B">
        <w:fldChar w:fldCharType="separate"/>
      </w:r>
      <w:r w:rsidR="005075FA">
        <w:fldChar w:fldCharType="begin"/>
      </w:r>
      <w:r w:rsidR="005075FA">
        <w:instrText xml:space="preserve"> INCLUDEPICTURE  "https://www.researchgate.net/profile/Eva_Garcia30/publication/228705728/figure/fig1/AS:484009307316234@1492408219682/Trilateracion-La-distancia-a-tres-balizas-nodos-blancos-permite-a-un-sensor-nodo.png" \* MERGEFORMATINET </w:instrText>
      </w:r>
      <w:r w:rsidR="005075FA">
        <w:fldChar w:fldCharType="separate"/>
      </w:r>
      <w:r w:rsidR="00F8480C">
        <w:fldChar w:fldCharType="begin"/>
      </w:r>
      <w:r w:rsidR="00F8480C">
        <w:instrText xml:space="preserve"> INCLUDEPICTURE  "https://www.researchgate.net/profile/Eva_Garcia30/publication/228705728/figure/fig1/AS:484009307316234@1492408219682/Trilateracion-La-distancia-a-tres-balizas-nodos-blancos-permite-a-un-sensor-nodo.png" \* MERGEFORMATINET </w:instrText>
      </w:r>
      <w:r w:rsidR="00F8480C">
        <w:fldChar w:fldCharType="separate"/>
      </w:r>
      <w:r w:rsidR="000A120C">
        <w:fldChar w:fldCharType="begin"/>
      </w:r>
      <w:r w:rsidR="000A120C">
        <w:instrText xml:space="preserve"> INCLUDEPICTURE  "https://www.researchgate.net/profile/Eva_Garcia30/publication/228705728/figure/fig1/AS:484009307316234@1492408219682/Trilateracion-La-distancia-a-tres-balizas-nodos-blancos-permite-a-un-sensor-nodo.png" \* MERGEFORMATINET </w:instrText>
      </w:r>
      <w:r w:rsidR="000A120C">
        <w:fldChar w:fldCharType="separate"/>
      </w:r>
      <w:r w:rsidR="009B456F">
        <w:fldChar w:fldCharType="begin"/>
      </w:r>
      <w:r w:rsidR="009B456F">
        <w:instrText xml:space="preserve"> INCLUDEPICTURE  "https://www.researchgate.net/profile/Eva_Garcia30/publication/228705728/figure/fig1/AS:484009307316234@1492408219682/Trilateracion-La-distancia-a-tres-balizas-nodos-blancos-permite-a-un-sensor-nodo.png" \* MERGEFORMATINET </w:instrText>
      </w:r>
      <w:r w:rsidR="009B456F">
        <w:fldChar w:fldCharType="separate"/>
      </w:r>
      <w:r w:rsidR="00375D33">
        <w:fldChar w:fldCharType="begin"/>
      </w:r>
      <w:r w:rsidR="00375D33">
        <w:instrText xml:space="preserve"> INCLUDEPICTURE  "https://www.researchgate.net/profile/Eva_Garcia30/publication/228705728/figure/fig1/AS:484009307316234@1492408219682/Trilateracion-La-distancia-a-tres-balizas-nodos-blancos-permite-a-un-sensor-nodo.png" \* MERGEFORMATINET </w:instrText>
      </w:r>
      <w:r w:rsidR="00375D33">
        <w:fldChar w:fldCharType="separate"/>
      </w:r>
      <w:r w:rsidR="00555622">
        <w:pict w14:anchorId="474E54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Resultado de imagen de triangulacion gps&quot;" style="width:204.75pt;height:176.25pt">
            <v:imagedata r:id="rId21" r:href="rId22"/>
          </v:shape>
        </w:pict>
      </w:r>
      <w:r w:rsidR="00375D33">
        <w:fldChar w:fldCharType="end"/>
      </w:r>
      <w:r w:rsidR="009B456F">
        <w:fldChar w:fldCharType="end"/>
      </w:r>
      <w:r w:rsidR="000A120C">
        <w:fldChar w:fldCharType="end"/>
      </w:r>
      <w:r w:rsidR="00F8480C">
        <w:fldChar w:fldCharType="end"/>
      </w:r>
      <w:r w:rsidR="005075FA">
        <w:fldChar w:fldCharType="end"/>
      </w:r>
      <w:r w:rsidR="001A2B7B">
        <w:fldChar w:fldCharType="end"/>
      </w:r>
      <w:r w:rsidR="00FF7133">
        <w:fldChar w:fldCharType="end"/>
      </w:r>
      <w:r w:rsidR="003003C5">
        <w:fldChar w:fldCharType="end"/>
      </w:r>
      <w:r>
        <w:fldChar w:fldCharType="end"/>
      </w:r>
    </w:p>
    <w:p w14:paraId="7513DF58" w14:textId="5D088E2B" w:rsidR="00CB12F3" w:rsidRDefault="00776EB7" w:rsidP="00CB12F3">
      <w:pPr>
        <w:jc w:val="center"/>
      </w:pPr>
      <w:r>
        <w:rPr>
          <w:b/>
          <w:lang w:val="es-ES" w:eastAsia="es-ES"/>
        </w:rPr>
        <w:t>Figura 2-2</w:t>
      </w:r>
      <w:r w:rsidR="00CB12F3">
        <w:t xml:space="preserve">: </w:t>
      </w:r>
      <w:proofErr w:type="spellStart"/>
      <w:r w:rsidR="00CB12F3" w:rsidRPr="00E60609">
        <w:t>Trilateracion</w:t>
      </w:r>
      <w:proofErr w:type="spellEnd"/>
      <w:r w:rsidR="00CB12F3" w:rsidRPr="00E60609">
        <w:t xml:space="preserve"> de distancia para </w:t>
      </w:r>
      <w:r w:rsidR="00CB12F3">
        <w:t>determinar posición rel</w:t>
      </w:r>
      <w:r w:rsidR="00995B13">
        <w:t xml:space="preserve">ativa, tomada literalmente de: </w:t>
      </w:r>
      <w:r w:rsidR="00995B13">
        <w:fldChar w:fldCharType="begin" w:fldLock="1"/>
      </w:r>
      <w:r w:rsidR="00183A45">
        <w:instrText>ADDIN CSL_CITATION {"citationItems":[{"id":"ITEM-1","itemData":{"DOI":"10.3390/s19163446","ISSN":"1424-8220","abstract":"&lt;p&gt;The acquisition of data in protected natural environments is subordinated to actions that do not stress the life-forms present in that environment. This is why researchers face two conflicting interests: autonomous and robust systems that minimize the physical interaction with sensors once installed, and complex enough ones to capture and process higher volumes of data. On the basis of this situation, this paper analyses the current state-of-the-art of wireless multimedia sensor networks, identifying the limitations and needs of these solutions. In this sense, in order to improve the trade-off between autonomous and computational capabilities, this paper proposes a heterogeneous multiprocessor sensor platform, consisting of an ultra-low power microcontroller and a high-performance processor, which transfers control between processors as needed. This architecture allows the shutdown of idle systems and fail-safe remote reprogramming. The sensor equipment can be adapted to the needs of the project. The deployed equipment incorporates, in addition to environmental meteorological variables, a microphone input and two cameras (visible and thermal) to capture multimedia data. In addition to the hardware description, the paper provides a brief description of how long-range (LoRa) can be used for sending large messages (such as an image or a new firmware), an economic analysis of the platform, and a study on energy consumption of the platform according to different use cases.&lt;/p&gt;","author":[{"dropping-particle":"","family":"García","given":"Sebastián","non-dropping-particle":"","parse-names":false,"suffix":""},{"dropping-particle":"","family":"Larios","given":"Diego F.","non-dropping-particle":"","parse-names":false,"suffix":""},{"dropping-particle":"","family":"Barbancho","given":"Julio","non-dropping-particle":"","parse-names":false,"suffix":""},{"dropping-particle":"","family":"Personal","given":"Enrique","non-dropping-particle":"","parse-names":false,"suffix":""},{"dropping-particle":"","family":"Mora-Merchán","given":"Javier M.","non-dropping-particle":"","parse-names":false,"suffix":""},{"dropping-particle":"","family":"León","given":"Carlos","non-dropping-particle":"","parse-names":false,"suffix":""}],"container-title":"Sensors","id":"ITEM-1","issue":"16","issued":{"date-parts":[["2019","8","7"]]},"page":"3446","title":"Heterogeneous LoRa-Based Wireless Multimedia Sensor Network Multiprocessor Platform for Environmental Monitoring","type":"article-journal","volume":"19"},"uris":["http://www.mendeley.com/documents/?uuid=b16d62d5-cb1a-3b94-98af-60db9d7f22ff"]}],"mendeley":{"formattedCitation":"(García et al., 2019)","plainTextFormattedCitation":"(García et al., 2019)","previouslyFormattedCitation":"(García et al., 2019)"},"properties":{"noteIndex":0},"schema":"https://github.com/citation-style-language/schema/raw/master/csl-citation.json"}</w:instrText>
      </w:r>
      <w:r w:rsidR="00995B13">
        <w:fldChar w:fldCharType="separate"/>
      </w:r>
      <w:r w:rsidR="00995B13" w:rsidRPr="00995B13">
        <w:rPr>
          <w:noProof/>
        </w:rPr>
        <w:t>(García et al., 2019)</w:t>
      </w:r>
      <w:r w:rsidR="00995B13">
        <w:fldChar w:fldCharType="end"/>
      </w:r>
    </w:p>
    <w:p w14:paraId="1C150E33" w14:textId="012B8616" w:rsidR="00CB12F3" w:rsidRDefault="00CB12F3" w:rsidP="00CB12F3">
      <w:pPr>
        <w:jc w:val="both"/>
        <w:rPr>
          <w:color w:val="000000"/>
        </w:rPr>
      </w:pPr>
      <w:r>
        <w:t>De manera análoga al internet el GPS hace parte de la infraestructura de información global, su uso libre abierto y confiable ha permitido la generación de nuevas tecnologías y la creación de cientos de aplicaciones, que han servido para transformar y mejorar diversos aspectos de la vida moderna. (</w:t>
      </w:r>
      <w:r w:rsidR="00995B13" w:rsidRPr="00995B13">
        <w:t>GPS-US</w:t>
      </w:r>
      <w:r w:rsidRPr="00E60609">
        <w:rPr>
          <w:color w:val="000000"/>
        </w:rPr>
        <w:t>, 2017)</w:t>
      </w:r>
      <w:r>
        <w:rPr>
          <w:color w:val="000000"/>
        </w:rPr>
        <w:t xml:space="preserve"> </w:t>
      </w:r>
    </w:p>
    <w:p w14:paraId="38339D58" w14:textId="6ECE8DB2" w:rsidR="00CB12F3" w:rsidRDefault="00CB12F3" w:rsidP="00CB12F3">
      <w:pPr>
        <w:jc w:val="both"/>
      </w:pPr>
      <w:r>
        <w:t xml:space="preserve">También se debe señalar que GPS no es el único sistema de posicionamiento que existe, ya que en órbita hay otras constelaciones de satélites que brindan servicios similares entre ellas GLONASS que ha sido desplegado por el gobierno ruso, </w:t>
      </w:r>
      <w:proofErr w:type="spellStart"/>
      <w:r>
        <w:t>BeiDou</w:t>
      </w:r>
      <w:proofErr w:type="spellEnd"/>
      <w:r>
        <w:t xml:space="preserve"> por China y Galileo por Europa.</w:t>
      </w:r>
    </w:p>
    <w:p w14:paraId="6AF79C55" w14:textId="3BDF1DE1" w:rsidR="00D75B0B" w:rsidRDefault="00D75B0B" w:rsidP="004D6123">
      <w:pPr>
        <w:pStyle w:val="Ttulo2"/>
        <w:rPr>
          <w:lang w:val="es-ES" w:eastAsia="es-ES"/>
        </w:rPr>
      </w:pPr>
      <w:r>
        <w:rPr>
          <w:lang w:val="es-ES" w:eastAsia="es-ES"/>
        </w:rPr>
        <w:lastRenderedPageBreak/>
        <w:t>Internet de las cosas</w:t>
      </w:r>
    </w:p>
    <w:p w14:paraId="2974BFA0" w14:textId="68FC74B9" w:rsidR="003346E4" w:rsidRPr="003346E4" w:rsidRDefault="003346E4" w:rsidP="003346E4">
      <w:pPr>
        <w:spacing w:line="240" w:lineRule="auto"/>
        <w:jc w:val="both"/>
        <w:rPr>
          <w:lang w:val="es-ES" w:eastAsia="es-ES"/>
        </w:rPr>
      </w:pPr>
      <w:r w:rsidRPr="003346E4">
        <w:rPr>
          <w:lang w:val="es-ES" w:eastAsia="es-ES"/>
        </w:rPr>
        <w:t xml:space="preserve">El termino IoT </w:t>
      </w:r>
      <w:r w:rsidR="000B399D" w:rsidRPr="003346E4">
        <w:rPr>
          <w:lang w:val="es-ES" w:eastAsia="es-ES"/>
        </w:rPr>
        <w:t>está</w:t>
      </w:r>
      <w:r w:rsidRPr="003346E4">
        <w:rPr>
          <w:lang w:val="es-ES" w:eastAsia="es-ES"/>
        </w:rPr>
        <w:t xml:space="preserve"> estrechamente relacionado con los ambientes inteligentes y agentes embebidos que surgieron de la visión de Mark </w:t>
      </w:r>
      <w:proofErr w:type="spellStart"/>
      <w:r w:rsidRPr="003346E4">
        <w:rPr>
          <w:lang w:val="es-ES" w:eastAsia="es-ES"/>
        </w:rPr>
        <w:t>Weiser</w:t>
      </w:r>
      <w:proofErr w:type="spellEnd"/>
      <w:r w:rsidRPr="003346E4">
        <w:rPr>
          <w:lang w:val="es-ES" w:eastAsia="es-ES"/>
        </w:rPr>
        <w:t xml:space="preserve"> en 1991, en un documento llamado </w:t>
      </w:r>
      <w:r w:rsidRPr="00CB1458">
        <w:rPr>
          <w:lang w:val="es-ES" w:eastAsia="es-ES"/>
        </w:rPr>
        <w:t>“</w:t>
      </w:r>
      <w:proofErr w:type="spellStart"/>
      <w:r w:rsidRPr="00CB1458">
        <w:rPr>
          <w:lang w:val="es-ES" w:eastAsia="es-ES"/>
        </w:rPr>
        <w:t>The</w:t>
      </w:r>
      <w:proofErr w:type="spellEnd"/>
      <w:r w:rsidRPr="00CB1458">
        <w:rPr>
          <w:lang w:val="es-ES" w:eastAsia="es-ES"/>
        </w:rPr>
        <w:t xml:space="preserve"> </w:t>
      </w:r>
      <w:proofErr w:type="spellStart"/>
      <w:r w:rsidRPr="00CB1458">
        <w:rPr>
          <w:lang w:val="es-ES" w:eastAsia="es-ES"/>
        </w:rPr>
        <w:t>Computer</w:t>
      </w:r>
      <w:proofErr w:type="spellEnd"/>
      <w:r w:rsidRPr="00CB1458">
        <w:rPr>
          <w:lang w:val="es-ES" w:eastAsia="es-ES"/>
        </w:rPr>
        <w:t xml:space="preserve"> </w:t>
      </w:r>
      <w:proofErr w:type="spellStart"/>
      <w:r w:rsidRPr="00CB1458">
        <w:rPr>
          <w:lang w:val="es-ES" w:eastAsia="es-ES"/>
        </w:rPr>
        <w:t>for</w:t>
      </w:r>
      <w:proofErr w:type="spellEnd"/>
      <w:r w:rsidRPr="00CB1458">
        <w:rPr>
          <w:lang w:val="es-ES" w:eastAsia="es-ES"/>
        </w:rPr>
        <w:t xml:space="preserve"> </w:t>
      </w:r>
      <w:proofErr w:type="spellStart"/>
      <w:r w:rsidRPr="00CB1458">
        <w:rPr>
          <w:lang w:val="es-ES" w:eastAsia="es-ES"/>
        </w:rPr>
        <w:t>the</w:t>
      </w:r>
      <w:proofErr w:type="spellEnd"/>
      <w:r w:rsidRPr="00CB1458">
        <w:rPr>
          <w:lang w:val="es-ES" w:eastAsia="es-ES"/>
        </w:rPr>
        <w:t xml:space="preserve"> 21st Century”</w:t>
      </w:r>
      <w:r w:rsidRPr="003346E4">
        <w:rPr>
          <w:lang w:val="es-ES" w:eastAsia="es-ES"/>
        </w:rPr>
        <w:t xml:space="preserve">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Pr="003346E4">
        <w:rPr>
          <w:lang w:val="es-ES" w:eastAsia="es-ES"/>
        </w:rPr>
        <w:fldChar w:fldCharType="begin" w:fldLock="1"/>
      </w:r>
      <w:r w:rsidRPr="003346E4">
        <w:rPr>
          <w:lang w:val="es-ES" w:eastAsia="es-ES"/>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Ray et al., 2018)","plainTextFormattedCitation":"(Ray et al., 2018)","previouslyFormattedCitation":"(Ray et al., 2018)"},"properties":{"noteIndex":0},"schema":"https://github.com/citation-style-language/schema/raw/master/csl-citation.json"}</w:instrText>
      </w:r>
      <w:r w:rsidRPr="003346E4">
        <w:rPr>
          <w:lang w:val="es-ES" w:eastAsia="es-ES"/>
        </w:rPr>
        <w:fldChar w:fldCharType="separate"/>
      </w:r>
      <w:r w:rsidRPr="003346E4">
        <w:rPr>
          <w:noProof/>
          <w:lang w:val="es-ES" w:eastAsia="es-ES"/>
        </w:rPr>
        <w:t>(Ray et al., 2018)</w:t>
      </w:r>
      <w:r w:rsidRPr="003346E4">
        <w:rPr>
          <w:lang w:val="es-ES" w:eastAsia="es-ES"/>
        </w:rPr>
        <w:fldChar w:fldCharType="end"/>
      </w:r>
      <w:r w:rsidRPr="003346E4">
        <w:rPr>
          <w:lang w:val="es-ES" w:eastAsia="es-ES"/>
        </w:rPr>
        <w:t xml:space="preserve"> Sin embargo fue Kevin </w:t>
      </w:r>
      <w:proofErr w:type="spellStart"/>
      <w:r w:rsidRPr="003346E4">
        <w:rPr>
          <w:lang w:val="es-ES" w:eastAsia="es-ES"/>
        </w:rPr>
        <w:t>Ashton</w:t>
      </w:r>
      <w:proofErr w:type="spellEnd"/>
      <w:r w:rsidRPr="003346E4">
        <w:rPr>
          <w:lang w:val="es-ES" w:eastAsia="es-ES"/>
        </w:rPr>
        <w:t xml:space="preserve"> el primero que introdujo el termino internet de las cosas (IoT)  para referirse a la identificación de los productos de la compañía P&amp;G</w:t>
      </w:r>
      <w:r w:rsidRPr="003346E4">
        <w:rPr>
          <w:lang w:val="es-ES" w:eastAsia="es-ES"/>
        </w:rPr>
        <w:footnoteReference w:id="1"/>
      </w:r>
      <w:r w:rsidRPr="003346E4">
        <w:rPr>
          <w:lang w:val="es-ES" w:eastAsia="es-ES"/>
        </w:rPr>
        <w:t xml:space="preserve"> durante una reunión con los directores de esa empresa en 1999 (</w:t>
      </w:r>
      <w:proofErr w:type="spellStart"/>
      <w:r w:rsidRPr="003346E4">
        <w:rPr>
          <w:lang w:val="es-ES" w:eastAsia="es-ES"/>
        </w:rPr>
        <w:t>Gupta</w:t>
      </w:r>
      <w:proofErr w:type="spellEnd"/>
      <w:r w:rsidRPr="003346E4">
        <w:rPr>
          <w:lang w:val="es-ES" w:eastAsia="es-ES"/>
        </w:rPr>
        <w:t xml:space="preserve">, </w:t>
      </w:r>
      <w:proofErr w:type="spellStart"/>
      <w:r w:rsidRPr="003346E4">
        <w:rPr>
          <w:lang w:val="es-ES" w:eastAsia="es-ES"/>
        </w:rPr>
        <w:t>Mudgal</w:t>
      </w:r>
      <w:proofErr w:type="spellEnd"/>
      <w:r w:rsidRPr="003346E4">
        <w:rPr>
          <w:lang w:val="es-ES" w:eastAsia="es-ES"/>
        </w:rPr>
        <w:t xml:space="preserve"> &amp; </w:t>
      </w:r>
      <w:proofErr w:type="spellStart"/>
      <w:r w:rsidRPr="003346E4">
        <w:rPr>
          <w:lang w:val="es-ES" w:eastAsia="es-ES"/>
        </w:rPr>
        <w:t>Mehta</w:t>
      </w:r>
      <w:proofErr w:type="spellEnd"/>
      <w:r w:rsidRPr="003346E4">
        <w:rPr>
          <w:lang w:val="es-ES" w:eastAsia="es-ES"/>
        </w:rPr>
        <w:t xml:space="preserve">, 2016) </w:t>
      </w:r>
    </w:p>
    <w:p w14:paraId="61D11EF4" w14:textId="77777777" w:rsidR="008B6764" w:rsidRDefault="003346E4" w:rsidP="003346E4">
      <w:pPr>
        <w:spacing w:line="240" w:lineRule="auto"/>
        <w:jc w:val="both"/>
        <w:rPr>
          <w:lang w:val="es-ES" w:eastAsia="es-ES"/>
        </w:rPr>
      </w:pPr>
      <w:r w:rsidRPr="003346E4">
        <w:rPr>
          <w:lang w:val="es-ES" w:eastAsia="es-ES"/>
        </w:rPr>
        <w:t>Desde su concepción hasta el día de hoy el término IoT se ha ido refinand</w:t>
      </w:r>
      <w:r w:rsidR="0013458C">
        <w:rPr>
          <w:lang w:val="es-ES" w:eastAsia="es-ES"/>
        </w:rPr>
        <w:t>o y redefiniendo como un</w:t>
      </w:r>
      <w:r w:rsidRPr="003346E4">
        <w:rPr>
          <w:lang w:val="es-ES" w:eastAsia="es-ES"/>
        </w:rPr>
        <w:t xml:space="preserve"> paradigma resultante de la integración de elementos tecnológicos y técnicas computacionales como: computación ubicua, sensores y sistemas embebidos. </w:t>
      </w:r>
      <w:r w:rsidR="002F128F">
        <w:rPr>
          <w:lang w:val="es-ES" w:eastAsia="es-ES"/>
        </w:rPr>
        <w:t>Que se usan para construir</w:t>
      </w:r>
      <w:r w:rsidRPr="003346E4">
        <w:rPr>
          <w:lang w:val="es-ES" w:eastAsia="es-ES"/>
        </w:rPr>
        <w:t xml:space="preserve"> ecosistemas </w:t>
      </w:r>
      <w:r w:rsidR="002F128F">
        <w:rPr>
          <w:lang w:val="es-ES" w:eastAsia="es-ES"/>
        </w:rPr>
        <w:t>donde</w:t>
      </w:r>
      <w:r w:rsidRPr="003346E4">
        <w:rPr>
          <w:lang w:val="es-ES" w:eastAsia="es-ES"/>
        </w:rPr>
        <w:t xml:space="preserve"> asocian objetos del mundo real</w:t>
      </w:r>
      <w:r w:rsidR="002F128F">
        <w:rPr>
          <w:lang w:val="es-ES" w:eastAsia="es-ES"/>
        </w:rPr>
        <w:t>,</w:t>
      </w:r>
      <w:r w:rsidRPr="003346E4">
        <w:rPr>
          <w:lang w:val="es-ES" w:eastAsia="es-ES"/>
        </w:rPr>
        <w:t xml:space="preserve"> </w:t>
      </w:r>
      <w:r w:rsidR="002F128F">
        <w:rPr>
          <w:lang w:val="es-ES" w:eastAsia="es-ES"/>
        </w:rPr>
        <w:t>estableciendo</w:t>
      </w:r>
      <w:r w:rsidRPr="003346E4">
        <w:rPr>
          <w:lang w:val="es-ES" w:eastAsia="es-ES"/>
        </w:rPr>
        <w:t xml:space="preserve"> una comunicación, flujo de información y una interacción simbiótica entre ellos. </w:t>
      </w:r>
    </w:p>
    <w:p w14:paraId="2C9D1E66" w14:textId="2E9D6C94" w:rsidR="003346E4" w:rsidRDefault="002F128F" w:rsidP="003346E4">
      <w:pPr>
        <w:spacing w:line="240" w:lineRule="auto"/>
        <w:jc w:val="both"/>
        <w:rPr>
          <w:lang w:val="es-ES" w:eastAsia="es-ES"/>
        </w:rPr>
      </w:pPr>
      <w:r>
        <w:rPr>
          <w:lang w:val="es-ES" w:eastAsia="es-ES"/>
        </w:rPr>
        <w:t>El principio básico para realizar esta asociación es</w:t>
      </w:r>
      <w:r w:rsidR="003346E4" w:rsidRPr="003346E4">
        <w:rPr>
          <w:lang w:val="es-ES" w:eastAsia="es-ES"/>
        </w:rPr>
        <w:t xml:space="preserve"> integración de componentes electrónicos a objetos comunes</w:t>
      </w:r>
      <w:r>
        <w:rPr>
          <w:lang w:val="es-ES" w:eastAsia="es-ES"/>
        </w:rPr>
        <w:t>,</w:t>
      </w:r>
      <w:r w:rsidR="003346E4" w:rsidRPr="003346E4">
        <w:rPr>
          <w:lang w:val="es-ES" w:eastAsia="es-ES"/>
        </w:rPr>
        <w:t xml:space="preserve"> dotándolos de la capacidad de recolectar información de su entorno y comunicarse con otros sistemas usando internet </w:t>
      </w:r>
      <w:r w:rsidR="003346E4" w:rsidRPr="003346E4">
        <w:rPr>
          <w:lang w:val="es-ES" w:eastAsia="es-ES"/>
        </w:rPr>
        <w:fldChar w:fldCharType="begin" w:fldLock="1"/>
      </w:r>
      <w:r w:rsidR="003346E4" w:rsidRPr="003346E4">
        <w:rPr>
          <w:lang w:val="es-ES" w:eastAsia="es-ES"/>
        </w:rPr>
        <w:instrText>ADDIN CSL_CITATION {"citationItems":[{"id":"ITEM-1","itemData":{"DOI":"10.1016/j.comcom.2014.09.008","ISSN":"01403664","author":[{"dropping-particle":"","family":"Borgia","given":"Eleonora","non-dropping-particle":"","parse-names":false,"suffix":""}],"container-title":"Computer Communications","id":"ITEM-1","issued":{"date-parts":[["2014","12"]]},"page":"1-31","title":"The Internet of Things vision: Key features, applications and open issues","type":"article-journal","volume":"54"},"uris":["http://www.mendeley.com/documents/?uuid=da4b3e27-1787-351f-b5e0-eda8fb7bdce5"]}],"mendeley":{"formattedCitation":"(Borgia, 2014)","plainTextFormattedCitation":"(Borgia, 2014)","previouslyFormattedCitation":"(Borgia, 2014)"},"properties":{"noteIndex":0},"schema":"https://github.com/citation-style-language/schema/raw/master/csl-citation.json"}</w:instrText>
      </w:r>
      <w:r w:rsidR="003346E4" w:rsidRPr="003346E4">
        <w:rPr>
          <w:lang w:val="es-ES" w:eastAsia="es-ES"/>
        </w:rPr>
        <w:fldChar w:fldCharType="separate"/>
      </w:r>
      <w:r w:rsidR="003346E4" w:rsidRPr="003346E4">
        <w:rPr>
          <w:noProof/>
          <w:lang w:val="es-ES" w:eastAsia="es-ES"/>
        </w:rPr>
        <w:t>(Borgia, 2014)</w:t>
      </w:r>
      <w:r w:rsidR="003346E4" w:rsidRPr="003346E4">
        <w:rPr>
          <w:lang w:val="es-ES" w:eastAsia="es-ES"/>
        </w:rPr>
        <w:fldChar w:fldCharType="end"/>
      </w:r>
      <w:r w:rsidR="003346E4" w:rsidRPr="003346E4">
        <w:rPr>
          <w:lang w:val="es-ES" w:eastAsia="es-ES"/>
        </w:rPr>
        <w:t>, estos objetos tienen una representación virtual que sirve para identificarlos, monito</w:t>
      </w:r>
      <w:r w:rsidR="0077150A">
        <w:rPr>
          <w:lang w:val="es-ES" w:eastAsia="es-ES"/>
        </w:rPr>
        <w:t>rearlos,</w:t>
      </w:r>
      <w:r w:rsidR="003346E4" w:rsidRPr="003346E4">
        <w:rPr>
          <w:lang w:val="es-ES" w:eastAsia="es-ES"/>
        </w:rPr>
        <w:t xml:space="preserve"> controlarlos </w:t>
      </w:r>
      <w:r w:rsidR="0077150A">
        <w:rPr>
          <w:lang w:val="es-ES" w:eastAsia="es-ES"/>
        </w:rPr>
        <w:t>y permitirles interactuar en el mundo real, lo cual permite automatizar multitud de tareas, por lo que muchos lo describen como la evolución del internet.</w:t>
      </w:r>
    </w:p>
    <w:p w14:paraId="75B74EE5" w14:textId="4F7DD5EA" w:rsidR="0077150A" w:rsidRDefault="0077150A" w:rsidP="0077150A">
      <w:pPr>
        <w:spacing w:line="240" w:lineRule="auto"/>
        <w:jc w:val="center"/>
        <w:rPr>
          <w:lang w:val="es-ES" w:eastAsia="es-ES"/>
        </w:rPr>
      </w:pPr>
      <w:r>
        <w:rPr>
          <w:noProof/>
          <w:lang w:eastAsia="es-CO"/>
        </w:rPr>
        <w:drawing>
          <wp:inline distT="0" distB="0" distL="0" distR="0" wp14:anchorId="29844807" wp14:editId="370CA55E">
            <wp:extent cx="4226944" cy="2442234"/>
            <wp:effectExtent l="0" t="0" r="254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33999" cy="2446310"/>
                    </a:xfrm>
                    <a:prstGeom prst="rect">
                      <a:avLst/>
                    </a:prstGeom>
                  </pic:spPr>
                </pic:pic>
              </a:graphicData>
            </a:graphic>
          </wp:inline>
        </w:drawing>
      </w:r>
    </w:p>
    <w:p w14:paraId="77FAD7F8" w14:textId="7B9E90F7" w:rsidR="00183A45" w:rsidRDefault="00183A45" w:rsidP="00183A45">
      <w:pPr>
        <w:jc w:val="center"/>
      </w:pPr>
      <w:r>
        <w:rPr>
          <w:b/>
          <w:lang w:val="es-ES" w:eastAsia="es-ES"/>
        </w:rPr>
        <w:t>Figura 2-2</w:t>
      </w:r>
      <w:r>
        <w:t xml:space="preserve">: evolución número de dispositivos conectados a internet, tomada literalmente de: </w:t>
      </w:r>
      <w:r>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fldChar w:fldCharType="separate"/>
      </w:r>
      <w:r w:rsidRPr="00183A45">
        <w:rPr>
          <w:noProof/>
        </w:rPr>
        <w:t>(Evans, 2011)</w:t>
      </w:r>
      <w:r>
        <w:fldChar w:fldCharType="end"/>
      </w:r>
      <w:r>
        <w:t xml:space="preserve"> </w:t>
      </w:r>
    </w:p>
    <w:p w14:paraId="20A96693" w14:textId="77777777" w:rsidR="00183A45" w:rsidRPr="00183A45" w:rsidRDefault="00183A45" w:rsidP="0077150A">
      <w:pPr>
        <w:spacing w:line="240" w:lineRule="auto"/>
        <w:jc w:val="center"/>
        <w:rPr>
          <w:lang w:eastAsia="es-ES"/>
        </w:rPr>
      </w:pPr>
    </w:p>
    <w:p w14:paraId="4839AB14" w14:textId="76171FF0" w:rsidR="003346E4" w:rsidRDefault="0077150A" w:rsidP="00520DD1">
      <w:pPr>
        <w:jc w:val="both"/>
        <w:rPr>
          <w:lang w:val="es-ES_tradnl" w:eastAsia="es-ES"/>
        </w:rPr>
      </w:pPr>
      <w:r>
        <w:rPr>
          <w:lang w:val="es-ES_tradnl" w:eastAsia="es-ES"/>
        </w:rPr>
        <w:lastRenderedPageBreak/>
        <w:t xml:space="preserve">Pero la </w:t>
      </w:r>
      <w:r w:rsidR="00183A45">
        <w:rPr>
          <w:lang w:val="es-ES_tradnl" w:eastAsia="es-ES"/>
        </w:rPr>
        <w:t>idea</w:t>
      </w:r>
      <w:r>
        <w:rPr>
          <w:lang w:val="es-ES_tradnl" w:eastAsia="es-ES"/>
        </w:rPr>
        <w:t xml:space="preserve"> de que los objetos se comuniquen entre si es una consecuencia directa del rápido aumento en el </w:t>
      </w:r>
      <w:proofErr w:type="spellStart"/>
      <w:r>
        <w:rPr>
          <w:lang w:val="es-ES_tradnl" w:eastAsia="es-ES"/>
        </w:rPr>
        <w:t>numero</w:t>
      </w:r>
      <w:proofErr w:type="spellEnd"/>
      <w:r>
        <w:rPr>
          <w:lang w:val="es-ES_tradnl" w:eastAsia="es-ES"/>
        </w:rPr>
        <w:t xml:space="preserve"> de dispositivos que están conectados a internet</w:t>
      </w:r>
      <w:r w:rsidR="00183A45">
        <w:rPr>
          <w:lang w:val="es-ES_tradnl" w:eastAsia="es-ES"/>
        </w:rPr>
        <w:t xml:space="preserve">, en algún momento entre 2003 y 2010 la cantidad de dispositivos conectados a internet </w:t>
      </w:r>
      <w:r w:rsidR="00520DD1">
        <w:rPr>
          <w:lang w:val="es-ES_tradnl" w:eastAsia="es-ES"/>
        </w:rPr>
        <w:t>excedió</w:t>
      </w:r>
      <w:r w:rsidR="00183A45">
        <w:rPr>
          <w:lang w:val="es-ES_tradnl" w:eastAsia="es-ES"/>
        </w:rPr>
        <w:t xml:space="preserve"> la población </w:t>
      </w:r>
      <w:r w:rsidR="00520DD1">
        <w:rPr>
          <w:lang w:val="es-ES_tradnl" w:eastAsia="es-ES"/>
        </w:rPr>
        <w:t>humana</w:t>
      </w:r>
      <w:r w:rsidR="00183A45">
        <w:rPr>
          <w:lang w:val="es-ES_tradnl" w:eastAsia="es-ES"/>
        </w:rPr>
        <w:t xml:space="preserve">. </w:t>
      </w:r>
      <w:r w:rsidR="00520DD1">
        <w:rPr>
          <w:lang w:val="es-ES_tradnl" w:eastAsia="es-ES"/>
        </w:rPr>
        <w:t xml:space="preserve">Luego </w:t>
      </w:r>
      <w:r w:rsidR="00183A45">
        <w:rPr>
          <w:lang w:val="es-ES_tradnl" w:eastAsia="es-ES"/>
        </w:rPr>
        <w:t xml:space="preserve">en 2009 los investigadores chinos encontraron un patrón que similar a la ley de Moore que demostraba que la cantidad de dispositivos conectados a internet se duplicaba cada 5,32 </w:t>
      </w:r>
      <w:r w:rsidR="00520DD1">
        <w:rPr>
          <w:lang w:val="es-ES_tradnl" w:eastAsia="es-ES"/>
        </w:rPr>
        <w:t xml:space="preserve">años. Haciendo una proyección de este patrón se predijo que para el año 2020 habría al menos 50 millones de dispositivos conectados a internet. </w:t>
      </w:r>
      <w:r w:rsidR="00520DD1">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520DD1">
        <w:fldChar w:fldCharType="separate"/>
      </w:r>
      <w:r w:rsidR="00520DD1" w:rsidRPr="00183A45">
        <w:rPr>
          <w:noProof/>
        </w:rPr>
        <w:t>(Evans, 2011)</w:t>
      </w:r>
      <w:r w:rsidR="00520DD1">
        <w:fldChar w:fldCharType="end"/>
      </w:r>
      <w:r w:rsidR="00520DD1">
        <w:rPr>
          <w:lang w:val="es-ES_tradnl" w:eastAsia="es-ES"/>
        </w:rPr>
        <w:t xml:space="preserve"> lo cual hace que IoT y </w:t>
      </w:r>
      <w:proofErr w:type="spellStart"/>
      <w:r w:rsidR="00520DD1">
        <w:rPr>
          <w:lang w:val="es-ES_tradnl" w:eastAsia="es-ES"/>
        </w:rPr>
        <w:t>BigData</w:t>
      </w:r>
      <w:proofErr w:type="spellEnd"/>
      <w:r w:rsidR="00520DD1">
        <w:rPr>
          <w:lang w:val="es-ES_tradnl" w:eastAsia="es-ES"/>
        </w:rPr>
        <w:t>, sean imprescindibles para poder administrar esta cantidad de dispositivos y los datos que estos generan.</w:t>
      </w:r>
    </w:p>
    <w:p w14:paraId="7BC6EF2C" w14:textId="1A34D8B0" w:rsidR="00520DD1" w:rsidRPr="003346E4" w:rsidRDefault="00520DD1" w:rsidP="00520DD1">
      <w:pPr>
        <w:jc w:val="both"/>
        <w:rPr>
          <w:lang w:val="es-ES_tradnl" w:eastAsia="es-ES"/>
        </w:rPr>
      </w:pPr>
      <w:r>
        <w:rPr>
          <w:lang w:val="es-ES_tradnl" w:eastAsia="es-ES"/>
        </w:rPr>
        <w:t xml:space="preserve">Pero la importancia del IoT no </w:t>
      </w:r>
      <w:r w:rsidR="005571CC">
        <w:rPr>
          <w:lang w:val="es-ES_tradnl" w:eastAsia="es-ES"/>
        </w:rPr>
        <w:t>está</w:t>
      </w:r>
      <w:r>
        <w:rPr>
          <w:lang w:val="es-ES_tradnl" w:eastAsia="es-ES"/>
        </w:rPr>
        <w:t xml:space="preserve"> </w:t>
      </w:r>
      <w:r w:rsidR="005571CC">
        <w:rPr>
          <w:lang w:val="es-ES_tradnl" w:eastAsia="es-ES"/>
        </w:rPr>
        <w:t xml:space="preserve">ni </w:t>
      </w:r>
      <w:r>
        <w:rPr>
          <w:lang w:val="es-ES_tradnl" w:eastAsia="es-ES"/>
        </w:rPr>
        <w:t>en su definición, ni en la cantidad de dispositivos que se conectan a internet, su potencial está en sus aplicaciones</w:t>
      </w:r>
      <w:r w:rsidR="005571CC">
        <w:rPr>
          <w:lang w:val="es-ES_tradnl" w:eastAsia="es-ES"/>
        </w:rPr>
        <w:t xml:space="preserve"> pues los dispositivos IoT habilitan la mejoran los procesos de transporte por medio del monitoreo de tráfico en tiempo real, en la infraestructura </w:t>
      </w:r>
      <w:r w:rsidR="008B6764">
        <w:rPr>
          <w:lang w:val="es-ES_tradnl" w:eastAsia="es-ES"/>
        </w:rPr>
        <w:t xml:space="preserve">supervisando </w:t>
      </w:r>
      <w:r w:rsidR="005571CC">
        <w:rPr>
          <w:lang w:val="es-ES_tradnl" w:eastAsia="es-ES"/>
        </w:rPr>
        <w:t xml:space="preserve">el flujo de energía en redes eléctricas, </w:t>
      </w:r>
      <w:r w:rsidR="00EA0E72">
        <w:rPr>
          <w:lang w:val="es-ES_tradnl" w:eastAsia="es-ES"/>
        </w:rPr>
        <w:t xml:space="preserve">en la salud </w:t>
      </w:r>
      <w:r w:rsidR="0034206B">
        <w:rPr>
          <w:lang w:val="es-ES_tradnl" w:eastAsia="es-ES"/>
        </w:rPr>
        <w:t xml:space="preserve">analizando los signos vitales y la evolución de los pacientes </w:t>
      </w:r>
      <w:r w:rsidR="00EA0E72">
        <w:rPr>
          <w:lang w:val="es-ES_tradnl" w:eastAsia="es-ES"/>
        </w:rPr>
        <w:t>,</w:t>
      </w:r>
      <w:r w:rsidR="005571CC">
        <w:rPr>
          <w:lang w:val="es-ES_tradnl" w:eastAsia="es-ES"/>
        </w:rPr>
        <w:t xml:space="preserve">en la industria </w:t>
      </w:r>
      <w:r w:rsidR="008B6764">
        <w:rPr>
          <w:lang w:val="es-ES_tradnl" w:eastAsia="es-ES"/>
        </w:rPr>
        <w:t>optimizando las cadenas de producción, en el hogar con aplicaciones de domótica y en las ciudades regulando la iluminación pública, los controlando automáticamente sistemas de alcantarillado y los semáforos, pero también haciendo más eficientes procesos como el de recolección de residuos.</w:t>
      </w:r>
    </w:p>
    <w:p w14:paraId="196FE3D8" w14:textId="101A0D64" w:rsidR="00D75B0B" w:rsidRDefault="00D75B0B" w:rsidP="004D6123">
      <w:pPr>
        <w:pStyle w:val="Ttulo2"/>
        <w:rPr>
          <w:lang w:val="es-ES" w:eastAsia="es-ES"/>
        </w:rPr>
      </w:pPr>
      <w:r>
        <w:rPr>
          <w:lang w:val="es-ES" w:eastAsia="es-ES"/>
        </w:rPr>
        <w:t>Software libre</w:t>
      </w:r>
    </w:p>
    <w:p w14:paraId="4A48B193" w14:textId="13ACA703" w:rsidR="008B6764" w:rsidRDefault="008B6764" w:rsidP="008B6764">
      <w:pPr>
        <w:rPr>
          <w:lang w:val="es-ES" w:eastAsia="es-ES"/>
        </w:rPr>
      </w:pPr>
      <w:r>
        <w:rPr>
          <w:lang w:val="es-ES" w:eastAsia="es-ES"/>
        </w:rPr>
        <w:t>De conformidad con la organización GNU, que junto con la fundación apache son las organizaciones de promotoras de software libre más</w:t>
      </w:r>
      <w:r w:rsidR="00F22511">
        <w:rPr>
          <w:lang w:val="es-ES" w:eastAsia="es-ES"/>
        </w:rPr>
        <w:t xml:space="preserve"> grandes del mundo define</w:t>
      </w:r>
      <w:r>
        <w:rPr>
          <w:lang w:val="es-ES" w:eastAsia="es-ES"/>
        </w:rPr>
        <w:t xml:space="preserve"> el software libre de la siguiente manera:</w:t>
      </w:r>
    </w:p>
    <w:p w14:paraId="5E7D7BFD" w14:textId="35557ADB" w:rsidR="008B6764" w:rsidRDefault="00CB1458" w:rsidP="00CB1458">
      <w:pPr>
        <w:spacing w:line="240" w:lineRule="auto"/>
        <w:rPr>
          <w:rFonts w:asciiTheme="minorHAnsi" w:hAnsiTheme="minorHAnsi"/>
          <w:i/>
          <w:lang w:val="es-ES" w:eastAsia="es-ES"/>
        </w:rPr>
      </w:pPr>
      <w:r w:rsidRPr="00CB1458">
        <w:rPr>
          <w:rFonts w:asciiTheme="minorHAnsi" w:hAnsiTheme="minorHAnsi"/>
          <w:lang w:val="es-ES" w:eastAsia="es-ES"/>
        </w:rPr>
        <w:t>“</w:t>
      </w:r>
      <w:r w:rsidRPr="00CB1458">
        <w:rPr>
          <w:rFonts w:asciiTheme="minorHAnsi" w:hAnsiTheme="minorHAnsi"/>
          <w:i/>
          <w:lang w:val="es-ES" w:eastAsia="es-ES"/>
        </w:rPr>
        <w:t xml:space="preserve">es el software que respeta la libertad de los usuarios y la comunidad. A grandes rasgos, significa que los usuarios tienen la libertad de </w:t>
      </w:r>
      <w:r w:rsidRPr="00CB1458">
        <w:rPr>
          <w:rFonts w:asciiTheme="minorHAnsi" w:hAnsiTheme="minorHAnsi"/>
          <w:b/>
          <w:i/>
          <w:lang w:val="es-ES" w:eastAsia="es-ES"/>
        </w:rPr>
        <w:t>ejecutar, copiar, distribuir, estudiar, modificar y mejorar</w:t>
      </w:r>
      <w:r w:rsidRPr="00CB1458">
        <w:rPr>
          <w:rFonts w:asciiTheme="minorHAnsi" w:hAnsiTheme="minorHAnsi"/>
          <w:i/>
          <w:lang w:val="es-ES" w:eastAsia="es-ES"/>
        </w:rPr>
        <w:t xml:space="preserve"> el software. Es decir, el «software libre» es una cuestión de libertad, no de precio</w:t>
      </w:r>
      <w:r w:rsidR="00876A6F">
        <w:rPr>
          <w:rFonts w:asciiTheme="minorHAnsi" w:hAnsiTheme="minorHAnsi"/>
          <w:i/>
          <w:lang w:val="es-ES" w:eastAsia="es-ES"/>
        </w:rPr>
        <w:t>.(…)</w:t>
      </w:r>
      <w:r w:rsidRPr="00CB1458">
        <w:rPr>
          <w:rFonts w:asciiTheme="minorHAnsi" w:hAnsiTheme="minorHAnsi"/>
          <w:i/>
          <w:lang w:val="es-ES" w:eastAsia="es-ES"/>
        </w:rPr>
        <w:t xml:space="preserve"> En inglés, a veces en lugar de «free software» decimos «libre software», empleando ese adjetivo francés o español, derivado de «libertad», para mostrar que no queremos decir que el software es gratuito.”</w:t>
      </w:r>
      <w:r w:rsidR="00E45329">
        <w:rPr>
          <w:rFonts w:asciiTheme="minorHAnsi" w:hAnsiTheme="minorHAnsi"/>
          <w:i/>
          <w:lang w:val="es-ES" w:eastAsia="es-ES"/>
        </w:rPr>
        <w:t xml:space="preserve"> </w:t>
      </w:r>
      <w:r w:rsidR="00E45329">
        <w:rPr>
          <w:rFonts w:asciiTheme="minorHAnsi" w:hAnsiTheme="minorHAnsi"/>
          <w:lang w:val="es-ES" w:eastAsia="es-ES"/>
        </w:rPr>
        <w:t>(</w:t>
      </w:r>
      <w:r w:rsidR="00E45329">
        <w:t xml:space="preserve">Arteaga </w:t>
      </w:r>
      <w:proofErr w:type="spellStart"/>
      <w:r w:rsidR="00E45329">
        <w:t>Mejia</w:t>
      </w:r>
      <w:proofErr w:type="spellEnd"/>
      <w:r w:rsidR="00E45329">
        <w:t>, 2019)</w:t>
      </w:r>
    </w:p>
    <w:p w14:paraId="215B6019" w14:textId="07480735" w:rsidR="00CB1458" w:rsidRDefault="00CB1458" w:rsidP="00CB1458">
      <w:pPr>
        <w:spacing w:line="240" w:lineRule="auto"/>
        <w:rPr>
          <w:lang w:val="es-ES" w:eastAsia="es-ES"/>
        </w:rPr>
      </w:pPr>
      <w:r>
        <w:rPr>
          <w:lang w:val="es-ES" w:eastAsia="es-ES"/>
        </w:rPr>
        <w:t>Según el manifiesto un programa de software es libre si tiene las 4 libertades esenciales:</w:t>
      </w:r>
    </w:p>
    <w:p w14:paraId="303A06D9" w14:textId="0FE1224A" w:rsidR="00CB1458" w:rsidRDefault="00CB1458" w:rsidP="00CB1458">
      <w:pPr>
        <w:spacing w:line="240" w:lineRule="auto"/>
        <w:rPr>
          <w:lang w:val="es-ES" w:eastAsia="es-ES"/>
        </w:rPr>
      </w:pPr>
      <w:r w:rsidRPr="00CB1458">
        <w:rPr>
          <w:lang w:val="es-ES" w:eastAsia="es-ES"/>
        </w:rPr>
        <w:t>Libertad 0:</w:t>
      </w:r>
      <w:r>
        <w:rPr>
          <w:b/>
          <w:lang w:val="es-ES" w:eastAsia="es-ES"/>
        </w:rPr>
        <w:t xml:space="preserve"> </w:t>
      </w:r>
      <w:r>
        <w:rPr>
          <w:lang w:val="es-ES" w:eastAsia="es-ES"/>
        </w:rPr>
        <w:t>la libertad de ejecutar el programa como desee, con cualquier propósito</w:t>
      </w:r>
      <w:r>
        <w:rPr>
          <w:lang w:val="es-ES" w:eastAsia="es-ES"/>
        </w:rPr>
        <w:br/>
      </w:r>
      <w:r w:rsidRPr="00CB1458">
        <w:rPr>
          <w:lang w:val="es-ES" w:eastAsia="es-ES"/>
        </w:rPr>
        <w:t>Libertad 1:</w:t>
      </w:r>
      <w:r>
        <w:rPr>
          <w:b/>
          <w:lang w:val="es-ES" w:eastAsia="es-ES"/>
        </w:rPr>
        <w:t xml:space="preserve"> </w:t>
      </w:r>
      <w:r>
        <w:rPr>
          <w:lang w:val="es-ES" w:eastAsia="es-ES"/>
        </w:rPr>
        <w:t>la libertad de estudiar cómo funciona el programa, y cambiarlo para que este haga lo que usted quiera, el acceso al código fuente en una condición necesaria para ellos.</w:t>
      </w:r>
      <w:r>
        <w:rPr>
          <w:lang w:val="es-ES" w:eastAsia="es-ES"/>
        </w:rPr>
        <w:br/>
        <w:t>Libertad 2: La libertad de redistribuir copias para ayudar a otros</w:t>
      </w:r>
      <w:r>
        <w:rPr>
          <w:lang w:val="es-ES" w:eastAsia="es-ES"/>
        </w:rPr>
        <w:br/>
        <w:t>Libertad 3: La libertad de distribuir copias de sus versiones modificadas a terceros, esto le permite ofrecer a toda la comunidad la oportunidad de beneficiarse de las modificaciones.</w:t>
      </w:r>
    </w:p>
    <w:p w14:paraId="71494070" w14:textId="327B6EF0" w:rsidR="00CB1458" w:rsidRPr="005075FA" w:rsidRDefault="00CB1458" w:rsidP="00CB1458">
      <w:pPr>
        <w:spacing w:line="240" w:lineRule="auto"/>
      </w:pPr>
      <w:r>
        <w:rPr>
          <w:lang w:val="es-ES" w:eastAsia="es-ES"/>
        </w:rPr>
        <w:t xml:space="preserve">Los desarrollos de la </w:t>
      </w:r>
      <w:proofErr w:type="spellStart"/>
      <w:r>
        <w:rPr>
          <w:lang w:val="es-ES" w:eastAsia="es-ES"/>
        </w:rPr>
        <w:t>orgnizacion</w:t>
      </w:r>
      <w:proofErr w:type="spellEnd"/>
      <w:r>
        <w:rPr>
          <w:lang w:val="es-ES" w:eastAsia="es-ES"/>
        </w:rPr>
        <w:t xml:space="preserve"> GNU se distribuyen en su mayoría bajo términos </w:t>
      </w:r>
      <w:proofErr w:type="spellStart"/>
      <w:r>
        <w:rPr>
          <w:lang w:val="es-ES" w:eastAsia="es-ES"/>
        </w:rPr>
        <w:t>copyl</w:t>
      </w:r>
      <w:r w:rsidR="00E45329">
        <w:rPr>
          <w:lang w:val="es-ES" w:eastAsia="es-ES"/>
        </w:rPr>
        <w:t>eft</w:t>
      </w:r>
      <w:proofErr w:type="spellEnd"/>
      <w:r w:rsidR="00E45329">
        <w:rPr>
          <w:lang w:val="es-ES" w:eastAsia="es-ES"/>
        </w:rPr>
        <w:t xml:space="preserve">, es una política para liberar un programa en la cual todas las versiones que surjan de modificaciones o extensiones de dicho programa también deben ser libres, esto </w:t>
      </w:r>
      <w:r w:rsidR="00E45329">
        <w:rPr>
          <w:lang w:val="es-ES" w:eastAsia="es-ES"/>
        </w:rPr>
        <w:lastRenderedPageBreak/>
        <w:t>indica que cualquiera que redistribuya el software con o sin cambios o extensiones, tramite la liberta con la que lo recibió a la nueva versión y garantiza que cualquier nuevo usuario disponga de las libertades inherentes a dicho software.</w:t>
      </w:r>
      <w:r w:rsidR="00EB746E">
        <w:rPr>
          <w:lang w:val="es-ES" w:eastAsia="es-ES"/>
        </w:rPr>
        <w:t xml:space="preserve"> (</w:t>
      </w:r>
      <w:r w:rsidR="00EB746E" w:rsidRPr="005075FA">
        <w:t>GNU-</w:t>
      </w:r>
      <w:proofErr w:type="spellStart"/>
      <w:r w:rsidR="00EB746E" w:rsidRPr="005075FA">
        <w:t>Copyleft</w:t>
      </w:r>
      <w:proofErr w:type="spellEnd"/>
      <w:r w:rsidR="00EB746E" w:rsidRPr="005075FA">
        <w:t>)</w:t>
      </w:r>
    </w:p>
    <w:p w14:paraId="62EEC0BC" w14:textId="65FCCD97" w:rsidR="00242D6D" w:rsidRPr="00242D6D" w:rsidRDefault="00242D6D" w:rsidP="00242D6D">
      <w:pPr>
        <w:spacing w:line="240" w:lineRule="auto"/>
        <w:jc w:val="both"/>
      </w:pPr>
      <w:r w:rsidRPr="00242D6D">
        <w:rPr>
          <w:b/>
        </w:rPr>
        <w:t xml:space="preserve">Licencia Apache 2.0: </w:t>
      </w:r>
      <w:r w:rsidRPr="00242D6D">
        <w:t>la licencia apache está disponible en el siguiente dirección (</w:t>
      </w:r>
      <w:hyperlink r:id="rId24" w:history="1">
        <w:r w:rsidRPr="00EB7732">
          <w:rPr>
            <w:rStyle w:val="Hipervnculo"/>
          </w:rPr>
          <w:t>http://www.apache.org/licenses/LICENSE-2.0</w:t>
        </w:r>
      </w:hyperlink>
      <w:r w:rsidRPr="00242D6D">
        <w:t>)</w:t>
      </w:r>
      <w:r>
        <w:t xml:space="preserve"> este tipo de licencia permite al usuario usar el software con cualquier propósito, distribuirlo, modificarlo y distribuir versiones modificadas de dicho software, sin embargo esta licencia es más permisiva pues no obliga al usuario a que las versiones derivadas, se distribuyan usando la misma licencia, ni que se tengan que distribuir como un software libre o liberar su código fuente, sin embargo cada archivo que compone el software debe mantener la licencia y los derechos de autor que reconocen el trabajo de quien lo desarrollo, así como las marcas y patentes, i se hacen modificaciones se deben hacer las anotaciones que indiquen que se han realizado cambios.</w:t>
      </w:r>
    </w:p>
    <w:p w14:paraId="5D33C50D" w14:textId="77777777" w:rsidR="00242D6D" w:rsidRPr="00242D6D" w:rsidRDefault="00242D6D" w:rsidP="00CB1458">
      <w:pPr>
        <w:spacing w:line="240" w:lineRule="auto"/>
        <w:rPr>
          <w:b/>
          <w:lang w:val="es-ES" w:eastAsia="es-ES"/>
        </w:rPr>
      </w:pPr>
    </w:p>
    <w:p w14:paraId="0ABD029E" w14:textId="23C8926E" w:rsidR="00D75B0B" w:rsidRDefault="00D75B0B" w:rsidP="004D6123">
      <w:pPr>
        <w:pStyle w:val="Ttulo2"/>
        <w:rPr>
          <w:lang w:val="es-ES" w:eastAsia="es-ES"/>
        </w:rPr>
      </w:pPr>
      <w:r>
        <w:rPr>
          <w:lang w:val="es-ES" w:eastAsia="es-ES"/>
        </w:rPr>
        <w:t>Hardware libre</w:t>
      </w:r>
    </w:p>
    <w:p w14:paraId="2B56FF1F" w14:textId="570EBC72" w:rsidR="00876A6F" w:rsidRDefault="00876A6F" w:rsidP="00876A6F">
      <w:pPr>
        <w:jc w:val="both"/>
        <w:rPr>
          <w:lang w:val="es-ES" w:eastAsia="es-ES"/>
        </w:rPr>
      </w:pPr>
      <w:r>
        <w:rPr>
          <w:lang w:val="es-ES" w:eastAsia="es-ES"/>
        </w:rPr>
        <w:t xml:space="preserve">Aplicando un concepto equiparable al del software, es hardware  que los usuarios son libres de copiar o distribuir con o sin cambios, sin embargo a diferencia del software el hardware no se puede copiar o más precisamente clonar, por lo que el concepto de libertad se aplica </w:t>
      </w:r>
      <w:proofErr w:type="spellStart"/>
      <w:r>
        <w:rPr>
          <w:lang w:val="es-ES" w:eastAsia="es-ES"/>
        </w:rPr>
        <w:t>al</w:t>
      </w:r>
      <w:proofErr w:type="spellEnd"/>
      <w:r>
        <w:rPr>
          <w:lang w:val="es-ES" w:eastAsia="es-ES"/>
        </w:rPr>
        <w:t xml:space="preserve"> los diseños de hardware y no a los dispositivos creados, de manera que se le permite a los usuarios usar, copiar y redistribuir los diseños de hardware y dichos diseños deben tener las mismas 4 libertades definidas para el software libre.</w:t>
      </w:r>
    </w:p>
    <w:p w14:paraId="13F9093C" w14:textId="326B5F19" w:rsidR="00BB6132" w:rsidRDefault="00BB6132" w:rsidP="00876A6F">
      <w:pPr>
        <w:jc w:val="both"/>
        <w:rPr>
          <w:lang w:val="es-ES" w:eastAsia="es-ES"/>
        </w:rPr>
      </w:pPr>
      <w:r>
        <w:rPr>
          <w:lang w:val="es-ES" w:eastAsia="es-ES"/>
        </w:rPr>
        <w:t>En el caso del hardware libre la distinción de la palabra libre se distingue claramente del concepto de gratis. Producir hardware cuesta dinero, de manera que el hardware libre no es gratis, lo cual no quiere decir que su diseño no sea público y que el uso de ese diseño no sea libre, de manera que podemos referirnos al hardware libre a un producto de hardware que ha sido creado a partir de un “diseño de hardware libre”.</w:t>
      </w:r>
    </w:p>
    <w:p w14:paraId="5C2C02AB" w14:textId="7268B739" w:rsidR="00BB6132" w:rsidRPr="00876A6F" w:rsidRDefault="004F558E" w:rsidP="00876A6F">
      <w:pPr>
        <w:jc w:val="both"/>
        <w:rPr>
          <w:lang w:val="es-ES" w:eastAsia="es-ES"/>
        </w:rPr>
      </w:pPr>
      <w:r>
        <w:rPr>
          <w:lang w:val="es-ES" w:eastAsia="es-ES"/>
        </w:rPr>
        <w:t xml:space="preserve">Se sugiere que las </w:t>
      </w:r>
      <w:r w:rsidR="00BB6132">
        <w:rPr>
          <w:lang w:val="es-ES" w:eastAsia="es-ES"/>
        </w:rPr>
        <w:t xml:space="preserve">licencias para la distribución de diseños de hardware libre </w:t>
      </w:r>
      <w:r>
        <w:rPr>
          <w:lang w:val="es-ES" w:eastAsia="es-ES"/>
        </w:rPr>
        <w:t xml:space="preserve">sean GPL versión 3, debido a que los términos de </w:t>
      </w:r>
      <w:proofErr w:type="spellStart"/>
      <w:r>
        <w:rPr>
          <w:lang w:val="es-ES" w:eastAsia="es-ES"/>
        </w:rPr>
        <w:t>copyleft</w:t>
      </w:r>
      <w:proofErr w:type="spellEnd"/>
      <w:r>
        <w:rPr>
          <w:lang w:val="es-ES" w:eastAsia="es-ES"/>
        </w:rPr>
        <w:t xml:space="preserve"> no cubren circuitos físicos, así cuando las personas construyen una instancia de un circuito estas licencias no tienen un efecto legal sobre los dispositivos que estas personas construyan gracias a la libertad humana como principio de los derechos humanos.</w:t>
      </w:r>
    </w:p>
    <w:p w14:paraId="577D1A27" w14:textId="77777777" w:rsidR="004D6123" w:rsidRDefault="004D6123" w:rsidP="004D6123">
      <w:pPr>
        <w:pStyle w:val="Ttulo2"/>
        <w:rPr>
          <w:lang w:val="es-ES" w:eastAsia="es-ES"/>
        </w:rPr>
      </w:pPr>
      <w:r>
        <w:rPr>
          <w:lang w:val="es-ES" w:eastAsia="es-ES"/>
        </w:rPr>
        <w:t>Sistemas embebidos</w:t>
      </w:r>
    </w:p>
    <w:p w14:paraId="757879A2" w14:textId="4065FEE5" w:rsidR="00A87345" w:rsidRDefault="00A87345" w:rsidP="00A87345">
      <w:pPr>
        <w:jc w:val="both"/>
        <w:rPr>
          <w:lang w:val="es-ES" w:eastAsia="es-ES"/>
        </w:rPr>
      </w:pPr>
      <w:r>
        <w:rPr>
          <w:lang w:val="es-ES" w:eastAsia="es-ES"/>
        </w:rPr>
        <w:t xml:space="preserve">Un sistema embebido o incrustado, es un </w:t>
      </w:r>
      <w:r w:rsidR="003003C5">
        <w:rPr>
          <w:lang w:val="es-ES" w:eastAsia="es-ES"/>
        </w:rPr>
        <w:t xml:space="preserve">componente de </w:t>
      </w:r>
      <w:r>
        <w:rPr>
          <w:lang w:val="es-ES" w:eastAsia="es-ES"/>
        </w:rPr>
        <w:t xml:space="preserve">hardware </w:t>
      </w:r>
      <w:r w:rsidR="003003C5">
        <w:rPr>
          <w:lang w:val="es-ES" w:eastAsia="es-ES"/>
        </w:rPr>
        <w:t xml:space="preserve">administrado por un </w:t>
      </w:r>
      <w:r w:rsidR="009B401A">
        <w:rPr>
          <w:lang w:val="es-ES" w:eastAsia="es-ES"/>
        </w:rPr>
        <w:t>sistema</w:t>
      </w:r>
      <w:r w:rsidR="003003C5">
        <w:rPr>
          <w:lang w:val="es-ES" w:eastAsia="es-ES"/>
        </w:rPr>
        <w:t xml:space="preserve"> de software, </w:t>
      </w:r>
      <w:r>
        <w:rPr>
          <w:lang w:val="es-ES" w:eastAsia="es-ES"/>
        </w:rPr>
        <w:t xml:space="preserve">a diferencia los </w:t>
      </w:r>
      <w:r w:rsidR="009B401A">
        <w:rPr>
          <w:lang w:val="es-ES" w:eastAsia="es-ES"/>
        </w:rPr>
        <w:t>computadores</w:t>
      </w:r>
      <w:r>
        <w:rPr>
          <w:lang w:val="es-ES" w:eastAsia="es-ES"/>
        </w:rPr>
        <w:t xml:space="preserve"> de propósito general que pueden cumplir con un amplio rango de funciones</w:t>
      </w:r>
      <w:r w:rsidR="009B401A">
        <w:rPr>
          <w:lang w:val="es-ES" w:eastAsia="es-ES"/>
        </w:rPr>
        <w:t>,</w:t>
      </w:r>
      <w:r>
        <w:rPr>
          <w:lang w:val="es-ES" w:eastAsia="es-ES"/>
        </w:rPr>
        <w:t xml:space="preserve"> los sistemas embebidos están diseñados con </w:t>
      </w:r>
      <w:r w:rsidR="003003C5">
        <w:rPr>
          <w:lang w:val="es-ES" w:eastAsia="es-ES"/>
        </w:rPr>
        <w:t>unas funciones</w:t>
      </w:r>
      <w:r>
        <w:rPr>
          <w:lang w:val="es-ES" w:eastAsia="es-ES"/>
        </w:rPr>
        <w:t xml:space="preserve"> para suplir necesidades específicas.</w:t>
      </w:r>
      <w:r w:rsidR="009B401A">
        <w:rPr>
          <w:lang w:val="es-ES" w:eastAsia="es-ES"/>
        </w:rPr>
        <w:t xml:space="preserve"> Esto los hace potencialmente útiles para cumplir con tareas sencillas manteniendo bajos sus costos de producción, evitando invertir dinero en procesadores, memorias o discos que exceden la capacidad requerida </w:t>
      </w:r>
      <w:r w:rsidR="009B401A">
        <w:rPr>
          <w:lang w:val="es-ES" w:eastAsia="es-ES"/>
        </w:rPr>
        <w:lastRenderedPageBreak/>
        <w:t>para una solución concreta</w:t>
      </w:r>
      <w:r w:rsidR="00293E14">
        <w:rPr>
          <w:lang w:val="es-ES" w:eastAsia="es-ES"/>
        </w:rPr>
        <w:t xml:space="preserve"> como</w:t>
      </w:r>
      <w:r w:rsidR="009B401A">
        <w:rPr>
          <w:lang w:val="es-ES" w:eastAsia="es-ES"/>
        </w:rPr>
        <w:t xml:space="preserve"> controlar las ventas de las </w:t>
      </w:r>
      <w:r w:rsidR="00293E14">
        <w:rPr>
          <w:lang w:val="es-ES" w:eastAsia="es-ES"/>
        </w:rPr>
        <w:t>máquinas</w:t>
      </w:r>
      <w:r w:rsidR="009B401A">
        <w:rPr>
          <w:lang w:val="es-ES" w:eastAsia="es-ES"/>
        </w:rPr>
        <w:t xml:space="preserve"> expendedoras y </w:t>
      </w:r>
      <w:r w:rsidR="00293E14">
        <w:rPr>
          <w:lang w:val="es-ES" w:eastAsia="es-ES"/>
        </w:rPr>
        <w:t xml:space="preserve">determinar si requieren insumos o </w:t>
      </w:r>
      <w:r w:rsidR="00C81AB4">
        <w:rPr>
          <w:lang w:val="es-ES" w:eastAsia="es-ES"/>
        </w:rPr>
        <w:t>controlar los sensores de humo para detectar incendios y activar los sistemas de riego evitando que el fuego se propague.</w:t>
      </w:r>
    </w:p>
    <w:p w14:paraId="5C46F994" w14:textId="1231F396" w:rsidR="00293E14" w:rsidRDefault="00293E14" w:rsidP="00293E14">
      <w:pPr>
        <w:jc w:val="both"/>
        <w:rPr>
          <w:lang w:val="es-ES" w:eastAsia="es-ES"/>
        </w:rPr>
      </w:pPr>
      <w:r>
        <w:rPr>
          <w:lang w:val="es-ES" w:eastAsia="es-ES"/>
        </w:rPr>
        <w:t xml:space="preserve">Las instrucciones de un sistema embebido se almacenan directamente en su micro controlador, en sus orígenes estas instrucciones se escribían en lenguaje </w:t>
      </w:r>
      <w:proofErr w:type="spellStart"/>
      <w:r>
        <w:rPr>
          <w:lang w:val="es-ES" w:eastAsia="es-ES"/>
        </w:rPr>
        <w:t>assembler</w:t>
      </w:r>
      <w:proofErr w:type="spellEnd"/>
      <w:r>
        <w:rPr>
          <w:lang w:val="es-ES" w:eastAsia="es-ES"/>
        </w:rPr>
        <w:t>, en la actualidad se dispone de lenguajes de más alto nivel que simplifican la programación entre ellos C, C++ y JAVA, sin embargo uno de los desafíos de los sistemas embebidos acoplados al mundo real es el tratamiento de la concurrencia</w:t>
      </w:r>
      <w:r w:rsidR="00FE206C">
        <w:rPr>
          <w:lang w:val="es-ES" w:eastAsia="es-ES"/>
        </w:rPr>
        <w:t>;</w:t>
      </w:r>
      <w:r>
        <w:rPr>
          <w:lang w:val="es-ES" w:eastAsia="es-ES"/>
        </w:rPr>
        <w:t xml:space="preserve"> normalmente estos operan de forma </w:t>
      </w:r>
      <w:r w:rsidR="00031E61">
        <w:rPr>
          <w:lang w:val="es-ES" w:eastAsia="es-ES"/>
        </w:rPr>
        <w:t>sincrónica</w:t>
      </w:r>
      <w:r w:rsidR="00FE206C">
        <w:rPr>
          <w:lang w:val="es-ES" w:eastAsia="es-ES"/>
        </w:rPr>
        <w:t xml:space="preserve"> y secuencial</w:t>
      </w:r>
      <w:r>
        <w:rPr>
          <w:lang w:val="es-ES" w:eastAsia="es-ES"/>
        </w:rPr>
        <w:t>, pero los eventos en el mundo real</w:t>
      </w:r>
      <w:r w:rsidR="00FE206C">
        <w:rPr>
          <w:lang w:val="es-ES" w:eastAsia="es-ES"/>
        </w:rPr>
        <w:t>,</w:t>
      </w:r>
      <w:r>
        <w:rPr>
          <w:lang w:val="es-ES" w:eastAsia="es-ES"/>
        </w:rPr>
        <w:t xml:space="preserve"> algunas veces ocurren de forma simultanea lo que puede inducir el sistema a incurrir en fallos, de manera que es un aspecto que requiere de la experticia del programador </w:t>
      </w:r>
      <w:r w:rsidR="00031E61">
        <w:rPr>
          <w:lang w:val="es-ES" w:eastAsia="es-ES"/>
        </w:rPr>
        <w:t xml:space="preserve">para </w:t>
      </w:r>
      <w:r w:rsidR="00FE206C">
        <w:rPr>
          <w:lang w:val="es-ES" w:eastAsia="es-ES"/>
        </w:rPr>
        <w:t>reconciliar todos estos eventos</w:t>
      </w:r>
      <w:r w:rsidR="00031E61">
        <w:rPr>
          <w:lang w:val="es-ES" w:eastAsia="es-ES"/>
        </w:rPr>
        <w:t xml:space="preserve"> en el software de un sistema embebido.</w:t>
      </w:r>
      <w:r>
        <w:rPr>
          <w:lang w:val="es-ES" w:eastAsia="es-ES"/>
        </w:rPr>
        <w:t xml:space="preserve"> </w:t>
      </w:r>
      <w:r w:rsidR="00FE206C">
        <w:rPr>
          <w:lang w:val="es-ES" w:eastAsia="es-ES"/>
        </w:rPr>
        <w:fldChar w:fldCharType="begin" w:fldLock="1"/>
      </w:r>
      <w:r w:rsidR="0014434A">
        <w:rPr>
          <w:lang w:val="es-ES" w:eastAsia="es-ES"/>
        </w:rPr>
        <w:instrText>ADDIN CSL_CITATION {"citationItems":[{"id":"ITEM-1","itemData":{"URL":"https://www.mobilefish.com/developer/lorawan/lorawan_quickguide_build_lora_node_rfm95_arduino_uno.html","accessed":{"date-parts":[["2020","9","21"]]},"author":[{"dropping-particle":"","family":"Lee","given":"Robert","non-dropping-particle":"","parse-names":false,"suffix":""}],"container-title":"mobilefish","id":"ITEM-1","issued":{"date-parts":[["2017"]]},"title":"Build Lora node using Arduino Uno and SX1276","type":"webpage"},"uris":["http://www.mendeley.com/documents/?uuid=61ab688b-1356-3fd8-a86d-be06cdc1c74e"]}],"mendeley":{"formattedCitation":"(Lee, 2017)","plainTextFormattedCitation":"(Lee, 2017)","previouslyFormattedCitation":"(Lee, 2017)"},"properties":{"noteIndex":0},"schema":"https://github.com/citation-style-language/schema/raw/master/csl-citation.json"}</w:instrText>
      </w:r>
      <w:r w:rsidR="00FE206C">
        <w:rPr>
          <w:lang w:val="es-ES" w:eastAsia="es-ES"/>
        </w:rPr>
        <w:fldChar w:fldCharType="separate"/>
      </w:r>
      <w:r w:rsidR="00FE206C" w:rsidRPr="00FE206C">
        <w:rPr>
          <w:noProof/>
          <w:lang w:val="es-ES" w:eastAsia="es-ES"/>
        </w:rPr>
        <w:t>(Lee, 2017)</w:t>
      </w:r>
      <w:r w:rsidR="00FE206C">
        <w:rPr>
          <w:lang w:val="es-ES" w:eastAsia="es-ES"/>
        </w:rPr>
        <w:fldChar w:fldCharType="end"/>
      </w:r>
    </w:p>
    <w:p w14:paraId="6DFA9A94" w14:textId="0B8C6FFB" w:rsidR="008F566E" w:rsidRDefault="008F566E" w:rsidP="00293E14">
      <w:pPr>
        <w:jc w:val="both"/>
        <w:rPr>
          <w:lang w:val="es-ES" w:eastAsia="es-ES"/>
        </w:rPr>
      </w:pPr>
      <w:r>
        <w:rPr>
          <w:lang w:val="es-ES" w:eastAsia="es-ES"/>
        </w:rPr>
        <w:t xml:space="preserve">El flujo más común en un sistema embebido es tomar como entrada una señal análoga o digital y procesar dicha señal de acuerdo a las reglas y procedimientos que han sido configurados en su microprocesador para producir algún tipo de salida, algunos sistemas embebidos pueden disponer de una interfaz de usuarios que le permite ajustar su comportamiento dependiendo de las instrucciones del usuario, pero también se suelen acoplar a sistemas electicos o mecánicos de mayor magnitud para controlar sus funciones, por ejemplo cerrar una válvula cuando un contenedor alcance determinado peso o nivel. </w:t>
      </w:r>
      <w:r w:rsidR="00737413">
        <w:rPr>
          <w:lang w:val="es-ES" w:eastAsia="es-ES"/>
        </w:rPr>
        <w:t>Comúnmente</w:t>
      </w:r>
      <w:r>
        <w:rPr>
          <w:lang w:val="es-ES" w:eastAsia="es-ES"/>
        </w:rPr>
        <w:t xml:space="preserve"> </w:t>
      </w:r>
      <w:r w:rsidR="00737413">
        <w:rPr>
          <w:lang w:val="es-ES" w:eastAsia="es-ES"/>
        </w:rPr>
        <w:t>entradas que reciben los</w:t>
      </w:r>
      <w:r>
        <w:rPr>
          <w:lang w:val="es-ES" w:eastAsia="es-ES"/>
        </w:rPr>
        <w:t xml:space="preserve"> sistemas </w:t>
      </w:r>
      <w:r w:rsidR="00737413">
        <w:rPr>
          <w:lang w:val="es-ES" w:eastAsia="es-ES"/>
        </w:rPr>
        <w:t>embebidos</w:t>
      </w:r>
      <w:r>
        <w:rPr>
          <w:lang w:val="es-ES" w:eastAsia="es-ES"/>
        </w:rPr>
        <w:t xml:space="preserve"> son </w:t>
      </w:r>
      <w:r w:rsidR="00737413">
        <w:rPr>
          <w:lang w:val="es-ES" w:eastAsia="es-ES"/>
        </w:rPr>
        <w:t>corresponden a</w:t>
      </w:r>
      <w:r>
        <w:rPr>
          <w:lang w:val="es-ES" w:eastAsia="es-ES"/>
        </w:rPr>
        <w:t xml:space="preserve"> cambios en su entorno</w:t>
      </w:r>
      <w:r w:rsidR="00737413">
        <w:rPr>
          <w:lang w:val="es-ES" w:eastAsia="es-ES"/>
        </w:rPr>
        <w:t xml:space="preserve"> pero para que se pueden percibir dichos cambios se requiere de mecanismos auxiliares como sensores. </w:t>
      </w:r>
    </w:p>
    <w:p w14:paraId="47104D95" w14:textId="2EDC824A" w:rsidR="004D6123" w:rsidRDefault="004D6123" w:rsidP="004D6123">
      <w:pPr>
        <w:pStyle w:val="Ttulo2"/>
        <w:rPr>
          <w:lang w:val="es-ES" w:eastAsia="es-ES"/>
        </w:rPr>
      </w:pPr>
      <w:r>
        <w:rPr>
          <w:lang w:val="es-ES" w:eastAsia="es-ES"/>
        </w:rPr>
        <w:t xml:space="preserve">Sensores </w:t>
      </w:r>
    </w:p>
    <w:p w14:paraId="4E4DC0E4" w14:textId="77777777" w:rsidR="00401722" w:rsidRDefault="003D1CA1" w:rsidP="008F566E">
      <w:pPr>
        <w:jc w:val="both"/>
        <w:rPr>
          <w:lang w:val="es-ES" w:eastAsia="es-ES"/>
        </w:rPr>
      </w:pPr>
      <w:r>
        <w:rPr>
          <w:lang w:val="es-ES" w:eastAsia="es-ES"/>
        </w:rPr>
        <w:t>Un sensor se define como un dispositivo que detecta los cambios de las propiedades, físicas, químicas o eléctricas y produce una señal eléctrica como respuesta al cambio que percibe</w:t>
      </w:r>
      <w:r w:rsidR="008F566E">
        <w:rPr>
          <w:lang w:val="es-ES" w:eastAsia="es-ES"/>
        </w:rPr>
        <w:t xml:space="preserve">. Algunos de las de las propiedades que un sensor puede medir son: luz, calor, movimiento, humedad o </w:t>
      </w:r>
      <w:r w:rsidR="00737413">
        <w:rPr>
          <w:lang w:val="es-ES" w:eastAsia="es-ES"/>
        </w:rPr>
        <w:t>presión. Una analogía que facilita la comprensión son los órganos de los sentidos en el cuerpo animal, a través de los órganos podemos percibir las propiedades externas y de nuestro entorno</w:t>
      </w:r>
      <w:r w:rsidR="00401722">
        <w:rPr>
          <w:lang w:val="es-ES" w:eastAsia="es-ES"/>
        </w:rPr>
        <w:t xml:space="preserve">. Percibimos </w:t>
      </w:r>
      <w:r w:rsidR="00737413">
        <w:rPr>
          <w:lang w:val="es-ES" w:eastAsia="es-ES"/>
        </w:rPr>
        <w:t>la luz con nuestros ojos, las ondas de sonido con nuestros oídos y la temperatura con nuestro tacto</w:t>
      </w:r>
      <w:r w:rsidR="00401722">
        <w:rPr>
          <w:lang w:val="es-ES" w:eastAsia="es-ES"/>
        </w:rPr>
        <w:t>.</w:t>
      </w:r>
      <w:r w:rsidR="00737413">
        <w:rPr>
          <w:lang w:val="es-ES" w:eastAsia="es-ES"/>
        </w:rPr>
        <w:t xml:space="preserve"> </w:t>
      </w:r>
    </w:p>
    <w:p w14:paraId="14E08351" w14:textId="39A1C7F8" w:rsidR="008F566E" w:rsidRDefault="00401722" w:rsidP="008F566E">
      <w:pPr>
        <w:jc w:val="both"/>
        <w:rPr>
          <w:lang w:val="es-ES" w:eastAsia="es-ES"/>
        </w:rPr>
      </w:pPr>
      <w:r>
        <w:rPr>
          <w:lang w:val="es-ES" w:eastAsia="es-ES"/>
        </w:rPr>
        <w:t>C</w:t>
      </w:r>
      <w:r w:rsidR="00737413">
        <w:rPr>
          <w:lang w:val="es-ES" w:eastAsia="es-ES"/>
        </w:rPr>
        <w:t>uando ponemos la mano en una superficie demasiado caliente, las terminales nerviosas en nuestra piel emiten una señal eléctrica que alertan a nuestro cerebro, este  actúa como un procesador generando la orden de contraer los músculos del brazo y retirar la mano de la superficie protegiéndonos de lesiones. Los sensores son órganos artificiales que generan señales con las que se pueden monitorear y medir las propiedades del entorno.</w:t>
      </w:r>
    </w:p>
    <w:p w14:paraId="640CD623" w14:textId="478478BE" w:rsidR="00401722" w:rsidRDefault="00401722" w:rsidP="00401722">
      <w:pPr>
        <w:jc w:val="both"/>
        <w:rPr>
          <w:lang w:val="es-ES" w:eastAsia="es-ES"/>
        </w:rPr>
      </w:pPr>
      <w:r>
        <w:rPr>
          <w:lang w:val="es-ES" w:eastAsia="es-ES"/>
        </w:rPr>
        <w:t>Un</w:t>
      </w:r>
      <w:r w:rsidR="003D1CA1">
        <w:rPr>
          <w:lang w:val="es-ES" w:eastAsia="es-ES"/>
        </w:rPr>
        <w:t xml:space="preserve"> ejemplo de sensor es una </w:t>
      </w:r>
      <w:proofErr w:type="spellStart"/>
      <w:r w:rsidR="003D1CA1">
        <w:rPr>
          <w:lang w:val="es-ES" w:eastAsia="es-ES"/>
        </w:rPr>
        <w:t>termocupla</w:t>
      </w:r>
      <w:proofErr w:type="spellEnd"/>
      <w:r w:rsidR="003D1CA1">
        <w:rPr>
          <w:lang w:val="es-ES" w:eastAsia="es-ES"/>
        </w:rPr>
        <w:t xml:space="preserve"> es un dispositivo que puede ser sometido a una alta temperatura y venerar voltaje de manera proporcional entre más alta sea la temperatura recibida mayor será el voltaje emitido por la </w:t>
      </w:r>
      <w:proofErr w:type="spellStart"/>
      <w:r w:rsidR="003D1CA1">
        <w:rPr>
          <w:lang w:val="es-ES" w:eastAsia="es-ES"/>
        </w:rPr>
        <w:t>termocupla</w:t>
      </w:r>
      <w:proofErr w:type="spellEnd"/>
      <w:r w:rsidR="003D1CA1">
        <w:rPr>
          <w:lang w:val="es-ES" w:eastAsia="es-ES"/>
        </w:rPr>
        <w:t>.</w:t>
      </w:r>
      <w:r>
        <w:rPr>
          <w:lang w:val="es-ES" w:eastAsia="es-ES"/>
        </w:rPr>
        <w:t xml:space="preserve"> Se puede usar este dispositivo en para regular la temperatura en multitud de procesos industriales. </w:t>
      </w:r>
    </w:p>
    <w:p w14:paraId="7276FE83" w14:textId="5B7FDB20" w:rsidR="00245144" w:rsidRDefault="008F566E" w:rsidP="00401722">
      <w:pPr>
        <w:jc w:val="center"/>
        <w:rPr>
          <w:lang w:val="es-ES" w:eastAsia="es-ES"/>
        </w:rPr>
      </w:pPr>
      <w:r w:rsidRPr="008F566E">
        <w:rPr>
          <w:noProof/>
          <w:lang w:eastAsia="es-CO"/>
        </w:rPr>
        <w:lastRenderedPageBreak/>
        <w:drawing>
          <wp:inline distT="0" distB="0" distL="0" distR="0" wp14:anchorId="3ECA1EB9" wp14:editId="1C8567CF">
            <wp:extent cx="2470269" cy="3292834"/>
            <wp:effectExtent l="7937" t="0" r="0" b="0"/>
            <wp:docPr id="92" name="Imagen 92" descr="C:\Users\Miguel\Downloads\WhatsApp Image 2020-10-15 at 21.36.3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ownloads\WhatsApp Image 2020-10-15 at 21.36.30 (1).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5400000">
                      <a:off x="0" y="0"/>
                      <a:ext cx="2479142" cy="3304661"/>
                    </a:xfrm>
                    <a:prstGeom prst="rect">
                      <a:avLst/>
                    </a:prstGeom>
                    <a:noFill/>
                    <a:ln>
                      <a:noFill/>
                    </a:ln>
                  </pic:spPr>
                </pic:pic>
              </a:graphicData>
            </a:graphic>
          </wp:inline>
        </w:drawing>
      </w:r>
    </w:p>
    <w:p w14:paraId="38B4798E" w14:textId="171C0BCF" w:rsidR="008F566E" w:rsidRPr="00A87345" w:rsidRDefault="008F566E" w:rsidP="00245144">
      <w:pPr>
        <w:jc w:val="center"/>
        <w:rPr>
          <w:lang w:val="es-ES" w:eastAsia="es-ES"/>
        </w:rPr>
      </w:pPr>
      <w:r>
        <w:rPr>
          <w:b/>
          <w:lang w:val="es-ES" w:eastAsia="es-ES"/>
        </w:rPr>
        <w:t>Figura 2-2</w:t>
      </w:r>
      <w:r>
        <w:t xml:space="preserve">: </w:t>
      </w:r>
      <w:proofErr w:type="spellStart"/>
      <w:r>
        <w:t>termocupla</w:t>
      </w:r>
      <w:proofErr w:type="spellEnd"/>
      <w:r>
        <w:t xml:space="preserve"> tipo k 0° a 600°C</w:t>
      </w:r>
    </w:p>
    <w:p w14:paraId="695CF127" w14:textId="475B7C8B" w:rsidR="00D75B0B" w:rsidRDefault="005577CC" w:rsidP="004D6123">
      <w:pPr>
        <w:pStyle w:val="Ttulo2"/>
        <w:rPr>
          <w:lang w:val="es-ES" w:eastAsia="es-ES"/>
        </w:rPr>
      </w:pPr>
      <w:r>
        <w:rPr>
          <w:lang w:val="es-ES" w:eastAsia="es-ES"/>
        </w:rPr>
        <w:t>Comunicación</w:t>
      </w:r>
    </w:p>
    <w:p w14:paraId="1BC5C4FA" w14:textId="2018112A" w:rsidR="005577CC" w:rsidRDefault="005577CC" w:rsidP="006E31DA">
      <w:pPr>
        <w:jc w:val="both"/>
        <w:rPr>
          <w:lang w:val="es-ES" w:eastAsia="es-ES"/>
        </w:rPr>
      </w:pPr>
      <w:r>
        <w:rPr>
          <w:lang w:val="es-ES" w:eastAsia="es-ES"/>
        </w:rPr>
        <w:t xml:space="preserve">Por comunicación es  el proceso por el cual un individuo trasmite información a otro individuo, las especies ha desarrollado mecanismos para comunicarse dependiendo </w:t>
      </w:r>
      <w:r w:rsidR="006E31DA">
        <w:rPr>
          <w:lang w:val="es-ES" w:eastAsia="es-ES"/>
        </w:rPr>
        <w:t>de sus necesidades un ejemplo de ello son los delfines los cuales buscan pareja usando una secuencia de danza que incluyen saltos y giros para indicar a</w:t>
      </w:r>
      <w:r w:rsidR="00A30E98">
        <w:rPr>
          <w:lang w:val="es-ES" w:eastAsia="es-ES"/>
        </w:rPr>
        <w:t xml:space="preserve"> la </w:t>
      </w:r>
      <w:r w:rsidR="006E31DA">
        <w:rPr>
          <w:lang w:val="es-ES" w:eastAsia="es-ES"/>
        </w:rPr>
        <w:t>hembra su deseo de aparearse</w:t>
      </w:r>
      <w:r w:rsidR="00A30E98">
        <w:rPr>
          <w:lang w:val="es-ES" w:eastAsia="es-ES"/>
        </w:rPr>
        <w:t>.</w:t>
      </w:r>
      <w:r w:rsidR="006E31DA">
        <w:rPr>
          <w:lang w:val="es-ES" w:eastAsia="es-ES"/>
        </w:rPr>
        <w:t xml:space="preserve"> </w:t>
      </w:r>
      <w:r w:rsidR="00A30E98">
        <w:rPr>
          <w:lang w:val="es-ES" w:eastAsia="es-ES"/>
        </w:rPr>
        <w:t>L</w:t>
      </w:r>
      <w:r w:rsidR="006E31DA">
        <w:rPr>
          <w:lang w:val="es-ES" w:eastAsia="es-ES"/>
        </w:rPr>
        <w:t>as</w:t>
      </w:r>
      <w:r w:rsidR="00A30E98">
        <w:rPr>
          <w:lang w:val="es-ES" w:eastAsia="es-ES"/>
        </w:rPr>
        <w:t xml:space="preserve"> </w:t>
      </w:r>
      <w:r w:rsidR="006E31DA">
        <w:rPr>
          <w:lang w:val="es-ES" w:eastAsia="es-ES"/>
        </w:rPr>
        <w:t>hormigas usan un mecanismo dejando rastros de feromonas para indicar al resto de las hormigas de la colonia el camino que deben seguir para llegar a una fuente de alimento</w:t>
      </w:r>
      <w:r w:rsidR="00A30E98">
        <w:rPr>
          <w:lang w:val="es-ES" w:eastAsia="es-ES"/>
        </w:rPr>
        <w:t xml:space="preserve"> y</w:t>
      </w:r>
      <w:r w:rsidR="006E31DA">
        <w:rPr>
          <w:lang w:val="es-ES" w:eastAsia="es-ES"/>
        </w:rPr>
        <w:t xml:space="preserve"> las abejas danzan y vuelan en forma de </w:t>
      </w:r>
      <w:r w:rsidR="00A30E98">
        <w:rPr>
          <w:lang w:val="es-ES" w:eastAsia="es-ES"/>
        </w:rPr>
        <w:t xml:space="preserve">zigzag </w:t>
      </w:r>
      <w:r w:rsidR="006E31DA">
        <w:rPr>
          <w:lang w:val="es-ES" w:eastAsia="es-ES"/>
        </w:rPr>
        <w:t>para indicar a las demás obreras del panal en qué dirección y a que distancia hay fuentes de comida.</w:t>
      </w:r>
    </w:p>
    <w:p w14:paraId="0DD84DC7" w14:textId="1E9AB50F" w:rsidR="007D092B" w:rsidRDefault="006E31DA" w:rsidP="006E31DA">
      <w:pPr>
        <w:jc w:val="both"/>
        <w:rPr>
          <w:lang w:val="es-ES" w:eastAsia="es-ES"/>
        </w:rPr>
      </w:pPr>
      <w:r>
        <w:rPr>
          <w:lang w:val="es-ES" w:eastAsia="es-ES"/>
        </w:rPr>
        <w:t xml:space="preserve">Los seres humanos hemos desarrollados otros mecanismos de comunicación </w:t>
      </w:r>
      <w:r w:rsidR="00A30E98">
        <w:rPr>
          <w:lang w:val="es-ES" w:eastAsia="es-ES"/>
        </w:rPr>
        <w:t xml:space="preserve">como </w:t>
      </w:r>
      <w:r>
        <w:rPr>
          <w:lang w:val="es-ES" w:eastAsia="es-ES"/>
        </w:rPr>
        <w:t xml:space="preserve">la </w:t>
      </w:r>
      <w:r w:rsidR="007D092B">
        <w:rPr>
          <w:lang w:val="es-ES" w:eastAsia="es-ES"/>
        </w:rPr>
        <w:t>comunicación</w:t>
      </w:r>
      <w:r>
        <w:rPr>
          <w:lang w:val="es-ES" w:eastAsia="es-ES"/>
        </w:rPr>
        <w:t xml:space="preserve"> escrita, </w:t>
      </w:r>
      <w:r w:rsidR="007D092B">
        <w:rPr>
          <w:lang w:val="es-ES" w:eastAsia="es-ES"/>
        </w:rPr>
        <w:t xml:space="preserve">la comunicación por gestos y señales, la comunicación por pictogramas y la comunicación verbal esta última </w:t>
      </w:r>
      <w:r w:rsidR="00A30E98">
        <w:rPr>
          <w:lang w:val="es-ES" w:eastAsia="es-ES"/>
        </w:rPr>
        <w:t>se compone</w:t>
      </w:r>
      <w:r w:rsidR="007D092B">
        <w:rPr>
          <w:lang w:val="es-ES" w:eastAsia="es-ES"/>
        </w:rPr>
        <w:t xml:space="preserve"> </w:t>
      </w:r>
      <w:r w:rsidR="00A30E98">
        <w:rPr>
          <w:lang w:val="es-ES" w:eastAsia="es-ES"/>
        </w:rPr>
        <w:t>del emisor,</w:t>
      </w:r>
      <w:r w:rsidR="007D092B">
        <w:rPr>
          <w:lang w:val="es-ES" w:eastAsia="es-ES"/>
        </w:rPr>
        <w:t xml:space="preserve"> el receptor, el mensaje, el código y el canal, el mensaje contiene la información que el emisor quiere trasmitir a las demás partes.</w:t>
      </w:r>
    </w:p>
    <w:p w14:paraId="3EC35540" w14:textId="19C48830" w:rsidR="006E31DA" w:rsidRDefault="007D092B" w:rsidP="006E31DA">
      <w:pPr>
        <w:jc w:val="both"/>
        <w:rPr>
          <w:lang w:val="es-ES" w:eastAsia="es-ES"/>
        </w:rPr>
      </w:pPr>
      <w:r>
        <w:rPr>
          <w:lang w:val="es-ES" w:eastAsia="es-ES"/>
        </w:rPr>
        <w:t xml:space="preserve">El código es el estándar que se usa para que el mensaje pueda ser entendido e interpretado correctamente, un ejemplo de código es el lenguaje, si 2 partes no usan el mismo lenguaje probablemente no logren establecer una comunicación, por ejemplo si un individuo envía un mensaje preguntando la hora en inglés, </w:t>
      </w:r>
      <w:r w:rsidR="00A30E98">
        <w:rPr>
          <w:lang w:val="es-ES" w:eastAsia="es-ES"/>
        </w:rPr>
        <w:t>pero el</w:t>
      </w:r>
      <w:r>
        <w:rPr>
          <w:lang w:val="es-ES" w:eastAsia="es-ES"/>
        </w:rPr>
        <w:t xml:space="preserve"> receptor que no </w:t>
      </w:r>
      <w:r w:rsidR="00A30E98">
        <w:rPr>
          <w:lang w:val="es-ES" w:eastAsia="es-ES"/>
        </w:rPr>
        <w:t>domina</w:t>
      </w:r>
      <w:r>
        <w:rPr>
          <w:lang w:val="es-ES" w:eastAsia="es-ES"/>
        </w:rPr>
        <w:t xml:space="preserve"> el idioma </w:t>
      </w:r>
      <w:proofErr w:type="spellStart"/>
      <w:r>
        <w:rPr>
          <w:lang w:val="es-ES" w:eastAsia="es-ES"/>
        </w:rPr>
        <w:t>ingles</w:t>
      </w:r>
      <w:proofErr w:type="spellEnd"/>
      <w:r w:rsidR="00A30E98">
        <w:rPr>
          <w:lang w:val="es-ES" w:eastAsia="es-ES"/>
        </w:rPr>
        <w:t>,</w:t>
      </w:r>
      <w:r>
        <w:rPr>
          <w:lang w:val="es-ES" w:eastAsia="es-ES"/>
        </w:rPr>
        <w:t xml:space="preserve"> difícilmente lograra dar respuesta a la perdición debido a que no  logra decodificar el mensaje.</w:t>
      </w:r>
    </w:p>
    <w:p w14:paraId="372DE61A" w14:textId="5E5755D2" w:rsidR="007D092B" w:rsidRDefault="007D092B" w:rsidP="006E31DA">
      <w:pPr>
        <w:jc w:val="both"/>
        <w:rPr>
          <w:lang w:val="es-ES" w:eastAsia="es-ES"/>
        </w:rPr>
      </w:pPr>
      <w:r>
        <w:rPr>
          <w:lang w:val="es-ES" w:eastAsia="es-ES"/>
        </w:rPr>
        <w:t>El ultimo componente de la comunicación verbal es el canal</w:t>
      </w:r>
      <w:r w:rsidR="00A30E98">
        <w:rPr>
          <w:lang w:val="es-ES" w:eastAsia="es-ES"/>
        </w:rPr>
        <w:t>;</w:t>
      </w:r>
      <w:r>
        <w:rPr>
          <w:lang w:val="es-ES" w:eastAsia="es-ES"/>
        </w:rPr>
        <w:t xml:space="preserve"> </w:t>
      </w:r>
      <w:r w:rsidR="00A30E98">
        <w:rPr>
          <w:lang w:val="es-ES" w:eastAsia="es-ES"/>
        </w:rPr>
        <w:t>si las partes</w:t>
      </w:r>
      <w:r>
        <w:rPr>
          <w:lang w:val="es-ES" w:eastAsia="es-ES"/>
        </w:rPr>
        <w:t xml:space="preserve"> 2 personas se encuentran en el mismo lugar </w:t>
      </w:r>
      <w:r w:rsidR="00A30E98">
        <w:rPr>
          <w:lang w:val="es-ES" w:eastAsia="es-ES"/>
        </w:rPr>
        <w:t xml:space="preserve">al mismo tiempo </w:t>
      </w:r>
      <w:r>
        <w:rPr>
          <w:lang w:val="es-ES" w:eastAsia="es-ES"/>
        </w:rPr>
        <w:t xml:space="preserve">el medio de transmisión son las ondas de sonido, sin embargo si se encuentran en lugares diferentes el canal puede ser una línea </w:t>
      </w:r>
      <w:r w:rsidR="00D37D3B">
        <w:rPr>
          <w:lang w:val="es-ES" w:eastAsia="es-ES"/>
        </w:rPr>
        <w:t xml:space="preserve">telefónica, si se encuentran en momentos diferentes el canal de comunicación puede ser </w:t>
      </w:r>
      <w:r w:rsidR="00D37D3B">
        <w:rPr>
          <w:lang w:val="es-ES" w:eastAsia="es-ES"/>
        </w:rPr>
        <w:lastRenderedPageBreak/>
        <w:t xml:space="preserve">una grabación en voz o un video, incluso el canal puede ser otro ser humano que </w:t>
      </w:r>
      <w:r w:rsidR="00A30E98">
        <w:rPr>
          <w:lang w:val="es-ES" w:eastAsia="es-ES"/>
        </w:rPr>
        <w:t>replique</w:t>
      </w:r>
      <w:r w:rsidR="004C6CCC">
        <w:rPr>
          <w:lang w:val="es-ES" w:eastAsia="es-ES"/>
        </w:rPr>
        <w:t xml:space="preserve"> el mensaje, en este caso al</w:t>
      </w:r>
      <w:r w:rsidR="00D37D3B">
        <w:rPr>
          <w:lang w:val="es-ES" w:eastAsia="es-ES"/>
        </w:rPr>
        <w:t xml:space="preserve"> canal se </w:t>
      </w:r>
      <w:r w:rsidR="004C6CCC">
        <w:rPr>
          <w:lang w:val="es-ES" w:eastAsia="es-ES"/>
        </w:rPr>
        <w:t>le llama</w:t>
      </w:r>
      <w:r w:rsidR="00D37D3B">
        <w:rPr>
          <w:lang w:val="es-ES" w:eastAsia="es-ES"/>
        </w:rPr>
        <w:t xml:space="preserve"> repetidor.</w:t>
      </w:r>
    </w:p>
    <w:p w14:paraId="7CADD7AE" w14:textId="28F2DC89" w:rsidR="00A30E98" w:rsidRDefault="006C200A" w:rsidP="006C200A">
      <w:pPr>
        <w:pStyle w:val="Ttulo2"/>
        <w:rPr>
          <w:lang w:val="es-ES" w:eastAsia="es-ES"/>
        </w:rPr>
      </w:pPr>
      <w:r>
        <w:rPr>
          <w:lang w:val="es-ES" w:eastAsia="es-ES"/>
        </w:rPr>
        <w:t>Telecomunicaciones</w:t>
      </w:r>
    </w:p>
    <w:p w14:paraId="080335DC" w14:textId="0FE819C5" w:rsidR="006C200A" w:rsidRDefault="006C200A" w:rsidP="00402583">
      <w:pPr>
        <w:jc w:val="both"/>
        <w:rPr>
          <w:lang w:val="es-ES" w:eastAsia="es-ES"/>
        </w:rPr>
      </w:pPr>
      <w:r>
        <w:rPr>
          <w:lang w:val="es-ES" w:eastAsia="es-ES"/>
        </w:rPr>
        <w:t>L</w:t>
      </w:r>
      <w:r w:rsidR="0017258A">
        <w:rPr>
          <w:lang w:val="es-ES" w:eastAsia="es-ES"/>
        </w:rPr>
        <w:t>a</w:t>
      </w:r>
      <w:r>
        <w:rPr>
          <w:lang w:val="es-ES" w:eastAsia="es-ES"/>
        </w:rPr>
        <w:t xml:space="preserve"> telecomunicación es la </w:t>
      </w:r>
      <w:r w:rsidR="00402583">
        <w:rPr>
          <w:lang w:val="es-ES" w:eastAsia="es-ES"/>
        </w:rPr>
        <w:t>práctica</w:t>
      </w:r>
      <w:r>
        <w:rPr>
          <w:lang w:val="es-ES" w:eastAsia="es-ES"/>
        </w:rPr>
        <w:t xml:space="preserve"> de transmitir </w:t>
      </w:r>
      <w:r w:rsidR="00402583">
        <w:rPr>
          <w:lang w:val="es-ES" w:eastAsia="es-ES"/>
        </w:rPr>
        <w:t>información</w:t>
      </w:r>
      <w:r>
        <w:rPr>
          <w:lang w:val="es-ES" w:eastAsia="es-ES"/>
        </w:rPr>
        <w:t xml:space="preserve"> por medios electromagnéticos, las telecomunicaciones modernas requieren la </w:t>
      </w:r>
      <w:r w:rsidR="00402583">
        <w:rPr>
          <w:lang w:val="es-ES" w:eastAsia="es-ES"/>
        </w:rPr>
        <w:t>transmisión</w:t>
      </w:r>
      <w:r>
        <w:rPr>
          <w:lang w:val="es-ES" w:eastAsia="es-ES"/>
        </w:rPr>
        <w:t xml:space="preserve"> de grandes volúmenes de </w:t>
      </w:r>
      <w:proofErr w:type="spellStart"/>
      <w:r w:rsidR="0017258A">
        <w:rPr>
          <w:lang w:val="es-ES" w:eastAsia="es-ES"/>
        </w:rPr>
        <w:t>informacion</w:t>
      </w:r>
      <w:proofErr w:type="spellEnd"/>
      <w:r>
        <w:rPr>
          <w:lang w:val="es-ES" w:eastAsia="es-ES"/>
        </w:rPr>
        <w:t xml:space="preserve"> a través de largas distancias, se requiere que los mecanismos de comunicación sean confiables y robustos esto quiere decir que mantengan la estructura y contenido del mensaje desde el emisor hasta el </w:t>
      </w:r>
      <w:r w:rsidR="00402583">
        <w:rPr>
          <w:lang w:val="es-ES" w:eastAsia="es-ES"/>
        </w:rPr>
        <w:t>receptor</w:t>
      </w:r>
      <w:r>
        <w:rPr>
          <w:lang w:val="es-ES" w:eastAsia="es-ES"/>
        </w:rPr>
        <w:t xml:space="preserve"> para lo cual deben proteger el mensaje del ruido y las interferencias.</w:t>
      </w:r>
    </w:p>
    <w:p w14:paraId="23914A1E" w14:textId="77777777" w:rsidR="0039367A" w:rsidRDefault="007F66F8" w:rsidP="00402583">
      <w:pPr>
        <w:jc w:val="both"/>
        <w:rPr>
          <w:lang w:val="es-ES" w:eastAsia="es-ES"/>
        </w:rPr>
      </w:pPr>
      <w:r>
        <w:rPr>
          <w:lang w:val="es-ES" w:eastAsia="es-ES"/>
        </w:rPr>
        <w:t xml:space="preserve">Las telecomunicaciones modernas deben transmitir señales de voz y video, </w:t>
      </w:r>
      <w:r w:rsidR="0017258A">
        <w:rPr>
          <w:lang w:val="es-ES" w:eastAsia="es-ES"/>
        </w:rPr>
        <w:t xml:space="preserve">que </w:t>
      </w:r>
      <w:r>
        <w:rPr>
          <w:lang w:val="es-ES" w:eastAsia="es-ES"/>
        </w:rPr>
        <w:t xml:space="preserve">generalmente se reciben de </w:t>
      </w:r>
      <w:r w:rsidR="0017258A">
        <w:rPr>
          <w:lang w:val="es-ES" w:eastAsia="es-ES"/>
        </w:rPr>
        <w:t>forma</w:t>
      </w:r>
      <w:r>
        <w:rPr>
          <w:lang w:val="es-ES" w:eastAsia="es-ES"/>
        </w:rPr>
        <w:t xml:space="preserve"> análoga</w:t>
      </w:r>
      <w:r w:rsidR="0017258A">
        <w:rPr>
          <w:lang w:val="es-ES" w:eastAsia="es-ES"/>
        </w:rPr>
        <w:t>,</w:t>
      </w:r>
      <w:r>
        <w:rPr>
          <w:lang w:val="es-ES" w:eastAsia="es-ES"/>
        </w:rPr>
        <w:t xml:space="preserve"> </w:t>
      </w:r>
      <w:r w:rsidR="0017258A">
        <w:rPr>
          <w:lang w:val="es-ES" w:eastAsia="es-ES"/>
        </w:rPr>
        <w:t>por lo que</w:t>
      </w:r>
      <w:r>
        <w:rPr>
          <w:lang w:val="es-ES" w:eastAsia="es-ES"/>
        </w:rPr>
        <w:t xml:space="preserve"> se realiza un proceso de digitalización, que convierte la señal análoga en pulsos eléctricos binarios que resultan más eficientes al momento de ser transmitidos</w:t>
      </w:r>
      <w:r w:rsidR="00BA3A9D">
        <w:rPr>
          <w:lang w:val="es-ES" w:eastAsia="es-ES"/>
        </w:rPr>
        <w:t>.</w:t>
      </w:r>
      <w:r>
        <w:rPr>
          <w:lang w:val="es-ES" w:eastAsia="es-ES"/>
        </w:rPr>
        <w:t xml:space="preserve"> </w:t>
      </w:r>
      <w:r w:rsidR="00BA3A9D">
        <w:rPr>
          <w:lang w:val="es-ES" w:eastAsia="es-ES"/>
        </w:rPr>
        <w:t>E</w:t>
      </w:r>
      <w:r>
        <w:rPr>
          <w:lang w:val="es-ES" w:eastAsia="es-ES"/>
        </w:rPr>
        <w:t>l</w:t>
      </w:r>
      <w:r w:rsidR="00BA3A9D">
        <w:rPr>
          <w:lang w:val="es-ES" w:eastAsia="es-ES"/>
        </w:rPr>
        <w:t xml:space="preserve"> </w:t>
      </w:r>
      <w:r>
        <w:rPr>
          <w:lang w:val="es-ES" w:eastAsia="es-ES"/>
        </w:rPr>
        <w:t xml:space="preserve">mensaje digital se pasa por un filtro </w:t>
      </w:r>
      <w:r w:rsidR="00BA3A9D">
        <w:rPr>
          <w:lang w:val="es-ES" w:eastAsia="es-ES"/>
        </w:rPr>
        <w:t>de codificación</w:t>
      </w:r>
      <w:r>
        <w:rPr>
          <w:lang w:val="es-ES" w:eastAsia="es-ES"/>
        </w:rPr>
        <w:t xml:space="preserve"> que consiste en un algoritmo que por medio de </w:t>
      </w:r>
      <w:r w:rsidR="00402583">
        <w:rPr>
          <w:lang w:val="es-ES" w:eastAsia="es-ES"/>
        </w:rPr>
        <w:t>fórmulas</w:t>
      </w:r>
      <w:r>
        <w:rPr>
          <w:lang w:val="es-ES" w:eastAsia="es-ES"/>
        </w:rPr>
        <w:t>, elimina la redundancia de la información</w:t>
      </w:r>
      <w:r w:rsidR="0039367A">
        <w:rPr>
          <w:lang w:val="es-ES" w:eastAsia="es-ES"/>
        </w:rPr>
        <w:t xml:space="preserve"> y reduce el tamaño del mensaje.</w:t>
      </w:r>
      <w:r>
        <w:rPr>
          <w:lang w:val="es-ES" w:eastAsia="es-ES"/>
        </w:rPr>
        <w:t xml:space="preserve"> </w:t>
      </w:r>
    </w:p>
    <w:p w14:paraId="7EAD602A" w14:textId="6863BB75" w:rsidR="007F66F8" w:rsidRDefault="0039367A" w:rsidP="00402583">
      <w:pPr>
        <w:jc w:val="both"/>
        <w:rPr>
          <w:lang w:val="es-ES" w:eastAsia="es-ES"/>
        </w:rPr>
      </w:pPr>
      <w:r>
        <w:rPr>
          <w:lang w:val="es-ES" w:eastAsia="es-ES"/>
        </w:rPr>
        <w:t>E</w:t>
      </w:r>
      <w:r w:rsidR="007F66F8">
        <w:rPr>
          <w:lang w:val="es-ES" w:eastAsia="es-ES"/>
        </w:rPr>
        <w:t xml:space="preserve">l siguiente paso </w:t>
      </w:r>
      <w:r w:rsidR="00BA3A9D">
        <w:rPr>
          <w:lang w:val="es-ES" w:eastAsia="es-ES"/>
        </w:rPr>
        <w:t>es</w:t>
      </w:r>
      <w:r w:rsidR="00402583">
        <w:rPr>
          <w:lang w:val="es-ES" w:eastAsia="es-ES"/>
        </w:rPr>
        <w:t xml:space="preserve"> la</w:t>
      </w:r>
      <w:r w:rsidR="007F66F8">
        <w:rPr>
          <w:lang w:val="es-ES" w:eastAsia="es-ES"/>
        </w:rPr>
        <w:t xml:space="preserve"> modulación del mensaje en esta fase </w:t>
      </w:r>
      <w:r w:rsidR="00022A0A">
        <w:rPr>
          <w:lang w:val="es-ES" w:eastAsia="es-ES"/>
        </w:rPr>
        <w:t xml:space="preserve">se altera la </w:t>
      </w:r>
      <w:r>
        <w:rPr>
          <w:lang w:val="es-ES" w:eastAsia="es-ES"/>
        </w:rPr>
        <w:t xml:space="preserve">alguna de las características (Amplitud o frecuencia) </w:t>
      </w:r>
      <w:r w:rsidR="00022A0A">
        <w:rPr>
          <w:lang w:val="es-ES" w:eastAsia="es-ES"/>
        </w:rPr>
        <w:t>de una</w:t>
      </w:r>
      <w:r w:rsidR="007F66F8">
        <w:rPr>
          <w:lang w:val="es-ES" w:eastAsia="es-ES"/>
        </w:rPr>
        <w:t xml:space="preserve"> onda</w:t>
      </w:r>
      <w:r>
        <w:rPr>
          <w:lang w:val="es-ES" w:eastAsia="es-ES"/>
        </w:rPr>
        <w:t xml:space="preserve"> de alta frecuencia</w:t>
      </w:r>
      <w:r w:rsidR="007F66F8">
        <w:rPr>
          <w:lang w:val="es-ES" w:eastAsia="es-ES"/>
        </w:rPr>
        <w:t xml:space="preserve"> conocida como portadora</w:t>
      </w:r>
      <w:r>
        <w:rPr>
          <w:lang w:val="es-ES" w:eastAsia="es-ES"/>
        </w:rPr>
        <w:t xml:space="preserve">, </w:t>
      </w:r>
      <w:r w:rsidR="007F66F8">
        <w:rPr>
          <w:lang w:val="es-ES" w:eastAsia="es-ES"/>
        </w:rPr>
        <w:t xml:space="preserve"> </w:t>
      </w:r>
      <w:r w:rsidR="00022A0A">
        <w:rPr>
          <w:lang w:val="es-ES" w:eastAsia="es-ES"/>
        </w:rPr>
        <w:t>para codificar la información</w:t>
      </w:r>
      <w:r>
        <w:rPr>
          <w:lang w:val="es-ES" w:eastAsia="es-ES"/>
        </w:rPr>
        <w:t xml:space="preserve"> </w:t>
      </w:r>
      <w:r w:rsidR="00022A0A">
        <w:rPr>
          <w:lang w:val="es-ES" w:eastAsia="es-ES"/>
        </w:rPr>
        <w:t>y se envuelve en dicha onda para</w:t>
      </w:r>
      <w:r w:rsidR="007F66F8">
        <w:rPr>
          <w:lang w:val="es-ES" w:eastAsia="es-ES"/>
        </w:rPr>
        <w:t xml:space="preserve"> protege</w:t>
      </w:r>
      <w:r w:rsidR="00022A0A">
        <w:rPr>
          <w:lang w:val="es-ES" w:eastAsia="es-ES"/>
        </w:rPr>
        <w:t>r</w:t>
      </w:r>
      <w:r w:rsidR="007F66F8">
        <w:rPr>
          <w:lang w:val="es-ES" w:eastAsia="es-ES"/>
        </w:rPr>
        <w:t xml:space="preserve"> los datos y evita</w:t>
      </w:r>
      <w:r w:rsidR="00022A0A">
        <w:rPr>
          <w:lang w:val="es-ES" w:eastAsia="es-ES"/>
        </w:rPr>
        <w:t>r</w:t>
      </w:r>
      <w:r w:rsidR="007F66F8">
        <w:rPr>
          <w:lang w:val="es-ES" w:eastAsia="es-ES"/>
        </w:rPr>
        <w:t xml:space="preserve"> que el mensaje se </w:t>
      </w:r>
      <w:r>
        <w:rPr>
          <w:lang w:val="es-ES" w:eastAsia="es-ES"/>
        </w:rPr>
        <w:t>afecten</w:t>
      </w:r>
      <w:r w:rsidR="007F66F8">
        <w:rPr>
          <w:lang w:val="es-ES" w:eastAsia="es-ES"/>
        </w:rPr>
        <w:t xml:space="preserve"> en el trayecto</w:t>
      </w:r>
      <w:r w:rsidR="00BA3A9D">
        <w:rPr>
          <w:lang w:val="es-ES" w:eastAsia="es-ES"/>
        </w:rPr>
        <w:t>, usando</w:t>
      </w:r>
      <w:r w:rsidR="007F66F8">
        <w:rPr>
          <w:lang w:val="es-ES" w:eastAsia="es-ES"/>
        </w:rPr>
        <w:t xml:space="preserve"> esta misma portadora se puede enviar </w:t>
      </w:r>
      <w:r w:rsidR="00402583">
        <w:rPr>
          <w:lang w:val="es-ES" w:eastAsia="es-ES"/>
        </w:rPr>
        <w:t>más</w:t>
      </w:r>
      <w:r w:rsidR="007F66F8">
        <w:rPr>
          <w:lang w:val="es-ES" w:eastAsia="es-ES"/>
        </w:rPr>
        <w:t xml:space="preserve"> de un mensaje</w:t>
      </w:r>
      <w:r w:rsidR="00402583">
        <w:rPr>
          <w:lang w:val="es-ES" w:eastAsia="es-ES"/>
        </w:rPr>
        <w:t xml:space="preserve"> dando múltiples accesos</w:t>
      </w:r>
      <w:r w:rsidR="00BA3A9D">
        <w:rPr>
          <w:lang w:val="es-ES" w:eastAsia="es-ES"/>
        </w:rPr>
        <w:t>,</w:t>
      </w:r>
      <w:r w:rsidR="00402583">
        <w:rPr>
          <w:lang w:val="es-ES" w:eastAsia="es-ES"/>
        </w:rPr>
        <w:t xml:space="preserve"> variando el canal de trasmisión este proceso se conoce como </w:t>
      </w:r>
      <w:r w:rsidR="00643BF6">
        <w:rPr>
          <w:lang w:val="es-ES" w:eastAsia="es-ES"/>
        </w:rPr>
        <w:t>multiplicación</w:t>
      </w:r>
      <w:r w:rsidR="00BA3A9D">
        <w:rPr>
          <w:lang w:val="es-ES" w:eastAsia="es-ES"/>
        </w:rPr>
        <w:t>.</w:t>
      </w:r>
      <w:r w:rsidR="0014434A">
        <w:rPr>
          <w:lang w:val="es-ES" w:eastAsia="es-ES"/>
        </w:rPr>
        <w:t xml:space="preserve"> </w:t>
      </w:r>
      <w:r w:rsidR="0014434A">
        <w:rPr>
          <w:lang w:val="es-ES" w:eastAsia="es-ES"/>
        </w:rPr>
        <w:fldChar w:fldCharType="begin" w:fldLock="1"/>
      </w:r>
      <w:r w:rsidR="009A7F55">
        <w:rPr>
          <w:lang w:val="es-ES" w:eastAsia="es-ES"/>
        </w:rPr>
        <w:instrText>ADDIN CSL_CITATION {"citationItems":[{"id":"ITEM-1","itemData":{"URL":"https://www.britannica.com/technology/telecommunication","accessed":{"date-parts":[["2020","10","15"]]},"author":[{"dropping-particle":"","family":"Stark","given":"Wayne. E","non-dropping-particle":"","parse-names":false,"suffix":""},{"dropping-particle":"","family":"Borth","given":"David. E","non-dropping-particle":"","parse-names":false,"suffix":""},{"dropping-particle":"","family":"Lehnert","given":"James. S","non-dropping-particle":"","parse-names":false,"suffix":""}],"container-title":"Enciclopedia Britannica","id":"ITEM-1","issued":{"date-parts":[["2019"]]},"title":"telecommunication","type":"webpage"},"uris":["http://www.mendeley.com/documents/?uuid=5f26801c-131c-3b13-ba48-dec9a28cac86"]}],"mendeley":{"formattedCitation":"(Stark, Borth, &amp; Lehnert, 2019)","plainTextFormattedCitation":"(Stark, Borth, &amp; Lehnert, 2019)","previouslyFormattedCitation":"(Stark, Borth, &amp; Lehnert, 2019)"},"properties":{"noteIndex":0},"schema":"https://github.com/citation-style-language/schema/raw/master/csl-citation.json"}</w:instrText>
      </w:r>
      <w:r w:rsidR="0014434A">
        <w:rPr>
          <w:lang w:val="es-ES" w:eastAsia="es-ES"/>
        </w:rPr>
        <w:fldChar w:fldCharType="separate"/>
      </w:r>
      <w:r w:rsidR="0014434A" w:rsidRPr="0014434A">
        <w:rPr>
          <w:noProof/>
          <w:lang w:val="es-ES" w:eastAsia="es-ES"/>
        </w:rPr>
        <w:t>(Stark, Borth, &amp; Lehnert, 2019)</w:t>
      </w:r>
      <w:r w:rsidR="0014434A">
        <w:rPr>
          <w:lang w:val="es-ES" w:eastAsia="es-ES"/>
        </w:rPr>
        <w:fldChar w:fldCharType="end"/>
      </w:r>
    </w:p>
    <w:p w14:paraId="52806C53" w14:textId="7AE2A41C" w:rsidR="00D75B0B" w:rsidRDefault="00643BF6" w:rsidP="004D6123">
      <w:pPr>
        <w:pStyle w:val="Ttulo2"/>
        <w:rPr>
          <w:lang w:val="es-ES" w:eastAsia="es-ES"/>
        </w:rPr>
      </w:pPr>
      <w:r>
        <w:rPr>
          <w:lang w:val="es-ES" w:eastAsia="es-ES"/>
        </w:rPr>
        <w:t>Comunicaciones inalámbricas</w:t>
      </w:r>
    </w:p>
    <w:p w14:paraId="55F4792A" w14:textId="63B5C859" w:rsidR="00D67CCB" w:rsidRDefault="00643BF6" w:rsidP="005A2C0C">
      <w:pPr>
        <w:jc w:val="both"/>
        <w:rPr>
          <w:lang w:val="es-ES" w:eastAsia="es-ES"/>
        </w:rPr>
      </w:pPr>
      <w:r>
        <w:rPr>
          <w:lang w:val="es-ES" w:eastAsia="es-ES"/>
        </w:rPr>
        <w:t xml:space="preserve">La tecnología inalámbrica es aquella que hace posible la comunicación entre 2 o </w:t>
      </w:r>
      <w:r w:rsidR="00D67CCB">
        <w:rPr>
          <w:lang w:val="es-ES" w:eastAsia="es-ES"/>
        </w:rPr>
        <w:t>más</w:t>
      </w:r>
      <w:r>
        <w:rPr>
          <w:lang w:val="es-ES" w:eastAsia="es-ES"/>
        </w:rPr>
        <w:t xml:space="preserve"> dispositivos que se encuentran a distancia, sin un medio de propagación físico, en su mayor parte este tipo de comunicaciones usa</w:t>
      </w:r>
      <w:r w:rsidR="00BB66E3">
        <w:rPr>
          <w:lang w:val="es-ES" w:eastAsia="es-ES"/>
        </w:rPr>
        <w:t>n</w:t>
      </w:r>
      <w:r>
        <w:rPr>
          <w:lang w:val="es-ES" w:eastAsia="es-ES"/>
        </w:rPr>
        <w:t xml:space="preserve"> l</w:t>
      </w:r>
      <w:r w:rsidR="00D67CCB">
        <w:rPr>
          <w:lang w:val="es-ES" w:eastAsia="es-ES"/>
        </w:rPr>
        <w:t xml:space="preserve">as ondas de radiofrecuencia que tienen una forma </w:t>
      </w:r>
      <w:r w:rsidR="00BB66E3">
        <w:rPr>
          <w:lang w:val="es-ES" w:eastAsia="es-ES"/>
        </w:rPr>
        <w:t>sinusoidal</w:t>
      </w:r>
      <w:r w:rsidR="00D67CCB">
        <w:rPr>
          <w:lang w:val="es-ES" w:eastAsia="es-ES"/>
        </w:rPr>
        <w:t xml:space="preserve"> y su frecuencia </w:t>
      </w:r>
      <w:r w:rsidR="00BB66E3">
        <w:rPr>
          <w:lang w:val="es-ES" w:eastAsia="es-ES"/>
        </w:rPr>
        <w:t>está</w:t>
      </w:r>
      <w:r w:rsidR="00D67CCB">
        <w:rPr>
          <w:lang w:val="es-ES" w:eastAsia="es-ES"/>
        </w:rPr>
        <w:t xml:space="preserve"> definida como la cantidad de veces que se repite la onda en un segundo</w:t>
      </w:r>
      <w:r w:rsidR="00BB66E3">
        <w:rPr>
          <w:lang w:val="es-ES" w:eastAsia="es-ES"/>
        </w:rPr>
        <w:t xml:space="preserve"> y esta frecuencia se expresa en Hertz, por ejemplo una onda que se repite 100 veces en un segundo es una onda con una frecuencia de 100 Hertz, esta frecuencia </w:t>
      </w:r>
      <w:proofErr w:type="spellStart"/>
      <w:r w:rsidR="00BB66E3">
        <w:rPr>
          <w:lang w:val="es-ES" w:eastAsia="es-ES"/>
        </w:rPr>
        <w:t>esta</w:t>
      </w:r>
      <w:proofErr w:type="spellEnd"/>
      <w:r w:rsidR="00BB66E3">
        <w:rPr>
          <w:lang w:val="es-ES" w:eastAsia="es-ES"/>
        </w:rPr>
        <w:t xml:space="preserve"> estrechamente relacionada con la longitud de onda que es la distancia qu</w:t>
      </w:r>
      <w:r w:rsidR="005A2C0C">
        <w:rPr>
          <w:lang w:val="es-ES" w:eastAsia="es-ES"/>
        </w:rPr>
        <w:t>e hay entre la cresta de dos</w:t>
      </w:r>
      <w:r w:rsidR="00BB66E3">
        <w:rPr>
          <w:lang w:val="es-ES" w:eastAsia="es-ES"/>
        </w:rPr>
        <w:t xml:space="preserve"> ondas.</w:t>
      </w:r>
    </w:p>
    <w:p w14:paraId="4368BC76" w14:textId="1F1710CD" w:rsidR="00BB66E3" w:rsidRDefault="00BB66E3" w:rsidP="005A2C0C">
      <w:pPr>
        <w:jc w:val="both"/>
        <w:rPr>
          <w:lang w:val="es-ES" w:eastAsia="es-ES"/>
        </w:rPr>
      </w:pPr>
      <w:r>
        <w:rPr>
          <w:lang w:val="es-ES" w:eastAsia="es-ES"/>
        </w:rPr>
        <w:t xml:space="preserve">La tecnología inalámbrica funciona porque una onda electromagnética que viaja por el aire puede generar o inducir una señal eléctrica en una antena, de manera que si </w:t>
      </w:r>
      <w:r w:rsidR="003D2FB1">
        <w:rPr>
          <w:lang w:val="es-ES" w:eastAsia="es-ES"/>
        </w:rPr>
        <w:t>se puede</w:t>
      </w:r>
      <w:r>
        <w:rPr>
          <w:lang w:val="es-ES" w:eastAsia="es-ES"/>
        </w:rPr>
        <w:t xml:space="preserve"> </w:t>
      </w:r>
      <w:r w:rsidR="003D2FB1">
        <w:rPr>
          <w:lang w:val="es-ES" w:eastAsia="es-ES"/>
        </w:rPr>
        <w:t>controlar</w:t>
      </w:r>
      <w:r>
        <w:rPr>
          <w:lang w:val="es-ES" w:eastAsia="es-ES"/>
        </w:rPr>
        <w:t xml:space="preserve"> esta onda </w:t>
      </w:r>
      <w:r w:rsidR="003D2FB1">
        <w:rPr>
          <w:lang w:val="es-ES" w:eastAsia="es-ES"/>
        </w:rPr>
        <w:t>para codificar en ella los datos que deseamos trasmitir</w:t>
      </w:r>
      <w:r w:rsidR="005A2C0C">
        <w:rPr>
          <w:lang w:val="es-ES" w:eastAsia="es-ES"/>
        </w:rPr>
        <w:t>,</w:t>
      </w:r>
      <w:r w:rsidR="003D2FB1">
        <w:rPr>
          <w:lang w:val="es-ES" w:eastAsia="es-ES"/>
        </w:rPr>
        <w:t xml:space="preserve"> también se puede usar para comun</w:t>
      </w:r>
      <w:r w:rsidR="009B402A">
        <w:rPr>
          <w:lang w:val="es-ES" w:eastAsia="es-ES"/>
        </w:rPr>
        <w:t>icarnos</w:t>
      </w:r>
      <w:r w:rsidR="005A2C0C">
        <w:rPr>
          <w:lang w:val="es-ES" w:eastAsia="es-ES"/>
        </w:rPr>
        <w:t>.</w:t>
      </w:r>
      <w:r w:rsidR="009B402A">
        <w:rPr>
          <w:lang w:val="es-ES" w:eastAsia="es-ES"/>
        </w:rPr>
        <w:t xml:space="preserve"> </w:t>
      </w:r>
      <w:r w:rsidR="005A2C0C">
        <w:rPr>
          <w:lang w:val="es-ES" w:eastAsia="es-ES"/>
        </w:rPr>
        <w:t>L</w:t>
      </w:r>
      <w:r w:rsidR="009B402A">
        <w:rPr>
          <w:lang w:val="es-ES" w:eastAsia="es-ES"/>
        </w:rPr>
        <w:t>as</w:t>
      </w:r>
      <w:r w:rsidR="005A2C0C">
        <w:rPr>
          <w:lang w:val="es-ES" w:eastAsia="es-ES"/>
        </w:rPr>
        <w:t xml:space="preserve"> </w:t>
      </w:r>
      <w:r w:rsidR="009B402A">
        <w:rPr>
          <w:lang w:val="es-ES" w:eastAsia="es-ES"/>
        </w:rPr>
        <w:t xml:space="preserve">señales de RF han ganado popularidad porque son relativamente fáciles de generar y tienen la característica de poder atravesar objetos solidos como paredes y viajar largas distancias sin </w:t>
      </w:r>
      <w:r w:rsidR="005A2C0C">
        <w:rPr>
          <w:lang w:val="es-ES" w:eastAsia="es-ES"/>
        </w:rPr>
        <w:t xml:space="preserve">atenuarse. Algunas de las tecnologías </w:t>
      </w:r>
      <w:r w:rsidR="005A2C0C">
        <w:rPr>
          <w:lang w:val="es-ES" w:eastAsia="es-ES"/>
        </w:rPr>
        <w:lastRenderedPageBreak/>
        <w:t xml:space="preserve">inalámbricas basadas en radio más conocidas son, </w:t>
      </w:r>
      <w:proofErr w:type="spellStart"/>
      <w:r w:rsidR="005A2C0C">
        <w:rPr>
          <w:lang w:val="es-ES" w:eastAsia="es-ES"/>
        </w:rPr>
        <w:t>WiFi</w:t>
      </w:r>
      <w:proofErr w:type="spellEnd"/>
      <w:r w:rsidR="005A2C0C">
        <w:rPr>
          <w:lang w:val="es-ES" w:eastAsia="es-ES"/>
        </w:rPr>
        <w:t xml:space="preserve"> y Bluetooth, pero existen muchas más como </w:t>
      </w:r>
      <w:proofErr w:type="spellStart"/>
      <w:r w:rsidR="005A2C0C">
        <w:rPr>
          <w:lang w:val="es-ES" w:eastAsia="es-ES"/>
        </w:rPr>
        <w:t>ZigBee</w:t>
      </w:r>
      <w:proofErr w:type="spellEnd"/>
      <w:r w:rsidR="005A2C0C">
        <w:rPr>
          <w:lang w:val="es-ES" w:eastAsia="es-ES"/>
        </w:rPr>
        <w:t xml:space="preserve">, </w:t>
      </w:r>
      <w:proofErr w:type="spellStart"/>
      <w:r w:rsidR="005A2C0C">
        <w:rPr>
          <w:lang w:val="es-ES" w:eastAsia="es-ES"/>
        </w:rPr>
        <w:t>WiMax</w:t>
      </w:r>
      <w:proofErr w:type="spellEnd"/>
      <w:r w:rsidR="005A2C0C">
        <w:rPr>
          <w:lang w:val="es-ES" w:eastAsia="es-ES"/>
        </w:rPr>
        <w:t>, LTE y NB-IoT.</w:t>
      </w:r>
    </w:p>
    <w:p w14:paraId="63BEAF5F" w14:textId="42FFA691" w:rsidR="00643BF6" w:rsidRDefault="00811A7F" w:rsidP="00811A7F">
      <w:pPr>
        <w:jc w:val="both"/>
        <w:rPr>
          <w:lang w:val="es-ES" w:eastAsia="es-ES"/>
        </w:rPr>
      </w:pPr>
      <w:r>
        <w:rPr>
          <w:lang w:val="es-ES" w:eastAsia="es-ES"/>
        </w:rPr>
        <w:t>Hay</w:t>
      </w:r>
      <w:r w:rsidR="00643BF6">
        <w:rPr>
          <w:lang w:val="es-ES" w:eastAsia="es-ES"/>
        </w:rPr>
        <w:t xml:space="preserve"> que </w:t>
      </w:r>
      <w:r w:rsidR="00D67CCB">
        <w:rPr>
          <w:lang w:val="es-ES" w:eastAsia="es-ES"/>
        </w:rPr>
        <w:t>aclarar</w:t>
      </w:r>
      <w:r w:rsidR="00643BF6">
        <w:rPr>
          <w:lang w:val="es-ES" w:eastAsia="es-ES"/>
        </w:rPr>
        <w:t xml:space="preserve"> que las </w:t>
      </w:r>
      <w:r>
        <w:rPr>
          <w:lang w:val="es-ES" w:eastAsia="es-ES"/>
        </w:rPr>
        <w:t>trasmisiones</w:t>
      </w:r>
      <w:r w:rsidR="00643BF6">
        <w:rPr>
          <w:lang w:val="es-ES" w:eastAsia="es-ES"/>
        </w:rPr>
        <w:t xml:space="preserve"> de datos sobre redes inalámbricas </w:t>
      </w:r>
      <w:r w:rsidR="00D67CCB">
        <w:rPr>
          <w:lang w:val="es-ES" w:eastAsia="es-ES"/>
        </w:rPr>
        <w:t>son considerablemente más lentas pues alcanza velocidades de hasta 150 Mbps en 4G, mientras que las conexiones por cable pueden alcanzar velocidades de 1Gbps</w:t>
      </w:r>
      <w:r>
        <w:rPr>
          <w:lang w:val="es-ES" w:eastAsia="es-ES"/>
        </w:rPr>
        <w:t>.</w:t>
      </w:r>
    </w:p>
    <w:p w14:paraId="2EDCCD4A" w14:textId="0A8C06F3" w:rsidR="00811A7F" w:rsidRDefault="00811A7F" w:rsidP="00C506E1">
      <w:pPr>
        <w:jc w:val="both"/>
        <w:rPr>
          <w:lang w:val="es-ES" w:eastAsia="es-ES"/>
        </w:rPr>
      </w:pPr>
      <w:r>
        <w:rPr>
          <w:lang w:val="es-ES" w:eastAsia="es-ES"/>
        </w:rPr>
        <w:t xml:space="preserve">Para emitir una señal por radiofrecuencia se necesita un transmisor, en donde una oscilador genera una onda eléctrica, esta señal se </w:t>
      </w:r>
      <w:r w:rsidR="007316F9">
        <w:rPr>
          <w:lang w:val="es-ES" w:eastAsia="es-ES"/>
        </w:rPr>
        <w:t>propaga</w:t>
      </w:r>
      <w:r>
        <w:rPr>
          <w:lang w:val="es-ES" w:eastAsia="es-ES"/>
        </w:rPr>
        <w:t xml:space="preserve"> por los componentes del circuito que se encargan de modular la onda codificando la </w:t>
      </w:r>
      <w:r w:rsidR="007316F9">
        <w:rPr>
          <w:lang w:val="es-ES" w:eastAsia="es-ES"/>
        </w:rPr>
        <w:t>información</w:t>
      </w:r>
      <w:r>
        <w:rPr>
          <w:lang w:val="es-ES" w:eastAsia="es-ES"/>
        </w:rPr>
        <w:t xml:space="preserve"> que se desea emitir hasta que llega a la antena; la antena es un pieza de un material conductor por lo que la onda eléctrica viaja hasta el final de la antena</w:t>
      </w:r>
      <w:r w:rsidR="007316F9">
        <w:rPr>
          <w:lang w:val="es-ES" w:eastAsia="es-ES"/>
        </w:rPr>
        <w:t xml:space="preserve"> en donde no tiene más material físico para fluir y necesita liberar la tensión por lo cual irradia la energía sobrante como una onda electromagnética y son estas ondas las que viajan por el aire llevando la información.</w:t>
      </w:r>
      <w:r w:rsidR="00022A0A">
        <w:rPr>
          <w:lang w:val="es-ES" w:eastAsia="es-ES"/>
        </w:rPr>
        <w:t xml:space="preserve"> (</w:t>
      </w:r>
      <w:proofErr w:type="spellStart"/>
      <w:proofErr w:type="gramStart"/>
      <w:r w:rsidR="00022A0A" w:rsidRPr="00022A0A">
        <w:rPr>
          <w:lang w:val="es-ES" w:eastAsia="es-ES"/>
        </w:rPr>
        <w:t>areatecnologia</w:t>
      </w:r>
      <w:proofErr w:type="spellEnd"/>
      <w:proofErr w:type="gramEnd"/>
      <w:r w:rsidR="00022A0A" w:rsidRPr="00022A0A">
        <w:rPr>
          <w:lang w:val="es-ES" w:eastAsia="es-ES"/>
        </w:rPr>
        <w:t>, 2017</w:t>
      </w:r>
      <w:r w:rsidR="00022A0A">
        <w:rPr>
          <w:lang w:val="es-ES" w:eastAsia="es-ES"/>
        </w:rPr>
        <w:t>)</w:t>
      </w:r>
    </w:p>
    <w:p w14:paraId="551B6FB0" w14:textId="00AA6F3F" w:rsidR="0039367A" w:rsidRDefault="0039367A" w:rsidP="00C506E1">
      <w:pPr>
        <w:jc w:val="both"/>
        <w:rPr>
          <w:lang w:val="es-ES" w:eastAsia="es-ES"/>
        </w:rPr>
      </w:pPr>
      <w:r>
        <w:rPr>
          <w:lang w:val="es-ES" w:eastAsia="es-ES"/>
        </w:rPr>
        <w:t>El proceso anteriormente descrito es parecido a la amplificación de voz usando un micrófono</w:t>
      </w:r>
      <w:r w:rsidR="00CD706D">
        <w:rPr>
          <w:lang w:val="es-ES" w:eastAsia="es-ES"/>
        </w:rPr>
        <w:t>,</w:t>
      </w:r>
      <w:r>
        <w:rPr>
          <w:lang w:val="es-ES" w:eastAsia="es-ES"/>
        </w:rPr>
        <w:t xml:space="preserve"> cuando se habla por el micrófono las vibraciones del sonido hacen que vibre una </w:t>
      </w:r>
      <w:r w:rsidR="00CD706D">
        <w:rPr>
          <w:lang w:val="es-ES" w:eastAsia="es-ES"/>
        </w:rPr>
        <w:t>membrana</w:t>
      </w:r>
      <w:r>
        <w:rPr>
          <w:lang w:val="es-ES" w:eastAsia="es-ES"/>
        </w:rPr>
        <w:t xml:space="preserve"> que comprime y descomprime un </w:t>
      </w:r>
      <w:r w:rsidR="00CD706D">
        <w:rPr>
          <w:lang w:val="es-ES" w:eastAsia="es-ES"/>
        </w:rPr>
        <w:t>diafragma</w:t>
      </w:r>
      <w:r>
        <w:rPr>
          <w:lang w:val="es-ES" w:eastAsia="es-ES"/>
        </w:rPr>
        <w:t xml:space="preserve"> </w:t>
      </w:r>
      <w:r w:rsidR="00CD706D">
        <w:rPr>
          <w:lang w:val="es-ES" w:eastAsia="es-ES"/>
        </w:rPr>
        <w:t>esto causa</w:t>
      </w:r>
      <w:r>
        <w:rPr>
          <w:lang w:val="es-ES" w:eastAsia="es-ES"/>
        </w:rPr>
        <w:t xml:space="preserve"> que la corriente directa</w:t>
      </w:r>
      <w:r w:rsidR="00CD706D">
        <w:rPr>
          <w:lang w:val="es-ES" w:eastAsia="es-ES"/>
        </w:rPr>
        <w:t xml:space="preserve"> que circula por el micrófono varié (modulación), estos pulsos son amplificados por un circuito y llevados hasta un altavoz que convierte la señal en ondas de sonido que viajan por el aire.</w:t>
      </w:r>
    </w:p>
    <w:p w14:paraId="2BC98B72" w14:textId="66087F0B" w:rsidR="00022A0A" w:rsidRPr="00811A7F" w:rsidRDefault="00022A0A" w:rsidP="00C506E1">
      <w:pPr>
        <w:jc w:val="both"/>
        <w:rPr>
          <w:lang w:val="es-ES" w:eastAsia="es-ES"/>
        </w:rPr>
      </w:pPr>
      <w:r>
        <w:rPr>
          <w:lang w:val="es-ES" w:eastAsia="es-ES"/>
        </w:rPr>
        <w:t xml:space="preserve">Como se había mencionado en el receptor las ondas crean o inducen pequeñas señales eléctricas en la antena, estas son interpretadas por el circuito eléctrico, sin embargo la señal que se recibe suele ser tan débil que se necesita de un mecanismo de amplificación antes de procesarla luego de esto la señal se desmodula o decodifica usando un proceso inverso y se obtienen los datos emitidos por el trasmisor, con lo cual se completa </w:t>
      </w:r>
      <w:r w:rsidR="00CD706D">
        <w:rPr>
          <w:lang w:val="es-ES" w:eastAsia="es-ES"/>
        </w:rPr>
        <w:t>él</w:t>
      </w:r>
      <w:r>
        <w:rPr>
          <w:lang w:val="es-ES" w:eastAsia="es-ES"/>
        </w:rPr>
        <w:t xml:space="preserve"> envió del mensaje.</w:t>
      </w:r>
    </w:p>
    <w:p w14:paraId="458CE85C" w14:textId="4598D6C4" w:rsidR="00D75B0B" w:rsidRDefault="00C00966" w:rsidP="005075FA">
      <w:pPr>
        <w:pStyle w:val="Ttulo2"/>
        <w:ind w:left="708" w:hanging="708"/>
        <w:rPr>
          <w:lang w:val="es-ES" w:eastAsia="es-ES"/>
        </w:rPr>
      </w:pPr>
      <w:proofErr w:type="spellStart"/>
      <w:r>
        <w:rPr>
          <w:lang w:val="es-ES" w:eastAsia="es-ES"/>
        </w:rPr>
        <w:t>LoRa</w:t>
      </w:r>
      <w:proofErr w:type="spellEnd"/>
    </w:p>
    <w:p w14:paraId="5E446471" w14:textId="57ACFAAA" w:rsidR="009257F7" w:rsidRDefault="00C27D2D" w:rsidP="00D91EC1">
      <w:pPr>
        <w:ind w:firstLine="576"/>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 xml:space="preserve">tar, por ejemplo el sistema de </w:t>
      </w:r>
      <w:proofErr w:type="spellStart"/>
      <w:r w:rsidR="009257F7">
        <w:rPr>
          <w:lang w:val="es-ES" w:eastAsia="es-ES"/>
        </w:rPr>
        <w:t>WiF</w:t>
      </w:r>
      <w:r>
        <w:rPr>
          <w:lang w:val="es-ES" w:eastAsia="es-ES"/>
        </w:rPr>
        <w:t>i</w:t>
      </w:r>
      <w:proofErr w:type="spellEnd"/>
      <w:r>
        <w:rPr>
          <w:lang w:val="es-ES" w:eastAsia="es-ES"/>
        </w:rPr>
        <w:t xml:space="preserve">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se puede codificar en unos pocos bytes</w:t>
      </w:r>
      <w:r w:rsidR="00614701">
        <w:rPr>
          <w:lang w:val="es-ES" w:eastAsia="es-ES"/>
        </w:rPr>
        <w:t>,</w:t>
      </w:r>
      <w:r w:rsidR="005B2F44">
        <w:rPr>
          <w:lang w:val="es-ES" w:eastAsia="es-ES"/>
        </w:rPr>
        <w:t xml:space="preserve"> </w:t>
      </w:r>
      <w:proofErr w:type="spellStart"/>
      <w:r w:rsidR="005B2F44">
        <w:rPr>
          <w:lang w:val="es-ES" w:eastAsia="es-ES"/>
        </w:rPr>
        <w:t>LoRa</w:t>
      </w:r>
      <w:proofErr w:type="spellEnd"/>
      <w:r w:rsidR="005B2F44">
        <w:rPr>
          <w:lang w:val="es-ES" w:eastAsia="es-ES"/>
        </w:rPr>
        <w:t xml:space="preserve">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w:t>
      </w:r>
      <w:r w:rsidR="003F678D">
        <w:rPr>
          <w:lang w:val="es-ES" w:eastAsia="es-ES"/>
        </w:rPr>
        <w:lastRenderedPageBreak/>
        <w:t>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7B8277D6" w14:textId="77777777" w:rsidR="003F678D" w:rsidRDefault="003F678D" w:rsidP="003F678D">
      <w:pPr>
        <w:jc w:val="center"/>
        <w:rPr>
          <w:lang w:val="es-ES" w:eastAsia="es-ES"/>
        </w:rP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599AA08B" w:rsidR="003F678D" w:rsidRPr="00637E3B" w:rsidRDefault="003F678D" w:rsidP="003F678D">
      <w:pPr>
        <w:jc w:val="center"/>
        <w:rPr>
          <w:lang w:val="es-ES" w:eastAsia="es-ES"/>
        </w:rPr>
      </w:pPr>
      <w:r w:rsidRPr="00637E3B">
        <w:rPr>
          <w:b/>
          <w:lang w:val="es-ES" w:eastAsia="es-ES"/>
        </w:rPr>
        <w:t>Figura 2-1:</w:t>
      </w:r>
      <w:r>
        <w:rPr>
          <w:b/>
          <w:lang w:val="es-ES" w:eastAsia="es-ES"/>
        </w:rPr>
        <w:t xml:space="preserve"> </w:t>
      </w:r>
      <w:r w:rsidRPr="00637E3B">
        <w:rPr>
          <w:lang w:val="es-ES" w:eastAsia="es-ES"/>
        </w:rPr>
        <w:t>logotipo de</w:t>
      </w:r>
      <w:r>
        <w:rPr>
          <w:lang w:val="es-ES" w:eastAsia="es-ES"/>
        </w:rPr>
        <w:t xml:space="preserve"> productos </w:t>
      </w:r>
      <w:proofErr w:type="spellStart"/>
      <w:r>
        <w:rPr>
          <w:lang w:val="es-ES" w:eastAsia="es-ES"/>
        </w:rPr>
        <w:t>LoRa</w:t>
      </w:r>
      <w:proofErr w:type="spellEnd"/>
      <w:r>
        <w:rPr>
          <w:lang w:val="es-ES" w:eastAsia="es-ES"/>
        </w:rPr>
        <w:t xml:space="preserve"> original de </w:t>
      </w:r>
      <w:proofErr w:type="spellStart"/>
      <w:r>
        <w:rPr>
          <w:lang w:val="es-ES" w:eastAsia="es-ES"/>
        </w:rPr>
        <w:t>semtech</w:t>
      </w:r>
      <w:proofErr w:type="spellEnd"/>
      <w:r>
        <w:rPr>
          <w:rStyle w:val="Refdenotaalpie"/>
          <w:lang w:val="es-ES" w:eastAsia="es-ES"/>
        </w:rPr>
        <w:footnoteReference w:id="2"/>
      </w:r>
    </w:p>
    <w:p w14:paraId="36331547" w14:textId="355313ED" w:rsidR="00637E3B" w:rsidRDefault="00C00966" w:rsidP="005A54F7">
      <w:pPr>
        <w:rPr>
          <w:lang w:val="es-ES" w:eastAsia="es-ES"/>
        </w:rPr>
      </w:pPr>
      <w:r>
        <w:rPr>
          <w:lang w:val="es-ES" w:eastAsia="es-ES"/>
        </w:rPr>
        <w:t xml:space="preserve">Por sus siglas en ingles </w:t>
      </w:r>
      <w:r w:rsidR="00B67A7F">
        <w:rPr>
          <w:lang w:val="es-ES" w:eastAsia="es-ES"/>
        </w:rPr>
        <w:t xml:space="preserve">“Long </w:t>
      </w:r>
      <w:proofErr w:type="spellStart"/>
      <w:r w:rsidR="00B67A7F">
        <w:rPr>
          <w:lang w:val="es-ES" w:eastAsia="es-ES"/>
        </w:rPr>
        <w:t>Range</w:t>
      </w:r>
      <w:proofErr w:type="spellEnd"/>
      <w:r w:rsidR="00B67A7F">
        <w:rPr>
          <w:lang w:val="es-ES" w:eastAsia="es-ES"/>
        </w:rPr>
        <w:t xml:space="preserve"> </w:t>
      </w:r>
      <w:proofErr w:type="spellStart"/>
      <w:r w:rsidR="00B67A7F">
        <w:rPr>
          <w:lang w:val="es-ES" w:eastAsia="es-ES"/>
        </w:rPr>
        <w:t>Modulation</w:t>
      </w:r>
      <w:proofErr w:type="spellEnd"/>
      <w:r w:rsidR="00B67A7F">
        <w:rPr>
          <w:lang w:val="es-ES" w:eastAsia="es-ES"/>
        </w:rPr>
        <w:t xml:space="preserve">” </w:t>
      </w:r>
      <w:r>
        <w:rPr>
          <w:lang w:val="es-ES" w:eastAsia="es-ES"/>
        </w:rPr>
        <w:t xml:space="preserve">Es una tecnología para la trasmisión de información por </w:t>
      </w:r>
      <w:r w:rsidR="00B67A7F">
        <w:rPr>
          <w:lang w:val="es-ES" w:eastAsia="es-ES"/>
        </w:rPr>
        <w:t>vía</w:t>
      </w:r>
      <w:r>
        <w:rPr>
          <w:lang w:val="es-ES" w:eastAsia="es-ES"/>
        </w:rPr>
        <w:t xml:space="preserve"> inalámbrica</w:t>
      </w:r>
      <w:r w:rsidR="00614701">
        <w:rPr>
          <w:lang w:val="es-ES" w:eastAsia="es-ES"/>
        </w:rPr>
        <w:t xml:space="preserve"> que pertenece a la capa física y es</w:t>
      </w:r>
      <w:r>
        <w:rPr>
          <w:lang w:val="es-ES" w:eastAsia="es-ES"/>
        </w:rPr>
        <w:t xml:space="preserve"> comparable con </w:t>
      </w:r>
      <w:proofErr w:type="spellStart"/>
      <w:r>
        <w:rPr>
          <w:lang w:val="es-ES" w:eastAsia="es-ES"/>
        </w:rPr>
        <w:t>WiFi</w:t>
      </w:r>
      <w:proofErr w:type="spellEnd"/>
      <w:r>
        <w:rPr>
          <w:lang w:val="es-ES" w:eastAsia="es-ES"/>
        </w:rPr>
        <w:t xml:space="preserve"> o con B</w:t>
      </w:r>
      <w:r w:rsidR="00637E3B">
        <w:rPr>
          <w:lang w:val="es-ES" w:eastAsia="es-ES"/>
        </w:rPr>
        <w:t>luetooth.</w:t>
      </w:r>
      <w:r>
        <w:rPr>
          <w:lang w:val="es-ES" w:eastAsia="es-ES"/>
        </w:rPr>
        <w:t xml:space="preserve"> </w:t>
      </w:r>
      <w:r w:rsidR="00637E3B">
        <w:rPr>
          <w:lang w:val="es-ES" w:eastAsia="es-ES"/>
        </w:rPr>
        <w:t>Es</w:t>
      </w:r>
      <w:r>
        <w:rPr>
          <w:lang w:val="es-ES" w:eastAsia="es-ES"/>
        </w:rPr>
        <w:t xml:space="preserve"> un mecanismo codificar </w:t>
      </w:r>
      <w:r w:rsidR="00B67A7F">
        <w:rPr>
          <w:lang w:val="es-ES" w:eastAsia="es-ES"/>
        </w:rPr>
        <w:t>información</w:t>
      </w:r>
      <w:r>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proofErr w:type="spellStart"/>
      <w:r w:rsidR="008C62F5" w:rsidRPr="008C62F5">
        <w:t>Low</w:t>
      </w:r>
      <w:proofErr w:type="spellEnd"/>
      <w:r w:rsidR="008C62F5" w:rsidRPr="008C62F5">
        <w:t xml:space="preserve"> </w:t>
      </w:r>
      <w:proofErr w:type="spellStart"/>
      <w:r w:rsidR="008C62F5" w:rsidRPr="008C62F5">
        <w:t>Power</w:t>
      </w:r>
      <w:proofErr w:type="spellEnd"/>
      <w:r w:rsidR="008C62F5" w:rsidRPr="008C62F5">
        <w:t xml:space="preserve"> Wide </w:t>
      </w:r>
      <w:proofErr w:type="spellStart"/>
      <w:r w:rsidR="008C62F5" w:rsidRPr="008C62F5">
        <w:t>Area</w:t>
      </w:r>
      <w:proofErr w:type="spellEnd"/>
      <w:r w:rsidR="008C62F5" w:rsidRPr="008C62F5">
        <w:t xml:space="preserve"> Network</w:t>
      </w:r>
      <w:r w:rsidR="008C62F5">
        <w:rPr>
          <w:lang w:val="es-ES" w:eastAsia="es-ES"/>
        </w:rPr>
        <w:t>)</w:t>
      </w:r>
    </w:p>
    <w:p w14:paraId="52A1F369" w14:textId="3C1E6308" w:rsidR="005A54F7" w:rsidRDefault="00637E3B" w:rsidP="005A54F7">
      <w:pPr>
        <w:rPr>
          <w:lang w:val="es-ES" w:eastAsia="es-ES"/>
        </w:rPr>
      </w:pPr>
      <w:proofErr w:type="spellStart"/>
      <w:r>
        <w:rPr>
          <w:lang w:val="es-ES" w:eastAsia="es-ES"/>
        </w:rPr>
        <w:t>LoRa</w:t>
      </w:r>
      <w:proofErr w:type="spellEnd"/>
      <w:r>
        <w:rPr>
          <w:lang w:val="es-ES" w:eastAsia="es-ES"/>
        </w:rPr>
        <w:t xml:space="preserve">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proofErr w:type="spellStart"/>
      <w:r w:rsidR="008C62F5" w:rsidRPr="005B2F44">
        <w:t>Frequency</w:t>
      </w:r>
      <w:proofErr w:type="spellEnd"/>
      <w:r w:rsidR="008C62F5" w:rsidRPr="005B2F44">
        <w:t xml:space="preserve"> </w:t>
      </w:r>
      <w:proofErr w:type="spellStart"/>
      <w:r w:rsidR="008C62F5" w:rsidRPr="005B2F44">
        <w:t>Shift</w:t>
      </w:r>
      <w:proofErr w:type="spellEnd"/>
      <w:r w:rsidR="008C62F5" w:rsidRPr="005B2F44">
        <w:t xml:space="preserve"> </w:t>
      </w:r>
      <w:proofErr w:type="spellStart"/>
      <w:r w:rsidR="008C62F5" w:rsidRPr="005B2F44">
        <w:t>Chirp</w:t>
      </w:r>
      <w:proofErr w:type="spellEnd"/>
      <w:r w:rsidR="008C62F5" w:rsidRPr="005B2F44">
        <w:t xml:space="preserve"> </w:t>
      </w:r>
      <w:proofErr w:type="spellStart"/>
      <w:r w:rsidR="008C62F5" w:rsidRPr="005B2F44">
        <w:t>Modulation</w:t>
      </w:r>
      <w:proofErr w:type="spellEnd"/>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para lo cual usa los parámetros frecuencia inicial (</w:t>
      </w:r>
      <w:proofErr w:type="spellStart"/>
      <w:r w:rsidR="004279C2">
        <w:rPr>
          <w:lang w:val="es-ES" w:eastAsia="es-ES"/>
        </w:rPr>
        <w:t>FqI</w:t>
      </w:r>
      <w:proofErr w:type="spellEnd"/>
      <w:r w:rsidR="004279C2">
        <w:rPr>
          <w:lang w:val="es-ES" w:eastAsia="es-ES"/>
        </w:rPr>
        <w:t>) y final (</w:t>
      </w:r>
      <w:proofErr w:type="spellStart"/>
      <w:r w:rsidR="004279C2">
        <w:rPr>
          <w:lang w:val="es-ES" w:eastAsia="es-ES"/>
        </w:rPr>
        <w:t>FqF</w:t>
      </w:r>
      <w:proofErr w:type="spellEnd"/>
      <w:r w:rsidR="004279C2">
        <w:rPr>
          <w:lang w:val="es-ES" w:eastAsia="es-ES"/>
        </w:rPr>
        <w:t xml:space="preserve">), su espectro comienza en el valor del parámetro </w:t>
      </w:r>
      <w:proofErr w:type="spellStart"/>
      <w:r w:rsidR="004279C2">
        <w:rPr>
          <w:lang w:val="es-ES" w:eastAsia="es-ES"/>
        </w:rPr>
        <w:t>FqI</w:t>
      </w:r>
      <w:proofErr w:type="spellEnd"/>
      <w:r w:rsidR="004279C2">
        <w:rPr>
          <w:lang w:val="es-ES" w:eastAsia="es-ES"/>
        </w:rPr>
        <w:t xml:space="preserve">  aumenta de manera lineal hasta alcanzar el parámetro </w:t>
      </w:r>
      <w:proofErr w:type="spellStart"/>
      <w:r w:rsidR="004279C2">
        <w:rPr>
          <w:lang w:val="es-ES" w:eastAsia="es-ES"/>
        </w:rPr>
        <w:t>FqF</w:t>
      </w:r>
      <w:proofErr w:type="spellEnd"/>
      <w:r w:rsidR="004279C2">
        <w:rPr>
          <w:lang w:val="es-ES" w:eastAsia="es-ES"/>
        </w:rPr>
        <w:t xml:space="preserve"> y repite el proceso de expandir la modulación </w:t>
      </w:r>
      <w:r w:rsidR="007A1398">
        <w:rPr>
          <w:lang w:val="es-ES" w:eastAsia="es-ES"/>
        </w:rPr>
        <w:t xml:space="preserve">en este rango de frecuencias, que están entre los 915 </w:t>
      </w:r>
      <w:proofErr w:type="spellStart"/>
      <w:r w:rsidR="007A1398">
        <w:rPr>
          <w:lang w:val="es-ES" w:eastAsia="es-ES"/>
        </w:rPr>
        <w:t>Mhz</w:t>
      </w:r>
      <w:proofErr w:type="spellEnd"/>
      <w:r w:rsidR="007A1398">
        <w:rPr>
          <w:lang w:val="es-ES" w:eastAsia="es-ES"/>
        </w:rPr>
        <w:t xml:space="preserve"> en </w:t>
      </w:r>
      <w:proofErr w:type="spellStart"/>
      <w:r w:rsidR="007A1398">
        <w:rPr>
          <w:lang w:val="es-ES" w:eastAsia="es-ES"/>
        </w:rPr>
        <w:t>America</w:t>
      </w:r>
      <w:proofErr w:type="spellEnd"/>
      <w:r w:rsidR="007A1398">
        <w:rPr>
          <w:lang w:val="es-ES" w:eastAsia="es-ES"/>
        </w:rPr>
        <w:t xml:space="preserve"> y Australia, en 868 </w:t>
      </w:r>
      <w:proofErr w:type="spellStart"/>
      <w:r w:rsidR="007A1398">
        <w:rPr>
          <w:lang w:val="es-ES" w:eastAsia="es-ES"/>
        </w:rPr>
        <w:t>Mhz</w:t>
      </w:r>
      <w:proofErr w:type="spellEnd"/>
      <w:r w:rsidR="007A1398">
        <w:rPr>
          <w:lang w:val="es-ES" w:eastAsia="es-ES"/>
        </w:rPr>
        <w:t xml:space="preserve"> en Europa y el 433 </w:t>
      </w:r>
      <w:proofErr w:type="spellStart"/>
      <w:r w:rsidR="007A1398">
        <w:rPr>
          <w:lang w:val="es-ES" w:eastAsia="es-ES"/>
        </w:rPr>
        <w:t>Mhz</w:t>
      </w:r>
      <w:proofErr w:type="spellEnd"/>
      <w:r w:rsidR="007A1398">
        <w:rPr>
          <w:lang w:val="es-ES" w:eastAsia="es-ES"/>
        </w:rPr>
        <w:t xml:space="preserve"> en algunos países de Asia como China y los cuales correspondes a la banda de frecuencias abierta para aplicaciones Industriales, Científicas y </w:t>
      </w:r>
      <w:proofErr w:type="spellStart"/>
      <w:r w:rsidR="007A1398">
        <w:rPr>
          <w:lang w:val="es-ES" w:eastAsia="es-ES"/>
        </w:rPr>
        <w:t>Medicas</w:t>
      </w:r>
      <w:proofErr w:type="spellEnd"/>
      <w:r w:rsidR="007A1398">
        <w:rPr>
          <w:lang w:val="es-ES" w:eastAsia="es-ES"/>
        </w:rPr>
        <w:t xml:space="preserve"> (ISM)</w:t>
      </w:r>
    </w:p>
    <w:p w14:paraId="0FE040A3" w14:textId="42E4CFC3" w:rsidR="004279C2" w:rsidRDefault="004279C2" w:rsidP="005A54F7">
      <w:pPr>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 xml:space="preserve">que son configurables en 6 valores entre el 7 y el 12 y determinan la tasa de transmisión en conjunto con el ancho de banda (BW) que se elija entre los cuales están disponibles 125, 250 y 500 </w:t>
      </w:r>
      <w:proofErr w:type="spellStart"/>
      <w:r w:rsidR="0064587B">
        <w:rPr>
          <w:lang w:val="es-ES" w:eastAsia="es-ES"/>
        </w:rPr>
        <w:t>Mhz</w:t>
      </w:r>
      <w:proofErr w:type="spellEnd"/>
      <w:r w:rsidR="0064587B">
        <w:rPr>
          <w:lang w:val="es-ES" w:eastAsia="es-ES"/>
        </w:rPr>
        <w:t xml:space="preserve"> la relación de tasa de transmisión se puede expresar usando la siguiente ecuación:</w:t>
      </w:r>
    </w:p>
    <w:p w14:paraId="62942BBA" w14:textId="29E6244B" w:rsidR="0064587B" w:rsidRDefault="0064587B" w:rsidP="005A54F7">
      <w:pPr>
        <w:rPr>
          <w:rFonts w:eastAsiaTheme="minorEastAsia"/>
          <w:lang w:val="es-ES" w:eastAsia="es-ES"/>
        </w:rPr>
      </w:pPr>
      <m:oMathPara>
        <m:oMath>
          <m:r>
            <w:rPr>
              <w:rFonts w:ascii="Cambria Math" w:hAnsi="Cambria Math"/>
              <w:lang w:val="es-ES" w:eastAsia="es-ES"/>
            </w:rPr>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oMath>
      </m:oMathPara>
    </w:p>
    <w:p w14:paraId="5F035723" w14:textId="098BB7B3" w:rsidR="0064587B" w:rsidRDefault="0064587B" w:rsidP="005A54F7">
      <w:pPr>
        <w:rPr>
          <w:rFonts w:eastAsiaTheme="minorEastAsia"/>
          <w:lang w:val="es-ES" w:eastAsia="es-ES"/>
        </w:rPr>
      </w:pPr>
      <w:r>
        <w:rPr>
          <w:rFonts w:eastAsiaTheme="minorEastAsia"/>
          <w:lang w:val="es-ES" w:eastAsia="es-ES"/>
        </w:rPr>
        <w:lastRenderedPageBreak/>
        <w:t>Algunas de las propiedades más relevantes de esta modulación son:</w:t>
      </w:r>
      <w:r w:rsidR="00DF5775">
        <w:rPr>
          <w:rFonts w:eastAsiaTheme="minorEastAsia"/>
          <w:lang w:val="es-ES" w:eastAsia="es-ES"/>
        </w:rPr>
        <w:t xml:space="preserve"> (solera, 2018)</w:t>
      </w:r>
    </w:p>
    <w:p w14:paraId="2620A548" w14:textId="47AE4BA8" w:rsidR="0064587B" w:rsidRPr="0064587B" w:rsidRDefault="0064587B" w:rsidP="0064587B">
      <w:pPr>
        <w:rPr>
          <w:rFonts w:eastAsiaTheme="minorEastAsia"/>
        </w:rPr>
      </w:pPr>
      <w:r w:rsidRPr="0001289E">
        <w:rPr>
          <w:rFonts w:eastAsiaTheme="minorEastAsia"/>
          <w:u w:val="single"/>
        </w:rPr>
        <w:t>Capacidad de la red</w:t>
      </w:r>
      <w:r w:rsidRPr="0064587B">
        <w:rPr>
          <w:rFonts w:eastAsiaTheme="minorEastAsia"/>
        </w:rPr>
        <w:t>:</w:t>
      </w:r>
      <w:r>
        <w:rPr>
          <w:rFonts w:eastAsiaTheme="minorEastAsia"/>
        </w:rPr>
        <w:t xml:space="preserve"> gracias al concepto de </w:t>
      </w:r>
      <w:proofErr w:type="spellStart"/>
      <w:r>
        <w:rPr>
          <w:rFonts w:eastAsiaTheme="minorEastAsia"/>
        </w:rPr>
        <w:t>ortogonalidad</w:t>
      </w:r>
      <w:proofErr w:type="spellEnd"/>
      <w:r>
        <w:rPr>
          <w:rFonts w:eastAsiaTheme="minorEastAsia"/>
        </w:rPr>
        <w:t xml:space="preserve"> lora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64587B">
      <w:pPr>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6443AC7C" w:rsidR="0064587B" w:rsidRPr="0064587B" w:rsidRDefault="0064587B" w:rsidP="0064587B">
      <w:pPr>
        <w:rPr>
          <w:rFonts w:eastAsiaTheme="minorEastAsia"/>
        </w:rPr>
      </w:pPr>
      <w:r w:rsidRPr="0001289E">
        <w:rPr>
          <w:rFonts w:eastAsiaTheme="minorEastAsia"/>
          <w:u w:val="single"/>
        </w:rPr>
        <w:t>Envolvente constante</w:t>
      </w:r>
      <w:r w:rsidR="0001289E">
        <w:rPr>
          <w:rFonts w:eastAsiaTheme="minorEastAsia"/>
        </w:rPr>
        <w:t xml:space="preserve">: gracias a esta propiedad la demodulación de la señal es sencilla y puede reutilizar amplificadores para con </w:t>
      </w:r>
      <w:proofErr w:type="spellStart"/>
      <w:r w:rsidR="0001289E">
        <w:rPr>
          <w:rFonts w:eastAsiaTheme="minorEastAsia"/>
        </w:rPr>
        <w:t>ganacia</w:t>
      </w:r>
      <w:proofErr w:type="spellEnd"/>
      <w:r w:rsidR="0001289E">
        <w:rPr>
          <w:rFonts w:eastAsiaTheme="minorEastAsia"/>
        </w:rPr>
        <w:t xml:space="preserve"> programables.</w:t>
      </w:r>
    </w:p>
    <w:p w14:paraId="43A21AF9" w14:textId="6053AD4D" w:rsidR="0064587B" w:rsidRPr="0064587B" w:rsidRDefault="0064587B" w:rsidP="0064587B">
      <w:pPr>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64587B">
      <w:pPr>
        <w:rPr>
          <w:rFonts w:eastAsiaTheme="minorEastAsia"/>
        </w:rPr>
      </w:pPr>
      <w:r w:rsidRPr="0001289E">
        <w:rPr>
          <w:rFonts w:eastAsiaTheme="minorEastAsia"/>
          <w:u w:val="single"/>
        </w:rPr>
        <w:t xml:space="preserve">Inmunidad contra el efecto </w:t>
      </w:r>
      <w:proofErr w:type="spellStart"/>
      <w:r w:rsidRPr="0001289E">
        <w:rPr>
          <w:rFonts w:eastAsiaTheme="minorEastAsia"/>
          <w:u w:val="single"/>
        </w:rPr>
        <w:t>dopler</w:t>
      </w:r>
      <w:proofErr w:type="spellEnd"/>
      <w:r w:rsidRPr="0064587B">
        <w:rPr>
          <w:rFonts w:eastAsiaTheme="minorEastAsia"/>
        </w:rPr>
        <w:t>:</w:t>
      </w:r>
      <w:r w:rsidR="0001289E">
        <w:rPr>
          <w:rFonts w:eastAsiaTheme="minorEastAsia"/>
        </w:rPr>
        <w:t xml:space="preserve"> la modulación que usa </w:t>
      </w:r>
      <w:proofErr w:type="spellStart"/>
      <w:r w:rsidR="0001289E">
        <w:rPr>
          <w:rFonts w:eastAsiaTheme="minorEastAsia"/>
        </w:rPr>
        <w:t>LoRa</w:t>
      </w:r>
      <w:proofErr w:type="spellEnd"/>
      <w:r w:rsidR="0001289E">
        <w:rPr>
          <w:rFonts w:eastAsiaTheme="minorEastAsia"/>
        </w:rPr>
        <w:t xml:space="preserve"> tiene una baja sensibilidad gracias al desplazamiento de frecuencia asociado al efecto </w:t>
      </w:r>
      <w:proofErr w:type="spellStart"/>
      <w:r w:rsidR="0001289E">
        <w:rPr>
          <w:rFonts w:eastAsiaTheme="minorEastAsia"/>
        </w:rPr>
        <w:t>dop</w:t>
      </w:r>
      <w:r w:rsidR="003D3AD9">
        <w:rPr>
          <w:rFonts w:eastAsiaTheme="minorEastAsia"/>
        </w:rPr>
        <w:t>p</w:t>
      </w:r>
      <w:r w:rsidR="0001289E">
        <w:rPr>
          <w:rFonts w:eastAsiaTheme="minorEastAsia"/>
        </w:rPr>
        <w:t>ler</w:t>
      </w:r>
      <w:proofErr w:type="spellEnd"/>
      <w:r w:rsidR="0001289E">
        <w:rPr>
          <w:rFonts w:eastAsiaTheme="minorEastAsia"/>
        </w:rPr>
        <w:t xml:space="preserve">,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64587B">
      <w:pPr>
        <w:rPr>
          <w:rFonts w:eastAsiaTheme="minorEastAsia"/>
          <w:lang w:val="es-ES" w:eastAsia="es-ES"/>
        </w:rPr>
      </w:pPr>
      <w:r w:rsidRPr="003D3AD9">
        <w:rPr>
          <w:rFonts w:eastAsiaTheme="minorEastAsia"/>
          <w:u w:val="single"/>
        </w:rPr>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w:t>
      </w:r>
      <w:proofErr w:type="spellStart"/>
      <w:r>
        <w:rPr>
          <w:rFonts w:eastAsiaTheme="minorEastAsia"/>
        </w:rPr>
        <w:t>co</w:t>
      </w:r>
      <w:proofErr w:type="spellEnd"/>
      <w:r>
        <w:rPr>
          <w:rFonts w:eastAsiaTheme="minorEastAsia"/>
        </w:rPr>
        <w:t>-canal de 20 dB.</w:t>
      </w:r>
    </w:p>
    <w:p w14:paraId="6296B105" w14:textId="4A11F99D" w:rsidR="004D6123" w:rsidRDefault="004D6123" w:rsidP="004D6123">
      <w:pPr>
        <w:pStyle w:val="Ttulo2"/>
        <w:rPr>
          <w:lang w:val="es-ES" w:eastAsia="es-ES"/>
        </w:rPr>
      </w:pPr>
      <w:proofErr w:type="spellStart"/>
      <w:proofErr w:type="gramStart"/>
      <w:r>
        <w:rPr>
          <w:lang w:val="es-ES" w:eastAsia="es-ES"/>
        </w:rPr>
        <w:t>loraWAN</w:t>
      </w:r>
      <w:proofErr w:type="spellEnd"/>
      <w:proofErr w:type="gramEnd"/>
    </w:p>
    <w:p w14:paraId="0E7D9F16" w14:textId="5ADC8BCD" w:rsidR="006E6B0A" w:rsidRDefault="00614701" w:rsidP="00614701">
      <w:pPr>
        <w:rPr>
          <w:lang w:val="es-ES" w:eastAsia="es-ES"/>
        </w:rPr>
      </w:pPr>
      <w:r>
        <w:rPr>
          <w:lang w:val="es-ES" w:eastAsia="es-ES"/>
        </w:rPr>
        <w:t xml:space="preserve">como ya hemos visto </w:t>
      </w:r>
      <w:r w:rsidR="005A0B94">
        <w:rPr>
          <w:lang w:val="es-ES" w:eastAsia="es-ES"/>
        </w:rPr>
        <w:t>mien</w:t>
      </w:r>
      <w:r w:rsidR="006E6B0A">
        <w:rPr>
          <w:lang w:val="es-ES" w:eastAsia="es-ES"/>
        </w:rPr>
        <w:t xml:space="preserve">tras que </w:t>
      </w:r>
      <w:proofErr w:type="spellStart"/>
      <w:r>
        <w:rPr>
          <w:lang w:val="es-ES" w:eastAsia="es-ES"/>
        </w:rPr>
        <w:t>LoRa</w:t>
      </w:r>
      <w:proofErr w:type="spellEnd"/>
      <w:r>
        <w:rPr>
          <w:lang w:val="es-ES" w:eastAsia="es-ES"/>
        </w:rPr>
        <w:t xml:space="preserve"> es una tecnología para la </w:t>
      </w:r>
      <w:r w:rsidR="006E6B0A">
        <w:rPr>
          <w:lang w:val="es-ES" w:eastAsia="es-ES"/>
        </w:rPr>
        <w:t>transición</w:t>
      </w:r>
      <w:r>
        <w:rPr>
          <w:lang w:val="es-ES" w:eastAsia="es-ES"/>
        </w:rPr>
        <w:t xml:space="preserve"> de datos que modula la frecuencia de la señal a nivel físico, </w:t>
      </w:r>
      <w:proofErr w:type="spellStart"/>
      <w:r>
        <w:rPr>
          <w:lang w:val="es-ES" w:eastAsia="es-ES"/>
        </w:rPr>
        <w:t>LoRaWAN</w:t>
      </w:r>
      <w:proofErr w:type="spellEnd"/>
      <w:r>
        <w:rPr>
          <w:lang w:val="es-ES" w:eastAsia="es-ES"/>
        </w:rPr>
        <w:t xml:space="preserve"> es una especificación para la implementación de LPWAN, que haciendo una clasificación según el estándar OSI 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861B171" w:rsidR="00614701" w:rsidRDefault="006E6B0A" w:rsidP="00614701">
      <w:pPr>
        <w:rPr>
          <w:lang w:val="es-ES" w:eastAsia="es-ES"/>
        </w:rPr>
      </w:pPr>
      <w:r>
        <w:rPr>
          <w:lang w:val="es-ES" w:eastAsia="es-ES"/>
        </w:rPr>
        <w:t xml:space="preserve">Las Redes </w:t>
      </w:r>
      <w:proofErr w:type="spellStart"/>
      <w:r>
        <w:rPr>
          <w:lang w:val="es-ES" w:eastAsia="es-ES"/>
        </w:rPr>
        <w:t>LoRaWAN</w:t>
      </w:r>
      <w:proofErr w:type="spellEnd"/>
      <w:r>
        <w:rPr>
          <w:lang w:val="es-ES" w:eastAsia="es-ES"/>
        </w:rPr>
        <w:t xml:space="preserve"> usan una topología de estrella en la que los nodos finales se comunican con un portal de acceso (</w:t>
      </w:r>
      <w:proofErr w:type="spellStart"/>
      <w:r>
        <w:rPr>
          <w:lang w:val="es-ES" w:eastAsia="es-ES"/>
        </w:rPr>
        <w:t>gateway</w:t>
      </w:r>
      <w:proofErr w:type="spellEnd"/>
      <w:r>
        <w:rPr>
          <w:lang w:val="es-ES" w:eastAsia="es-ES"/>
        </w:rPr>
        <w:t>)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w:t>
      </w:r>
      <w:proofErr w:type="spellStart"/>
      <w:r>
        <w:rPr>
          <w:lang w:val="es-ES" w:eastAsia="es-ES"/>
        </w:rPr>
        <w:t>enr</w:t>
      </w:r>
      <w:r w:rsidR="00B20DB6">
        <w:rPr>
          <w:lang w:val="es-ES" w:eastAsia="es-ES"/>
        </w:rPr>
        <w:t>r</w:t>
      </w:r>
      <w:r>
        <w:rPr>
          <w:lang w:val="es-ES" w:eastAsia="es-ES"/>
        </w:rPr>
        <w:t>uta</w:t>
      </w:r>
      <w:r w:rsidR="00B20DB6">
        <w:rPr>
          <w:lang w:val="es-ES" w:eastAsia="es-ES"/>
        </w:rPr>
        <w:t>n</w:t>
      </w:r>
      <w:proofErr w:type="spellEnd"/>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w:t>
      </w:r>
      <w:proofErr w:type="spellStart"/>
      <w:r w:rsidR="00B20DB6">
        <w:rPr>
          <w:lang w:val="es-ES" w:eastAsia="es-ES"/>
        </w:rPr>
        <w:t>nucleo</w:t>
      </w:r>
      <w:proofErr w:type="spellEnd"/>
      <w:r w:rsidR="00B20DB6">
        <w:rPr>
          <w:lang w:val="es-ES" w:eastAsia="es-ES"/>
        </w:rPr>
        <w:t xml:space="preserve"> es el servidor de IoT.</w:t>
      </w:r>
    </w:p>
    <w:p w14:paraId="36E113B8" w14:textId="65DE79C1" w:rsidR="00FA3BC8" w:rsidRDefault="00FA3BC8" w:rsidP="00FA3BC8">
      <w:pPr>
        <w:jc w:val="center"/>
        <w:rPr>
          <w:lang w:val="es-ES" w:eastAsia="es-ES"/>
        </w:rPr>
      </w:pPr>
      <w:r>
        <w:rPr>
          <w:noProof/>
          <w:lang w:eastAsia="es-CO"/>
        </w:rPr>
        <w:lastRenderedPageBreak/>
        <w:drawing>
          <wp:inline distT="0" distB="0" distL="0" distR="0" wp14:anchorId="2EEB3B38" wp14:editId="7240D674">
            <wp:extent cx="4028536" cy="3021402"/>
            <wp:effectExtent l="0" t="0" r="0" b="7620"/>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8878" cy="3029158"/>
                    </a:xfrm>
                    <a:prstGeom prst="rect">
                      <a:avLst/>
                    </a:prstGeom>
                    <a:noFill/>
                    <a:ln>
                      <a:noFill/>
                    </a:ln>
                  </pic:spPr>
                </pic:pic>
              </a:graphicData>
            </a:graphic>
          </wp:inline>
        </w:drawing>
      </w:r>
    </w:p>
    <w:p w14:paraId="3EAD592E" w14:textId="748DC877" w:rsidR="00FA3BC8" w:rsidRDefault="00FA3BC8" w:rsidP="00FA3BC8">
      <w:pPr>
        <w:jc w:val="center"/>
        <w:rPr>
          <w:lang w:val="es-ES" w:eastAsia="es-ES"/>
        </w:rPr>
      </w:pPr>
      <w:r w:rsidRPr="00FA3BC8">
        <w:rPr>
          <w:b/>
          <w:lang w:val="es-ES" w:eastAsia="es-ES"/>
        </w:rPr>
        <w:t>Figura 2-2.</w:t>
      </w:r>
      <w:r>
        <w:rPr>
          <w:lang w:val="es-ES" w:eastAsia="es-ES"/>
        </w:rPr>
        <w:t xml:space="preserve"> Arquitectura típica red </w:t>
      </w:r>
      <w:proofErr w:type="spellStart"/>
      <w:r>
        <w:rPr>
          <w:lang w:val="es-ES" w:eastAsia="es-ES"/>
        </w:rPr>
        <w:t>LoRaWAN</w:t>
      </w:r>
      <w:proofErr w:type="spellEnd"/>
      <w:r>
        <w:rPr>
          <w:lang w:val="es-ES" w:eastAsia="es-ES"/>
        </w:rPr>
        <w:t xml:space="preserve">, </w:t>
      </w:r>
      <w:proofErr w:type="spellStart"/>
      <w:r>
        <w:rPr>
          <w:lang w:val="es-ES" w:eastAsia="es-ES"/>
        </w:rPr>
        <w:t>Extraida</w:t>
      </w:r>
      <w:proofErr w:type="spellEnd"/>
      <w:r>
        <w:rPr>
          <w:lang w:val="es-ES" w:eastAsia="es-ES"/>
        </w:rPr>
        <w:t xml:space="preserve"> de </w:t>
      </w:r>
      <w:proofErr w:type="spellStart"/>
      <w:r>
        <w:rPr>
          <w:lang w:val="es-ES" w:eastAsia="es-ES"/>
        </w:rPr>
        <w:t>The</w:t>
      </w:r>
      <w:proofErr w:type="spellEnd"/>
      <w:r>
        <w:rPr>
          <w:lang w:val="es-ES" w:eastAsia="es-ES"/>
        </w:rPr>
        <w:t xml:space="preserve"> </w:t>
      </w:r>
      <w:proofErr w:type="spellStart"/>
      <w:r>
        <w:rPr>
          <w:lang w:val="es-ES" w:eastAsia="es-ES"/>
        </w:rPr>
        <w:t>Things</w:t>
      </w:r>
      <w:proofErr w:type="spellEnd"/>
      <w:r>
        <w:rPr>
          <w:lang w:val="es-ES" w:eastAsia="es-ES"/>
        </w:rPr>
        <w:t xml:space="preserve"> Network.</w:t>
      </w:r>
    </w:p>
    <w:p w14:paraId="210B5E0E" w14:textId="320681C6" w:rsidR="00B20DB6" w:rsidRDefault="00B20DB6" w:rsidP="00614701">
      <w:pPr>
        <w:rPr>
          <w:lang w:val="es-ES" w:eastAsia="es-ES"/>
        </w:rPr>
      </w:pPr>
      <w:r>
        <w:rPr>
          <w:lang w:val="es-ES" w:eastAsia="es-ES"/>
        </w:rPr>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5AA932AD" w14:textId="2809FDCD" w:rsidR="00EB0D9F" w:rsidRDefault="00EB0D9F" w:rsidP="00EB0D9F">
      <w:pPr>
        <w:pStyle w:val="Ttulo3"/>
        <w:rPr>
          <w:lang w:val="es-ES" w:eastAsia="es-ES"/>
        </w:rPr>
      </w:pPr>
      <w:r>
        <w:rPr>
          <w:lang w:val="es-ES" w:eastAsia="es-ES"/>
        </w:rPr>
        <w:t>Tipos de dispositivos</w:t>
      </w:r>
    </w:p>
    <w:p w14:paraId="6DEC3F78" w14:textId="22D27B97" w:rsidR="00FA3BC8" w:rsidRDefault="00F47157" w:rsidP="00614701">
      <w:pPr>
        <w:rPr>
          <w:lang w:val="es-ES" w:eastAsia="es-ES"/>
        </w:rPr>
      </w:pPr>
      <w:r>
        <w:rPr>
          <w:lang w:val="es-ES" w:eastAsia="es-ES"/>
        </w:rPr>
        <w:t xml:space="preserve">Cuando se genera un </w:t>
      </w:r>
      <w:proofErr w:type="spellStart"/>
      <w:r>
        <w:rPr>
          <w:lang w:val="es-ES" w:eastAsia="es-ES"/>
        </w:rPr>
        <w:t>envio</w:t>
      </w:r>
      <w:proofErr w:type="spellEnd"/>
      <w:r>
        <w:rPr>
          <w:lang w:val="es-ES" w:eastAsia="es-ES"/>
        </w:rPr>
        <w:t xml:space="preserve"> de paquetes en una red </w:t>
      </w:r>
      <w:proofErr w:type="spellStart"/>
      <w:r w:rsidR="00FA3BC8">
        <w:rPr>
          <w:lang w:val="es-ES" w:eastAsia="es-ES"/>
        </w:rPr>
        <w:t>LoRaWAN</w:t>
      </w:r>
      <w:proofErr w:type="spellEnd"/>
      <w:r w:rsidR="00FA3BC8">
        <w:rPr>
          <w:lang w:val="es-ES" w:eastAsia="es-ES"/>
        </w:rPr>
        <w:t xml:space="preserve"> </w:t>
      </w:r>
      <w:r>
        <w:rPr>
          <w:lang w:val="es-ES" w:eastAsia="es-ES"/>
        </w:rPr>
        <w:t>si estos son emitidos desde los nodos hacia el Gateway se denominan mensajes ascendentes (</w:t>
      </w:r>
      <w:proofErr w:type="spellStart"/>
      <w:r>
        <w:rPr>
          <w:lang w:val="es-ES" w:eastAsia="es-ES"/>
        </w:rPr>
        <w:t>Uplink</w:t>
      </w:r>
      <w:proofErr w:type="spellEnd"/>
      <w:r>
        <w:rPr>
          <w:lang w:val="es-ES" w:eastAsia="es-ES"/>
        </w:rPr>
        <w:t>) si los paquetes son enviados desde el Gateway hacia los nodos finales entonces los mensajes son descendentes (</w:t>
      </w:r>
      <w:proofErr w:type="spellStart"/>
      <w:r>
        <w:rPr>
          <w:lang w:val="es-ES" w:eastAsia="es-ES"/>
        </w:rPr>
        <w:t>Downlink</w:t>
      </w:r>
      <w:proofErr w:type="spellEnd"/>
      <w:r>
        <w:rPr>
          <w:lang w:val="es-ES" w:eastAsia="es-ES"/>
        </w:rPr>
        <w:t xml:space="preserve">).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614701">
      <w:pPr>
        <w:rPr>
          <w:lang w:val="es-ES" w:eastAsia="es-ES"/>
        </w:rPr>
      </w:pPr>
      <w:r>
        <w:rPr>
          <w:lang w:val="es-ES" w:eastAsia="es-ES"/>
        </w:rPr>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614701">
      <w:pPr>
        <w:rPr>
          <w:lang w:val="es-ES" w:eastAsia="es-ES"/>
        </w:rPr>
      </w:pPr>
      <w:r w:rsidRPr="00FD7F52">
        <w:rPr>
          <w:lang w:val="es-ES" w:eastAsia="es-ES"/>
        </w:rPr>
        <w:lastRenderedPageBreak/>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614701">
      <w:pPr>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r w:rsidRPr="00EB0D9F">
        <w:rPr>
          <w:lang w:val="es-ES" w:eastAsia="es-ES"/>
        </w:rPr>
        <w:t>Autenticación</w:t>
      </w:r>
    </w:p>
    <w:p w14:paraId="45FE966D" w14:textId="00D8DB94" w:rsidR="0028037B" w:rsidRDefault="0028037B" w:rsidP="008C62F5">
      <w:pPr>
        <w:rPr>
          <w:lang w:val="es-ES" w:eastAsia="es-ES"/>
        </w:rPr>
      </w:pPr>
      <w:r>
        <w:rPr>
          <w:lang w:val="es-ES" w:eastAsia="es-ES"/>
        </w:rPr>
        <w:t xml:space="preserve">El protocolo </w:t>
      </w:r>
      <w:proofErr w:type="spellStart"/>
      <w:r>
        <w:rPr>
          <w:lang w:val="es-ES" w:eastAsia="es-ES"/>
        </w:rPr>
        <w:t>LoRaWAN</w:t>
      </w:r>
      <w:proofErr w:type="spellEnd"/>
      <w:r>
        <w:rPr>
          <w:lang w:val="es-ES" w:eastAsia="es-ES"/>
        </w:rPr>
        <w:t xml:space="preserve">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4147C92A" w:rsidR="00EB0D9F" w:rsidRDefault="002E1C06" w:rsidP="00EC573B">
      <w:pPr>
        <w:rPr>
          <w:lang w:val="es-ES" w:eastAsia="es-ES"/>
        </w:rPr>
      </w:pPr>
      <w:r>
        <w:rPr>
          <w:lang w:val="es-ES" w:eastAsia="es-ES"/>
        </w:rPr>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w:t>
      </w:r>
      <w:proofErr w:type="spellStart"/>
      <w:r w:rsidR="00A95176">
        <w:rPr>
          <w:lang w:val="es-ES" w:eastAsia="es-ES"/>
        </w:rPr>
        <w:t>AppKey</w:t>
      </w:r>
      <w:proofErr w:type="spellEnd"/>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 xml:space="preserve">esta petición no está encriptado sino firmada con la clave de aplicación, la petición también contiene valores únicos para el dispositivo </w:t>
      </w:r>
      <w:proofErr w:type="spellStart"/>
      <w:r w:rsidR="00A95176">
        <w:rPr>
          <w:lang w:val="es-ES" w:eastAsia="es-ES"/>
        </w:rPr>
        <w:t>DevEUI</w:t>
      </w:r>
      <w:proofErr w:type="spellEnd"/>
      <w:r w:rsidR="00A95176">
        <w:rPr>
          <w:lang w:val="es-ES" w:eastAsia="es-ES"/>
        </w:rPr>
        <w:t xml:space="preserve"> y para la aplicación </w:t>
      </w:r>
      <w:proofErr w:type="spellStart"/>
      <w:r w:rsidR="00A95176">
        <w:rPr>
          <w:lang w:val="es-ES" w:eastAsia="es-ES"/>
        </w:rPr>
        <w:t>AppEUI</w:t>
      </w:r>
      <w:proofErr w:type="spellEnd"/>
      <w:r w:rsidR="00A95176">
        <w:rPr>
          <w:lang w:val="es-ES" w:eastAsia="es-ES"/>
        </w:rPr>
        <w:t xml:space="preserve">  y un valor generado de forma aleatoria llamado </w:t>
      </w:r>
      <w:proofErr w:type="spellStart"/>
      <w:r w:rsidR="00A95176">
        <w:rPr>
          <w:lang w:val="es-ES" w:eastAsia="es-ES"/>
        </w:rPr>
        <w:t>DevNounce</w:t>
      </w:r>
      <w:proofErr w:type="spellEnd"/>
      <w:r w:rsidR="00A95176">
        <w:rPr>
          <w:lang w:val="es-ES" w:eastAsia="es-ES"/>
        </w:rPr>
        <w:t xml:space="preserve">, el </w:t>
      </w:r>
      <w:proofErr w:type="spellStart"/>
      <w:r w:rsidR="00A95176">
        <w:rPr>
          <w:lang w:val="es-ES" w:eastAsia="es-ES"/>
        </w:rPr>
        <w:t>AppKey</w:t>
      </w:r>
      <w:proofErr w:type="spellEnd"/>
      <w:r w:rsidR="00A95176">
        <w:rPr>
          <w:lang w:val="es-ES" w:eastAsia="es-ES"/>
        </w:rPr>
        <w:t xml:space="preserve">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55930E95" w14:textId="3C85B1B5" w:rsidR="005307EE" w:rsidRDefault="0081267A" w:rsidP="0081267A">
      <w:pPr>
        <w:jc w:val="center"/>
        <w:rPr>
          <w:lang w:val="es-ES" w:eastAsia="es-ES"/>
        </w:rPr>
      </w:pPr>
      <w:r>
        <w:rPr>
          <w:noProof/>
          <w:lang w:eastAsia="es-CO"/>
        </w:rPr>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43269FB7"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w:t>
      </w:r>
      <w:proofErr w:type="spellStart"/>
      <w:r>
        <w:rPr>
          <w:lang w:val="es-ES" w:eastAsia="es-ES"/>
        </w:rPr>
        <w:t>Activacion</w:t>
      </w:r>
      <w:proofErr w:type="spellEnd"/>
      <w:r>
        <w:rPr>
          <w:lang w:val="es-ES" w:eastAsia="es-ES"/>
        </w:rPr>
        <w:t xml:space="preserve"> en el aire OTAA, </w:t>
      </w:r>
      <w:r>
        <w:rPr>
          <w:lang w:val="es-ES" w:eastAsia="es-ES"/>
        </w:rPr>
        <w:br/>
        <w:t>tomada de (</w:t>
      </w:r>
      <w:proofErr w:type="spellStart"/>
      <w:r w:rsidRPr="0081267A">
        <w:rPr>
          <w:rFonts w:ascii="Times New Roman" w:eastAsia="Times New Roman" w:hAnsi="Times New Roman" w:cs="Times New Roman"/>
          <w:sz w:val="24"/>
          <w:szCs w:val="24"/>
          <w:lang w:eastAsia="es-CO"/>
        </w:rPr>
        <w:t>Raftery</w:t>
      </w:r>
      <w:proofErr w:type="spellEnd"/>
      <w:r>
        <w:rPr>
          <w:lang w:val="es-ES" w:eastAsia="es-ES"/>
        </w:rPr>
        <w:t xml:space="preserve">, 2018) </w:t>
      </w:r>
      <w:proofErr w:type="spellStart"/>
      <w:r>
        <w:rPr>
          <w:lang w:val="es-ES" w:eastAsia="es-ES"/>
        </w:rPr>
        <w:t>adapatada</w:t>
      </w:r>
      <w:proofErr w:type="spellEnd"/>
      <w:r>
        <w:rPr>
          <w:lang w:val="es-ES" w:eastAsia="es-ES"/>
        </w:rPr>
        <w:t xml:space="preserve"> por el autor</w:t>
      </w:r>
    </w:p>
    <w:p w14:paraId="76EDE8BC" w14:textId="644B38CB" w:rsidR="008C62F5" w:rsidRPr="00EB0D9F" w:rsidRDefault="00EB0D9F" w:rsidP="008C62F5">
      <w:pPr>
        <w:rPr>
          <w:b/>
          <w:lang w:val="es-ES" w:eastAsia="es-ES"/>
        </w:rPr>
      </w:pPr>
      <w:r w:rsidRPr="00EB0D9F">
        <w:rPr>
          <w:b/>
          <w:lang w:val="es-ES" w:eastAsia="es-ES"/>
        </w:rPr>
        <w:lastRenderedPageBreak/>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8C62F5">
      <w:pPr>
        <w:rPr>
          <w:lang w:val="es-ES" w:eastAsia="es-ES"/>
        </w:rPr>
      </w:pPr>
      <w:r>
        <w:rPr>
          <w:lang w:val="es-ES" w:eastAsia="es-ES"/>
        </w:rPr>
        <w:t>En este método de autenticación las claves de sesión (</w:t>
      </w:r>
      <w:proofErr w:type="spellStart"/>
      <w:r>
        <w:rPr>
          <w:lang w:val="es-ES" w:eastAsia="es-ES"/>
        </w:rPr>
        <w:t>NwkSKey</w:t>
      </w:r>
      <w:proofErr w:type="spellEnd"/>
      <w:r>
        <w:rPr>
          <w:lang w:val="es-ES" w:eastAsia="es-ES"/>
        </w:rPr>
        <w:t xml:space="preserve"> y </w:t>
      </w:r>
      <w:proofErr w:type="spellStart"/>
      <w:r>
        <w:rPr>
          <w:lang w:val="es-ES" w:eastAsia="es-ES"/>
        </w:rPr>
        <w:t>AppSkey</w:t>
      </w:r>
      <w:proofErr w:type="spellEnd"/>
      <w:r>
        <w:rPr>
          <w:lang w:val="es-ES" w:eastAsia="es-ES"/>
        </w:rPr>
        <w:t>) junto con la dirección del dispositivo (</w:t>
      </w:r>
      <w:proofErr w:type="spellStart"/>
      <w:r>
        <w:rPr>
          <w:lang w:val="es-ES" w:eastAsia="es-ES"/>
        </w:rPr>
        <w:t>DevAddr</w:t>
      </w:r>
      <w:proofErr w:type="spellEnd"/>
      <w:r>
        <w:rPr>
          <w:lang w:val="es-ES" w:eastAsia="es-ES"/>
        </w:rPr>
        <w:t xml:space="preserve">) están definidas en el dispositivo, estas claves se codifican directamente en el mensaje que se trasmite y se </w:t>
      </w:r>
      <w:proofErr w:type="spellStart"/>
      <w:r>
        <w:rPr>
          <w:lang w:val="es-ES" w:eastAsia="es-ES"/>
        </w:rPr>
        <w:t>enrrutan</w:t>
      </w:r>
      <w:proofErr w:type="spellEnd"/>
      <w:r>
        <w:rPr>
          <w:lang w:val="es-ES" w:eastAsia="es-ES"/>
        </w:rPr>
        <w:t xml:space="preserve">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5FCB96" w14:textId="369FE416" w:rsidR="0081267A" w:rsidRDefault="0081267A" w:rsidP="0081267A">
      <w:pPr>
        <w:jc w:val="center"/>
        <w:rPr>
          <w:lang w:val="es-ES" w:eastAsia="es-ES"/>
        </w:rPr>
      </w:pPr>
      <w:r>
        <w:rPr>
          <w:noProof/>
          <w:lang w:eastAsia="es-CO"/>
        </w:rPr>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2ABA3845"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Autenticación por personalización ABP, </w:t>
      </w:r>
      <w:r>
        <w:rPr>
          <w:lang w:val="es-ES" w:eastAsia="es-ES"/>
        </w:rPr>
        <w:br/>
        <w:t>tomada de (</w:t>
      </w:r>
      <w:proofErr w:type="spellStart"/>
      <w:r w:rsidRPr="0081267A">
        <w:rPr>
          <w:rFonts w:ascii="Times New Roman" w:eastAsia="Times New Roman" w:hAnsi="Times New Roman" w:cs="Times New Roman"/>
          <w:sz w:val="24"/>
          <w:szCs w:val="24"/>
          <w:lang w:eastAsia="es-CO"/>
        </w:rPr>
        <w:t>Raftery</w:t>
      </w:r>
      <w:proofErr w:type="spellEnd"/>
      <w:r>
        <w:rPr>
          <w:lang w:val="es-ES" w:eastAsia="es-ES"/>
        </w:rPr>
        <w:t>, 2018) adaptada por el autor.</w:t>
      </w:r>
    </w:p>
    <w:p w14:paraId="21E90623" w14:textId="6F38471B" w:rsidR="00D75B0B" w:rsidRDefault="000211FD" w:rsidP="004D6123">
      <w:pPr>
        <w:pStyle w:val="Ttulo2"/>
        <w:rPr>
          <w:lang w:val="es-ES" w:eastAsia="es-ES"/>
        </w:rPr>
      </w:pPr>
      <w:r>
        <w:rPr>
          <w:lang w:val="es-ES" w:eastAsia="es-ES"/>
        </w:rPr>
        <w:t>Bandas</w:t>
      </w:r>
      <w:r w:rsidR="00D75B0B">
        <w:rPr>
          <w:lang w:val="es-ES" w:eastAsia="es-ES"/>
        </w:rPr>
        <w:t xml:space="preserve"> ISM</w:t>
      </w:r>
    </w:p>
    <w:p w14:paraId="52615BE8" w14:textId="6BB30D24" w:rsidR="009B402A" w:rsidRPr="009B402A" w:rsidRDefault="009B402A" w:rsidP="009B402A">
      <w:pPr>
        <w:rPr>
          <w:lang w:val="es-ES" w:eastAsia="es-ES"/>
        </w:rPr>
      </w:pPr>
      <w:r>
        <w:rPr>
          <w:lang w:val="es-ES" w:eastAsia="es-ES"/>
        </w:rPr>
        <w:t>Las bandas con licencia son de uso exclusivo de compañías y organizaciones que las usan para fines específicos pero que deben pagar una tarifa por ese derecho, mientras que las bandas libres son gratuitas y cualquier persona puede usarlas atendiendo la normatividad.</w:t>
      </w:r>
    </w:p>
    <w:p w14:paraId="04B721EA" w14:textId="0E776218" w:rsidR="00887A61" w:rsidRDefault="009B402A" w:rsidP="00F4410F">
      <w:pPr>
        <w:jc w:val="both"/>
        <w:rPr>
          <w:lang w:val="es-ES" w:eastAsia="es-ES"/>
        </w:rPr>
      </w:pPr>
      <w:r>
        <w:rPr>
          <w:lang w:val="es-ES" w:eastAsia="es-ES"/>
        </w:rPr>
        <w:t>Las bandas ISM son</w:t>
      </w:r>
      <w:r w:rsidR="00804B68">
        <w:rPr>
          <w:lang w:val="es-ES" w:eastAsia="es-ES"/>
        </w:rPr>
        <w:t xml:space="preserve"> frecuencias del espectro </w:t>
      </w:r>
      <w:r w:rsidR="001566DD">
        <w:rPr>
          <w:lang w:val="es-ES" w:eastAsia="es-ES"/>
        </w:rPr>
        <w:t>radioeléctrico</w:t>
      </w:r>
      <w:r w:rsidR="00804B68">
        <w:rPr>
          <w:lang w:val="es-ES" w:eastAsia="es-ES"/>
        </w:rPr>
        <w:t xml:space="preserve"> que están </w:t>
      </w:r>
      <w:r w:rsidR="00F4410F">
        <w:rPr>
          <w:lang w:val="es-ES" w:eastAsia="es-ES"/>
        </w:rPr>
        <w:t>reservada</w:t>
      </w:r>
      <w:r w:rsidR="00804B68">
        <w:rPr>
          <w:lang w:val="es-ES" w:eastAsia="es-ES"/>
        </w:rPr>
        <w:t xml:space="preserve">s para el uso en aplicaciones de tipo Industrial, </w:t>
      </w:r>
      <w:r w:rsidR="00F4410F">
        <w:rPr>
          <w:lang w:val="es-ES" w:eastAsia="es-ES"/>
        </w:rPr>
        <w:t>Científica</w:t>
      </w:r>
      <w:r w:rsidR="001566DD">
        <w:rPr>
          <w:lang w:val="es-ES" w:eastAsia="es-ES"/>
        </w:rPr>
        <w:t xml:space="preserve"> y </w:t>
      </w:r>
      <w:r w:rsidR="00F4410F">
        <w:rPr>
          <w:lang w:val="es-ES" w:eastAsia="es-ES"/>
        </w:rPr>
        <w:t>Medica</w:t>
      </w:r>
      <w:r w:rsidR="001566DD">
        <w:rPr>
          <w:lang w:val="es-ES" w:eastAsia="es-ES"/>
        </w:rPr>
        <w:t xml:space="preserve"> o </w:t>
      </w:r>
      <w:r w:rsidR="00F4410F">
        <w:rPr>
          <w:lang w:val="es-ES" w:eastAsia="es-ES"/>
        </w:rPr>
        <w:t>doméstica</w:t>
      </w:r>
      <w:r w:rsidR="00804B68">
        <w:rPr>
          <w:lang w:val="es-ES" w:eastAsia="es-ES"/>
        </w:rPr>
        <w:t>, en general aplicaciones diferentes a las telecomunicaciones</w:t>
      </w:r>
      <w:r w:rsidR="001566DD">
        <w:rPr>
          <w:lang w:val="es-ES" w:eastAsia="es-ES"/>
        </w:rPr>
        <w:t xml:space="preserve"> que ya tienen una asignación llamada IMT</w:t>
      </w:r>
      <w:r w:rsidR="001566DD">
        <w:rPr>
          <w:rStyle w:val="Refdenotaalpie"/>
          <w:lang w:val="es-ES" w:eastAsia="es-ES"/>
        </w:rPr>
        <w:footnoteReference w:id="3"/>
      </w:r>
      <w:r w:rsidR="001566DD">
        <w:rPr>
          <w:lang w:val="es-ES" w:eastAsia="es-ES"/>
        </w:rPr>
        <w:t xml:space="preserve"> en dicho espectro</w:t>
      </w:r>
      <w:r w:rsidR="00F4410F">
        <w:rPr>
          <w:lang w:val="es-ES" w:eastAsia="es-ES"/>
        </w:rPr>
        <w:t xml:space="preserve"> y </w:t>
      </w:r>
      <w:r>
        <w:rPr>
          <w:lang w:val="es-ES" w:eastAsia="es-ES"/>
        </w:rPr>
        <w:t>tanto las bandas ISM como las IMT tiene</w:t>
      </w:r>
      <w:r w:rsidR="00F4410F">
        <w:rPr>
          <w:lang w:val="es-ES" w:eastAsia="es-ES"/>
        </w:rPr>
        <w:t xml:space="preserve"> una estandarización internacional definida por </w:t>
      </w:r>
      <w:r w:rsidR="00F4410F">
        <w:rPr>
          <w:rFonts w:cs="Arial"/>
          <w:color w:val="202122"/>
          <w:sz w:val="21"/>
          <w:szCs w:val="21"/>
          <w:shd w:val="clear" w:color="auto" w:fill="FFFFFF"/>
        </w:rPr>
        <w:t xml:space="preserve">por </w:t>
      </w:r>
      <w:r w:rsidR="00F4410F" w:rsidRPr="00E57DC2">
        <w:rPr>
          <w:lang w:val="es-ES" w:eastAsia="es-ES"/>
        </w:rPr>
        <w:t>el Reglamento de Radiocomunicaciones</w:t>
      </w:r>
      <w:r w:rsidR="00E57DC2" w:rsidRPr="00E57DC2">
        <w:rPr>
          <w:lang w:val="es-ES" w:eastAsia="es-ES"/>
        </w:rPr>
        <w:t xml:space="preserve"> de la</w:t>
      </w:r>
      <w:r w:rsidR="00F4410F">
        <w:rPr>
          <w:lang w:val="es-ES" w:eastAsia="es-ES"/>
        </w:rPr>
        <w:t xml:space="preserve"> unión internacional de Telecomunicaciones ITU.</w:t>
      </w:r>
    </w:p>
    <w:p w14:paraId="0DA85EFB" w14:textId="51EB265A" w:rsidR="00887A61" w:rsidRDefault="00887A61" w:rsidP="00F4410F">
      <w:pPr>
        <w:jc w:val="both"/>
        <w:rPr>
          <w:lang w:val="es-ES" w:eastAsia="es-ES"/>
        </w:rPr>
      </w:pPr>
      <w:r>
        <w:rPr>
          <w:lang w:val="es-ES" w:eastAsia="es-ES"/>
        </w:rPr>
        <w:t>La directora de la ANE</w:t>
      </w:r>
      <w:r>
        <w:rPr>
          <w:rStyle w:val="Refdenotaalpie"/>
          <w:lang w:val="es-ES" w:eastAsia="es-ES"/>
        </w:rPr>
        <w:footnoteReference w:id="4"/>
      </w:r>
      <w:r>
        <w:rPr>
          <w:lang w:val="es-ES" w:eastAsia="es-ES"/>
        </w:rPr>
        <w:t xml:space="preserve"> resalto la importancia de la apertura de</w:t>
      </w:r>
      <w:r w:rsidR="009B402A">
        <w:rPr>
          <w:lang w:val="es-ES" w:eastAsia="es-ES"/>
        </w:rPr>
        <w:t xml:space="preserve"> bandas de uso libre en cada rango de frecuencias afirmando que “</w:t>
      </w:r>
      <w:r w:rsidRPr="005A0B94">
        <w:rPr>
          <w:rFonts w:asciiTheme="minorHAnsi" w:hAnsiTheme="minorHAnsi"/>
          <w:i/>
          <w:lang w:val="es-ES" w:eastAsia="es-ES"/>
        </w:rPr>
        <w:t xml:space="preserve">son un motor para la </w:t>
      </w:r>
      <w:r w:rsidR="00F4410F" w:rsidRPr="005A0B94">
        <w:rPr>
          <w:rFonts w:asciiTheme="minorHAnsi" w:hAnsiTheme="minorHAnsi"/>
          <w:i/>
          <w:lang w:val="es-ES" w:eastAsia="es-ES"/>
        </w:rPr>
        <w:t>innovación</w:t>
      </w:r>
      <w:r w:rsidRPr="005A0B94">
        <w:rPr>
          <w:rFonts w:asciiTheme="minorHAnsi" w:hAnsiTheme="minorHAnsi"/>
          <w:i/>
          <w:lang w:val="es-ES" w:eastAsia="es-ES"/>
        </w:rPr>
        <w:t xml:space="preserve"> ya que permiten crear desarrollos tecnológicos, sin la necesidad de pagar derechos por el uso del </w:t>
      </w:r>
      <w:r w:rsidR="00F4410F" w:rsidRPr="005A0B94">
        <w:rPr>
          <w:rFonts w:asciiTheme="minorHAnsi" w:hAnsiTheme="minorHAnsi"/>
          <w:i/>
          <w:lang w:val="es-ES" w:eastAsia="es-ES"/>
        </w:rPr>
        <w:t>espectro</w:t>
      </w:r>
      <w:r w:rsidR="00F4410F" w:rsidRPr="005A0B94">
        <w:rPr>
          <w:rFonts w:asciiTheme="minorHAnsi" w:hAnsiTheme="minorHAnsi"/>
          <w:lang w:val="es-ES" w:eastAsia="es-ES"/>
        </w:rPr>
        <w:t>.</w:t>
      </w:r>
      <w:r w:rsidR="009B402A">
        <w:rPr>
          <w:lang w:val="es-ES" w:eastAsia="es-ES"/>
        </w:rPr>
        <w:t>”</w:t>
      </w:r>
      <w:r w:rsidR="00F4410F">
        <w:rPr>
          <w:lang w:val="es-ES" w:eastAsia="es-ES"/>
        </w:rPr>
        <w:t xml:space="preserve"> La</w:t>
      </w:r>
      <w:r>
        <w:rPr>
          <w:lang w:val="es-ES" w:eastAsia="es-ES"/>
        </w:rPr>
        <w:t xml:space="preserve"> resolución </w:t>
      </w:r>
      <w:r w:rsidR="00BD2D2E">
        <w:rPr>
          <w:lang w:val="es-ES" w:eastAsia="es-ES"/>
        </w:rPr>
        <w:t xml:space="preserve">711 de 2016 de la ANE </w:t>
      </w:r>
      <w:r w:rsidR="00BB66E3" w:rsidRPr="00BB66E3">
        <w:rPr>
          <w:lang w:val="es-ES" w:eastAsia="es-ES"/>
        </w:rPr>
        <w:t xml:space="preserve">atribuye unas bandas de frecuencia para redes inalámbricas de área local que utilicen tecnologías de espectro ensanchado y modulación </w:t>
      </w:r>
      <w:r w:rsidR="00BB66E3" w:rsidRPr="00BB66E3">
        <w:rPr>
          <w:lang w:val="es-ES" w:eastAsia="es-ES"/>
        </w:rPr>
        <w:lastRenderedPageBreak/>
        <w:t xml:space="preserve">digital, de banda ancha y baja potencia. </w:t>
      </w:r>
      <w:r w:rsidR="00BB66E3">
        <w:rPr>
          <w:lang w:val="es-ES" w:eastAsia="es-ES"/>
        </w:rPr>
        <w:t>Los</w:t>
      </w:r>
      <w:r w:rsidR="00BD2D2E">
        <w:rPr>
          <w:lang w:val="es-ES" w:eastAsia="es-ES"/>
        </w:rPr>
        <w:t xml:space="preserve"> rangos de frecuencias </w:t>
      </w:r>
      <w:r w:rsidR="009B402A">
        <w:rPr>
          <w:lang w:val="es-ES" w:eastAsia="es-ES"/>
        </w:rPr>
        <w:t>aparecen en</w:t>
      </w:r>
      <w:r w:rsidR="00BD2D2E">
        <w:rPr>
          <w:lang w:val="es-ES" w:eastAsia="es-ES"/>
        </w:rPr>
        <w:t xml:space="preserve"> la siguiente tabla </w:t>
      </w:r>
      <w:r w:rsidR="00F4410F">
        <w:rPr>
          <w:lang w:val="es-ES" w:eastAsia="es-ES"/>
        </w:rPr>
        <w:t xml:space="preserve">las cuales </w:t>
      </w:r>
      <w:r w:rsidR="009B402A">
        <w:rPr>
          <w:lang w:val="es-ES" w:eastAsia="es-ES"/>
        </w:rPr>
        <w:t xml:space="preserve">coinciden </w:t>
      </w:r>
      <w:r w:rsidR="00F4410F">
        <w:rPr>
          <w:lang w:val="es-ES" w:eastAsia="es-ES"/>
        </w:rPr>
        <w:t>con las bandas definidas por la ITU.</w:t>
      </w:r>
    </w:p>
    <w:tbl>
      <w:tblPr>
        <w:tblW w:w="4440" w:type="dxa"/>
        <w:jc w:val="center"/>
        <w:tblCellMar>
          <w:left w:w="70" w:type="dxa"/>
          <w:right w:w="70" w:type="dxa"/>
        </w:tblCellMar>
        <w:tblLook w:val="04A0" w:firstRow="1" w:lastRow="0" w:firstColumn="1" w:lastColumn="0" w:noHBand="0" w:noVBand="1"/>
      </w:tblPr>
      <w:tblGrid>
        <w:gridCol w:w="2220"/>
        <w:gridCol w:w="2220"/>
      </w:tblGrid>
      <w:tr w:rsidR="00BD2D2E" w:rsidRPr="00BD2D2E" w14:paraId="14FBDCA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6C3236C" w14:textId="77777777" w:rsidR="00BD2D2E" w:rsidRPr="00BD2D2E" w:rsidRDefault="00BD2D2E" w:rsidP="00BD2D2E">
            <w:pPr>
              <w:spacing w:after="0" w:line="240" w:lineRule="auto"/>
              <w:rPr>
                <w:rFonts w:cs="Arial"/>
                <w:b/>
              </w:rPr>
            </w:pPr>
            <w:r w:rsidRPr="00BD2D2E">
              <w:rPr>
                <w:rFonts w:cs="Arial"/>
                <w:b/>
              </w:rPr>
              <w:t>Límite inferior (MHz)</w:t>
            </w:r>
          </w:p>
        </w:tc>
        <w:tc>
          <w:tcPr>
            <w:tcW w:w="2220" w:type="dxa"/>
            <w:tcBorders>
              <w:top w:val="nil"/>
              <w:left w:val="nil"/>
              <w:bottom w:val="nil"/>
              <w:right w:val="nil"/>
            </w:tcBorders>
            <w:shd w:val="clear" w:color="auto" w:fill="auto"/>
            <w:noWrap/>
            <w:vAlign w:val="bottom"/>
            <w:hideMark/>
          </w:tcPr>
          <w:p w14:paraId="1732DAAD" w14:textId="77777777" w:rsidR="00BD2D2E" w:rsidRPr="00BD2D2E" w:rsidRDefault="00BD2D2E" w:rsidP="00BD2D2E">
            <w:pPr>
              <w:spacing w:after="0" w:line="240" w:lineRule="auto"/>
              <w:rPr>
                <w:rFonts w:cs="Arial"/>
                <w:b/>
              </w:rPr>
            </w:pPr>
            <w:r w:rsidRPr="00BD2D2E">
              <w:rPr>
                <w:rFonts w:cs="Arial"/>
                <w:b/>
              </w:rPr>
              <w:t>Límite superior (MHz)</w:t>
            </w:r>
          </w:p>
        </w:tc>
      </w:tr>
      <w:tr w:rsidR="00BD2D2E" w:rsidRPr="00BD2D2E" w14:paraId="00F56B3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1D4D39FB" w14:textId="77777777" w:rsidR="00BD2D2E" w:rsidRPr="00BD2D2E" w:rsidRDefault="00BD2D2E" w:rsidP="00BD2D2E">
            <w:pPr>
              <w:spacing w:after="0" w:line="240" w:lineRule="auto"/>
              <w:rPr>
                <w:rFonts w:cs="Arial"/>
              </w:rPr>
            </w:pPr>
            <w:r w:rsidRPr="00BD2D2E">
              <w:rPr>
                <w:rFonts w:cs="Arial"/>
              </w:rPr>
              <w:t>6.765</w:t>
            </w:r>
          </w:p>
        </w:tc>
        <w:tc>
          <w:tcPr>
            <w:tcW w:w="2220" w:type="dxa"/>
            <w:tcBorders>
              <w:top w:val="nil"/>
              <w:left w:val="nil"/>
              <w:bottom w:val="nil"/>
              <w:right w:val="nil"/>
            </w:tcBorders>
            <w:shd w:val="clear" w:color="auto" w:fill="auto"/>
            <w:noWrap/>
            <w:vAlign w:val="bottom"/>
            <w:hideMark/>
          </w:tcPr>
          <w:p w14:paraId="36B60BF4" w14:textId="77777777" w:rsidR="00BD2D2E" w:rsidRPr="00BD2D2E" w:rsidRDefault="00BD2D2E" w:rsidP="00BD2D2E">
            <w:pPr>
              <w:spacing w:after="0" w:line="240" w:lineRule="auto"/>
              <w:rPr>
                <w:rFonts w:cs="Arial"/>
              </w:rPr>
            </w:pPr>
            <w:r w:rsidRPr="00BD2D2E">
              <w:rPr>
                <w:rFonts w:cs="Arial"/>
              </w:rPr>
              <w:t>6.795</w:t>
            </w:r>
          </w:p>
        </w:tc>
      </w:tr>
      <w:tr w:rsidR="00BD2D2E" w:rsidRPr="00BD2D2E" w14:paraId="159CA32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621E8261" w14:textId="77777777" w:rsidR="00BD2D2E" w:rsidRPr="00BD2D2E" w:rsidRDefault="00BD2D2E" w:rsidP="00BD2D2E">
            <w:pPr>
              <w:spacing w:after="0" w:line="240" w:lineRule="auto"/>
              <w:rPr>
                <w:rFonts w:cs="Arial"/>
              </w:rPr>
            </w:pPr>
            <w:r w:rsidRPr="00BD2D2E">
              <w:rPr>
                <w:rFonts w:cs="Arial"/>
              </w:rPr>
              <w:t>13.553</w:t>
            </w:r>
          </w:p>
        </w:tc>
        <w:tc>
          <w:tcPr>
            <w:tcW w:w="2220" w:type="dxa"/>
            <w:tcBorders>
              <w:top w:val="nil"/>
              <w:left w:val="nil"/>
              <w:bottom w:val="nil"/>
              <w:right w:val="nil"/>
            </w:tcBorders>
            <w:shd w:val="clear" w:color="auto" w:fill="auto"/>
            <w:noWrap/>
            <w:vAlign w:val="bottom"/>
            <w:hideMark/>
          </w:tcPr>
          <w:p w14:paraId="477CB0EF" w14:textId="77777777" w:rsidR="00BD2D2E" w:rsidRPr="00BD2D2E" w:rsidRDefault="00BD2D2E" w:rsidP="00BD2D2E">
            <w:pPr>
              <w:spacing w:after="0" w:line="240" w:lineRule="auto"/>
              <w:rPr>
                <w:rFonts w:cs="Arial"/>
              </w:rPr>
            </w:pPr>
            <w:r w:rsidRPr="00BD2D2E">
              <w:rPr>
                <w:rFonts w:cs="Arial"/>
              </w:rPr>
              <w:t>13.567</w:t>
            </w:r>
          </w:p>
        </w:tc>
      </w:tr>
      <w:tr w:rsidR="00BD2D2E" w:rsidRPr="00BD2D2E" w14:paraId="01DE77D6"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52B0ED1" w14:textId="77777777" w:rsidR="00BD2D2E" w:rsidRPr="00BD2D2E" w:rsidRDefault="00BD2D2E" w:rsidP="00BD2D2E">
            <w:pPr>
              <w:spacing w:after="0" w:line="240" w:lineRule="auto"/>
              <w:rPr>
                <w:rFonts w:cs="Arial"/>
              </w:rPr>
            </w:pPr>
            <w:r w:rsidRPr="00BD2D2E">
              <w:rPr>
                <w:rFonts w:cs="Arial"/>
              </w:rPr>
              <w:t>26.957</w:t>
            </w:r>
          </w:p>
        </w:tc>
        <w:tc>
          <w:tcPr>
            <w:tcW w:w="2220" w:type="dxa"/>
            <w:tcBorders>
              <w:top w:val="nil"/>
              <w:left w:val="nil"/>
              <w:bottom w:val="nil"/>
              <w:right w:val="nil"/>
            </w:tcBorders>
            <w:shd w:val="clear" w:color="auto" w:fill="auto"/>
            <w:noWrap/>
            <w:vAlign w:val="bottom"/>
            <w:hideMark/>
          </w:tcPr>
          <w:p w14:paraId="4FE43BFF" w14:textId="77777777" w:rsidR="00BD2D2E" w:rsidRPr="00BD2D2E" w:rsidRDefault="00BD2D2E" w:rsidP="00BD2D2E">
            <w:pPr>
              <w:spacing w:after="0" w:line="240" w:lineRule="auto"/>
              <w:rPr>
                <w:rFonts w:cs="Arial"/>
              </w:rPr>
            </w:pPr>
            <w:r w:rsidRPr="00BD2D2E">
              <w:rPr>
                <w:rFonts w:cs="Arial"/>
              </w:rPr>
              <w:t>27.283</w:t>
            </w:r>
          </w:p>
        </w:tc>
      </w:tr>
      <w:tr w:rsidR="00BD2D2E" w:rsidRPr="00BD2D2E" w14:paraId="2C432B4E"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4EA80A2F" w14:textId="77777777" w:rsidR="00BD2D2E" w:rsidRPr="00BD2D2E" w:rsidRDefault="00BD2D2E" w:rsidP="00BD2D2E">
            <w:pPr>
              <w:spacing w:after="0" w:line="240" w:lineRule="auto"/>
              <w:rPr>
                <w:rFonts w:cs="Arial"/>
              </w:rPr>
            </w:pPr>
            <w:r w:rsidRPr="00BD2D2E">
              <w:rPr>
                <w:rFonts w:cs="Arial"/>
              </w:rPr>
              <w:t>40.66</w:t>
            </w:r>
          </w:p>
        </w:tc>
        <w:tc>
          <w:tcPr>
            <w:tcW w:w="2220" w:type="dxa"/>
            <w:tcBorders>
              <w:top w:val="nil"/>
              <w:left w:val="nil"/>
              <w:bottom w:val="nil"/>
              <w:right w:val="nil"/>
            </w:tcBorders>
            <w:shd w:val="clear" w:color="auto" w:fill="auto"/>
            <w:noWrap/>
            <w:vAlign w:val="bottom"/>
            <w:hideMark/>
          </w:tcPr>
          <w:p w14:paraId="1F9B84D2" w14:textId="77777777" w:rsidR="00BD2D2E" w:rsidRPr="00BD2D2E" w:rsidRDefault="00BD2D2E" w:rsidP="00BD2D2E">
            <w:pPr>
              <w:spacing w:after="0" w:line="240" w:lineRule="auto"/>
              <w:rPr>
                <w:rFonts w:cs="Arial"/>
              </w:rPr>
            </w:pPr>
            <w:r w:rsidRPr="00BD2D2E">
              <w:rPr>
                <w:rFonts w:cs="Arial"/>
              </w:rPr>
              <w:t>40.7</w:t>
            </w:r>
          </w:p>
        </w:tc>
      </w:tr>
      <w:tr w:rsidR="00BD2D2E" w:rsidRPr="00BD2D2E" w14:paraId="7EC239A7"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7E11FF6" w14:textId="77777777" w:rsidR="00BD2D2E" w:rsidRPr="00BD2D2E" w:rsidRDefault="00BD2D2E" w:rsidP="00BD2D2E">
            <w:pPr>
              <w:spacing w:after="0" w:line="240" w:lineRule="auto"/>
              <w:rPr>
                <w:rFonts w:cs="Arial"/>
                <w:b/>
                <w:sz w:val="24"/>
                <w:szCs w:val="24"/>
              </w:rPr>
            </w:pPr>
            <w:r w:rsidRPr="00BD2D2E">
              <w:rPr>
                <w:rFonts w:cs="Arial"/>
                <w:b/>
                <w:sz w:val="24"/>
                <w:szCs w:val="24"/>
              </w:rPr>
              <w:t>902</w:t>
            </w:r>
          </w:p>
        </w:tc>
        <w:tc>
          <w:tcPr>
            <w:tcW w:w="2220" w:type="dxa"/>
            <w:tcBorders>
              <w:top w:val="nil"/>
              <w:left w:val="nil"/>
              <w:bottom w:val="nil"/>
              <w:right w:val="nil"/>
            </w:tcBorders>
            <w:shd w:val="clear" w:color="auto" w:fill="auto"/>
            <w:noWrap/>
            <w:vAlign w:val="bottom"/>
            <w:hideMark/>
          </w:tcPr>
          <w:p w14:paraId="0293E4EE" w14:textId="77777777" w:rsidR="00BD2D2E" w:rsidRPr="00BD2D2E" w:rsidRDefault="00BD2D2E" w:rsidP="00BD2D2E">
            <w:pPr>
              <w:spacing w:after="0" w:line="240" w:lineRule="auto"/>
              <w:rPr>
                <w:rFonts w:cs="Arial"/>
                <w:b/>
                <w:sz w:val="24"/>
                <w:szCs w:val="24"/>
              </w:rPr>
            </w:pPr>
            <w:r w:rsidRPr="00BD2D2E">
              <w:rPr>
                <w:rFonts w:cs="Arial"/>
                <w:b/>
                <w:sz w:val="24"/>
                <w:szCs w:val="24"/>
              </w:rPr>
              <w:t>928</w:t>
            </w:r>
          </w:p>
        </w:tc>
      </w:tr>
      <w:tr w:rsidR="00BD2D2E" w:rsidRPr="00BD2D2E" w14:paraId="46F2728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7C2AA88A" w14:textId="77777777" w:rsidR="00BD2D2E" w:rsidRPr="00BD2D2E" w:rsidRDefault="00BD2D2E" w:rsidP="00BD2D2E">
            <w:pPr>
              <w:spacing w:after="0" w:line="240" w:lineRule="auto"/>
              <w:rPr>
                <w:rFonts w:cs="Arial"/>
              </w:rPr>
            </w:pPr>
            <w:r w:rsidRPr="00BD2D2E">
              <w:rPr>
                <w:rFonts w:cs="Arial"/>
              </w:rPr>
              <w:t>2400</w:t>
            </w:r>
          </w:p>
        </w:tc>
        <w:tc>
          <w:tcPr>
            <w:tcW w:w="2220" w:type="dxa"/>
            <w:tcBorders>
              <w:top w:val="nil"/>
              <w:left w:val="nil"/>
              <w:bottom w:val="nil"/>
              <w:right w:val="nil"/>
            </w:tcBorders>
            <w:shd w:val="clear" w:color="auto" w:fill="auto"/>
            <w:noWrap/>
            <w:vAlign w:val="bottom"/>
            <w:hideMark/>
          </w:tcPr>
          <w:p w14:paraId="0B90A40E" w14:textId="77777777" w:rsidR="00BD2D2E" w:rsidRPr="00BD2D2E" w:rsidRDefault="00BD2D2E" w:rsidP="00BD2D2E">
            <w:pPr>
              <w:spacing w:after="0" w:line="240" w:lineRule="auto"/>
              <w:rPr>
                <w:rFonts w:cs="Arial"/>
              </w:rPr>
            </w:pPr>
            <w:r w:rsidRPr="00BD2D2E">
              <w:rPr>
                <w:rFonts w:cs="Arial"/>
              </w:rPr>
              <w:t>2483.5</w:t>
            </w:r>
          </w:p>
        </w:tc>
      </w:tr>
      <w:tr w:rsidR="00BD2D2E" w:rsidRPr="00BD2D2E" w14:paraId="0294CF1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E2126F2" w14:textId="77777777" w:rsidR="00BD2D2E" w:rsidRPr="00BD2D2E" w:rsidRDefault="00BD2D2E" w:rsidP="00BD2D2E">
            <w:pPr>
              <w:spacing w:after="0" w:line="240" w:lineRule="auto"/>
              <w:rPr>
                <w:rFonts w:cs="Arial"/>
              </w:rPr>
            </w:pPr>
            <w:r w:rsidRPr="00BD2D2E">
              <w:rPr>
                <w:rFonts w:cs="Arial"/>
              </w:rPr>
              <w:t>5725</w:t>
            </w:r>
          </w:p>
        </w:tc>
        <w:tc>
          <w:tcPr>
            <w:tcW w:w="2220" w:type="dxa"/>
            <w:tcBorders>
              <w:top w:val="nil"/>
              <w:left w:val="nil"/>
              <w:bottom w:val="nil"/>
              <w:right w:val="nil"/>
            </w:tcBorders>
            <w:shd w:val="clear" w:color="auto" w:fill="auto"/>
            <w:noWrap/>
            <w:vAlign w:val="bottom"/>
            <w:hideMark/>
          </w:tcPr>
          <w:p w14:paraId="38DFF3B2" w14:textId="77777777" w:rsidR="00BD2D2E" w:rsidRPr="00BD2D2E" w:rsidRDefault="00BD2D2E" w:rsidP="00BD2D2E">
            <w:pPr>
              <w:spacing w:after="0" w:line="240" w:lineRule="auto"/>
              <w:rPr>
                <w:rFonts w:cs="Arial"/>
              </w:rPr>
            </w:pPr>
            <w:r w:rsidRPr="00BD2D2E">
              <w:rPr>
                <w:rFonts w:cs="Arial"/>
              </w:rPr>
              <w:t>5875</w:t>
            </w:r>
          </w:p>
        </w:tc>
      </w:tr>
      <w:tr w:rsidR="00BD2D2E" w:rsidRPr="00BD2D2E" w14:paraId="5637B261"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D8FCD2" w14:textId="77777777" w:rsidR="00BD2D2E" w:rsidRPr="00BD2D2E" w:rsidRDefault="00BD2D2E" w:rsidP="00BD2D2E">
            <w:pPr>
              <w:spacing w:after="0" w:line="240" w:lineRule="auto"/>
              <w:rPr>
                <w:rFonts w:cs="Arial"/>
              </w:rPr>
            </w:pPr>
            <w:r w:rsidRPr="00BD2D2E">
              <w:rPr>
                <w:rFonts w:cs="Arial"/>
              </w:rPr>
              <w:t>24000</w:t>
            </w:r>
          </w:p>
        </w:tc>
        <w:tc>
          <w:tcPr>
            <w:tcW w:w="2220" w:type="dxa"/>
            <w:tcBorders>
              <w:top w:val="nil"/>
              <w:left w:val="nil"/>
              <w:bottom w:val="nil"/>
              <w:right w:val="nil"/>
            </w:tcBorders>
            <w:shd w:val="clear" w:color="auto" w:fill="auto"/>
            <w:noWrap/>
            <w:vAlign w:val="bottom"/>
            <w:hideMark/>
          </w:tcPr>
          <w:p w14:paraId="1C67D3DE" w14:textId="77777777" w:rsidR="00BD2D2E" w:rsidRPr="00BD2D2E" w:rsidRDefault="00BD2D2E" w:rsidP="00BD2D2E">
            <w:pPr>
              <w:spacing w:after="0" w:line="240" w:lineRule="auto"/>
              <w:rPr>
                <w:rFonts w:cs="Arial"/>
              </w:rPr>
            </w:pPr>
            <w:r w:rsidRPr="00BD2D2E">
              <w:rPr>
                <w:rFonts w:cs="Arial"/>
              </w:rPr>
              <w:t>24250</w:t>
            </w:r>
          </w:p>
        </w:tc>
      </w:tr>
      <w:tr w:rsidR="00BD2D2E" w:rsidRPr="00BD2D2E" w14:paraId="7090DB5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1C31F10" w14:textId="77777777" w:rsidR="00BD2D2E" w:rsidRPr="00BD2D2E" w:rsidRDefault="00BD2D2E" w:rsidP="00BD2D2E">
            <w:pPr>
              <w:spacing w:after="0" w:line="240" w:lineRule="auto"/>
              <w:rPr>
                <w:rFonts w:cs="Arial"/>
              </w:rPr>
            </w:pPr>
            <w:r w:rsidRPr="00BD2D2E">
              <w:rPr>
                <w:rFonts w:cs="Arial"/>
              </w:rPr>
              <w:t>61000</w:t>
            </w:r>
          </w:p>
        </w:tc>
        <w:tc>
          <w:tcPr>
            <w:tcW w:w="2220" w:type="dxa"/>
            <w:tcBorders>
              <w:top w:val="nil"/>
              <w:left w:val="nil"/>
              <w:bottom w:val="nil"/>
              <w:right w:val="nil"/>
            </w:tcBorders>
            <w:shd w:val="clear" w:color="auto" w:fill="auto"/>
            <w:noWrap/>
            <w:vAlign w:val="bottom"/>
            <w:hideMark/>
          </w:tcPr>
          <w:p w14:paraId="258B6AE7" w14:textId="77777777" w:rsidR="00BD2D2E" w:rsidRPr="00BD2D2E" w:rsidRDefault="00BD2D2E" w:rsidP="00BD2D2E">
            <w:pPr>
              <w:spacing w:after="0" w:line="240" w:lineRule="auto"/>
              <w:rPr>
                <w:rFonts w:cs="Arial"/>
              </w:rPr>
            </w:pPr>
            <w:r w:rsidRPr="00BD2D2E">
              <w:rPr>
                <w:rFonts w:cs="Arial"/>
              </w:rPr>
              <w:t>61500</w:t>
            </w:r>
          </w:p>
        </w:tc>
      </w:tr>
      <w:tr w:rsidR="00BD2D2E" w:rsidRPr="00BD2D2E" w14:paraId="04007A1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003B4DA9" w14:textId="77777777" w:rsidR="00BD2D2E" w:rsidRPr="00BD2D2E" w:rsidRDefault="00BD2D2E" w:rsidP="00BD2D2E">
            <w:pPr>
              <w:spacing w:after="0" w:line="240" w:lineRule="auto"/>
              <w:rPr>
                <w:rFonts w:cs="Arial"/>
              </w:rPr>
            </w:pPr>
            <w:r w:rsidRPr="00BD2D2E">
              <w:rPr>
                <w:rFonts w:cs="Arial"/>
              </w:rPr>
              <w:t>122000</w:t>
            </w:r>
          </w:p>
        </w:tc>
        <w:tc>
          <w:tcPr>
            <w:tcW w:w="2220" w:type="dxa"/>
            <w:tcBorders>
              <w:top w:val="nil"/>
              <w:left w:val="nil"/>
              <w:bottom w:val="nil"/>
              <w:right w:val="nil"/>
            </w:tcBorders>
            <w:shd w:val="clear" w:color="auto" w:fill="auto"/>
            <w:noWrap/>
            <w:vAlign w:val="bottom"/>
            <w:hideMark/>
          </w:tcPr>
          <w:p w14:paraId="7E1EF095" w14:textId="77777777" w:rsidR="00BD2D2E" w:rsidRPr="00BD2D2E" w:rsidRDefault="00BD2D2E" w:rsidP="00BD2D2E">
            <w:pPr>
              <w:spacing w:after="0" w:line="240" w:lineRule="auto"/>
              <w:rPr>
                <w:rFonts w:cs="Arial"/>
              </w:rPr>
            </w:pPr>
            <w:r w:rsidRPr="00BD2D2E">
              <w:rPr>
                <w:rFonts w:cs="Arial"/>
              </w:rPr>
              <w:t>123000</w:t>
            </w:r>
          </w:p>
        </w:tc>
      </w:tr>
      <w:tr w:rsidR="00BD2D2E" w:rsidRPr="00BD2D2E" w14:paraId="5099B87D"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57C2A8" w14:textId="77777777" w:rsidR="00BD2D2E" w:rsidRPr="00BD2D2E" w:rsidRDefault="00BD2D2E" w:rsidP="00BD2D2E">
            <w:pPr>
              <w:spacing w:after="0" w:line="240" w:lineRule="auto"/>
              <w:rPr>
                <w:rFonts w:cs="Arial"/>
              </w:rPr>
            </w:pPr>
            <w:r w:rsidRPr="00BD2D2E">
              <w:rPr>
                <w:rFonts w:cs="Arial"/>
              </w:rPr>
              <w:t>244000</w:t>
            </w:r>
          </w:p>
        </w:tc>
        <w:tc>
          <w:tcPr>
            <w:tcW w:w="2220" w:type="dxa"/>
            <w:tcBorders>
              <w:top w:val="nil"/>
              <w:left w:val="nil"/>
              <w:bottom w:val="nil"/>
              <w:right w:val="nil"/>
            </w:tcBorders>
            <w:shd w:val="clear" w:color="auto" w:fill="auto"/>
            <w:noWrap/>
            <w:vAlign w:val="bottom"/>
            <w:hideMark/>
          </w:tcPr>
          <w:p w14:paraId="3ED370C3" w14:textId="77777777" w:rsidR="00BD2D2E" w:rsidRPr="00BD2D2E" w:rsidRDefault="00BD2D2E" w:rsidP="00BD2D2E">
            <w:pPr>
              <w:spacing w:after="0" w:line="240" w:lineRule="auto"/>
              <w:rPr>
                <w:rFonts w:cs="Arial"/>
              </w:rPr>
            </w:pPr>
            <w:r w:rsidRPr="00BD2D2E">
              <w:rPr>
                <w:rFonts w:cs="Arial"/>
              </w:rPr>
              <w:t>246000</w:t>
            </w:r>
          </w:p>
        </w:tc>
      </w:tr>
    </w:tbl>
    <w:p w14:paraId="03CF015C" w14:textId="77777777" w:rsidR="00BD2D2E" w:rsidRDefault="00BD2D2E" w:rsidP="00804B68">
      <w:pPr>
        <w:rPr>
          <w:lang w:val="es-ES" w:eastAsia="es-ES"/>
        </w:rPr>
      </w:pPr>
    </w:p>
    <w:p w14:paraId="5C0706EB" w14:textId="6A3A08EF" w:rsidR="00BD2D2E" w:rsidRDefault="00E57DC2" w:rsidP="00F4410F">
      <w:pPr>
        <w:jc w:val="both"/>
        <w:rPr>
          <w:lang w:val="es-ES" w:eastAsia="es-ES"/>
        </w:rPr>
      </w:pPr>
      <w:r w:rsidRPr="00E57DC2">
        <w:rPr>
          <w:lang w:val="es-ES" w:eastAsia="es-ES"/>
        </w:rPr>
        <w:t xml:space="preserve">Las operaciones sin licencia generalmente tienen permiso para usar estas bandas, </w:t>
      </w:r>
      <w:r>
        <w:rPr>
          <w:lang w:val="es-ES" w:eastAsia="es-ES"/>
        </w:rPr>
        <w:t>pero</w:t>
      </w:r>
      <w:r w:rsidRPr="00E57DC2">
        <w:rPr>
          <w:lang w:val="es-ES" w:eastAsia="es-ES"/>
        </w:rPr>
        <w:t xml:space="preserve"> debe ser tolerante a la interferencia por lo que </w:t>
      </w:r>
      <w:r w:rsidR="00F4410F">
        <w:rPr>
          <w:lang w:val="es-ES" w:eastAsia="es-ES"/>
        </w:rPr>
        <w:t>La resolución</w:t>
      </w:r>
      <w:r w:rsidR="00BD2D2E">
        <w:rPr>
          <w:lang w:val="es-ES" w:eastAsia="es-ES"/>
        </w:rPr>
        <w:t xml:space="preserve"> </w:t>
      </w:r>
      <w:r>
        <w:rPr>
          <w:lang w:val="es-ES" w:eastAsia="es-ES"/>
        </w:rPr>
        <w:t xml:space="preserve">establece </w:t>
      </w:r>
      <w:r w:rsidR="00BD2D2E">
        <w:rPr>
          <w:lang w:val="es-ES" w:eastAsia="es-ES"/>
        </w:rPr>
        <w:t xml:space="preserve"> que los dispositivos que operen en estas frecuencias deben aceptar la interferencia resultante de las demás aplicaciones que usen las mismas frecuencias.</w:t>
      </w:r>
      <w:r w:rsidR="00BD2D2E" w:rsidRPr="00BD2D2E">
        <w:rPr>
          <w:lang w:val="es-ES" w:eastAsia="es-ES"/>
        </w:rPr>
        <w:t xml:space="preserve"> </w:t>
      </w:r>
      <w:r w:rsidR="00F4410F">
        <w:rPr>
          <w:lang w:val="es-ES" w:eastAsia="es-ES"/>
        </w:rPr>
        <w:t>Por</w:t>
      </w:r>
      <w:r w:rsidR="00BD2D2E">
        <w:rPr>
          <w:lang w:val="es-ES" w:eastAsia="es-ES"/>
        </w:rPr>
        <w:t xml:space="preserve"> ejemplo los hornos microondas que usan emisiones poderosas que pueden crear interferencia que puede interrumpir otras comunicaciones de otros usuarios en la misma </w:t>
      </w:r>
      <w:r w:rsidR="00F4410F">
        <w:rPr>
          <w:lang w:val="es-ES" w:eastAsia="es-ES"/>
        </w:rPr>
        <w:t>banda</w:t>
      </w:r>
      <w:r w:rsidR="00BD2D2E">
        <w:rPr>
          <w:lang w:val="es-ES" w:eastAsia="es-ES"/>
        </w:rPr>
        <w:t>.</w:t>
      </w:r>
    </w:p>
    <w:p w14:paraId="441A1683" w14:textId="77777777" w:rsidR="007D36B6" w:rsidRDefault="007D36B6" w:rsidP="007D36B6">
      <w:pPr>
        <w:pStyle w:val="Ttulo2"/>
        <w:rPr>
          <w:lang w:val="es-ES" w:eastAsia="es-ES"/>
        </w:rPr>
      </w:pPr>
      <w:r>
        <w:rPr>
          <w:lang w:val="es-ES" w:eastAsia="es-ES"/>
        </w:rPr>
        <w:t>Protocolos</w:t>
      </w:r>
      <w:r w:rsidR="004D6123">
        <w:rPr>
          <w:lang w:val="es-ES" w:eastAsia="es-ES"/>
        </w:rPr>
        <w:t xml:space="preserve"> de comunicación</w:t>
      </w:r>
      <w:r>
        <w:rPr>
          <w:lang w:val="es-ES" w:eastAsia="es-ES"/>
        </w:rPr>
        <w:t xml:space="preserve"> nivel de aplicación.</w:t>
      </w:r>
    </w:p>
    <w:p w14:paraId="5D0CC088" w14:textId="4E9036E8" w:rsidR="000211FD" w:rsidRDefault="007D36B6" w:rsidP="00F92E7C">
      <w:pPr>
        <w:jc w:val="both"/>
      </w:pPr>
      <w:r>
        <w:rPr>
          <w:lang w:val="es-ES" w:eastAsia="es-ES"/>
        </w:rPr>
        <w:t xml:space="preserve">Los protocolos de comunicación son estrategias </w:t>
      </w:r>
      <w:r w:rsidR="000211FD">
        <w:rPr>
          <w:lang w:val="es-ES" w:eastAsia="es-ES"/>
        </w:rPr>
        <w:t>que buscan que la comunicación entre las partes que componen un sistema sea eficiente, para ello la información debe ser clara,</w:t>
      </w:r>
      <w:r>
        <w:rPr>
          <w:lang w:val="es-ES" w:eastAsia="es-ES"/>
        </w:rPr>
        <w:t xml:space="preserve"> a</w:t>
      </w:r>
      <w:r w:rsidR="000211FD">
        <w:rPr>
          <w:lang w:val="es-ES" w:eastAsia="es-ES"/>
        </w:rPr>
        <w:t>ccesible,</w:t>
      </w:r>
      <w:r>
        <w:rPr>
          <w:lang w:val="es-ES" w:eastAsia="es-ES"/>
        </w:rPr>
        <w:t xml:space="preserve"> ordenada</w:t>
      </w:r>
      <w:r w:rsidR="000211FD">
        <w:rPr>
          <w:lang w:val="es-ES" w:eastAsia="es-ES"/>
        </w:rPr>
        <w:t xml:space="preserve"> y que todas las partes del sistema puedan entenderla. De forma análoga en la comunicación humana cuando interactúan 2 </w:t>
      </w:r>
      <w:r w:rsidR="000211FD">
        <w:t xml:space="preserve">individuos fácilmente puede establecer una secuencia de emisión y recepción alternando el tiempo de locución para establecer un dialogo, pero cuando existen múltiples individuos es necesario delegar la palabras a uno solo de ellos con el propósito de evitar el ruido y la confusión como en el caso de los debates. </w:t>
      </w:r>
    </w:p>
    <w:p w14:paraId="1F625DE7" w14:textId="3202E7BB" w:rsidR="000211FD" w:rsidRDefault="000211FD" w:rsidP="00F92E7C">
      <w:pPr>
        <w:jc w:val="both"/>
      </w:pPr>
      <w:r>
        <w:t xml:space="preserve">En el caso de los sistemas el orden de la comunicación es fundamental para garantizar que las partes no solo reciben los mensajes que se les envían, </w:t>
      </w:r>
      <w:r w:rsidR="00FF7133">
        <w:t>sino</w:t>
      </w:r>
      <w:r>
        <w:t xml:space="preserve"> además que los mensajes que reciben son solo los que les interesan y que tienen una secuencia lógica</w:t>
      </w:r>
      <w:r w:rsidR="0024478E">
        <w:t xml:space="preserve"> para evitar una mala interpretación de los mensajes y evitar el caos. A nivel de maquinas la importancia de los protocolos de comunicación es la interoperabilidad, que es la capacidad de comunicarse e intercambiar información para cooperar aunque estas no estén codificadas en el mismo lenguajes o estén programadas con la misma estructura</w:t>
      </w:r>
      <w:r>
        <w:t>.</w:t>
      </w:r>
      <w:r w:rsidR="00F92E7C">
        <w:t xml:space="preserve"> A continuación abordaremos 3 de los protocolos más populares en el ámbito de IOT. </w:t>
      </w:r>
    </w:p>
    <w:p w14:paraId="12D2F05E" w14:textId="4D4306A2" w:rsidR="007D36B6" w:rsidRDefault="007D36B6" w:rsidP="00C112AB">
      <w:pPr>
        <w:pStyle w:val="Ttulo3"/>
        <w:rPr>
          <w:rStyle w:val="Ttulo3Car"/>
          <w:b/>
          <w:szCs w:val="28"/>
        </w:rPr>
      </w:pPr>
      <w:r w:rsidRPr="007D36B6">
        <w:rPr>
          <w:rStyle w:val="Ttulo3Car"/>
          <w:b/>
          <w:szCs w:val="28"/>
        </w:rPr>
        <w:lastRenderedPageBreak/>
        <w:t>Protocolo avanzado para encolamiento de mensajes (</w:t>
      </w:r>
      <w:r w:rsidR="004D6123" w:rsidRPr="007D36B6">
        <w:rPr>
          <w:rStyle w:val="Ttulo3Car"/>
          <w:b/>
          <w:szCs w:val="28"/>
        </w:rPr>
        <w:t>AMQP</w:t>
      </w:r>
      <w:r w:rsidRPr="007D36B6">
        <w:rPr>
          <w:rStyle w:val="Ttulo3Car"/>
          <w:b/>
          <w:szCs w:val="28"/>
        </w:rPr>
        <w:t>)</w:t>
      </w:r>
    </w:p>
    <w:p w14:paraId="40F446AA" w14:textId="1616881B" w:rsidR="007D36B6" w:rsidRDefault="0024478E" w:rsidP="00C112AB">
      <w:pPr>
        <w:jc w:val="both"/>
      </w:pPr>
      <w:r>
        <w:t xml:space="preserve">Este protocolo centraliza su cadena en mensajes en un agente llamado </w:t>
      </w:r>
      <w:proofErr w:type="spellStart"/>
      <w:r>
        <w:t>Broker</w:t>
      </w:r>
      <w:proofErr w:type="spellEnd"/>
      <w:r>
        <w:t xml:space="preserve">, que se encarga de realizar una retransmisión coherente de los datos, para ello crea una secuencia de mensajes permitiendo generar un operación asíncrona, esto quiere decir que el emisor y el receptor reciben los mensajes aunque estos no estén </w:t>
      </w:r>
      <w:r w:rsidR="00DB230F">
        <w:t>trabajando al mismo tiempo, de esta manera el destinatario pregunta por la información cuando tenga disponibilidad de hacerlo y el emisor puede continuar trabajando sin esperar que exista confirmación del receptor.</w:t>
      </w:r>
    </w:p>
    <w:p w14:paraId="61AAA9E7" w14:textId="77777777" w:rsidR="00295C88" w:rsidRDefault="00295C88" w:rsidP="00295C88">
      <w:pPr>
        <w:jc w:val="center"/>
      </w:pPr>
      <w:r>
        <w:rPr>
          <w:noProof/>
          <w:lang w:eastAsia="es-CO"/>
        </w:rPr>
        <w:drawing>
          <wp:inline distT="0" distB="0" distL="0" distR="0" wp14:anchorId="4E3FD458" wp14:editId="49CA5F87">
            <wp:extent cx="4210050" cy="1670974"/>
            <wp:effectExtent l="0" t="0" r="0" b="5715"/>
            <wp:docPr id="64" name="Imagen 64" descr="Screen Shot 2016-06-13 at 17.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6-13 at 17.32.4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30069" cy="1678919"/>
                    </a:xfrm>
                    <a:prstGeom prst="rect">
                      <a:avLst/>
                    </a:prstGeom>
                    <a:noFill/>
                    <a:ln>
                      <a:noFill/>
                    </a:ln>
                  </pic:spPr>
                </pic:pic>
              </a:graphicData>
            </a:graphic>
          </wp:inline>
        </w:drawing>
      </w:r>
    </w:p>
    <w:p w14:paraId="6B44ECDD" w14:textId="77777777" w:rsidR="00295C88" w:rsidRDefault="00295C88" w:rsidP="00295C88">
      <w:pPr>
        <w:jc w:val="center"/>
        <w:rPr>
          <w:lang w:val="es-ES" w:eastAsia="es-ES"/>
        </w:rPr>
      </w:pPr>
      <w:r>
        <w:rPr>
          <w:b/>
          <w:lang w:val="es-ES" w:eastAsia="es-ES"/>
        </w:rPr>
        <w:t>Figura 2-3</w:t>
      </w:r>
      <w:r w:rsidRPr="00FA3BC8">
        <w:rPr>
          <w:b/>
          <w:lang w:val="es-ES" w:eastAsia="es-ES"/>
        </w:rPr>
        <w:t>.</w:t>
      </w:r>
      <w:r>
        <w:rPr>
          <w:lang w:val="es-ES" w:eastAsia="es-ES"/>
        </w:rPr>
        <w:t xml:space="preserve"> Secuencia de comunicación AMQP tomada de (</w:t>
      </w:r>
      <w:r w:rsidRPr="00C112AB">
        <w:t>VOLOV</w:t>
      </w:r>
      <w:r>
        <w:rPr>
          <w:lang w:val="es-ES" w:eastAsia="es-ES"/>
        </w:rPr>
        <w:t xml:space="preserve">, 2016) </w:t>
      </w:r>
    </w:p>
    <w:p w14:paraId="60CADDC5" w14:textId="77777777" w:rsidR="00295C88" w:rsidRPr="00295C88" w:rsidRDefault="00295C88" w:rsidP="00C112AB">
      <w:pPr>
        <w:jc w:val="both"/>
        <w:rPr>
          <w:lang w:val="es-ES"/>
        </w:rPr>
      </w:pPr>
    </w:p>
    <w:p w14:paraId="151B67BD" w14:textId="7182D2E0" w:rsidR="00DB230F" w:rsidRDefault="00DB230F" w:rsidP="00C112AB">
      <w:pPr>
        <w:jc w:val="both"/>
      </w:pPr>
      <w:r>
        <w:t>En AMPQ la emisión de un mensaje desencadena la secuencia de operaciones, luego de que el productor envía un mensaje, el bróker es el encargado de procesarlo, categorizarlo según la cola a la que pertenezca y distribuirlo atendiendo a las reglas que hayan sido definidas, el otro actor en esta comunicación es el consumidor quien se encarga de consultar si tiene mensajes pendientes por recibir, para ellos notifica al bróker cuales son las colas de su interés y el código de identificación del ultimo mensajes que recibió. A lo cual el bróker responde con una lista secuencial de mensajes que se han generado luego del último mensaje recibido por el consumidor para cada una de las colas de su interés.</w:t>
      </w:r>
      <w:r w:rsidR="00C512C5">
        <w:t xml:space="preserve"> (1&amp;1 IONOS, 2020)</w:t>
      </w:r>
    </w:p>
    <w:p w14:paraId="61FC4748" w14:textId="6CB398A8" w:rsidR="007D36B6" w:rsidRDefault="007D36B6" w:rsidP="007D36B6">
      <w:pPr>
        <w:pStyle w:val="Ttulo3"/>
        <w:rPr>
          <w:szCs w:val="28"/>
          <w:lang w:val="es-ES" w:eastAsia="es-ES"/>
        </w:rPr>
      </w:pPr>
      <w:r w:rsidRPr="007D36B6">
        <w:rPr>
          <w:szCs w:val="28"/>
          <w:lang w:val="es-ES" w:eastAsia="es-ES"/>
        </w:rPr>
        <w:t>Transporte de telemetría por cola de mensajes (MQTT)</w:t>
      </w:r>
    </w:p>
    <w:p w14:paraId="1AC41A77" w14:textId="2111710E" w:rsidR="00295C88" w:rsidRDefault="00C512C5" w:rsidP="00295C88">
      <w:pPr>
        <w:rPr>
          <w:lang w:val="es-ES" w:eastAsia="es-ES"/>
        </w:rPr>
      </w:pPr>
      <w:r>
        <w:rPr>
          <w:lang w:val="es-ES" w:eastAsia="es-ES"/>
        </w:rPr>
        <w:t xml:space="preserve">Este es un protocolo de mensajería estándar para IoT, diseñado como un sistema de publicación/ </w:t>
      </w:r>
      <w:r w:rsidR="0004405E">
        <w:rPr>
          <w:lang w:val="es-ES" w:eastAsia="es-ES"/>
        </w:rPr>
        <w:t xml:space="preserve">suscripción para el transporte de mensajes que resulta ideal para conectarse a dispositivos remotos, dejando una huella diminuta y aprovechando el ancho de banda. </w:t>
      </w:r>
      <w:r>
        <w:rPr>
          <w:lang w:val="es-ES" w:eastAsia="es-ES"/>
        </w:rPr>
        <w:t xml:space="preserve"> </w:t>
      </w:r>
      <w:r w:rsidR="0004405E">
        <w:rPr>
          <w:lang w:val="es-ES" w:eastAsia="es-ES"/>
        </w:rPr>
        <w:t>(</w:t>
      </w:r>
      <w:r w:rsidR="0004405E" w:rsidRPr="00FD2C77">
        <w:t>MQTT</w:t>
      </w:r>
      <w:proofErr w:type="gramStart"/>
      <w:r w:rsidR="0004405E" w:rsidRPr="00FD2C77">
        <w:t>,2020</w:t>
      </w:r>
      <w:proofErr w:type="gramEnd"/>
      <w:r w:rsidR="0004405E">
        <w:rPr>
          <w:lang w:val="es-ES" w:eastAsia="es-ES"/>
        </w:rPr>
        <w:t>)</w:t>
      </w:r>
    </w:p>
    <w:p w14:paraId="352ADD9C" w14:textId="54DB97CC" w:rsidR="0004405E" w:rsidRDefault="0004405E" w:rsidP="00CB4FBD">
      <w:pPr>
        <w:jc w:val="both"/>
        <w:rPr>
          <w:lang w:val="es-ES" w:eastAsia="es-ES"/>
        </w:rPr>
      </w:pPr>
      <w:r>
        <w:rPr>
          <w:lang w:val="es-ES" w:eastAsia="es-ES"/>
        </w:rPr>
        <w:t xml:space="preserve">Bajo este esquema la información del sistema se centraliza en un servidor llamado Bróker, para hacer uso de los temas que son similares a las colas, los clientes envían un mensaje de conexión con la información necesaria para establecer la conexión: usuario, contraseña, </w:t>
      </w:r>
      <w:r>
        <w:rPr>
          <w:lang w:val="es-ES" w:eastAsia="es-ES"/>
        </w:rPr>
        <w:lastRenderedPageBreak/>
        <w:t xml:space="preserve">identificación del cliente, a lo cual el bróker retornara un mensaje indicando si la </w:t>
      </w:r>
      <w:r w:rsidR="00CB4FBD">
        <w:rPr>
          <w:lang w:val="es-ES" w:eastAsia="es-ES"/>
        </w:rPr>
        <w:t>conexión</w:t>
      </w:r>
      <w:r>
        <w:rPr>
          <w:lang w:val="es-ES" w:eastAsia="es-ES"/>
        </w:rPr>
        <w:t xml:space="preserve"> es exitosa o fallo. Una vez establecida la </w:t>
      </w:r>
      <w:r w:rsidR="00CB4FBD">
        <w:rPr>
          <w:lang w:val="es-ES" w:eastAsia="es-ES"/>
        </w:rPr>
        <w:t>conexión</w:t>
      </w:r>
      <w:r w:rsidR="002D48CC">
        <w:rPr>
          <w:lang w:val="es-ES" w:eastAsia="es-ES"/>
        </w:rPr>
        <w:t>,</w:t>
      </w:r>
      <w:r>
        <w:rPr>
          <w:lang w:val="es-ES" w:eastAsia="es-ES"/>
        </w:rPr>
        <w:t xml:space="preserve"> el cliente puede decidir si desea publicar </w:t>
      </w:r>
      <w:r w:rsidR="00CB4FBD">
        <w:rPr>
          <w:lang w:val="es-ES" w:eastAsia="es-ES"/>
        </w:rPr>
        <w:t>información</w:t>
      </w:r>
      <w:r>
        <w:rPr>
          <w:lang w:val="es-ES" w:eastAsia="es-ES"/>
        </w:rPr>
        <w:t>, para lo cual envía el contenido del mensaje y el tema al que corresp</w:t>
      </w:r>
      <w:r w:rsidR="00CB4FBD">
        <w:rPr>
          <w:lang w:val="es-ES" w:eastAsia="es-ES"/>
        </w:rPr>
        <w:t xml:space="preserve">onde o decide si se suscribe o revocar la suscripción a alguno de los temas que </w:t>
      </w:r>
      <w:r w:rsidR="00525C9E">
        <w:rPr>
          <w:lang w:val="es-ES" w:eastAsia="es-ES"/>
        </w:rPr>
        <w:t>está</w:t>
      </w:r>
      <w:r w:rsidR="00CB4FBD">
        <w:rPr>
          <w:lang w:val="es-ES" w:eastAsia="es-ES"/>
        </w:rPr>
        <w:t xml:space="preserve"> siguiendo. Independientemente de la operación que elija el cliente siempre recibe confirmación por parte del bróker indicando e estado de la petición.</w:t>
      </w:r>
    </w:p>
    <w:p w14:paraId="6A7FA6FD" w14:textId="7BBF6707" w:rsidR="00CB4FBD" w:rsidRDefault="00CB4FBD" w:rsidP="00CB4FBD">
      <w:pPr>
        <w:jc w:val="center"/>
        <w:rPr>
          <w:lang w:val="es-ES" w:eastAsia="es-ES"/>
        </w:rPr>
      </w:pPr>
      <w:r>
        <w:rPr>
          <w:noProof/>
          <w:lang w:eastAsia="es-CO"/>
        </w:rPr>
        <w:drawing>
          <wp:inline distT="0" distB="0" distL="0" distR="0" wp14:anchorId="78E07977" wp14:editId="1EF4A3F2">
            <wp:extent cx="3305175" cy="2592922"/>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10167" cy="2596838"/>
                    </a:xfrm>
                    <a:prstGeom prst="rect">
                      <a:avLst/>
                    </a:prstGeom>
                  </pic:spPr>
                </pic:pic>
              </a:graphicData>
            </a:graphic>
          </wp:inline>
        </w:drawing>
      </w:r>
    </w:p>
    <w:p w14:paraId="50ADF574" w14:textId="238588BE" w:rsidR="00CB4FBD" w:rsidRDefault="00CB4FBD" w:rsidP="00CB4FBD">
      <w:pPr>
        <w:jc w:val="center"/>
        <w:rPr>
          <w:lang w:val="es-ES" w:eastAsia="es-ES"/>
        </w:rPr>
      </w:pPr>
      <w:r w:rsidRPr="00CB4FBD">
        <w:rPr>
          <w:b/>
          <w:lang w:val="es-ES" w:eastAsia="es-ES"/>
        </w:rPr>
        <w:t>Figura 1</w:t>
      </w:r>
      <w:r w:rsidR="002D48CC" w:rsidRPr="00CB4FBD">
        <w:rPr>
          <w:b/>
          <w:lang w:val="es-ES" w:eastAsia="es-ES"/>
        </w:rPr>
        <w:t>:</w:t>
      </w:r>
      <w:r w:rsidR="002D48CC">
        <w:rPr>
          <w:b/>
          <w:lang w:val="es-ES" w:eastAsia="es-ES"/>
        </w:rPr>
        <w:t xml:space="preserve"> </w:t>
      </w:r>
      <w:r w:rsidR="002D48CC">
        <w:rPr>
          <w:lang w:val="es-ES" w:eastAsia="es-ES"/>
        </w:rPr>
        <w:t>esquema</w:t>
      </w:r>
      <w:r>
        <w:rPr>
          <w:lang w:val="es-ES" w:eastAsia="es-ES"/>
        </w:rPr>
        <w:t xml:space="preserve"> de </w:t>
      </w:r>
      <w:r w:rsidR="002D48CC">
        <w:rPr>
          <w:lang w:val="es-ES" w:eastAsia="es-ES"/>
        </w:rPr>
        <w:t>interacción</w:t>
      </w:r>
      <w:r>
        <w:rPr>
          <w:lang w:val="es-ES" w:eastAsia="es-ES"/>
        </w:rPr>
        <w:t xml:space="preserve"> </w:t>
      </w:r>
      <w:r w:rsidR="002D48CC">
        <w:rPr>
          <w:lang w:val="es-ES" w:eastAsia="es-ES"/>
        </w:rPr>
        <w:t>cliente bróker en</w:t>
      </w:r>
      <w:r>
        <w:rPr>
          <w:lang w:val="es-ES" w:eastAsia="es-ES"/>
        </w:rPr>
        <w:t xml:space="preserve"> MQTT tomado de (Cope S, 2020)</w:t>
      </w:r>
    </w:p>
    <w:p w14:paraId="38ABBDE1" w14:textId="77777777" w:rsidR="002D48CC" w:rsidRDefault="002D48CC" w:rsidP="002D48CC">
      <w:pPr>
        <w:jc w:val="both"/>
        <w:rPr>
          <w:lang w:val="es-ES" w:eastAsia="es-ES"/>
        </w:rPr>
      </w:pPr>
      <w:r>
        <w:rPr>
          <w:lang w:val="es-ES" w:eastAsia="es-ES"/>
        </w:rPr>
        <w:t xml:space="preserve">El bróker MQTT usa un algoritmo llamado filtro con el cual selecciona los mensajes que son enviados a cada cliente basado en la organización jerárquica de los temas a los que los clientes se encuentran suscritos. </w:t>
      </w:r>
      <w:proofErr w:type="gramStart"/>
      <w:r>
        <w:rPr>
          <w:lang w:val="es-ES" w:eastAsia="es-ES"/>
        </w:rPr>
        <w:t>el</w:t>
      </w:r>
      <w:proofErr w:type="gramEnd"/>
      <w:r>
        <w:rPr>
          <w:lang w:val="es-ES" w:eastAsia="es-ES"/>
        </w:rPr>
        <w:t xml:space="preserve"> bróker mantiene los mensajes en la cola hasta que todos los clientes que se encuentran suscritos al tema confirmen que han recibido dicho mensaje.</w:t>
      </w:r>
    </w:p>
    <w:p w14:paraId="075B3E7C" w14:textId="6EC6A7AF" w:rsidR="002D48CC" w:rsidRPr="00CB4FBD" w:rsidRDefault="002D48CC" w:rsidP="002D48CC">
      <w:pPr>
        <w:jc w:val="both"/>
        <w:rPr>
          <w:lang w:val="es-ES" w:eastAsia="es-ES"/>
        </w:rPr>
      </w:pPr>
      <w:r>
        <w:rPr>
          <w:lang w:val="es-ES" w:eastAsia="es-ES"/>
        </w:rPr>
        <w:t xml:space="preserve">A diferencia de otros protocolos MQTT mantiene la </w:t>
      </w:r>
      <w:r w:rsidR="002F4EDC">
        <w:rPr>
          <w:lang w:val="es-ES" w:eastAsia="es-ES"/>
        </w:rPr>
        <w:t>conexión</w:t>
      </w:r>
      <w:r>
        <w:rPr>
          <w:lang w:val="es-ES" w:eastAsia="es-ES"/>
        </w:rPr>
        <w:t xml:space="preserve"> entre los clientes abierta y recicla dicha </w:t>
      </w:r>
      <w:r w:rsidR="002F4EDC">
        <w:rPr>
          <w:lang w:val="es-ES" w:eastAsia="es-ES"/>
        </w:rPr>
        <w:t>conexión</w:t>
      </w:r>
      <w:r>
        <w:rPr>
          <w:lang w:val="es-ES" w:eastAsia="es-ES"/>
        </w:rPr>
        <w:t xml:space="preserve"> para </w:t>
      </w:r>
      <w:proofErr w:type="spellStart"/>
      <w:r>
        <w:rPr>
          <w:lang w:val="es-ES" w:eastAsia="es-ES"/>
        </w:rPr>
        <w:t>el</w:t>
      </w:r>
      <w:proofErr w:type="spellEnd"/>
      <w:r>
        <w:rPr>
          <w:lang w:val="es-ES" w:eastAsia="es-ES"/>
        </w:rPr>
        <w:t xml:space="preserve"> </w:t>
      </w:r>
      <w:r w:rsidR="002F4EDC">
        <w:rPr>
          <w:lang w:val="es-ES" w:eastAsia="es-ES"/>
        </w:rPr>
        <w:t>envió</w:t>
      </w:r>
      <w:r>
        <w:rPr>
          <w:lang w:val="es-ES" w:eastAsia="es-ES"/>
        </w:rPr>
        <w:t xml:space="preserve"> de nuevos mensajes evitando latencias en la entrega de mensajes, para </w:t>
      </w:r>
      <w:r w:rsidR="002F4EDC">
        <w:rPr>
          <w:lang w:val="es-ES" w:eastAsia="es-ES"/>
        </w:rPr>
        <w:t>verificar</w:t>
      </w:r>
      <w:r>
        <w:rPr>
          <w:lang w:val="es-ES" w:eastAsia="es-ES"/>
        </w:rPr>
        <w:t xml:space="preserve"> dicha </w:t>
      </w:r>
      <w:r w:rsidR="002F4EDC">
        <w:rPr>
          <w:lang w:val="es-ES" w:eastAsia="es-ES"/>
        </w:rPr>
        <w:t>conexión</w:t>
      </w:r>
      <w:r>
        <w:rPr>
          <w:lang w:val="es-ES" w:eastAsia="es-ES"/>
        </w:rPr>
        <w:t xml:space="preserve"> </w:t>
      </w:r>
      <w:r w:rsidR="002F4EDC">
        <w:rPr>
          <w:lang w:val="es-ES" w:eastAsia="es-ES"/>
        </w:rPr>
        <w:t>cada cierto periodo de tiempo los clientes envían un paquete PINGRESP que es respondido con un paquete del mismo tipo por parte del servidor, esto permite que aunque la comunicación entre las partes sea asincrónica los mensajes están disponibles muy rápidamente lo cual lo hace bastante bueno para sistemas que requieren actualización constante de datos.</w:t>
      </w:r>
      <w:r w:rsidR="0086708B">
        <w:rPr>
          <w:lang w:val="es-ES" w:eastAsia="es-ES"/>
        </w:rPr>
        <w:t xml:space="preserve"> (</w:t>
      </w:r>
      <w:proofErr w:type="spellStart"/>
      <w:r w:rsidR="0086708B">
        <w:t>Hoplin</w:t>
      </w:r>
      <w:proofErr w:type="spellEnd"/>
      <w:r w:rsidR="0086708B">
        <w:t>, 2019</w:t>
      </w:r>
      <w:r w:rsidR="0086708B">
        <w:rPr>
          <w:lang w:val="es-ES" w:eastAsia="es-ES"/>
        </w:rPr>
        <w:t>)</w:t>
      </w:r>
    </w:p>
    <w:p w14:paraId="093AADCF" w14:textId="51DD4786" w:rsidR="007D36B6" w:rsidRDefault="002537B7" w:rsidP="007D36B6">
      <w:pPr>
        <w:pStyle w:val="Ttulo3"/>
        <w:rPr>
          <w:szCs w:val="28"/>
          <w:lang w:val="es-ES" w:eastAsia="es-ES"/>
        </w:rPr>
      </w:pPr>
      <w:r>
        <w:rPr>
          <w:szCs w:val="28"/>
          <w:lang w:val="es-ES" w:eastAsia="es-ES"/>
        </w:rPr>
        <w:t>Protocolo para aplicaciones con restricciones (</w:t>
      </w:r>
      <w:proofErr w:type="spellStart"/>
      <w:r>
        <w:rPr>
          <w:szCs w:val="28"/>
          <w:lang w:val="es-ES" w:eastAsia="es-ES"/>
        </w:rPr>
        <w:t>CoAP</w:t>
      </w:r>
      <w:proofErr w:type="spellEnd"/>
      <w:r>
        <w:rPr>
          <w:szCs w:val="28"/>
          <w:lang w:val="es-ES" w:eastAsia="es-ES"/>
        </w:rPr>
        <w:t>)</w:t>
      </w:r>
    </w:p>
    <w:p w14:paraId="0A1DA7C4" w14:textId="379F3EEE" w:rsidR="00DC5A62" w:rsidRDefault="002537B7" w:rsidP="00652EB8">
      <w:pPr>
        <w:jc w:val="both"/>
        <w:rPr>
          <w:lang w:val="es-ES" w:eastAsia="es-ES"/>
        </w:rPr>
      </w:pPr>
      <w:r>
        <w:rPr>
          <w:lang w:val="es-ES" w:eastAsia="es-ES"/>
        </w:rPr>
        <w:t xml:space="preserve">este protocolo fue diseñado para el intercambio de </w:t>
      </w:r>
      <w:r w:rsidR="00652EB8">
        <w:rPr>
          <w:lang w:val="es-ES" w:eastAsia="es-ES"/>
        </w:rPr>
        <w:t>información</w:t>
      </w:r>
      <w:r>
        <w:rPr>
          <w:lang w:val="es-ES" w:eastAsia="es-ES"/>
        </w:rPr>
        <w:t xml:space="preserve"> en redes y dispositivos con </w:t>
      </w:r>
      <w:r w:rsidR="00652EB8">
        <w:rPr>
          <w:lang w:val="es-ES" w:eastAsia="es-ES"/>
        </w:rPr>
        <w:t>restricciones</w:t>
      </w:r>
      <w:r>
        <w:rPr>
          <w:lang w:val="es-ES" w:eastAsia="es-ES"/>
        </w:rPr>
        <w:t xml:space="preserve"> de memoria, ancho de banda </w:t>
      </w:r>
      <w:r w:rsidR="00DC5A62">
        <w:rPr>
          <w:lang w:val="es-ES" w:eastAsia="es-ES"/>
        </w:rPr>
        <w:t xml:space="preserve">limitado baja potencia </w:t>
      </w:r>
      <w:r>
        <w:rPr>
          <w:lang w:val="es-ES" w:eastAsia="es-ES"/>
        </w:rPr>
        <w:t xml:space="preserve">y </w:t>
      </w:r>
      <w:r w:rsidR="00DC5A62">
        <w:rPr>
          <w:lang w:val="es-ES" w:eastAsia="es-ES"/>
        </w:rPr>
        <w:t xml:space="preserve">baja disponibilidad, que se usa comúnmente en aplicaciones M2M, la analogía </w:t>
      </w:r>
      <w:r w:rsidR="00652EB8">
        <w:rPr>
          <w:lang w:val="es-ES" w:eastAsia="es-ES"/>
        </w:rPr>
        <w:t>más</w:t>
      </w:r>
      <w:r w:rsidR="00DC5A62">
        <w:rPr>
          <w:lang w:val="es-ES" w:eastAsia="es-ES"/>
        </w:rPr>
        <w:t xml:space="preserve"> inmediata para entender </w:t>
      </w:r>
      <w:r w:rsidR="00652EB8">
        <w:rPr>
          <w:lang w:val="es-ES" w:eastAsia="es-ES"/>
        </w:rPr>
        <w:t>Coapa</w:t>
      </w:r>
      <w:r w:rsidR="00DC5A62">
        <w:rPr>
          <w:lang w:val="es-ES" w:eastAsia="es-ES"/>
        </w:rPr>
        <w:t xml:space="preserve"> es pensar en una especie de HTTP para dispositivos IoT, es decir es una comunicación de tipo cliente servidor en el cual el cliente inicia una petición y espera una respuesta, sin </w:t>
      </w:r>
      <w:r w:rsidR="00DC5A62">
        <w:rPr>
          <w:lang w:val="es-ES" w:eastAsia="es-ES"/>
        </w:rPr>
        <w:lastRenderedPageBreak/>
        <w:t xml:space="preserve">embargo hay </w:t>
      </w:r>
      <w:r w:rsidR="00652EB8">
        <w:rPr>
          <w:lang w:val="es-ES" w:eastAsia="es-ES"/>
        </w:rPr>
        <w:t>múltiples</w:t>
      </w:r>
      <w:r w:rsidR="00DC5A62">
        <w:rPr>
          <w:lang w:val="es-ES" w:eastAsia="es-ES"/>
        </w:rPr>
        <w:t xml:space="preserve"> diferencia</w:t>
      </w:r>
      <w:r w:rsidR="00652EB8">
        <w:rPr>
          <w:lang w:val="es-ES" w:eastAsia="es-ES"/>
        </w:rPr>
        <w:t>s</w:t>
      </w:r>
      <w:r w:rsidR="00DC5A62">
        <w:rPr>
          <w:lang w:val="es-ES" w:eastAsia="es-ES"/>
        </w:rPr>
        <w:t xml:space="preserve">, la primera de ella es que este no usa TCP para el nivel de acceso a red, sino UDP que le permite el envío de mensajes asíncronos, los paquetes de </w:t>
      </w:r>
      <w:proofErr w:type="spellStart"/>
      <w:r w:rsidR="00DC5A62">
        <w:rPr>
          <w:lang w:val="es-ES" w:eastAsia="es-ES"/>
        </w:rPr>
        <w:t>CoAP</w:t>
      </w:r>
      <w:proofErr w:type="spellEnd"/>
      <w:r w:rsidR="00DC5A62">
        <w:rPr>
          <w:lang w:val="es-ES" w:eastAsia="es-ES"/>
        </w:rPr>
        <w:t xml:space="preserve"> son significativamente </w:t>
      </w:r>
      <w:r w:rsidR="00652EB8">
        <w:rPr>
          <w:lang w:val="es-ES" w:eastAsia="es-ES"/>
        </w:rPr>
        <w:t>más</w:t>
      </w:r>
      <w:r w:rsidR="00DC5A62">
        <w:rPr>
          <w:lang w:val="es-ES" w:eastAsia="es-ES"/>
        </w:rPr>
        <w:t xml:space="preserve"> pequeños que los de HTTP y están compuestos por un encabezado binario, una sección compacta de opciones y el contenido del mensaje.</w:t>
      </w:r>
    </w:p>
    <w:p w14:paraId="77E2DFA2" w14:textId="319E7D71" w:rsidR="00987953" w:rsidRDefault="00DC5A62" w:rsidP="00987953">
      <w:pPr>
        <w:rPr>
          <w:b/>
          <w:lang w:val="es-ES" w:eastAsia="es-ES"/>
        </w:rPr>
      </w:pPr>
      <w:r>
        <w:rPr>
          <w:lang w:val="es-ES" w:eastAsia="es-ES"/>
        </w:rPr>
        <w:t xml:space="preserve"> </w:t>
      </w:r>
      <w:r w:rsidR="00652EB8">
        <w:rPr>
          <w:b/>
          <w:lang w:val="es-ES" w:eastAsia="es-ES"/>
        </w:rPr>
        <w:t xml:space="preserve">Modelo petición respuesta </w:t>
      </w:r>
      <w:proofErr w:type="spellStart"/>
      <w:r w:rsidR="00652EB8">
        <w:rPr>
          <w:b/>
          <w:lang w:val="es-ES" w:eastAsia="es-ES"/>
        </w:rPr>
        <w:t>CoAP</w:t>
      </w:r>
      <w:proofErr w:type="spellEnd"/>
    </w:p>
    <w:p w14:paraId="283F254E" w14:textId="229423CC" w:rsidR="00652EB8" w:rsidRDefault="00652EB8" w:rsidP="00987953">
      <w:pPr>
        <w:rPr>
          <w:lang w:val="es-ES" w:eastAsia="es-ES"/>
        </w:rPr>
      </w:pPr>
      <w:r w:rsidRPr="00652EB8">
        <w:rPr>
          <w:lang w:val="es-ES" w:eastAsia="es-ES"/>
        </w:rPr>
        <w:t xml:space="preserve">Este </w:t>
      </w:r>
      <w:r>
        <w:rPr>
          <w:lang w:val="es-ES" w:eastAsia="es-ES"/>
        </w:rPr>
        <w:t>modelo es el segundo nivel de abstracción del protocolo, las peticiones se emiten con un número de identificación y una etiqueta de confirmación (CON) o no confirmación (NON), de manera que si el servidor está en la capacidad de responder inmediatamente una petición etiquetada con confirmación (CON) retornara un mensaje reconocimiento (ACK) con la respuesta o el código de error generado.</w:t>
      </w:r>
    </w:p>
    <w:p w14:paraId="282E0EDF" w14:textId="32C6356E" w:rsidR="00652EB8" w:rsidRDefault="00652EB8" w:rsidP="00652EB8">
      <w:pPr>
        <w:jc w:val="center"/>
        <w:rPr>
          <w:lang w:val="es-ES" w:eastAsia="es-ES"/>
        </w:rPr>
      </w:pPr>
      <w:r>
        <w:rPr>
          <w:noProof/>
          <w:lang w:eastAsia="es-CO"/>
        </w:rPr>
        <w:drawing>
          <wp:inline distT="0" distB="0" distL="0" distR="0" wp14:anchorId="78FC9DEA" wp14:editId="2D361893">
            <wp:extent cx="3438374" cy="234315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47775" cy="2349557"/>
                    </a:xfrm>
                    <a:prstGeom prst="rect">
                      <a:avLst/>
                    </a:prstGeom>
                  </pic:spPr>
                </pic:pic>
              </a:graphicData>
            </a:graphic>
          </wp:inline>
        </w:drawing>
      </w:r>
    </w:p>
    <w:p w14:paraId="000AF08F" w14:textId="3BC2AC4C" w:rsidR="00652EB8" w:rsidRDefault="00652EB8" w:rsidP="00652EB8">
      <w:pPr>
        <w:jc w:val="center"/>
        <w:rPr>
          <w:lang w:val="es-ES" w:eastAsia="es-ES"/>
        </w:rPr>
      </w:pPr>
      <w:r w:rsidRPr="00CB4FBD">
        <w:rPr>
          <w:b/>
          <w:lang w:val="es-ES" w:eastAsia="es-ES"/>
        </w:rPr>
        <w:t>Figura 1:</w:t>
      </w:r>
      <w:r>
        <w:rPr>
          <w:b/>
          <w:lang w:val="es-ES" w:eastAsia="es-ES"/>
        </w:rPr>
        <w:t xml:space="preserve"> </w:t>
      </w:r>
      <w:r>
        <w:rPr>
          <w:lang w:val="es-ES" w:eastAsia="es-ES"/>
        </w:rPr>
        <w:t xml:space="preserve">ejemplo respuesta inmediata </w:t>
      </w:r>
      <w:proofErr w:type="spellStart"/>
      <w:r>
        <w:rPr>
          <w:lang w:val="es-ES" w:eastAsia="es-ES"/>
        </w:rPr>
        <w:t>req</w:t>
      </w:r>
      <w:proofErr w:type="spellEnd"/>
      <w:r>
        <w:rPr>
          <w:lang w:val="es-ES" w:eastAsia="es-ES"/>
        </w:rPr>
        <w:t>/</w:t>
      </w:r>
      <w:proofErr w:type="spellStart"/>
      <w:r>
        <w:rPr>
          <w:lang w:val="es-ES" w:eastAsia="es-ES"/>
        </w:rPr>
        <w:t>resp</w:t>
      </w:r>
      <w:proofErr w:type="spellEnd"/>
      <w:r>
        <w:rPr>
          <w:lang w:val="es-ES" w:eastAsia="es-ES"/>
        </w:rPr>
        <w:t xml:space="preserve"> </w:t>
      </w:r>
      <w:proofErr w:type="spellStart"/>
      <w:r>
        <w:rPr>
          <w:lang w:val="es-ES" w:eastAsia="es-ES"/>
        </w:rPr>
        <w:t>CoAP</w:t>
      </w:r>
      <w:proofErr w:type="spellEnd"/>
      <w:r>
        <w:rPr>
          <w:lang w:val="es-ES" w:eastAsia="es-ES"/>
        </w:rPr>
        <w:t xml:space="preserve"> tomado de (</w:t>
      </w:r>
      <w:proofErr w:type="spellStart"/>
      <w:r w:rsidRPr="00652EB8">
        <w:t>Azzola</w:t>
      </w:r>
      <w:proofErr w:type="spellEnd"/>
      <w:r w:rsidRPr="00652EB8">
        <w:t>, F</w:t>
      </w:r>
      <w:r>
        <w:rPr>
          <w:lang w:val="es-ES" w:eastAsia="es-ES"/>
        </w:rPr>
        <w:t>, 2019)</w:t>
      </w:r>
    </w:p>
    <w:p w14:paraId="5C670A84" w14:textId="3D6BB490" w:rsidR="00652EB8" w:rsidRDefault="00652EB8" w:rsidP="00652EB8">
      <w:pPr>
        <w:rPr>
          <w:lang w:val="es-ES" w:eastAsia="es-ES"/>
        </w:rPr>
      </w:pPr>
      <w:r>
        <w:rPr>
          <w:lang w:val="es-ES" w:eastAsia="es-ES"/>
        </w:rPr>
        <w:t xml:space="preserve">Como se observa en la imagen en </w:t>
      </w:r>
      <w:proofErr w:type="spellStart"/>
      <w:r>
        <w:rPr>
          <w:lang w:val="es-ES" w:eastAsia="es-ES"/>
        </w:rPr>
        <w:t>CoAP</w:t>
      </w:r>
      <w:proofErr w:type="spellEnd"/>
      <w:r>
        <w:rPr>
          <w:lang w:val="es-ES" w:eastAsia="es-ES"/>
        </w:rPr>
        <w:t xml:space="preserve"> un mensaje puede contener un </w:t>
      </w:r>
      <w:proofErr w:type="spellStart"/>
      <w:r>
        <w:rPr>
          <w:lang w:val="es-ES" w:eastAsia="es-ES"/>
        </w:rPr>
        <w:t>token</w:t>
      </w:r>
      <w:proofErr w:type="spellEnd"/>
      <w:r>
        <w:rPr>
          <w:lang w:val="es-ES" w:eastAsia="es-ES"/>
        </w:rPr>
        <w:t xml:space="preserve">, que es una forma diferente de ID </w:t>
      </w:r>
      <w:r w:rsidR="00D40CE2">
        <w:rPr>
          <w:lang w:val="es-ES" w:eastAsia="es-ES"/>
        </w:rPr>
        <w:t xml:space="preserve">de mensaje que se usa para comparar la </w:t>
      </w:r>
      <w:proofErr w:type="spellStart"/>
      <w:r w:rsidR="00D40CE2">
        <w:rPr>
          <w:lang w:val="es-ES" w:eastAsia="es-ES"/>
        </w:rPr>
        <w:t>correpondencia</w:t>
      </w:r>
      <w:proofErr w:type="spellEnd"/>
      <w:r w:rsidR="00D40CE2">
        <w:rPr>
          <w:lang w:val="es-ES" w:eastAsia="es-ES"/>
        </w:rPr>
        <w:t xml:space="preserve"> entre la petición y la respuesta.</w:t>
      </w:r>
    </w:p>
    <w:p w14:paraId="7C35F7AD" w14:textId="7EDA851B" w:rsidR="00D40CE2" w:rsidRDefault="00D40CE2" w:rsidP="00652EB8">
      <w:pPr>
        <w:rPr>
          <w:lang w:val="es-ES" w:eastAsia="es-ES"/>
        </w:rPr>
      </w:pPr>
      <w:r>
        <w:rPr>
          <w:lang w:val="es-ES" w:eastAsia="es-ES"/>
        </w:rPr>
        <w:t xml:space="preserve">Si el servidor no puede dar respuesta inmediata a la petición envía un mensaje de reconocimiento (ACK) </w:t>
      </w:r>
      <w:proofErr w:type="spellStart"/>
      <w:r>
        <w:rPr>
          <w:lang w:val="es-ES" w:eastAsia="es-ES"/>
        </w:rPr>
        <w:t>vacio</w:t>
      </w:r>
      <w:proofErr w:type="spellEnd"/>
      <w:r>
        <w:rPr>
          <w:lang w:val="es-ES" w:eastAsia="es-ES"/>
        </w:rPr>
        <w:t xml:space="preserve">, y apila la petición en una pila de pendientes, luego cuando puede responder la petición envía un nuevo mensaje de confirmación con la </w:t>
      </w:r>
      <w:proofErr w:type="spellStart"/>
      <w:r>
        <w:rPr>
          <w:lang w:val="es-ES" w:eastAsia="es-ES"/>
        </w:rPr>
        <w:t>informacion</w:t>
      </w:r>
      <w:proofErr w:type="spellEnd"/>
      <w:r>
        <w:rPr>
          <w:lang w:val="es-ES" w:eastAsia="es-ES"/>
        </w:rPr>
        <w:t xml:space="preserve"> requerida, en este caso es el cliente quien debe confirmar la recepción de la respuesta.</w:t>
      </w:r>
    </w:p>
    <w:p w14:paraId="5A7CBFE4" w14:textId="3EF6ED7E" w:rsidR="00D40CE2" w:rsidRDefault="00D40CE2" w:rsidP="00D40CE2">
      <w:pPr>
        <w:jc w:val="center"/>
        <w:rPr>
          <w:lang w:val="es-ES" w:eastAsia="es-ES"/>
        </w:rPr>
      </w:pPr>
      <w:r>
        <w:rPr>
          <w:noProof/>
          <w:lang w:eastAsia="es-CO"/>
        </w:rPr>
        <w:lastRenderedPageBreak/>
        <w:drawing>
          <wp:inline distT="0" distB="0" distL="0" distR="0" wp14:anchorId="2201E313" wp14:editId="38076B8A">
            <wp:extent cx="3181350" cy="2852440"/>
            <wp:effectExtent l="0" t="0" r="0" b="508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86124" cy="2856720"/>
                    </a:xfrm>
                    <a:prstGeom prst="rect">
                      <a:avLst/>
                    </a:prstGeom>
                  </pic:spPr>
                </pic:pic>
              </a:graphicData>
            </a:graphic>
          </wp:inline>
        </w:drawing>
      </w:r>
    </w:p>
    <w:p w14:paraId="3F1B457E" w14:textId="2BCBE5B3" w:rsidR="00652EB8" w:rsidRPr="00652EB8" w:rsidRDefault="00D40CE2" w:rsidP="00987953">
      <w:pPr>
        <w:rPr>
          <w:lang w:val="es-ES" w:eastAsia="es-ES"/>
        </w:rPr>
      </w:pPr>
      <w:r w:rsidRPr="00CB4FBD">
        <w:rPr>
          <w:b/>
          <w:lang w:val="es-ES" w:eastAsia="es-ES"/>
        </w:rPr>
        <w:t>Figura 1:</w:t>
      </w:r>
      <w:r>
        <w:rPr>
          <w:b/>
          <w:lang w:val="es-ES" w:eastAsia="es-ES"/>
        </w:rPr>
        <w:t xml:space="preserve"> </w:t>
      </w:r>
      <w:r>
        <w:rPr>
          <w:lang w:val="es-ES" w:eastAsia="es-ES"/>
        </w:rPr>
        <w:t xml:space="preserve">ejemplo respuesta posterior </w:t>
      </w:r>
      <w:proofErr w:type="spellStart"/>
      <w:r>
        <w:rPr>
          <w:lang w:val="es-ES" w:eastAsia="es-ES"/>
        </w:rPr>
        <w:t>req</w:t>
      </w:r>
      <w:proofErr w:type="spellEnd"/>
      <w:r>
        <w:rPr>
          <w:lang w:val="es-ES" w:eastAsia="es-ES"/>
        </w:rPr>
        <w:t>/</w:t>
      </w:r>
      <w:proofErr w:type="spellStart"/>
      <w:r>
        <w:rPr>
          <w:lang w:val="es-ES" w:eastAsia="es-ES"/>
        </w:rPr>
        <w:t>resp</w:t>
      </w:r>
      <w:proofErr w:type="spellEnd"/>
      <w:r>
        <w:rPr>
          <w:lang w:val="es-ES" w:eastAsia="es-ES"/>
        </w:rPr>
        <w:t xml:space="preserve"> </w:t>
      </w:r>
      <w:proofErr w:type="spellStart"/>
      <w:r>
        <w:rPr>
          <w:lang w:val="es-ES" w:eastAsia="es-ES"/>
        </w:rPr>
        <w:t>CoAP</w:t>
      </w:r>
      <w:proofErr w:type="spellEnd"/>
      <w:r>
        <w:rPr>
          <w:lang w:val="es-ES" w:eastAsia="es-ES"/>
        </w:rPr>
        <w:t xml:space="preserve"> tomado de (</w:t>
      </w:r>
      <w:proofErr w:type="spellStart"/>
      <w:r w:rsidRPr="00652EB8">
        <w:t>Azzola</w:t>
      </w:r>
      <w:proofErr w:type="spellEnd"/>
      <w:r w:rsidRPr="00652EB8">
        <w:t>, F</w:t>
      </w:r>
      <w:r>
        <w:rPr>
          <w:lang w:val="es-ES" w:eastAsia="es-ES"/>
        </w:rPr>
        <w:t>, 2019)</w:t>
      </w:r>
    </w:p>
    <w:p w14:paraId="2D32F769" w14:textId="587D4626" w:rsidR="004D6123" w:rsidRDefault="00D40CE2" w:rsidP="004D6123">
      <w:pPr>
        <w:pStyle w:val="Ttulo2"/>
        <w:rPr>
          <w:lang w:val="es-ES" w:eastAsia="es-ES"/>
        </w:rPr>
      </w:pPr>
      <w:r>
        <w:rPr>
          <w:lang w:val="es-ES" w:eastAsia="es-ES"/>
        </w:rPr>
        <w:t>Seguridad</w:t>
      </w:r>
      <w:r w:rsidR="004D6123">
        <w:rPr>
          <w:lang w:val="es-ES" w:eastAsia="es-ES"/>
        </w:rPr>
        <w:t xml:space="preserve"> en IoT </w:t>
      </w:r>
    </w:p>
    <w:p w14:paraId="58F90DE0" w14:textId="1347EC2D" w:rsidR="00BA3A9D" w:rsidRPr="00BA3A9D" w:rsidRDefault="00BA3A9D" w:rsidP="00A74B34">
      <w:pPr>
        <w:jc w:val="both"/>
        <w:rPr>
          <w:lang w:val="es-ES" w:eastAsia="es-ES"/>
        </w:rPr>
      </w:pPr>
      <w:r>
        <w:rPr>
          <w:lang w:val="es-ES" w:eastAsia="es-ES"/>
        </w:rPr>
        <w:t xml:space="preserve">La cantidad de dispositivos IoT que se ponen en funcionamiento cada año es abrumadora, </w:t>
      </w:r>
      <w:r w:rsidR="009A7F55">
        <w:rPr>
          <w:lang w:val="es-ES" w:eastAsia="es-ES"/>
        </w:rPr>
        <w:t>pero este gran número de dispositivos y aplicaciones son una oportunidad bastante atractiva para personas mal intencionadas</w:t>
      </w:r>
      <w:r w:rsidR="00847AEA">
        <w:rPr>
          <w:lang w:val="es-ES" w:eastAsia="es-ES"/>
        </w:rPr>
        <w:t>;</w:t>
      </w:r>
      <w:r w:rsidR="009A7F55">
        <w:rPr>
          <w:lang w:val="es-ES" w:eastAsia="es-ES"/>
        </w:rPr>
        <w:t xml:space="preserve"> en 2016 se utilizaron 10 millones de dispositivos IoT secuestrados para lanzar una ataque de denegación de servicio distribuido a uno de los proveedores de DNS en estados unidos </w:t>
      </w:r>
      <w:r w:rsidR="009A7F55">
        <w:rPr>
          <w:lang w:val="es-ES" w:eastAsia="es-ES"/>
        </w:rPr>
        <w:fldChar w:fldCharType="begin" w:fldLock="1"/>
      </w:r>
      <w:r w:rsidR="009A7F55">
        <w:rPr>
          <w:lang w:val="es-ES" w:eastAsia="es-ES"/>
        </w:rPr>
        <w:instrText>ADDIN CSL_CITATION {"citationItems":[{"id":"ITEM-1","itemData":{"DOI":"10.1109/MSP.2017.10","ISSN":"15584046","abstract":"In December 2016, the US Commission on Enhancing National Cybersecurity released the 'Report on Securing and Growing the Digital Economy' in response to challenges posed by cyberthreats. This opinion piece details the report's six imperatives, which include recommendations and action items intended to strengthen US cybersecurity. The author ends with a thoughtful critique of areas in which the report could have gone even further.","author":[{"dropping-particle":"","family":"Kshetri","given":"Nir","non-dropping-particle":"","parse-names":false,"suffix":""}],"container-title":"IEEE Security and Privacy","id":"ITEM-1","issue":"1","issued":{"date-parts":[["2017","1","1"]]},"page":"80-85","publisher":"Institute of Electrical and Electronics Engineers Inc.","title":"An opinion on the 'Report on Securing and Growing the Digital Economy'","type":"article-journal","volume":"15"},"uris":["http://www.mendeley.com/documents/?uuid=97b7b43b-a6b8-3e40-82cf-938261fa56ea"]}],"mendeley":{"formattedCitation":"(Kshetri, 2017)","plainTextFormattedCitation":"(Kshetri, 2017)"},"properties":{"noteIndex":0},"schema":"https://github.com/citation-style-language/schema/raw/master/csl-citation.json"}</w:instrText>
      </w:r>
      <w:r w:rsidR="009A7F55">
        <w:rPr>
          <w:lang w:val="es-ES" w:eastAsia="es-ES"/>
        </w:rPr>
        <w:fldChar w:fldCharType="separate"/>
      </w:r>
      <w:r w:rsidR="009A7F55" w:rsidRPr="009A7F55">
        <w:rPr>
          <w:noProof/>
          <w:lang w:val="es-ES" w:eastAsia="es-ES"/>
        </w:rPr>
        <w:t>(Kshetri, 2017)</w:t>
      </w:r>
      <w:r w:rsidR="009A7F55">
        <w:rPr>
          <w:lang w:val="es-ES" w:eastAsia="es-ES"/>
        </w:rPr>
        <w:fldChar w:fldCharType="end"/>
      </w:r>
      <w:r w:rsidR="009A7F55">
        <w:rPr>
          <w:lang w:val="es-ES" w:eastAsia="es-ES"/>
        </w:rPr>
        <w:t xml:space="preserve">, hasta ese momento los mecanismos de autorización y autenticación </w:t>
      </w:r>
      <w:r w:rsidR="00847AEA">
        <w:rPr>
          <w:lang w:val="es-ES" w:eastAsia="es-ES"/>
        </w:rPr>
        <w:t>resultaban ser una solución</w:t>
      </w:r>
      <w:r w:rsidR="009A7F55">
        <w:rPr>
          <w:lang w:val="es-ES" w:eastAsia="es-ES"/>
        </w:rPr>
        <w:t xml:space="preserve"> funcional para evitar estas amenazas</w:t>
      </w:r>
      <w:r w:rsidR="00847AEA">
        <w:rPr>
          <w:lang w:val="es-ES" w:eastAsia="es-ES"/>
        </w:rPr>
        <w:t>,</w:t>
      </w:r>
      <w:r w:rsidR="009A7F55">
        <w:rPr>
          <w:lang w:val="es-ES" w:eastAsia="es-ES"/>
        </w:rPr>
        <w:t xml:space="preserve"> pero con la cantidad de dispositivo en aumento nuevos ataques se han ido desarrollando y estos mecanismos ya no son suficientes para proteger los </w:t>
      </w:r>
      <w:r w:rsidR="00847AEA">
        <w:rPr>
          <w:lang w:val="es-ES" w:eastAsia="es-ES"/>
        </w:rPr>
        <w:t>sistemas</w:t>
      </w:r>
      <w:r w:rsidR="009A7F55">
        <w:rPr>
          <w:lang w:val="es-ES" w:eastAsia="es-ES"/>
        </w:rPr>
        <w:t xml:space="preserve">. Otro componente que resulta comprometido por los ataques es la infraestructura, los ataques pueden alterar la configuración de los equipos y sacar a nodos de la red comprometiendo el funcionamiento de los demás dispositivos </w:t>
      </w:r>
      <w:r w:rsidR="00847AEA">
        <w:rPr>
          <w:lang w:val="es-ES" w:eastAsia="es-ES"/>
        </w:rPr>
        <w:t>y de las aplicaciones (</w:t>
      </w:r>
      <w:proofErr w:type="spellStart"/>
      <w:r w:rsidR="00847AEA">
        <w:t>Shakdhe</w:t>
      </w:r>
      <w:proofErr w:type="spellEnd"/>
      <w:r w:rsidR="00847AEA">
        <w:t xml:space="preserve">, </w:t>
      </w:r>
      <w:proofErr w:type="spellStart"/>
      <w:r w:rsidR="00847AEA" w:rsidRPr="00847AEA">
        <w:t>A</w:t>
      </w:r>
      <w:r w:rsidR="00847AEA">
        <w:t>grawal</w:t>
      </w:r>
      <w:proofErr w:type="spellEnd"/>
      <w:r w:rsidR="00847AEA">
        <w:t xml:space="preserve"> &amp; Yang, </w:t>
      </w:r>
      <w:r w:rsidR="00847AEA" w:rsidRPr="00847AEA">
        <w:t>2019</w:t>
      </w:r>
      <w:r w:rsidR="00847AEA">
        <w:rPr>
          <w:lang w:val="es-ES" w:eastAsia="es-ES"/>
        </w:rPr>
        <w:t>)</w:t>
      </w:r>
    </w:p>
    <w:p w14:paraId="06030B5E" w14:textId="4D05E0AA" w:rsidR="001C6A21" w:rsidRDefault="00847AEA" w:rsidP="0079540E">
      <w:pPr>
        <w:jc w:val="both"/>
        <w:rPr>
          <w:rStyle w:val="Ttulospreliminares2Car"/>
          <w:b w:val="0"/>
          <w:sz w:val="22"/>
          <w:lang w:val="es-ES"/>
        </w:rPr>
      </w:pPr>
      <w:bookmarkStart w:id="36" w:name="_Toc256005575"/>
      <w:bookmarkStart w:id="37" w:name="_Toc256005758"/>
      <w:bookmarkStart w:id="38" w:name="_Toc256084890"/>
      <w:bookmarkStart w:id="39" w:name="_Toc256085016"/>
      <w:bookmarkStart w:id="40" w:name="_Toc256087930"/>
      <w:bookmarkStart w:id="41" w:name="_Ref256611845"/>
      <w:bookmarkStart w:id="42" w:name="_Ref256612037"/>
      <w:r>
        <w:rPr>
          <w:rStyle w:val="Ttulospreliminares2Car"/>
          <w:b w:val="0"/>
          <w:sz w:val="22"/>
          <w:lang w:val="es-ES"/>
        </w:rPr>
        <w:t xml:space="preserve">El proyecto abierto de seguridad en aplicaciones web, OWASP por sus siglas en inglés, es una fundación sin ánimo de lucro que trabaja para </w:t>
      </w:r>
      <w:r w:rsidR="0079540E">
        <w:rPr>
          <w:rStyle w:val="Ttulospreliminares2Car"/>
          <w:b w:val="0"/>
          <w:sz w:val="22"/>
          <w:lang w:val="es-ES"/>
        </w:rPr>
        <w:t>concebir, desarrollar, adquirir operar y mantener aplicaciones confiables</w:t>
      </w:r>
      <w:r>
        <w:rPr>
          <w:rStyle w:val="Ttulospreliminares2Car"/>
          <w:b w:val="0"/>
          <w:sz w:val="22"/>
          <w:lang w:val="es-ES"/>
        </w:rPr>
        <w:t>. OWASP cuenta con enorme comunidad de contribuyentes alrededor del mundo. Quienes lideran proyectos educativos y empresariales, para combatir los ataques y delitos informáticos por medio de la implementación de buenas prácticas, además ofrecen educación y entrenamiento en temas de seguridad así como recursos y herramientas para hacer que las aplicaciones sean seguras para todas las personas</w:t>
      </w:r>
      <w:r w:rsidR="0079540E">
        <w:rPr>
          <w:rStyle w:val="Ttulospreliminares2Car"/>
          <w:b w:val="0"/>
          <w:sz w:val="22"/>
          <w:lang w:val="es-ES"/>
        </w:rPr>
        <w:t>. (OWASP)</w:t>
      </w:r>
    </w:p>
    <w:p w14:paraId="61ED89CD" w14:textId="6994652B" w:rsidR="00A74B34" w:rsidRPr="00A74B34" w:rsidRDefault="00A74B34" w:rsidP="008F47F5">
      <w:pPr>
        <w:jc w:val="both"/>
      </w:pPr>
      <w:r>
        <w:t xml:space="preserve">Dentro de sus lineamientos y directivas OWASP ha publicado 2 guías enfocadas a aspectos principales en el aseguramiento de sistemas IoT y una guía con los ataques más </w:t>
      </w:r>
      <w:r>
        <w:lastRenderedPageBreak/>
        <w:t xml:space="preserve">frecuentes. </w:t>
      </w:r>
      <w:r w:rsidR="008F47F5">
        <w:t xml:space="preserve">OWASP Internet of </w:t>
      </w:r>
      <w:proofErr w:type="spellStart"/>
      <w:r w:rsidR="008F47F5">
        <w:t>Things</w:t>
      </w:r>
      <w:proofErr w:type="spellEnd"/>
      <w:r w:rsidR="008F47F5">
        <w:t xml:space="preserve"> y </w:t>
      </w:r>
      <w:r w:rsidRPr="00A74B34">
        <w:t>OWAS</w:t>
      </w:r>
      <w:r w:rsidR="008F47F5">
        <w:t xml:space="preserve">P IoT </w:t>
      </w:r>
      <w:proofErr w:type="spellStart"/>
      <w:r w:rsidR="008F47F5">
        <w:t>Analytics</w:t>
      </w:r>
      <w:proofErr w:type="spellEnd"/>
      <w:r w:rsidR="008F47F5">
        <w:t xml:space="preserve"> 4 </w:t>
      </w:r>
      <w:proofErr w:type="spellStart"/>
      <w:r w:rsidR="008F47F5">
        <w:t>Industry</w:t>
      </w:r>
      <w:proofErr w:type="spellEnd"/>
      <w:r w:rsidR="008F47F5">
        <w:t xml:space="preserve"> 4.0 donde se aborda un listado con los 10 problemas más frecuentes que deben ser atendidos para la creación de aplicaciones IoT confiables.</w:t>
      </w:r>
      <w:r w:rsidR="00AE196D">
        <w:t xml:space="preserve"> La lista fue recuperada de (OWASP IOT, 2018)</w:t>
      </w:r>
    </w:p>
    <w:p w14:paraId="735BF4CA" w14:textId="77777777" w:rsidR="008F47F5" w:rsidRDefault="008F47F5" w:rsidP="008F47F5">
      <w:pPr>
        <w:jc w:val="both"/>
      </w:pPr>
      <w:r>
        <w:rPr>
          <w:b/>
        </w:rPr>
        <w:t xml:space="preserve">1er </w:t>
      </w:r>
      <w:r w:rsidRPr="009B226B">
        <w:rPr>
          <w:b/>
        </w:rPr>
        <w:t>Problema</w:t>
      </w:r>
      <w:r>
        <w:rPr>
          <w:b/>
        </w:rPr>
        <w:t xml:space="preserve"> </w:t>
      </w:r>
      <w:r w:rsidRPr="009B226B">
        <w:rPr>
          <w:b/>
        </w:rPr>
        <w:t>contraseñas débiles o predecibles:</w:t>
      </w:r>
      <w:r>
        <w:rPr>
          <w:b/>
        </w:rPr>
        <w:t xml:space="preserve"> </w:t>
      </w:r>
      <w:r>
        <w:t>el uso de mecanismos de fuerza bruta, contraseñas públicamente disponibles, credenciales invariables además de ingresos por puerta trasera en los sistemas o software de los clientes permiten el acceso y manipulación de los sistemas.</w:t>
      </w:r>
    </w:p>
    <w:p w14:paraId="29CACCBD" w14:textId="77777777" w:rsidR="008F47F5" w:rsidRDefault="008F47F5" w:rsidP="008F47F5">
      <w:pPr>
        <w:jc w:val="both"/>
      </w:pPr>
      <w:r>
        <w:rPr>
          <w:b/>
        </w:rPr>
        <w:t>2do Problema</w:t>
      </w:r>
      <w:r w:rsidRPr="009B226B">
        <w:rPr>
          <w:b/>
        </w:rPr>
        <w:t xml:space="preserve"> servicios de red inseguros:</w:t>
      </w:r>
      <w:r>
        <w:rPr>
          <w:b/>
        </w:rPr>
        <w:t xml:space="preserve"> </w:t>
      </w:r>
      <w:r>
        <w:t>servicios innecesarios e inseguros ejecutándose sobre el dispositivo mismo, especialmente aquellos expuestos a internet, que comprometen la confidencialidad, integralidad, autenticidad o disponibilidad de la información o habilitan en control remoto no autorizado.</w:t>
      </w:r>
    </w:p>
    <w:p w14:paraId="641D431A" w14:textId="77777777" w:rsidR="008F47F5" w:rsidRDefault="008F47F5" w:rsidP="008F47F5">
      <w:pPr>
        <w:jc w:val="both"/>
      </w:pPr>
      <w:r>
        <w:rPr>
          <w:b/>
        </w:rPr>
        <w:t xml:space="preserve">3er </w:t>
      </w:r>
      <w:r w:rsidRPr="009B226B">
        <w:rPr>
          <w:b/>
        </w:rPr>
        <w:t>Problema interfaces de ecosistemas inseguros:</w:t>
      </w:r>
      <w:r>
        <w:t xml:space="preserve"> interfaces de API de </w:t>
      </w:r>
      <w:proofErr w:type="spellStart"/>
      <w:r>
        <w:t>backend</w:t>
      </w:r>
      <w:proofErr w:type="spellEnd"/>
      <w:r>
        <w:t>, en la nube, móviles del ecosistema externo que comprometen los dispositivos y los componentes relacionados. Inconvenientes comunes incluyen carencia de autenticación, autorización, falta de encriptación y falta de datos de entrada y filtrado.</w:t>
      </w:r>
    </w:p>
    <w:p w14:paraId="51A4317C" w14:textId="77777777" w:rsidR="008F47F5" w:rsidRDefault="008F47F5" w:rsidP="008F47F5">
      <w:pPr>
        <w:jc w:val="both"/>
      </w:pPr>
      <w:r>
        <w:rPr>
          <w:b/>
        </w:rPr>
        <w:t xml:space="preserve">4to </w:t>
      </w:r>
      <w:r w:rsidRPr="00C02113">
        <w:rPr>
          <w:b/>
        </w:rPr>
        <w:t>Problema carencias de mecanismos de actualización de seguridad:</w:t>
      </w:r>
      <w:r>
        <w:t xml:space="preserve"> la escasa capacidad de actualizar el dispositivo de forma segura, a causa de falta de la validación del firmware del dispositivo, el tránsito de las actualizaciones de entrega comúnmente no está encriptado, falta de mecanismos anti-roll back y carencia de notificaciones de cambios por efecto de las actualizaciones.</w:t>
      </w:r>
    </w:p>
    <w:p w14:paraId="230B3140" w14:textId="77777777" w:rsidR="008F47F5" w:rsidRDefault="008F47F5" w:rsidP="008F47F5">
      <w:pPr>
        <w:jc w:val="both"/>
      </w:pPr>
      <w:r>
        <w:rPr>
          <w:b/>
        </w:rPr>
        <w:t>5to Problema Uso de componentes desactualizados e inseguros:</w:t>
      </w:r>
      <w:r>
        <w:t xml:space="preserve"> el uso de componentes y librerías de software obsoletas que pueden comprometen el dispositivo, abarca la personalización de plataformas de sistemas operativos inseguros y el uso de software de terceros o componentes de hardware que comprometen la cadena de suministro.</w:t>
      </w:r>
    </w:p>
    <w:p w14:paraId="7F6D177F" w14:textId="77777777" w:rsidR="008F47F5" w:rsidRDefault="008F47F5" w:rsidP="008F47F5">
      <w:pPr>
        <w:jc w:val="both"/>
      </w:pPr>
      <w:r w:rsidRPr="003566AB">
        <w:rPr>
          <w:b/>
        </w:rPr>
        <w:t xml:space="preserve">6to Problema protección </w:t>
      </w:r>
      <w:r>
        <w:rPr>
          <w:b/>
        </w:rPr>
        <w:t xml:space="preserve">insuficiente de la privacidad: </w:t>
      </w:r>
      <w:r>
        <w:t>información personal del usuario almacenada en el dispositivo y es usado en un ecosistema inseguro o impropio o sin permisos.</w:t>
      </w:r>
    </w:p>
    <w:p w14:paraId="172B6CA2" w14:textId="77777777" w:rsidR="008F47F5" w:rsidRDefault="008F47F5" w:rsidP="008F47F5">
      <w:pPr>
        <w:jc w:val="both"/>
      </w:pPr>
      <w:r w:rsidRPr="00EB65A5">
        <w:rPr>
          <w:b/>
        </w:rPr>
        <w:t>7mo problema almacenamiento y transferencia insegura de datos:</w:t>
      </w:r>
      <w:r>
        <w:rPr>
          <w:b/>
        </w:rPr>
        <w:t xml:space="preserve"> </w:t>
      </w:r>
      <w:r w:rsidRPr="00EB65A5">
        <w:t>carencia de encrip</w:t>
      </w:r>
      <w:r>
        <w:t>ta</w:t>
      </w:r>
      <w:r w:rsidRPr="00EB65A5">
        <w:t>ción y de control de acceso</w:t>
      </w:r>
      <w:r>
        <w:t xml:space="preserve"> a datos sensibles en cualquiera de los puntos dentro del ecosistema, incluidos la suscripción, la entrega, en el tránsito o durante su procesamiento.</w:t>
      </w:r>
    </w:p>
    <w:p w14:paraId="77F34250" w14:textId="77777777" w:rsidR="008F47F5" w:rsidRDefault="008F47F5" w:rsidP="008F47F5">
      <w:pPr>
        <w:jc w:val="both"/>
      </w:pPr>
      <w:r w:rsidRPr="00EB65A5">
        <w:rPr>
          <w:b/>
        </w:rPr>
        <w:t>8vo falta de administración del dispositivo:</w:t>
      </w:r>
      <w:r>
        <w:rPr>
          <w:b/>
        </w:rPr>
        <w:t xml:space="preserve"> </w:t>
      </w:r>
      <w:r>
        <w:t>la falta de soporte de seguridad en dispositivos que ya se encuentran desplegados en producción, incluidos el manejo de activos, administración de actualizaciones, desmantelamiento seguro, sistemas de monitoreo, y capacidades de respuesta.</w:t>
      </w:r>
    </w:p>
    <w:p w14:paraId="4A43F17F" w14:textId="77777777" w:rsidR="008F47F5" w:rsidRDefault="008F47F5" w:rsidP="008F47F5">
      <w:pPr>
        <w:jc w:val="both"/>
      </w:pPr>
      <w:r>
        <w:rPr>
          <w:b/>
        </w:rPr>
        <w:lastRenderedPageBreak/>
        <w:t xml:space="preserve">9no problema configuraciones por defecto inseguras: </w:t>
      </w:r>
      <w:r>
        <w:t>dispositivos o sistemas entregados con configuraciones iniciales inseguras o la falta de opciones de configuración para restringir ciertas operaciones como las modificaciones de acceso.</w:t>
      </w:r>
    </w:p>
    <w:p w14:paraId="2B94677C" w14:textId="172C9B36" w:rsidR="008F47F5" w:rsidRDefault="008F47F5" w:rsidP="008F47F5">
      <w:pPr>
        <w:jc w:val="both"/>
      </w:pPr>
      <w:r w:rsidRPr="00EB65A5">
        <w:rPr>
          <w:b/>
        </w:rPr>
        <w:t>10mo</w:t>
      </w:r>
      <w:r>
        <w:rPr>
          <w:b/>
        </w:rPr>
        <w:t xml:space="preserve"> problema falta de fortalecimiento a nivel físico: </w:t>
      </w:r>
      <w:r w:rsidRPr="00EB65A5">
        <w:t>la falta de medidas de fortalecimiento en la capa física esto facilita a los atacantes a tener acceso a información sensible que puede ser útil para ejecutar ataques remotos en el futuro o tomar control sobre el dispositivo.</w:t>
      </w:r>
      <w:r>
        <w:t xml:space="preserve"> (</w:t>
      </w:r>
      <w:proofErr w:type="spellStart"/>
      <w:r w:rsidR="00AE196D" w:rsidRPr="00AE196D">
        <w:rPr>
          <w:lang w:val="en-GB"/>
        </w:rPr>
        <w:t>Miessler</w:t>
      </w:r>
      <w:proofErr w:type="spellEnd"/>
      <w:r w:rsidR="00AE196D">
        <w:rPr>
          <w:lang w:val="en-GB"/>
        </w:rPr>
        <w:t xml:space="preserve"> et al</w:t>
      </w:r>
      <w:r>
        <w:t>, 2018)</w:t>
      </w:r>
    </w:p>
    <w:p w14:paraId="48C34BA8" w14:textId="77777777" w:rsidR="00A74B34" w:rsidRPr="00A74B34" w:rsidRDefault="00A74B34" w:rsidP="0079540E">
      <w:pPr>
        <w:jc w:val="both"/>
        <w:rPr>
          <w:rStyle w:val="Ttulospreliminares2Car"/>
          <w:b w:val="0"/>
          <w:sz w:val="22"/>
        </w:rPr>
      </w:pPr>
    </w:p>
    <w:p w14:paraId="15A7F126" w14:textId="1FBD30AB" w:rsidR="000D121D" w:rsidRDefault="004D6123" w:rsidP="000D121D">
      <w:pPr>
        <w:rPr>
          <w:rStyle w:val="Ttulospreliminares2Car"/>
          <w:lang w:val="es-ES"/>
        </w:rPr>
      </w:pPr>
      <w:r>
        <w:rPr>
          <w:rStyle w:val="Ttulospreliminares2Car"/>
          <w:lang w:val="es-ES"/>
        </w:rPr>
        <w:br w:type="page"/>
      </w:r>
    </w:p>
    <w:p w14:paraId="57F138F2" w14:textId="005DCD0C" w:rsidR="004D6123" w:rsidRPr="004D6123" w:rsidRDefault="004D6123" w:rsidP="00A74593">
      <w:pPr>
        <w:pStyle w:val="Ttulo1"/>
        <w:rPr>
          <w:rStyle w:val="Ttulospreliminares2Car"/>
          <w:b/>
        </w:rPr>
      </w:pPr>
      <w:r>
        <w:lastRenderedPageBreak/>
        <w:t xml:space="preserve"> Estado del Arte</w:t>
      </w:r>
    </w:p>
    <w:p w14:paraId="40D0533C" w14:textId="77777777" w:rsidR="004D6123" w:rsidRDefault="004D6123" w:rsidP="004D6123">
      <w:pPr>
        <w:rPr>
          <w:rStyle w:val="Ttulospreliminares2Car"/>
          <w:lang w:val="es-ES"/>
        </w:rPr>
      </w:pPr>
    </w:p>
    <w:p w14:paraId="0E6B6ED5" w14:textId="06C57073" w:rsidR="004D6123" w:rsidRPr="004D6123" w:rsidRDefault="004D6123" w:rsidP="004D6123">
      <w:pPr>
        <w:rPr>
          <w:rFonts w:eastAsia="Times New Roman" w:cs="Times New Roman"/>
          <w:szCs w:val="24"/>
          <w:lang w:eastAsia="es-ES"/>
        </w:rPr>
        <w:sectPr w:rsidR="004D6123" w:rsidRPr="004D6123" w:rsidSect="000B09FE">
          <w:headerReference w:type="even" r:id="rId34"/>
          <w:headerReference w:type="default" r:id="rId35"/>
          <w:headerReference w:type="first" r:id="rId36"/>
          <w:footerReference w:type="first" r:id="rId37"/>
          <w:type w:val="oddPage"/>
          <w:pgSz w:w="12240" w:h="15840" w:code="1"/>
          <w:pgMar w:top="1440" w:right="1440" w:bottom="1440" w:left="2041" w:header="709" w:footer="709" w:gutter="0"/>
          <w:cols w:space="708"/>
          <w:titlePg/>
          <w:docGrid w:linePitch="360"/>
        </w:sectPr>
      </w:pPr>
      <w:r w:rsidRPr="004D6123">
        <w:rPr>
          <w:rFonts w:eastAsia="Times New Roman" w:cs="Times New Roman"/>
          <w:szCs w:val="24"/>
          <w:lang w:eastAsia="es-ES"/>
        </w:rPr>
        <w:t>Investigación y trabajos similares al que se está proponiendo</w:t>
      </w:r>
    </w:p>
    <w:bookmarkEnd w:id="36"/>
    <w:bookmarkEnd w:id="37"/>
    <w:bookmarkEnd w:id="38"/>
    <w:bookmarkEnd w:id="39"/>
    <w:bookmarkEnd w:id="40"/>
    <w:bookmarkEnd w:id="41"/>
    <w:bookmarkEnd w:id="42"/>
    <w:p w14:paraId="19276016" w14:textId="235EB567" w:rsidR="008338F6" w:rsidRDefault="00B24E86" w:rsidP="00A74593">
      <w:pPr>
        <w:pStyle w:val="Ttulo1"/>
      </w:pPr>
      <w:r>
        <w:lastRenderedPageBreak/>
        <w:t xml:space="preserve"> Dispositivos de </w:t>
      </w:r>
      <w:r w:rsidR="003A57F9">
        <w:t>Medición</w:t>
      </w:r>
      <w:r>
        <w:t xml:space="preserve"> </w:t>
      </w:r>
    </w:p>
    <w:p w14:paraId="14B160B2" w14:textId="3FE9B93E"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Uno de los elementos principales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con lo cual se puede hacer una administración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4E7848EF" w14:textId="7A2CAF75" w:rsidR="0025574D" w:rsidRDefault="001370CF" w:rsidP="000A4BB3">
      <w:pPr>
        <w:spacing w:line="240" w:lineRule="auto"/>
        <w:jc w:val="center"/>
        <w:rPr>
          <w:lang w:val="es-ES" w:eastAsia="es-ES"/>
        </w:rP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1F5424A0" w14:textId="60BDB3D7" w:rsidR="001370CF" w:rsidRDefault="001370CF" w:rsidP="000A4BB3">
      <w:pPr>
        <w:spacing w:line="240" w:lineRule="auto"/>
        <w:jc w:val="center"/>
        <w:rPr>
          <w:lang w:val="es-ES" w:eastAsia="es-ES"/>
        </w:rPr>
      </w:pPr>
      <w:r w:rsidRPr="001370CF">
        <w:rPr>
          <w:b/>
          <w:lang w:val="es-ES" w:eastAsia="es-ES"/>
        </w:rPr>
        <w:t xml:space="preserve">Figura </w:t>
      </w:r>
      <w:r w:rsidR="006F0FEE">
        <w:rPr>
          <w:b/>
          <w:lang w:val="es-ES" w:eastAsia="es-ES"/>
        </w:rPr>
        <w:t>4</w:t>
      </w:r>
      <w:r w:rsidRPr="001370CF">
        <w:rPr>
          <w:b/>
          <w:lang w:val="es-ES" w:eastAsia="es-ES"/>
        </w:rPr>
        <w:t>-1:</w:t>
      </w:r>
      <w:r>
        <w:rPr>
          <w:lang w:val="es-ES" w:eastAsia="es-ES"/>
        </w:rPr>
        <w:t xml:space="preserve"> diagrama de bloques arquitectura del dispositivo de medición.</w:t>
      </w:r>
    </w:p>
    <w:p w14:paraId="04745AA4" w14:textId="732135D6"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w:t>
      </w:r>
      <w:r w:rsidR="00E672B9">
        <w:rPr>
          <w:lang w:val="es-ES" w:eastAsia="es-ES"/>
        </w:rPr>
        <w:t xml:space="preserve">determinar la </w:t>
      </w:r>
      <w:r>
        <w:rPr>
          <w:lang w:val="es-ES" w:eastAsia="es-ES"/>
        </w:rPr>
        <w:t>ubicación</w:t>
      </w:r>
      <w:r w:rsidR="00E672B9">
        <w:rPr>
          <w:lang w:val="es-ES" w:eastAsia="es-ES"/>
        </w:rPr>
        <w:t xml:space="preserve"> del dispositivo</w:t>
      </w:r>
      <w:r>
        <w:rPr>
          <w:lang w:val="es-ES" w:eastAsia="es-ES"/>
        </w:rPr>
        <w:t xml:space="preserve"> sobre la superficie terrestre usando como referencia un sistema de coordenadas, </w:t>
      </w:r>
      <w:r w:rsidR="00E672B9">
        <w:rPr>
          <w:lang w:val="es-ES" w:eastAsia="es-ES"/>
        </w:rPr>
        <w:t>aunque</w:t>
      </w:r>
      <w:r>
        <w:rPr>
          <w:lang w:val="es-ES" w:eastAsia="es-ES"/>
        </w:rPr>
        <w:t xml:space="preserve"> dado que los contenedores tienden a permanecer en el mismo lugar, no se requiere actualización constante de su ubicación, </w:t>
      </w:r>
      <w:r w:rsidR="00E672B9">
        <w:rPr>
          <w:lang w:val="es-ES" w:eastAsia="es-ES"/>
        </w:rPr>
        <w:t xml:space="preserve">y gracias a que </w:t>
      </w:r>
      <w:r>
        <w:rPr>
          <w:lang w:val="es-ES" w:eastAsia="es-ES"/>
        </w:rPr>
        <w:t xml:space="preserve"> la base de datos que gestiona la </w:t>
      </w:r>
      <w:r w:rsidR="0025574D">
        <w:rPr>
          <w:lang w:val="es-ES" w:eastAsia="es-ES"/>
        </w:rPr>
        <w:t>información</w:t>
      </w:r>
      <w:r>
        <w:rPr>
          <w:lang w:val="es-ES" w:eastAsia="es-ES"/>
        </w:rPr>
        <w:t xml:space="preserve"> del sistema fue dise</w:t>
      </w:r>
      <w:r w:rsidR="00E672B9">
        <w:rPr>
          <w:lang w:val="es-ES" w:eastAsia="es-ES"/>
        </w:rPr>
        <w:t xml:space="preserve">ñada con un componente espacial, es suficiente </w:t>
      </w:r>
      <w:r>
        <w:rPr>
          <w:lang w:val="es-ES" w:eastAsia="es-ES"/>
        </w:rPr>
        <w:t xml:space="preserve">registrar la ubicación geográfica del contenedor en el momento que se instala el dispositivo de medición para disponen de una </w:t>
      </w:r>
      <w:proofErr w:type="spellStart"/>
      <w:r>
        <w:rPr>
          <w:lang w:val="es-ES" w:eastAsia="es-ES"/>
        </w:rPr>
        <w:t>georeferenciacion</w:t>
      </w:r>
      <w:proofErr w:type="spellEnd"/>
      <w:r>
        <w:rPr>
          <w:lang w:val="es-ES" w:eastAsia="es-ES"/>
        </w:rPr>
        <w:t xml:space="preserve"> de los contenedores, lo cual </w:t>
      </w:r>
      <w:r w:rsidR="0025574D">
        <w:rPr>
          <w:lang w:val="es-ES" w:eastAsia="es-ES"/>
        </w:rPr>
        <w:t>disminuye</w:t>
      </w:r>
      <w:r>
        <w:rPr>
          <w:lang w:val="es-ES" w:eastAsia="es-ES"/>
        </w:rPr>
        <w:t xml:space="preserve"> aproximadamente en un 33% el costo del nodo.</w:t>
      </w:r>
    </w:p>
    <w:p w14:paraId="41552D11" w14:textId="706F23AA"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 xml:space="preserve">algunas configuración </w:t>
      </w:r>
      <w:r w:rsidR="0025574D">
        <w:rPr>
          <w:lang w:val="es-ES" w:eastAsia="es-ES"/>
        </w:rPr>
        <w:t xml:space="preserve">de estos 4 componentes </w:t>
      </w:r>
      <w:r>
        <w:rPr>
          <w:lang w:val="es-ES" w:eastAsia="es-ES"/>
        </w:rPr>
        <w:t xml:space="preserve">y soluciones que existen en el mercado </w:t>
      </w:r>
      <w:r w:rsidR="0025574D">
        <w:rPr>
          <w:lang w:val="es-ES" w:eastAsia="es-ES"/>
        </w:rPr>
        <w:t>con el propósito de definir cuál</w:t>
      </w:r>
      <w:r>
        <w:rPr>
          <w:lang w:val="es-ES" w:eastAsia="es-ES"/>
        </w:rPr>
        <w:t xml:space="preserve"> de ellas es la que mejor se adapta a las condiciones</w:t>
      </w:r>
      <w:r w:rsidR="0025574D">
        <w:rPr>
          <w:lang w:val="es-ES" w:eastAsia="es-ES"/>
        </w:rPr>
        <w:t xml:space="preserve"> del sistema que se propone haciendo un balance entre costo, rendimiento y precisión</w:t>
      </w:r>
      <w:r w:rsidR="005A54F7">
        <w:rPr>
          <w:lang w:val="es-ES" w:eastAsia="es-ES"/>
        </w:rPr>
        <w:t>.</w:t>
      </w:r>
      <w:r w:rsidR="0025574D">
        <w:rPr>
          <w:lang w:val="es-ES" w:eastAsia="es-ES"/>
        </w:rPr>
        <w:t xml:space="preserve"> </w:t>
      </w: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7AE190A1" w14:textId="3C84B2B0" w:rsidR="00472BB9" w:rsidRDefault="00CF71D2" w:rsidP="00472BB9">
      <w:pPr>
        <w:pStyle w:val="Prrafodelista"/>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r w:rsidR="00472BB9">
        <w:br/>
      </w:r>
      <w:r w:rsidR="00472BB9" w:rsidRPr="00DF60DD">
        <w:rPr>
          <w:b/>
        </w:rPr>
        <w:t xml:space="preserve">Figura </w:t>
      </w:r>
      <w:r w:rsidR="006F0FEE">
        <w:rPr>
          <w:b/>
        </w:rPr>
        <w:t>4</w:t>
      </w:r>
      <w:r w:rsidR="00472BB9" w:rsidRPr="00DF60DD">
        <w:rPr>
          <w:b/>
        </w:rPr>
        <w:noBreakHyphen/>
      </w:r>
      <w:r w:rsidR="00511E7A">
        <w:rPr>
          <w:b/>
        </w:rPr>
        <w:t>2</w:t>
      </w:r>
      <w:r w:rsidR="00472BB9" w:rsidRPr="00DF60DD">
        <w:rPr>
          <w:b/>
        </w:rPr>
        <w:t>:</w:t>
      </w:r>
      <w:r w:rsidR="00472BB9">
        <w:rPr>
          <w:b/>
        </w:rPr>
        <w:tab/>
      </w:r>
      <w:r w:rsidR="00472BB9">
        <w:t xml:space="preserve">sensor de proximidad laser </w:t>
      </w:r>
      <w:r w:rsidR="00472BB9" w:rsidRPr="00D933F6">
        <w:rPr>
          <w:rFonts w:eastAsiaTheme="minorHAnsi"/>
        </w:rPr>
        <w:t>Gyvl53l0xv2</w:t>
      </w:r>
      <w:r w:rsidR="00472BB9">
        <w:t>.</w:t>
      </w:r>
    </w:p>
    <w:p w14:paraId="76E7B2DD" w14:textId="35683C64" w:rsidR="00D933F6" w:rsidRDefault="00D933F6" w:rsidP="000A4BB3">
      <w:pPr>
        <w:spacing w:line="240" w:lineRule="auto"/>
        <w:rPr>
          <w:lang w:val="es-ES" w:eastAsia="es-ES"/>
        </w:rPr>
      </w:pPr>
    </w:p>
    <w:p w14:paraId="5276722E" w14:textId="3BEEC4C3" w:rsidR="0020488C" w:rsidRDefault="00D933F6" w:rsidP="000A4BB3">
      <w:pPr>
        <w:spacing w:line="240" w:lineRule="auto"/>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5"/>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proofErr w:type="spellStart"/>
      <w:r w:rsidR="0020488C">
        <w:rPr>
          <w:lang w:val="es-ES" w:eastAsia="es-ES"/>
        </w:rPr>
        <w:t>reflectancia</w:t>
      </w:r>
      <w:proofErr w:type="spellEnd"/>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302BF5F9" w14:textId="79DF1FD5" w:rsidR="00F85400" w:rsidRDefault="00F85400" w:rsidP="000A4BB3">
      <w:pPr>
        <w:spacing w:line="240" w:lineRule="auto"/>
        <w:jc w:val="center"/>
        <w:rPr>
          <w:lang w:val="es-ES" w:eastAsia="es-ES"/>
        </w:rP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2E85EC16" w14:textId="29CC2196" w:rsidR="00472BB9" w:rsidRPr="00472BB9" w:rsidRDefault="00472BB9" w:rsidP="006F0FEE">
      <w:pPr>
        <w:spacing w:line="240" w:lineRule="auto"/>
        <w:ind w:left="708" w:hanging="708"/>
        <w:jc w:val="center"/>
        <w:rPr>
          <w:b/>
          <w:lang w:val="es-ES" w:eastAsia="es-ES"/>
        </w:rPr>
      </w:pPr>
      <w:r w:rsidRPr="00DF60DD">
        <w:rPr>
          <w:b/>
        </w:rPr>
        <w:t xml:space="preserve">Figura </w:t>
      </w:r>
      <w:r w:rsidR="006F0FEE">
        <w:rPr>
          <w:b/>
        </w:rPr>
        <w:t>4</w:t>
      </w:r>
      <w:r w:rsidRPr="00DF60DD">
        <w:rPr>
          <w:b/>
        </w:rPr>
        <w:noBreakHyphen/>
      </w:r>
      <w:r w:rsidR="00511E7A">
        <w:rPr>
          <w:b/>
        </w:rPr>
        <w:t>3</w:t>
      </w:r>
      <w:r w:rsidRPr="00DF60DD">
        <w:rPr>
          <w:b/>
        </w:rPr>
        <w:t>:</w:t>
      </w:r>
      <w:r>
        <w:rPr>
          <w:b/>
        </w:rPr>
        <w:tab/>
      </w:r>
      <w:r>
        <w:t xml:space="preserve">sensor de proximidad infrarrojo </w:t>
      </w:r>
      <w:r w:rsidRPr="00472BB9">
        <w:t>FC-51.</w:t>
      </w:r>
    </w:p>
    <w:p w14:paraId="072DE41C" w14:textId="78FA50BA" w:rsidR="0020488C" w:rsidRPr="00D933F6" w:rsidRDefault="0020488C" w:rsidP="000A4BB3">
      <w:pPr>
        <w:spacing w:line="240" w:lineRule="auto"/>
        <w:rPr>
          <w:lang w:val="es-ES" w:eastAsia="es-ES"/>
        </w:rPr>
      </w:pPr>
      <w:r>
        <w:rPr>
          <w:lang w:val="es-ES" w:eastAsia="es-ES"/>
        </w:rPr>
        <w:t xml:space="preserve">Este sensor usa una señal de luz </w:t>
      </w:r>
      <w:r w:rsidR="00F85400">
        <w:rPr>
          <w:lang w:val="es-ES" w:eastAsia="es-ES"/>
        </w:rPr>
        <w:t>infrarrojo</w:t>
      </w:r>
      <w:r>
        <w:rPr>
          <w:lang w:val="es-ES" w:eastAsia="es-ES"/>
        </w:rPr>
        <w:t xml:space="preserve"> para reflejar el objeto, el sensor consta de un bombillo </w:t>
      </w:r>
      <w:proofErr w:type="spellStart"/>
      <w:r>
        <w:rPr>
          <w:lang w:val="es-ES" w:eastAsia="es-ES"/>
        </w:rPr>
        <w:t>led</w:t>
      </w:r>
      <w:proofErr w:type="spellEnd"/>
      <w:r>
        <w:rPr>
          <w:lang w:val="es-ES" w:eastAsia="es-ES"/>
        </w:rPr>
        <w:t xml:space="preserve">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otros sensores cuyo costo 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7311F3A7" w14:textId="614094D6" w:rsidR="00472BB9" w:rsidRDefault="00472BB9" w:rsidP="000A4BB3">
      <w:pPr>
        <w:spacing w:line="240" w:lineRule="auto"/>
        <w:jc w:val="center"/>
        <w:rPr>
          <w:b/>
          <w:lang w:val="es-ES" w:eastAsia="es-ES"/>
        </w:rP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4BB7235C" w14:textId="563E6743" w:rsidR="00472BB9" w:rsidRPr="00472BB9" w:rsidRDefault="00472BB9" w:rsidP="000A4BB3">
      <w:pPr>
        <w:spacing w:line="240" w:lineRule="auto"/>
        <w:jc w:val="center"/>
        <w:rPr>
          <w:b/>
          <w:lang w:val="es-ES" w:eastAsia="es-ES"/>
        </w:rPr>
      </w:pPr>
      <w:r w:rsidRPr="00DF60DD">
        <w:rPr>
          <w:b/>
        </w:rPr>
        <w:t xml:space="preserve">Figura </w:t>
      </w:r>
      <w:r w:rsidR="006F0FEE">
        <w:rPr>
          <w:b/>
        </w:rPr>
        <w:t>4</w:t>
      </w:r>
      <w:r w:rsidRPr="00DF60DD">
        <w:rPr>
          <w:b/>
        </w:rPr>
        <w:noBreakHyphen/>
      </w:r>
      <w:r w:rsidR="00511E7A">
        <w:rPr>
          <w:b/>
        </w:rPr>
        <w:t>4</w:t>
      </w:r>
      <w:r w:rsidRPr="00DF60DD">
        <w:rPr>
          <w:b/>
        </w:rPr>
        <w:t>:</w:t>
      </w:r>
      <w:r>
        <w:rPr>
          <w:b/>
        </w:rPr>
        <w:tab/>
      </w:r>
      <w:r>
        <w:t>sensor de proximidad</w:t>
      </w:r>
      <w:r w:rsidRPr="00472BB9">
        <w:rPr>
          <w:b/>
        </w:rPr>
        <w:t xml:space="preserve"> </w:t>
      </w:r>
      <w:r>
        <w:t>por ultrasonido HC-SR04</w:t>
      </w:r>
      <w:r w:rsidRPr="00472BB9">
        <w:t>.</w:t>
      </w:r>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65F9B24" w:rsidR="00472BB9" w:rsidRPr="00472BB9"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oMath>
      </m:oMathPara>
    </w:p>
    <w:p w14:paraId="5CCF9782" w14:textId="66695C97" w:rsidR="00472BB9" w:rsidRDefault="00472BB9" w:rsidP="000A4BB3">
      <w:pPr>
        <w:spacing w:line="240" w:lineRule="auto"/>
        <w:jc w:val="both"/>
        <w:rPr>
          <w:lang w:val="es-ES" w:eastAsia="es-ES"/>
        </w:rPr>
      </w:pPr>
      <w:r>
        <w:rPr>
          <w:rFonts w:eastAsiaTheme="minorEastAsia"/>
          <w:lang w:val="es-ES" w:eastAsia="es-ES"/>
        </w:rPr>
        <w:t xml:space="preserve">Este dispositivo el sensor más común de este tipo tiene la referencia </w:t>
      </w:r>
      <w:r w:rsidRPr="00472BB9">
        <w:rPr>
          <w:rFonts w:eastAsiaTheme="minorEastAsia"/>
          <w:lang w:val="es-ES" w:eastAsia="es-ES"/>
        </w:rPr>
        <w:t>HC-SR04</w:t>
      </w:r>
      <w:r>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tiene existen varias librerías de código abierto que permiten que su configuración sea fácil.</w:t>
      </w:r>
    </w:p>
    <w:p w14:paraId="7DE7958D" w14:textId="48C42473"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proofErr w:type="spellStart"/>
            <w:r>
              <w:rPr>
                <w:rFonts w:cs="Arial"/>
                <w:lang w:val="en-US"/>
              </w:rPr>
              <w:t>Depende</w:t>
            </w:r>
            <w:proofErr w:type="spellEnd"/>
            <w:r>
              <w:rPr>
                <w:rFonts w:cs="Arial"/>
                <w:lang w:val="en-US"/>
              </w:rPr>
              <w:t xml:space="preserve"> del </w:t>
            </w:r>
            <w:proofErr w:type="spellStart"/>
            <w:r>
              <w:rPr>
                <w:rFonts w:cs="Arial"/>
                <w:lang w:val="en-US"/>
              </w:rPr>
              <w:t>costo</w:t>
            </w:r>
            <w:proofErr w:type="spellEnd"/>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77777777" w:rsidR="00E41BB1" w:rsidRDefault="00E41BB1" w:rsidP="00701ECC">
            <w:pPr>
              <w:rPr>
                <w:rFonts w:cs="Arial"/>
              </w:rPr>
            </w:pPr>
            <w:r>
              <w:rPr>
                <w:lang w:val="es-ES" w:eastAsia="es-ES"/>
              </w:rPr>
              <w:t>Rango está asociado a su valor comercial</w:t>
            </w:r>
            <w:r w:rsidRPr="00CC6314">
              <w:rPr>
                <w:rFonts w:cs="Arial"/>
              </w:rPr>
              <w:t xml:space="preserve"> el </w:t>
            </w:r>
            <w:proofErr w:type="spellStart"/>
            <w:proofErr w:type="gramStart"/>
            <w:r w:rsidRPr="00CC6314">
              <w:rPr>
                <w:rFonts w:cs="Arial"/>
              </w:rPr>
              <w:t>mas</w:t>
            </w:r>
            <w:proofErr w:type="spellEnd"/>
            <w:proofErr w:type="gramEnd"/>
            <w:r w:rsidRPr="00CC6314">
              <w:rPr>
                <w:rFonts w:cs="Arial"/>
              </w:rPr>
              <w:t xml:space="preserve">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701ECC">
            <w:pPr>
              <w:rPr>
                <w:rFonts w:cs="Arial"/>
              </w:rPr>
            </w:pPr>
            <w:r>
              <w:rPr>
                <w:rFonts w:eastAsiaTheme="minorEastAsia"/>
                <w:lang w:val="es-ES" w:eastAsia="es-ES"/>
              </w:rPr>
              <w:t xml:space="preserve">$ 6.000 </w:t>
            </w:r>
          </w:p>
        </w:tc>
      </w:tr>
    </w:tbl>
    <w:p w14:paraId="4200957C" w14:textId="77777777" w:rsidR="00E41BB1" w:rsidRDefault="00E41BB1" w:rsidP="009C72F1">
      <w:pPr>
        <w:spacing w:line="360" w:lineRule="auto"/>
        <w:jc w:val="both"/>
        <w:rPr>
          <w:lang w:val="es-ES" w:eastAsia="es-ES"/>
        </w:rPr>
      </w:pPr>
    </w:p>
    <w:p w14:paraId="06BD6039" w14:textId="669DB210" w:rsidR="00E41BB1" w:rsidRPr="00472BB9" w:rsidRDefault="00E41BB1" w:rsidP="00E41BB1">
      <w:pPr>
        <w:spacing w:line="360" w:lineRule="auto"/>
        <w:jc w:val="center"/>
        <w:rPr>
          <w:b/>
          <w:lang w:val="es-ES" w:eastAsia="es-ES"/>
        </w:rPr>
      </w:pPr>
      <w:r>
        <w:rPr>
          <w:b/>
        </w:rPr>
        <w:t>Tabla</w:t>
      </w:r>
      <w:r w:rsidRPr="00DF60DD">
        <w:rPr>
          <w:b/>
        </w:rPr>
        <w:t xml:space="preserve"> </w:t>
      </w:r>
      <w:r w:rsidR="006F0FEE">
        <w:rPr>
          <w:b/>
        </w:rPr>
        <w:t>4</w:t>
      </w:r>
      <w:r w:rsidRPr="00DF60DD">
        <w:rPr>
          <w:b/>
        </w:rPr>
        <w:noBreakHyphen/>
      </w:r>
      <w:r>
        <w:rPr>
          <w:b/>
        </w:rPr>
        <w:t>1</w:t>
      </w:r>
      <w:r w:rsidRPr="00DF60DD">
        <w:rPr>
          <w:b/>
        </w:rPr>
        <w:t>:</w:t>
      </w:r>
      <w:r>
        <w:rPr>
          <w:b/>
        </w:rPr>
        <w:tab/>
      </w:r>
      <w:r>
        <w:t>comparación sensores de proximidad.</w:t>
      </w:r>
    </w:p>
    <w:p w14:paraId="7454EC33" w14:textId="77777777" w:rsidR="00472BB9" w:rsidRDefault="00472BB9" w:rsidP="009C72F1">
      <w:pPr>
        <w:spacing w:line="360" w:lineRule="auto"/>
        <w:jc w:val="both"/>
        <w:rPr>
          <w:lang w:val="es-ES" w:eastAsia="es-ES"/>
        </w:rPr>
      </w:pPr>
    </w:p>
    <w:p w14:paraId="3C31F617" w14:textId="77777777" w:rsidR="00D75B0B" w:rsidRDefault="00D75B0B" w:rsidP="009C72F1">
      <w:pPr>
        <w:spacing w:line="360" w:lineRule="auto"/>
        <w:jc w:val="both"/>
        <w:rPr>
          <w:lang w:val="es-ES" w:eastAsia="es-ES"/>
        </w:rPr>
      </w:pPr>
    </w:p>
    <w:p w14:paraId="63BA9A62" w14:textId="1B5A6A90" w:rsidR="00D75B0B" w:rsidRPr="003A2623" w:rsidRDefault="00D75B0B" w:rsidP="009C72F1">
      <w:pPr>
        <w:spacing w:line="360" w:lineRule="auto"/>
        <w:jc w:val="both"/>
        <w:rPr>
          <w:lang w:val="es-ES" w:eastAsia="es-ES"/>
        </w:rPr>
      </w:pPr>
      <w:r>
        <w:rPr>
          <w:lang w:val="es-ES" w:eastAsia="es-ES"/>
        </w:rPr>
        <w:lastRenderedPageBreak/>
        <w:t>Librerías usadas para la comunicación de los dispositivos con el servidor IOT</w:t>
      </w:r>
    </w:p>
    <w:p w14:paraId="42AF6376" w14:textId="531AC032" w:rsidR="007E3ABF" w:rsidRDefault="00D933F6" w:rsidP="00A8021E">
      <w:pPr>
        <w:pStyle w:val="Ttulo2"/>
        <w:rPr>
          <w:rStyle w:val="Textoennegrita"/>
          <w:bCs/>
          <w:sz w:val="32"/>
        </w:rPr>
      </w:pPr>
      <w:r>
        <w:rPr>
          <w:rStyle w:val="Textoennegrita"/>
          <w:bCs/>
          <w:sz w:val="32"/>
        </w:rPr>
        <w:t>Arduino</w:t>
      </w:r>
    </w:p>
    <w:p w14:paraId="17A37B00" w14:textId="08953B1B" w:rsidR="00AE118C" w:rsidRDefault="00AE118C" w:rsidP="00AE118C">
      <w:pPr>
        <w:jc w:val="center"/>
      </w:pPr>
      <w:r>
        <w:rPr>
          <w:noProof/>
          <w:lang w:eastAsia="es-CO"/>
        </w:rPr>
        <w:drawing>
          <wp:inline distT="0" distB="0" distL="0" distR="0" wp14:anchorId="3257D7D7" wp14:editId="25BA7B47">
            <wp:extent cx="2590800" cy="1457325"/>
            <wp:effectExtent l="0" t="0" r="0" b="9525"/>
            <wp:docPr id="16" name="Imagen 16" descr="Le logo Arduino appartient à une plateforme... | Arduino, Projets arduino,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e logo Arduino appartient à une plateforme... | Arduino, Projets arduino,  Logo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08007" cy="1467004"/>
                    </a:xfrm>
                    <a:prstGeom prst="rect">
                      <a:avLst/>
                    </a:prstGeom>
                    <a:noFill/>
                    <a:ln>
                      <a:noFill/>
                    </a:ln>
                  </pic:spPr>
                </pic:pic>
              </a:graphicData>
            </a:graphic>
          </wp:inline>
        </w:drawing>
      </w:r>
    </w:p>
    <w:p w14:paraId="0D19DD50" w14:textId="7FA07933" w:rsidR="00511E7A" w:rsidRPr="00511E7A" w:rsidRDefault="00511E7A" w:rsidP="00511E7A">
      <w:pPr>
        <w:spacing w:line="240" w:lineRule="auto"/>
        <w:jc w:val="center"/>
        <w:rPr>
          <w:b/>
          <w:lang w:val="es-ES" w:eastAsia="es-ES"/>
        </w:rPr>
      </w:pPr>
      <w:r w:rsidRPr="00DF60DD">
        <w:rPr>
          <w:b/>
        </w:rPr>
        <w:t xml:space="preserve">Figura </w:t>
      </w:r>
      <w:r w:rsidR="006F0FEE">
        <w:rPr>
          <w:b/>
        </w:rPr>
        <w:t>4</w:t>
      </w:r>
      <w:r w:rsidRPr="00DF60DD">
        <w:rPr>
          <w:b/>
        </w:rPr>
        <w:noBreakHyphen/>
      </w:r>
      <w:r>
        <w:rPr>
          <w:b/>
        </w:rPr>
        <w:t>5</w:t>
      </w:r>
      <w:r w:rsidRPr="00DF60DD">
        <w:rPr>
          <w:b/>
        </w:rPr>
        <w:t>:</w:t>
      </w:r>
      <w:r>
        <w:rPr>
          <w:b/>
        </w:rPr>
        <w:tab/>
      </w:r>
      <w:r>
        <w:t>Logo Arduino</w:t>
      </w:r>
      <w:r w:rsidRPr="00472BB9">
        <w:t>.</w:t>
      </w:r>
    </w:p>
    <w:p w14:paraId="7BE1179D" w14:textId="0CA96AA3" w:rsidR="00D75B0B" w:rsidRDefault="00C7745A" w:rsidP="00C544A9">
      <w:pPr>
        <w:pStyle w:val="Prrafodelista"/>
        <w:spacing w:line="240" w:lineRule="auto"/>
      </w:pPr>
      <w:r>
        <w:t>la</w:t>
      </w:r>
      <w:r w:rsidR="006E6BCC">
        <w:t xml:space="preserve"> definición </w:t>
      </w:r>
      <w:r>
        <w:t>oficial en</w:t>
      </w:r>
      <w:r w:rsidR="006E6BCC">
        <w:t xml:space="preserve"> la </w:t>
      </w:r>
      <w:r>
        <w:t>página Web de</w:t>
      </w:r>
      <w:r w:rsidR="006E6BCC">
        <w:t xml:space="preserve"> Arduino </w:t>
      </w:r>
      <w:r>
        <w:t>lo define como: u</w:t>
      </w:r>
      <w:r w:rsidR="006E6BCC">
        <w:t>na plataforma electrónica de código abierto</w:t>
      </w:r>
      <w:r w:rsidR="00C544A9">
        <w:t>,</w:t>
      </w:r>
      <w:r w:rsidR="006E6BCC">
        <w:t xml:space="preserve"> que tiene la capacidad de </w:t>
      </w:r>
      <w:r w:rsidR="00B633F9">
        <w:t xml:space="preserve">interpretar </w:t>
      </w:r>
      <w:r>
        <w:t>estímulos</w:t>
      </w:r>
      <w:r w:rsidR="00B633F9">
        <w:t xml:space="preserve"> de entrada como </w:t>
      </w:r>
      <w:r>
        <w:t xml:space="preserve">la intensidad </w:t>
      </w:r>
      <w:r w:rsidR="00B633F9">
        <w:t xml:space="preserve">de luz por medio de un sensor, o la pulsación de un botón </w:t>
      </w:r>
      <w:r>
        <w:t>y a</w:t>
      </w:r>
      <w:r w:rsidR="00C544A9">
        <w:t xml:space="preserve"> </w:t>
      </w:r>
      <w:r>
        <w:t xml:space="preserve">partir de esos </w:t>
      </w:r>
      <w:r w:rsidR="00C544A9">
        <w:t>estímulos</w:t>
      </w:r>
      <w:r w:rsidR="00B633F9">
        <w:t xml:space="preserve"> desencadenar acciones </w:t>
      </w:r>
      <w:r>
        <w:t>por ejemplo</w:t>
      </w:r>
      <w:r w:rsidR="00B633F9">
        <w:t xml:space="preserve"> encender un motor o enviar un mensaje</w:t>
      </w:r>
      <w:r>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4F39D5E3"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 xml:space="preserve">de alto nivel y de un entorno de desarrollo llamado arduino </w:t>
      </w:r>
      <w:proofErr w:type="spellStart"/>
      <w:r w:rsidR="00774B35">
        <w:t>studio</w:t>
      </w:r>
      <w:proofErr w:type="spellEnd"/>
      <w:r w:rsidR="00C544A9">
        <w:t xml:space="preserve"> basado en </w:t>
      </w:r>
      <w:proofErr w:type="spellStart"/>
      <w:r w:rsidR="00C544A9">
        <w:t>Proce</w:t>
      </w:r>
      <w:r w:rsidR="009B6361">
        <w:t>s</w:t>
      </w:r>
      <w:r w:rsidR="00C544A9">
        <w:t>sing</w:t>
      </w:r>
      <w:proofErr w:type="spellEnd"/>
      <w:r w:rsidR="009B6361">
        <w:rPr>
          <w:rStyle w:val="Refdenotaalpie"/>
        </w:rPr>
        <w:footnoteReference w:id="6"/>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proofErr w:type="spellStart"/>
      <w:r w:rsidR="00CB3707">
        <w:rPr>
          <w:rFonts w:ascii="Times New Roman" w:hAnsi="Times New Roman"/>
          <w:sz w:val="24"/>
          <w:lang w:eastAsia="es-CO"/>
        </w:rPr>
        <w:t>Msv</w:t>
      </w:r>
      <w:proofErr w:type="spellEnd"/>
      <w:r w:rsidR="00CB3707">
        <w:rPr>
          <w:rFonts w:ascii="Times New Roman" w:hAnsi="Times New Roman"/>
          <w:sz w:val="24"/>
          <w:lang w:eastAsia="es-CO"/>
        </w:rPr>
        <w:t xml:space="preserve">,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w:t>
      </w:r>
      <w:proofErr w:type="spellStart"/>
      <w:r>
        <w:t>unix</w:t>
      </w:r>
      <w:proofErr w:type="spellEnd"/>
      <w:r>
        <w:t>, Macintosh OSX y Windows.</w:t>
      </w:r>
    </w:p>
    <w:p w14:paraId="67DE010F" w14:textId="77777777" w:rsidR="008605B1" w:rsidRDefault="008605B1" w:rsidP="00C544A9">
      <w:pPr>
        <w:pStyle w:val="Prrafodelista"/>
        <w:spacing w:line="240" w:lineRule="auto"/>
      </w:pPr>
    </w:p>
    <w:p w14:paraId="4ADB8F3D" w14:textId="5EEE3FB9" w:rsidR="008605B1" w:rsidRDefault="008605B1" w:rsidP="00C544A9">
      <w:pPr>
        <w:pStyle w:val="Prrafodelista"/>
        <w:spacing w:line="240" w:lineRule="auto"/>
      </w:pPr>
      <w:r w:rsidRPr="00CE2CA0">
        <w:rPr>
          <w:b/>
        </w:rPr>
        <w:t>Entorno de desarrollo:</w:t>
      </w:r>
      <w:r>
        <w:t xml:space="preserve"> tiene un entorno de desarrollo muy sencillo, compuesto por una interfaz </w:t>
      </w:r>
      <w:proofErr w:type="spellStart"/>
      <w:r>
        <w:t>grafica</w:t>
      </w:r>
      <w:proofErr w:type="spellEnd"/>
      <w:r>
        <w:t xml:space="preserve"> en donde se puede escribir el código y controles para configurar la tarj</w:t>
      </w:r>
      <w:r w:rsidR="00CB3707">
        <w:t xml:space="preserve">eta </w:t>
      </w:r>
      <w:r w:rsidR="00CB3707">
        <w:lastRenderedPageBreak/>
        <w:t xml:space="preserve">sobre la que se </w:t>
      </w:r>
      <w:proofErr w:type="spellStart"/>
      <w:r w:rsidR="00CB3707">
        <w:t>esta</w:t>
      </w:r>
      <w:proofErr w:type="spellEnd"/>
      <w:r w:rsidR="00CB3707">
        <w:t xml:space="preserve"> desarrolla</w:t>
      </w:r>
      <w:r>
        <w:t xml:space="preserve">ndo, como acciones para compilar el código, cargarlo al </w:t>
      </w:r>
      <w:r w:rsidR="00F27D04">
        <w:t>micro controlador</w:t>
      </w:r>
      <w:r>
        <w:t xml:space="preserve"> y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5C98D3BA"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w:t>
      </w:r>
      <w:proofErr w:type="spellStart"/>
      <w:r>
        <w:t>creative</w:t>
      </w:r>
      <w:proofErr w:type="spellEnd"/>
      <w:r>
        <w:t xml:space="preserve"> </w:t>
      </w:r>
      <w:proofErr w:type="spellStart"/>
      <w:r>
        <w:t>commons</w:t>
      </w:r>
      <w:proofErr w:type="spellEnd"/>
      <w:r>
        <w:t xml:space="preserve">, para que los </w:t>
      </w:r>
      <w:r w:rsidR="00F27D04">
        <w:t xml:space="preserve">diseñadores de circuitos experimentados puedan hacer sus propias versiones del módulo extendiéndolas y mejorándolas, incluso usuarios sin muchas experiencia pueden revisar los planos de los circuitos y </w:t>
      </w:r>
      <w:proofErr w:type="spellStart"/>
      <w:r w:rsidR="00F27D04">
        <w:t>asi</w:t>
      </w:r>
      <w:proofErr w:type="spellEnd"/>
      <w:r w:rsidR="00F27D04">
        <w:t xml:space="preserve"> entender mejor cómo funcionan.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46B004A2"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w:t>
      </w:r>
      <w:proofErr w:type="spellStart"/>
      <w:r w:rsidR="00C27D03">
        <w:t>ATMega</w:t>
      </w:r>
      <w:proofErr w:type="spellEnd"/>
      <w:r w:rsidR="00C27D03">
        <w:t xml:space="preserve"> 328P tiene un </w:t>
      </w:r>
      <w:proofErr w:type="spellStart"/>
      <w:r w:rsidR="00C27D03">
        <w:t>conjutno</w:t>
      </w:r>
      <w:proofErr w:type="spellEnd"/>
      <w:r w:rsidR="00C27D03">
        <w:t xml:space="preserve"> de 14 pines de entrada o salida</w:t>
      </w:r>
      <w:r w:rsidR="00964077">
        <w:t xml:space="preserve"> digital</w:t>
      </w:r>
      <w:r w:rsidR="00C27D03">
        <w:t xml:space="preserve">, 6 pines de entrada análoga y un resonador cerámico de 16 </w:t>
      </w:r>
      <w:proofErr w:type="spellStart"/>
      <w:r w:rsidR="00C27D03">
        <w:t>Mhz</w:t>
      </w:r>
      <w:proofErr w:type="spellEnd"/>
      <w:r w:rsidR="00C27D03">
        <w:t xml:space="preserve">,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7"/>
      </w:r>
      <w:r w:rsidR="00C27D03">
        <w:t xml:space="preserve">, </w:t>
      </w:r>
      <w:r w:rsidR="00964077">
        <w:t>la tarjeta</w:t>
      </w:r>
      <w:r w:rsidR="00C27D03">
        <w:t xml:space="preserve"> se puede conectar al computador por medio</w:t>
      </w:r>
      <w:r w:rsidR="00964077">
        <w:t xml:space="preserve"> de un cable USB para empezar iniciar un prototipo</w:t>
      </w:r>
      <w:r w:rsidR="00C27D03">
        <w:t xml:space="preserve"> de forma rápida.</w:t>
      </w:r>
      <w:r w:rsidR="009B6361">
        <w:t xml:space="preserve"> </w:t>
      </w:r>
      <w:r w:rsidR="009B6361" w:rsidRPr="009B6361">
        <w:t>(</w:t>
      </w:r>
      <w:r w:rsidR="009B6361" w:rsidRPr="009B6361">
        <w:rPr>
          <w:iCs/>
        </w:rPr>
        <w:t>Arduino Uno Rev3,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44A9DE6" w:rsidR="00F66377" w:rsidRDefault="00534C06" w:rsidP="00F27D04">
      <w:pPr>
        <w:pStyle w:val="Prrafodelista"/>
        <w:spacing w:line="240" w:lineRule="auto"/>
      </w:pPr>
      <w:r>
        <w:t xml:space="preserve">La compañía </w:t>
      </w:r>
      <w:proofErr w:type="spellStart"/>
      <w:r w:rsidR="00FE65D7">
        <w:t>S</w:t>
      </w:r>
      <w:r>
        <w:t>emtech</w:t>
      </w:r>
      <w:proofErr w:type="spellEnd"/>
      <w:r>
        <w:t xml:space="preserve"> quien patento la tecnología de modulación </w:t>
      </w:r>
      <w:proofErr w:type="spellStart"/>
      <w:r>
        <w:t>LoRa</w:t>
      </w:r>
      <w:proofErr w:type="spellEnd"/>
      <w:r>
        <w:t xml:space="preserve">, desarrollo un </w:t>
      </w:r>
      <w:r w:rsidR="00757A02">
        <w:t>módulo</w:t>
      </w:r>
      <w:r>
        <w:t xml:space="preserve"> electrónico que recibe la señal en bits y la modula en una de las frecuencias </w:t>
      </w:r>
      <w:r w:rsidR="00757A02">
        <w:t xml:space="preserve">de onda de la banda ISM predefinidas por </w:t>
      </w:r>
      <w:proofErr w:type="spellStart"/>
      <w:r w:rsidR="00757A02">
        <w:t>LoRa</w:t>
      </w:r>
      <w:proofErr w:type="spellEnd"/>
      <w:r w:rsidR="00757A02">
        <w:t>,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 la confiabilidad de la comunicación.</w:t>
      </w:r>
    </w:p>
    <w:p w14:paraId="0E23D308" w14:textId="77777777" w:rsidR="00757A02" w:rsidRDefault="00757A02" w:rsidP="00F27D04">
      <w:pPr>
        <w:pStyle w:val="Prrafodelista"/>
        <w:spacing w:line="240" w:lineRule="auto"/>
      </w:pPr>
    </w:p>
    <w:p w14:paraId="0F639208" w14:textId="218965E4" w:rsidR="00757A02" w:rsidRDefault="00757A02" w:rsidP="00F27D04">
      <w:pPr>
        <w:pStyle w:val="Prrafodelista"/>
        <w:spacing w:line="240" w:lineRule="auto"/>
      </w:pPr>
      <w:r>
        <w:t xml:space="preserve">Estos </w:t>
      </w:r>
      <w:r w:rsidR="00FE65D7">
        <w:t>módulos ofrecen alta flexibilidad e</w:t>
      </w:r>
      <w:r>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4F92911E" w14:textId="7C651AE6" w:rsidR="00FE65D7" w:rsidRDefault="00001601" w:rsidP="00FE65D7">
      <w:pPr>
        <w:pStyle w:val="Prrafodelista"/>
        <w:spacing w:line="240" w:lineRule="auto"/>
        <w:jc w:val="center"/>
      </w:pPr>
      <w:r>
        <w:rPr>
          <w:noProof/>
          <w:lang w:val="es-CO" w:eastAsia="es-CO"/>
        </w:rPr>
        <w:lastRenderedPageBreak/>
        <w:drawing>
          <wp:inline distT="0" distB="0" distL="0" distR="0" wp14:anchorId="55A5A2EA" wp14:editId="4C4E9E6C">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6C7CF855" w14:textId="74BF4A6C" w:rsidR="00001601" w:rsidRPr="00001601" w:rsidRDefault="00511E7A" w:rsidP="00FE65D7">
      <w:pPr>
        <w:pStyle w:val="Prrafodelista"/>
        <w:spacing w:line="240" w:lineRule="auto"/>
        <w:jc w:val="center"/>
      </w:pPr>
      <w:r>
        <w:rPr>
          <w:b/>
        </w:rPr>
        <w:t xml:space="preserve">Figura </w:t>
      </w:r>
      <w:r w:rsidR="006F0FEE">
        <w:rPr>
          <w:b/>
        </w:rPr>
        <w:t>4</w:t>
      </w:r>
      <w:r w:rsidR="00001601" w:rsidRPr="00001601">
        <w:rPr>
          <w:b/>
        </w:rPr>
        <w:t>-</w:t>
      </w:r>
      <w:r>
        <w:rPr>
          <w:b/>
        </w:rPr>
        <w:t>6</w:t>
      </w:r>
      <w:proofErr w:type="gramStart"/>
      <w:r w:rsidR="00001601" w:rsidRPr="00001601">
        <w:rPr>
          <w:b/>
        </w:rPr>
        <w:t>:</w:t>
      </w:r>
      <w:r w:rsidR="00001601">
        <w:rPr>
          <w:b/>
        </w:rPr>
        <w:t xml:space="preserve"> </w:t>
      </w:r>
      <w:r w:rsidR="00001601">
        <w:t xml:space="preserve"> módulo</w:t>
      </w:r>
      <w:proofErr w:type="gramEnd"/>
      <w:r w:rsidR="00001601">
        <w:t xml:space="preserve"> de transmisión SX1276</w:t>
      </w:r>
    </w:p>
    <w:p w14:paraId="46DBEE42" w14:textId="77777777" w:rsidR="00FE65D7" w:rsidRDefault="00FE65D7" w:rsidP="00F27D04">
      <w:pPr>
        <w:pStyle w:val="Prrafodelista"/>
        <w:spacing w:line="240" w:lineRule="auto"/>
      </w:pPr>
    </w:p>
    <w:p w14:paraId="7E5022F4" w14:textId="36284B11"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w:t>
      </w:r>
      <w:proofErr w:type="spellStart"/>
      <w:r>
        <w:t>modulo</w:t>
      </w:r>
      <w:proofErr w:type="spellEnd"/>
      <w:r>
        <w:t xml:space="preserve"> dispone de 14 pines </w:t>
      </w:r>
      <w:r w:rsidR="00491D98">
        <w:t xml:space="preserve">dentro de los cuales se destacan los pines GND 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8"/>
      </w:r>
      <w:r w:rsidR="009E165F">
        <w:t xml:space="preserve">: SCK reloj serial, MOSI salida del </w:t>
      </w:r>
      <w:proofErr w:type="spellStart"/>
      <w:r w:rsidR="009E165F">
        <w:t>mestro</w:t>
      </w:r>
      <w:proofErr w:type="spellEnd"/>
      <w:r w:rsidR="009E165F">
        <w:t xml:space="preserve"> entrada del esclavo, MISO entrada del maestro salida del esclavo, NSS selección del esclavo, el pin de reinicio </w:t>
      </w:r>
      <w:proofErr w:type="spellStart"/>
      <w:r w:rsidR="009E165F">
        <w:t>Reset</w:t>
      </w:r>
      <w:proofErr w:type="spellEnd"/>
      <w:r w:rsidR="009E165F">
        <w:t xml:space="preserve"> y los pines de entrada digital DI0, DI1, DI2, demás dispone de un espacio para la conexión de una antena.</w:t>
      </w:r>
      <w:r w:rsidR="00001601">
        <w:t xml:space="preserve"> Lo particular en este </w:t>
      </w:r>
      <w:proofErr w:type="spellStart"/>
      <w:r w:rsidR="00001601">
        <w:t>modulo</w:t>
      </w:r>
      <w:proofErr w:type="spellEnd"/>
      <w:r w:rsidR="00001601">
        <w:t xml:space="preserve"> es que las </w:t>
      </w:r>
      <w:proofErr w:type="spellStart"/>
      <w:r w:rsidR="00001601">
        <w:t>resitencias</w:t>
      </w:r>
      <w:proofErr w:type="spellEnd"/>
      <w:r w:rsidR="00001601">
        <w:t xml:space="preserve">, los diodos y los condensadores que la componen están calibrados para maximizar la señal en 915 </w:t>
      </w:r>
      <w:proofErr w:type="spellStart"/>
      <w:r w:rsidR="00001601">
        <w:t>Mhz</w:t>
      </w:r>
      <w:proofErr w:type="spellEnd"/>
      <w:r w:rsidR="00001601">
        <w:t>.</w:t>
      </w:r>
    </w:p>
    <w:p w14:paraId="7014275A" w14:textId="77777777" w:rsidR="009E165F" w:rsidRDefault="009E165F" w:rsidP="00F27D04">
      <w:pPr>
        <w:pStyle w:val="Prrafodelista"/>
        <w:spacing w:line="240" w:lineRule="auto"/>
      </w:pPr>
    </w:p>
    <w:p w14:paraId="58D196F6" w14:textId="4FB0A1BC" w:rsidR="009E165F" w:rsidRDefault="009E165F" w:rsidP="00F27D04">
      <w:pPr>
        <w:pStyle w:val="Prrafodelista"/>
        <w:spacing w:line="240" w:lineRule="auto"/>
      </w:pPr>
      <w:r>
        <w:t xml:space="preserve">El modulo es muy pequeño mide 2cm X 2,7 cm, la distancia entre sus pines en muy poca y no se ajusta a una regleta de pines estándar lo que no solo dificulta se soldadura, sino también su montaje en instrumentos genéricos como la protoboard W-102 de manera que para poder ensamblarla se requiere de adaptarla a una </w:t>
      </w:r>
      <w:proofErr w:type="spellStart"/>
      <w:r>
        <w:t>baquela</w:t>
      </w:r>
      <w:proofErr w:type="spellEnd"/>
      <w:r>
        <w:t xml:space="preserve"> </w:t>
      </w:r>
      <w:r w:rsidR="00001601">
        <w:t>universal.</w:t>
      </w:r>
    </w:p>
    <w:p w14:paraId="457817AB" w14:textId="46262A4B" w:rsidR="00120FA1" w:rsidRDefault="00120FA1" w:rsidP="00F27D04">
      <w:pPr>
        <w:pStyle w:val="Prrafodelista"/>
        <w:spacing w:line="240" w:lineRule="auto"/>
      </w:pPr>
      <w:r>
        <w:t xml:space="preserve">Para la ensamblar el primer circuito del dispositivo de </w:t>
      </w:r>
      <w:r w:rsidR="00ED2A9F">
        <w:t>transmisión</w:t>
      </w:r>
      <w:r>
        <w:t xml:space="preserve"> se usaron los 3 </w:t>
      </w:r>
      <w:r w:rsidR="00ED2A9F">
        <w:t>componentes</w:t>
      </w:r>
      <w:r>
        <w:t xml:space="preserve"> </w:t>
      </w:r>
      <w:r w:rsidR="00ED2A9F">
        <w:t>mencionados</w:t>
      </w:r>
      <w:r>
        <w:t xml:space="preserve"> en este </w:t>
      </w:r>
      <w:r w:rsidR="00ED2A9F">
        <w:t>capítulo</w:t>
      </w:r>
      <w:r>
        <w:t xml:space="preserve">: arduino uno, </w:t>
      </w:r>
      <w:r w:rsidR="00ED2A9F">
        <w:t>módulo</w:t>
      </w:r>
      <w:r>
        <w:t xml:space="preserve"> SX1276 y sensor HC-SR04</w:t>
      </w:r>
    </w:p>
    <w:p w14:paraId="59EC8EED" w14:textId="0191C080" w:rsidR="00FE65D7" w:rsidRDefault="00FE65D7" w:rsidP="000A4BB3">
      <w:pPr>
        <w:pStyle w:val="Prrafodelista"/>
        <w:spacing w:line="240" w:lineRule="auto"/>
        <w:jc w:val="center"/>
        <w:rPr>
          <w:b/>
        </w:rPr>
      </w:pPr>
    </w:p>
    <w:p w14:paraId="64052262" w14:textId="0B1744B1" w:rsidR="00ED2A9F" w:rsidRDefault="00ED2A9F" w:rsidP="00ED2A9F">
      <w:pPr>
        <w:pStyle w:val="Prrafodelista"/>
        <w:spacing w:line="240" w:lineRule="auto"/>
        <w:rPr>
          <w:b/>
        </w:rPr>
      </w:pPr>
      <w:r w:rsidRPr="00F66377">
        <w:rPr>
          <w:b/>
        </w:rPr>
        <w:t xml:space="preserve">Módulos de </w:t>
      </w:r>
      <w:r>
        <w:rPr>
          <w:b/>
        </w:rPr>
        <w:t>Geo localización:</w:t>
      </w:r>
    </w:p>
    <w:p w14:paraId="2EADFE65" w14:textId="77777777" w:rsidR="00ED2A9F" w:rsidRDefault="00ED2A9F" w:rsidP="00ED2A9F">
      <w:pPr>
        <w:pStyle w:val="Prrafodelista"/>
        <w:spacing w:line="240" w:lineRule="auto"/>
        <w:jc w:val="left"/>
        <w:rPr>
          <w:b/>
        </w:rPr>
      </w:pPr>
    </w:p>
    <w:p w14:paraId="41314E72" w14:textId="34EADB37" w:rsidR="00ED2A9F" w:rsidRDefault="00ED2A9F" w:rsidP="00ED2A9F">
      <w:pPr>
        <w:pStyle w:val="Prrafodelista"/>
        <w:spacing w:line="240" w:lineRule="auto"/>
        <w:jc w:val="center"/>
        <w:rPr>
          <w:b/>
        </w:rPr>
      </w:pPr>
      <w:r>
        <w:rPr>
          <w:b/>
          <w:noProof/>
          <w:lang w:val="es-CO" w:eastAsia="es-CO"/>
        </w:rPr>
        <w:lastRenderedPageBreak/>
        <w:drawing>
          <wp:inline distT="0" distB="0" distL="0" distR="0" wp14:anchorId="305FC3D7" wp14:editId="641EA63B">
            <wp:extent cx="3438525" cy="253767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447398" cy="2544228"/>
                    </a:xfrm>
                    <a:prstGeom prst="rect">
                      <a:avLst/>
                    </a:prstGeom>
                    <a:noFill/>
                    <a:ln>
                      <a:noFill/>
                    </a:ln>
                  </pic:spPr>
                </pic:pic>
              </a:graphicData>
            </a:graphic>
          </wp:inline>
        </w:drawing>
      </w:r>
    </w:p>
    <w:p w14:paraId="68C780CA" w14:textId="77777777" w:rsidR="00DD3481" w:rsidRDefault="00DD3481" w:rsidP="00ED2A9F">
      <w:pPr>
        <w:pStyle w:val="Prrafodelista"/>
        <w:spacing w:line="240" w:lineRule="auto"/>
        <w:jc w:val="center"/>
        <w:rPr>
          <w:b/>
        </w:rPr>
      </w:pPr>
    </w:p>
    <w:p w14:paraId="00C31D29" w14:textId="5AFC9CEC" w:rsidR="00ED2A9F" w:rsidRDefault="00ED2A9F" w:rsidP="00DD3481">
      <w:pPr>
        <w:pStyle w:val="Prrafodelista"/>
        <w:spacing w:line="240" w:lineRule="auto"/>
        <w:jc w:val="center"/>
      </w:pPr>
      <w:r w:rsidRPr="00001601">
        <w:rPr>
          <w:b/>
        </w:rPr>
        <w:t xml:space="preserve">Figura </w:t>
      </w:r>
      <w:r w:rsidR="006F0FEE">
        <w:rPr>
          <w:b/>
        </w:rPr>
        <w:t>4</w:t>
      </w:r>
      <w:r>
        <w:rPr>
          <w:b/>
        </w:rPr>
        <w:t>-</w:t>
      </w:r>
      <w:r w:rsidR="006F0FEE">
        <w:rPr>
          <w:b/>
        </w:rPr>
        <w:t>7</w:t>
      </w:r>
      <w:r w:rsidRPr="00001601">
        <w:rPr>
          <w:b/>
        </w:rPr>
        <w:t>:</w:t>
      </w:r>
      <w:r>
        <w:rPr>
          <w:b/>
        </w:rPr>
        <w:t xml:space="preserve"> </w:t>
      </w:r>
      <w:r w:rsidR="00DD3481">
        <w:t xml:space="preserve">Modulo de localización Neo 6M </w:t>
      </w:r>
      <w:proofErr w:type="spellStart"/>
      <w:r w:rsidR="00DD3481">
        <w:t>Ublox</w:t>
      </w:r>
      <w:proofErr w:type="spellEnd"/>
    </w:p>
    <w:p w14:paraId="5E5CE23E" w14:textId="77777777" w:rsidR="00DD3481" w:rsidRDefault="00DD3481" w:rsidP="00DD3481">
      <w:pPr>
        <w:pStyle w:val="Prrafodelista"/>
        <w:spacing w:line="240" w:lineRule="auto"/>
        <w:jc w:val="center"/>
      </w:pPr>
    </w:p>
    <w:p w14:paraId="2C6043AF" w14:textId="05A21F64" w:rsidR="00DD3481" w:rsidRDefault="00DD3481" w:rsidP="00096B72">
      <w:pPr>
        <w:pStyle w:val="Prrafodelista"/>
        <w:spacing w:line="240" w:lineRule="auto"/>
      </w:pPr>
      <w:r>
        <w:t xml:space="preserve">Este </w:t>
      </w:r>
      <w:r w:rsidR="00096B72">
        <w:t>módulo</w:t>
      </w:r>
      <w:r>
        <w:t xml:space="preserve"> utiliza tecnología </w:t>
      </w:r>
      <w:proofErr w:type="spellStart"/>
      <w:r>
        <w:t>Ublox</w:t>
      </w:r>
      <w:proofErr w:type="spellEnd"/>
      <w:r>
        <w:t xml:space="preserve"> de triangulación de señal satelital para detectar la ubicación espacial con una alto grado de precisión, dispone de una antena cerámica de 2,5 x 2,5 cm</w:t>
      </w:r>
      <w:r w:rsidR="00096B72">
        <w:t xml:space="preserve"> que genera alta ganancia</w:t>
      </w:r>
      <w:r>
        <w:t xml:space="preserve">, dicha antena se conecta al </w:t>
      </w:r>
      <w:r w:rsidR="00096B72">
        <w:t>módulo</w:t>
      </w:r>
      <w:r>
        <w:t xml:space="preserve"> por medio de un puerto UFL el dispone de 4 pines TX, RX, VCC, GND, y tiene un voltaje de operación de 3,3 V se usa con mayor frecuencia el </w:t>
      </w:r>
      <w:r w:rsidR="00096B72">
        <w:t>módulo</w:t>
      </w:r>
      <w:r>
        <w:t xml:space="preserve"> TX puesto que para conocer el posicionamiento solo se requiere la lectura </w:t>
      </w:r>
      <w:r w:rsidR="00096B72">
        <w:t xml:space="preserve">de las sentencias </w:t>
      </w:r>
      <w:r>
        <w:t>NMEA</w:t>
      </w:r>
      <w:r w:rsidR="00096B72">
        <w:rPr>
          <w:rStyle w:val="Refdenotaalpie"/>
        </w:rPr>
        <w:footnoteReference w:id="9"/>
      </w:r>
      <w:r w:rsidR="00096B72">
        <w:t xml:space="preserve"> que genera el Chip, las cuales tienen la siguiente estructura.</w:t>
      </w:r>
    </w:p>
    <w:p w14:paraId="77189892" w14:textId="77777777" w:rsidR="00096B72" w:rsidRDefault="00096B72" w:rsidP="00096B72">
      <w:pPr>
        <w:pStyle w:val="Prrafodelista"/>
        <w:spacing w:line="240" w:lineRule="auto"/>
      </w:pPr>
    </w:p>
    <w:p w14:paraId="10A60170" w14:textId="6845C922"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r w:rsidRPr="00096B72">
        <w:rPr>
          <w:rFonts w:eastAsiaTheme="minorHAnsi" w:cs="Arial"/>
          <w:b/>
          <w:bCs/>
          <w:color w:val="000000"/>
          <w:sz w:val="24"/>
          <w:bdr w:val="none" w:sz="0" w:space="0" w:color="auto" w:frame="1"/>
          <w:shd w:val="clear" w:color="auto" w:fill="FFFFFF"/>
          <w:lang w:val="es-CO" w:eastAsia="en-US"/>
        </w:rPr>
        <w:t>$GPRMC,044235.000,A,4322.0289,N,00824.5210,W,0.39,65.46,020615,,,A*44</w:t>
      </w:r>
    </w:p>
    <w:p w14:paraId="1B92BCF3" w14:textId="59FE5041"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p>
    <w:p w14:paraId="0C59A176" w14:textId="679F74A1" w:rsidR="00096B72" w:rsidRDefault="00096B72" w:rsidP="00096B72">
      <w:pPr>
        <w:pStyle w:val="Prrafodelista"/>
        <w:spacing w:line="240" w:lineRule="auto"/>
        <w:rPr>
          <w:rFonts w:eastAsiaTheme="minorHAnsi" w:cs="Arial"/>
          <w:bCs/>
          <w:color w:val="000000"/>
          <w:sz w:val="24"/>
          <w:bdr w:val="none" w:sz="0" w:space="0" w:color="auto" w:frame="1"/>
          <w:shd w:val="clear" w:color="auto" w:fill="FFFFFF"/>
          <w:lang w:val="es-CO" w:eastAsia="en-US"/>
        </w:rPr>
      </w:pPr>
      <w:r>
        <w:rPr>
          <w:rFonts w:eastAsiaTheme="minorHAnsi" w:cs="Arial"/>
          <w:bCs/>
          <w:color w:val="000000"/>
          <w:sz w:val="24"/>
          <w:bdr w:val="none" w:sz="0" w:space="0" w:color="auto" w:frame="1"/>
          <w:shd w:val="clear" w:color="auto" w:fill="FFFFFF"/>
          <w:lang w:val="es-CO" w:eastAsia="en-US"/>
        </w:rPr>
        <w:t xml:space="preserve">Que según el protocolo MNEA ya mencionado se pueden interpretar </w:t>
      </w:r>
      <w:proofErr w:type="spellStart"/>
      <w:r>
        <w:rPr>
          <w:rFonts w:eastAsiaTheme="minorHAnsi" w:cs="Arial"/>
          <w:bCs/>
          <w:color w:val="000000"/>
          <w:sz w:val="24"/>
          <w:bdr w:val="none" w:sz="0" w:space="0" w:color="auto" w:frame="1"/>
          <w:shd w:val="clear" w:color="auto" w:fill="FFFFFF"/>
          <w:lang w:val="es-CO" w:eastAsia="en-US"/>
        </w:rPr>
        <w:t>asi</w:t>
      </w:r>
      <w:proofErr w:type="spellEnd"/>
      <w:r>
        <w:rPr>
          <w:rFonts w:eastAsiaTheme="minorHAnsi" w:cs="Arial"/>
          <w:bCs/>
          <w:color w:val="000000"/>
          <w:sz w:val="24"/>
          <w:bdr w:val="none" w:sz="0" w:space="0" w:color="auto" w:frame="1"/>
          <w:shd w:val="clear" w:color="auto" w:fill="FFFFFF"/>
          <w:lang w:val="es-CO" w:eastAsia="en-US"/>
        </w:rPr>
        <w:t>:</w:t>
      </w:r>
    </w:p>
    <w:p w14:paraId="383F0053" w14:textId="77777777" w:rsidR="00096B72" w:rsidRDefault="00096B72" w:rsidP="00096B72">
      <w:pPr>
        <w:pStyle w:val="Prrafodelista"/>
        <w:spacing w:line="240" w:lineRule="auto"/>
        <w:rPr>
          <w:sz w:val="24"/>
        </w:rPr>
      </w:pPr>
    </w:p>
    <w:p w14:paraId="272B8062"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44235.000 </w:t>
      </w:r>
      <w:r w:rsidRPr="00096B72">
        <w:rPr>
          <w:rFonts w:eastAsiaTheme="minorHAnsi" w:cs="Arial"/>
          <w:color w:val="000000"/>
          <w:sz w:val="26"/>
          <w:szCs w:val="26"/>
          <w:shd w:val="clear" w:color="auto" w:fill="FFFFFF"/>
          <w:lang w:val="es-CO" w:eastAsia="en-US"/>
        </w:rPr>
        <w:t>representa la hora GMT (04:42:35)</w:t>
      </w:r>
    </w:p>
    <w:p w14:paraId="220CD72D"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A” </w:t>
      </w:r>
      <w:r w:rsidRPr="00096B72">
        <w:rPr>
          <w:rFonts w:eastAsiaTheme="minorHAnsi" w:cs="Arial"/>
          <w:color w:val="000000"/>
          <w:sz w:val="26"/>
          <w:szCs w:val="26"/>
          <w:shd w:val="clear" w:color="auto" w:fill="FFFFFF"/>
          <w:lang w:val="es-CO" w:eastAsia="en-US"/>
        </w:rPr>
        <w:t>es la indicación de que el dato de posición está fijado y es correcto. “V” sería no válido</w:t>
      </w:r>
    </w:p>
    <w:p w14:paraId="05DFFB66"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4322.0289 </w:t>
      </w:r>
      <w:r w:rsidRPr="00096B72">
        <w:rPr>
          <w:rFonts w:eastAsiaTheme="minorHAnsi" w:cs="Arial"/>
          <w:color w:val="000000"/>
          <w:sz w:val="26"/>
          <w:szCs w:val="26"/>
          <w:shd w:val="clear" w:color="auto" w:fill="FFFFFF"/>
          <w:lang w:val="es-CO" w:eastAsia="en-US"/>
        </w:rPr>
        <w:t>representa la longitud (43º 22.0289´)</w:t>
      </w:r>
    </w:p>
    <w:p w14:paraId="550D8047"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N </w:t>
      </w:r>
      <w:r w:rsidRPr="00096B72">
        <w:rPr>
          <w:rFonts w:eastAsiaTheme="minorHAnsi" w:cs="Arial"/>
          <w:color w:val="000000"/>
          <w:sz w:val="26"/>
          <w:szCs w:val="26"/>
          <w:shd w:val="clear" w:color="auto" w:fill="FFFFFF"/>
          <w:lang w:val="es-CO" w:eastAsia="en-US"/>
        </w:rPr>
        <w:t>representa el Norte</w:t>
      </w:r>
    </w:p>
    <w:p w14:paraId="1F34DE9C"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0824.5210 </w:t>
      </w:r>
      <w:r w:rsidRPr="00096B72">
        <w:rPr>
          <w:rFonts w:eastAsiaTheme="minorHAnsi" w:cs="Arial"/>
          <w:color w:val="000000"/>
          <w:sz w:val="26"/>
          <w:szCs w:val="26"/>
          <w:shd w:val="clear" w:color="auto" w:fill="FFFFFF"/>
          <w:lang w:val="es-CO" w:eastAsia="en-US"/>
        </w:rPr>
        <w:t>representa la latitud (8º 24.5210´)</w:t>
      </w:r>
    </w:p>
    <w:p w14:paraId="506AC35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W</w:t>
      </w:r>
      <w:r w:rsidRPr="00096B72">
        <w:rPr>
          <w:rFonts w:eastAsiaTheme="minorHAnsi" w:cs="Arial"/>
          <w:color w:val="000000"/>
          <w:sz w:val="26"/>
          <w:szCs w:val="26"/>
          <w:shd w:val="clear" w:color="auto" w:fill="FFFFFF"/>
          <w:lang w:val="es-CO" w:eastAsia="en-US"/>
        </w:rPr>
        <w:t> representa el Oeste</w:t>
      </w:r>
    </w:p>
    <w:p w14:paraId="35E90B8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39</w:t>
      </w:r>
      <w:r w:rsidRPr="00096B72">
        <w:rPr>
          <w:rFonts w:eastAsiaTheme="minorHAnsi" w:cs="Arial"/>
          <w:color w:val="000000"/>
          <w:sz w:val="26"/>
          <w:szCs w:val="26"/>
          <w:shd w:val="clear" w:color="auto" w:fill="FFFFFF"/>
          <w:lang w:val="es-CO" w:eastAsia="en-US"/>
        </w:rPr>
        <w:t> representa la velocidad en nudos</w:t>
      </w:r>
    </w:p>
    <w:p w14:paraId="5EF60C15"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65.46</w:t>
      </w:r>
      <w:r w:rsidRPr="00096B72">
        <w:rPr>
          <w:rFonts w:eastAsiaTheme="minorHAnsi" w:cs="Arial"/>
          <w:color w:val="000000"/>
          <w:sz w:val="26"/>
          <w:szCs w:val="26"/>
          <w:shd w:val="clear" w:color="auto" w:fill="FFFFFF"/>
          <w:lang w:val="es-CO" w:eastAsia="en-US"/>
        </w:rPr>
        <w:t> representa la orientación en grados</w:t>
      </w:r>
    </w:p>
    <w:p w14:paraId="6B4A1FF9" w14:textId="203A59E6"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20615</w:t>
      </w:r>
      <w:r w:rsidRPr="00096B72">
        <w:rPr>
          <w:rFonts w:eastAsiaTheme="minorHAnsi" w:cs="Arial"/>
          <w:color w:val="000000"/>
          <w:sz w:val="26"/>
          <w:szCs w:val="26"/>
          <w:shd w:val="clear" w:color="auto" w:fill="FFFFFF"/>
          <w:lang w:val="es-CO" w:eastAsia="en-US"/>
        </w:rPr>
        <w:t> representa la fecha (2 de Junio del 2015)</w:t>
      </w:r>
    </w:p>
    <w:p w14:paraId="223F8809" w14:textId="77777777" w:rsidR="00096B72" w:rsidRDefault="00096B72" w:rsidP="00096B72">
      <w:pPr>
        <w:spacing w:line="240" w:lineRule="auto"/>
        <w:rPr>
          <w:sz w:val="24"/>
        </w:rPr>
      </w:pPr>
    </w:p>
    <w:p w14:paraId="79977EFA" w14:textId="297615E4" w:rsidR="00096B72" w:rsidRPr="00096B72" w:rsidRDefault="00406C75" w:rsidP="00096B72">
      <w:pPr>
        <w:spacing w:line="240" w:lineRule="auto"/>
        <w:rPr>
          <w:sz w:val="24"/>
        </w:rPr>
      </w:pPr>
      <w:r>
        <w:rPr>
          <w:sz w:val="24"/>
        </w:rPr>
        <w:t>Información</w:t>
      </w:r>
      <w:r w:rsidR="00096B72">
        <w:rPr>
          <w:sz w:val="24"/>
        </w:rPr>
        <w:t xml:space="preserve"> tomada de </w:t>
      </w:r>
      <w:r>
        <w:rPr>
          <w:sz w:val="24"/>
        </w:rPr>
        <w:t>(</w:t>
      </w:r>
      <w:proofErr w:type="spellStart"/>
      <w:r w:rsidRPr="00096B72">
        <w:rPr>
          <w:sz w:val="24"/>
        </w:rPr>
        <w:t>Naylampmechatronics</w:t>
      </w:r>
      <w:proofErr w:type="spellEnd"/>
      <w:r w:rsidRPr="00406C75">
        <w:rPr>
          <w:sz w:val="24"/>
        </w:rPr>
        <w:t>, 2016</w:t>
      </w:r>
      <w:r>
        <w:rPr>
          <w:sz w:val="24"/>
        </w:rPr>
        <w:t>)</w:t>
      </w:r>
    </w:p>
    <w:p w14:paraId="7CBABE98" w14:textId="77777777" w:rsidR="00DD3481" w:rsidRDefault="00DD3481" w:rsidP="00096B72">
      <w:pPr>
        <w:pStyle w:val="Prrafodelista"/>
        <w:spacing w:line="240" w:lineRule="auto"/>
      </w:pPr>
    </w:p>
    <w:p w14:paraId="232EC2B5" w14:textId="46BEFED1" w:rsidR="00DD3481" w:rsidRPr="00DD3481" w:rsidRDefault="00DD3481" w:rsidP="00096B72">
      <w:pPr>
        <w:pStyle w:val="Prrafodelista"/>
        <w:spacing w:line="240" w:lineRule="auto"/>
      </w:pPr>
      <w:r>
        <w:t xml:space="preserve">El modulo dispone de un bombillo </w:t>
      </w:r>
      <w:proofErr w:type="spellStart"/>
      <w:r>
        <w:t>led</w:t>
      </w:r>
      <w:proofErr w:type="spellEnd"/>
      <w:r>
        <w:t xml:space="preserve">, el cual se mantiene apagado hasta que el modulo reconozca la localización, fecha y la hora, una vez encuentre esta </w:t>
      </w:r>
      <w:r w:rsidR="00096B72">
        <w:t>información</w:t>
      </w:r>
      <w:r>
        <w:t xml:space="preserve"> comenzara a prender y apagar de forma intermitente. </w:t>
      </w:r>
      <w:r w:rsidR="00406C75">
        <w:t>Su</w:t>
      </w:r>
      <w:r>
        <w:t xml:space="preserve"> velocidad de</w:t>
      </w:r>
      <w:r w:rsidR="00406C75">
        <w:t xml:space="preserve"> puerto serial es configurable </w:t>
      </w:r>
      <w:r>
        <w:t>desde los 4800 hasta los 115200 baudios pero se recomienda operarlo en 9600 baudios</w:t>
      </w:r>
      <w:r w:rsidR="00096B72">
        <w:t>.</w:t>
      </w:r>
    </w:p>
    <w:p w14:paraId="0553EF6E" w14:textId="500FDA24" w:rsidR="00D75B0B" w:rsidRDefault="00D75B0B" w:rsidP="000A4BB3">
      <w:pPr>
        <w:pStyle w:val="Ttulo3"/>
      </w:pPr>
      <w:r>
        <w:t xml:space="preserve">Conexión de los </w:t>
      </w:r>
      <w:r w:rsidR="00B51FD2">
        <w:t>componentes</w:t>
      </w:r>
      <w:r>
        <w:t xml:space="preserve"> físicos</w:t>
      </w:r>
    </w:p>
    <w:p w14:paraId="7590F1B6" w14:textId="6ACD734F" w:rsidR="00D75B0B" w:rsidRDefault="000A0375" w:rsidP="000A4BB3">
      <w:pPr>
        <w:spacing w:line="240" w:lineRule="auto"/>
        <w:jc w:val="center"/>
      </w:pPr>
      <w:r w:rsidRPr="000A0375">
        <w:rPr>
          <w:noProof/>
          <w:lang w:eastAsia="es-CO"/>
        </w:rPr>
        <w:drawing>
          <wp:inline distT="0" distB="0" distL="0" distR="0" wp14:anchorId="7E44DC4C" wp14:editId="75EDDD10">
            <wp:extent cx="5561965" cy="4804663"/>
            <wp:effectExtent l="0" t="0" r="635"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61965" cy="4804663"/>
                    </a:xfrm>
                    <a:prstGeom prst="rect">
                      <a:avLst/>
                    </a:prstGeom>
                    <a:noFill/>
                    <a:ln>
                      <a:noFill/>
                    </a:ln>
                  </pic:spPr>
                </pic:pic>
              </a:graphicData>
            </a:graphic>
          </wp:inline>
        </w:drawing>
      </w:r>
    </w:p>
    <w:p w14:paraId="4C806FCC" w14:textId="7B07E565" w:rsidR="00120FA1" w:rsidRDefault="00120FA1" w:rsidP="000A4BB3">
      <w:pPr>
        <w:spacing w:line="240" w:lineRule="auto"/>
        <w:jc w:val="center"/>
      </w:pPr>
      <w:r w:rsidRPr="00120FA1">
        <w:rPr>
          <w:b/>
        </w:rPr>
        <w:t xml:space="preserve">Figura </w:t>
      </w:r>
      <w:r w:rsidR="006F0FEE">
        <w:rPr>
          <w:b/>
        </w:rPr>
        <w:t>4</w:t>
      </w:r>
      <w:r w:rsidRPr="00120FA1">
        <w:rPr>
          <w:b/>
        </w:rPr>
        <w:t>-</w:t>
      </w:r>
      <w:r w:rsidR="006F0FEE">
        <w:rPr>
          <w:b/>
        </w:rPr>
        <w:t>8</w:t>
      </w:r>
      <w:r w:rsidRPr="00120FA1">
        <w:rPr>
          <w:b/>
        </w:rPr>
        <w:t>:</w:t>
      </w:r>
      <w:r>
        <w:t xml:space="preserve"> esquema de cone</w:t>
      </w:r>
      <w:r w:rsidR="001126A6">
        <w:t>xión Arduino, SX1276 neo 6M y HC-SR04.</w:t>
      </w:r>
    </w:p>
    <w:p w14:paraId="1CCD4CA9" w14:textId="5DF4B1F9" w:rsidR="00120FA1" w:rsidRDefault="00120FA1" w:rsidP="000A4BB3">
      <w:pPr>
        <w:spacing w:line="240" w:lineRule="auto"/>
      </w:pPr>
      <w:r>
        <w:t xml:space="preserve">Para la conexión de los componentes del primer módulo de medición se </w:t>
      </w:r>
      <w:proofErr w:type="spellStart"/>
      <w:r>
        <w:t>uso</w:t>
      </w:r>
      <w:proofErr w:type="spellEnd"/>
      <w:r>
        <w:t xml:space="preserve"> la configuración que se muestra en la siguiente tabl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lastRenderedPageBreak/>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0A4BB3">
            <w:pPr>
              <w:rPr>
                <w:rFonts w:cs="Arial"/>
              </w:rPr>
            </w:pPr>
            <w:proofErr w:type="spellStart"/>
            <w:r>
              <w:rPr>
                <w:rFonts w:cs="Arial"/>
              </w:rPr>
              <w:t>Reset</w:t>
            </w:r>
            <w:proofErr w:type="spellEnd"/>
          </w:p>
        </w:tc>
      </w:tr>
    </w:tbl>
    <w:p w14:paraId="36E72EA1" w14:textId="7549AE1B" w:rsidR="00120FA1" w:rsidRDefault="00146752" w:rsidP="000A4BB3">
      <w:pPr>
        <w:spacing w:line="240" w:lineRule="auto"/>
        <w:jc w:val="center"/>
      </w:pPr>
      <w:r w:rsidRPr="008C2F34">
        <w:rPr>
          <w:b/>
        </w:rPr>
        <w:t>Tabla 2-1:</w:t>
      </w:r>
      <w:r>
        <w:t xml:space="preserve"> conexiones de arduino uno a SX1276</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32447896" w:rsidR="00146752" w:rsidRPr="00B24E86" w:rsidRDefault="000A0375" w:rsidP="000A4BB3">
            <w:pPr>
              <w:rPr>
                <w:rFonts w:cs="Arial"/>
                <w:i/>
              </w:rPr>
            </w:pPr>
            <w:r>
              <w:rPr>
                <w:rFonts w:cs="Arial"/>
                <w:i/>
              </w:rPr>
              <w:t>5</w:t>
            </w:r>
            <w:r w:rsidR="00146752">
              <w:rPr>
                <w:rFonts w:cs="Arial"/>
                <w:i/>
              </w:rPr>
              <w:t xml:space="preserve"> V</w:t>
            </w:r>
          </w:p>
        </w:tc>
        <w:tc>
          <w:tcPr>
            <w:tcW w:w="1134" w:type="dxa"/>
            <w:tcBorders>
              <w:top w:val="single" w:sz="4" w:space="0" w:color="auto"/>
            </w:tcBorders>
            <w:vAlign w:val="center"/>
          </w:tcPr>
          <w:p w14:paraId="772301A5" w14:textId="1811B0CD" w:rsidR="00146752" w:rsidRPr="006573E3" w:rsidRDefault="000A0375" w:rsidP="000A4BB3">
            <w:pPr>
              <w:rPr>
                <w:rFonts w:cs="Arial"/>
              </w:rPr>
            </w:pPr>
            <w:r>
              <w:rPr>
                <w:rFonts w:cs="Arial"/>
              </w:rPr>
              <w:t>5</w:t>
            </w:r>
            <w:r w:rsidR="00146752">
              <w:rPr>
                <w:rFonts w:cs="Arial"/>
              </w:rPr>
              <w:t xml:space="preserve">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0A4BB3">
            <w:pPr>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5DEDB200" w14:textId="77777777" w:rsidR="00E253BE" w:rsidRDefault="00E253BE" w:rsidP="000A4BB3">
      <w:pPr>
        <w:spacing w:line="240" w:lineRule="auto"/>
        <w:jc w:val="center"/>
        <w:rPr>
          <w:b/>
        </w:rPr>
      </w:pPr>
    </w:p>
    <w:p w14:paraId="441758B4" w14:textId="20B6F5AC" w:rsidR="00146752" w:rsidRDefault="00146752" w:rsidP="000A4BB3">
      <w:pPr>
        <w:spacing w:line="240" w:lineRule="auto"/>
        <w:jc w:val="center"/>
      </w:pPr>
      <w:r w:rsidRPr="008C2F34">
        <w:rPr>
          <w:b/>
        </w:rPr>
        <w:t>Tabla 2-2:</w:t>
      </w:r>
      <w:r>
        <w:t xml:space="preserve"> conexiones de arduino uno a HC-SR04</w:t>
      </w:r>
    </w:p>
    <w:p w14:paraId="5FD733DE" w14:textId="77777777" w:rsidR="00E253BE" w:rsidRDefault="00E253BE" w:rsidP="000A4BB3">
      <w:pPr>
        <w:spacing w:line="240" w:lineRule="auto"/>
        <w:jc w:val="center"/>
      </w:pP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A0375" w:rsidRPr="006573E3" w14:paraId="2E8F69DA" w14:textId="77777777" w:rsidTr="000C72B8">
        <w:trPr>
          <w:trHeight w:val="273"/>
          <w:tblHeader/>
        </w:trPr>
        <w:tc>
          <w:tcPr>
            <w:tcW w:w="1560" w:type="dxa"/>
            <w:tcBorders>
              <w:bottom w:val="single" w:sz="4" w:space="0" w:color="auto"/>
            </w:tcBorders>
            <w:vAlign w:val="center"/>
          </w:tcPr>
          <w:p w14:paraId="47E9A601" w14:textId="77777777" w:rsidR="000A0375" w:rsidRPr="006573E3" w:rsidRDefault="000A0375" w:rsidP="000C72B8">
            <w:pPr>
              <w:rPr>
                <w:rFonts w:cs="Arial"/>
                <w:b/>
              </w:rPr>
            </w:pPr>
            <w:r>
              <w:rPr>
                <w:rFonts w:cs="Arial"/>
                <w:b/>
              </w:rPr>
              <w:t>Arduino</w:t>
            </w:r>
          </w:p>
        </w:tc>
        <w:tc>
          <w:tcPr>
            <w:tcW w:w="1134" w:type="dxa"/>
            <w:tcBorders>
              <w:bottom w:val="single" w:sz="4" w:space="0" w:color="auto"/>
            </w:tcBorders>
            <w:vAlign w:val="center"/>
          </w:tcPr>
          <w:p w14:paraId="699259E4" w14:textId="117AA8B9" w:rsidR="000A0375" w:rsidRPr="006573E3" w:rsidRDefault="000A0375" w:rsidP="000C72B8">
            <w:pPr>
              <w:rPr>
                <w:rFonts w:cs="Arial"/>
                <w:b/>
              </w:rPr>
            </w:pPr>
            <w:r>
              <w:rPr>
                <w:rFonts w:cs="Arial"/>
                <w:b/>
              </w:rPr>
              <w:t>Neo-6M</w:t>
            </w:r>
          </w:p>
        </w:tc>
      </w:tr>
      <w:tr w:rsidR="000A0375" w:rsidRPr="006573E3" w14:paraId="715C3FBC" w14:textId="77777777" w:rsidTr="000C72B8">
        <w:trPr>
          <w:trHeight w:val="257"/>
        </w:trPr>
        <w:tc>
          <w:tcPr>
            <w:tcW w:w="1560" w:type="dxa"/>
            <w:tcBorders>
              <w:top w:val="single" w:sz="4" w:space="0" w:color="auto"/>
            </w:tcBorders>
            <w:vAlign w:val="center"/>
          </w:tcPr>
          <w:p w14:paraId="4EDCAADC" w14:textId="77777777" w:rsidR="000A0375" w:rsidRPr="00B24E86" w:rsidRDefault="000A0375" w:rsidP="000C72B8">
            <w:pPr>
              <w:rPr>
                <w:rFonts w:cs="Arial"/>
                <w:i/>
              </w:rPr>
            </w:pPr>
            <w:r>
              <w:rPr>
                <w:rFonts w:cs="Arial"/>
                <w:i/>
              </w:rPr>
              <w:t>3,3 V</w:t>
            </w:r>
          </w:p>
        </w:tc>
        <w:tc>
          <w:tcPr>
            <w:tcW w:w="1134" w:type="dxa"/>
            <w:tcBorders>
              <w:top w:val="single" w:sz="4" w:space="0" w:color="auto"/>
            </w:tcBorders>
            <w:vAlign w:val="center"/>
          </w:tcPr>
          <w:p w14:paraId="02938B86" w14:textId="77777777" w:rsidR="000A0375" w:rsidRPr="006573E3" w:rsidRDefault="000A0375" w:rsidP="000C72B8">
            <w:pPr>
              <w:rPr>
                <w:rFonts w:cs="Arial"/>
              </w:rPr>
            </w:pPr>
            <w:r>
              <w:rPr>
                <w:rFonts w:cs="Arial"/>
              </w:rPr>
              <w:t>3,3 V</w:t>
            </w:r>
          </w:p>
        </w:tc>
      </w:tr>
      <w:tr w:rsidR="000A0375" w:rsidRPr="006573E3" w14:paraId="677953AD" w14:textId="77777777" w:rsidTr="000C72B8">
        <w:trPr>
          <w:trHeight w:val="273"/>
        </w:trPr>
        <w:tc>
          <w:tcPr>
            <w:tcW w:w="1560" w:type="dxa"/>
            <w:vAlign w:val="center"/>
          </w:tcPr>
          <w:p w14:paraId="7B060801" w14:textId="77777777" w:rsidR="000A0375" w:rsidRPr="00B24E86" w:rsidRDefault="000A0375" w:rsidP="000C72B8">
            <w:pPr>
              <w:rPr>
                <w:rFonts w:cs="Arial"/>
                <w:i/>
              </w:rPr>
            </w:pPr>
            <w:r>
              <w:rPr>
                <w:rFonts w:cs="Arial"/>
                <w:i/>
              </w:rPr>
              <w:t>GND</w:t>
            </w:r>
          </w:p>
        </w:tc>
        <w:tc>
          <w:tcPr>
            <w:tcW w:w="1134" w:type="dxa"/>
            <w:vAlign w:val="center"/>
          </w:tcPr>
          <w:p w14:paraId="316E171C" w14:textId="77777777" w:rsidR="000A0375" w:rsidRPr="006573E3" w:rsidRDefault="000A0375" w:rsidP="000C72B8">
            <w:pPr>
              <w:rPr>
                <w:rFonts w:cs="Arial"/>
                <w:lang w:val="en-US"/>
              </w:rPr>
            </w:pPr>
            <w:r>
              <w:rPr>
                <w:rFonts w:cs="Arial"/>
                <w:lang w:val="en-US"/>
              </w:rPr>
              <w:t>GND</w:t>
            </w:r>
          </w:p>
        </w:tc>
      </w:tr>
      <w:tr w:rsidR="000A0375" w:rsidRPr="006573E3" w14:paraId="6C96C258" w14:textId="77777777" w:rsidTr="000C72B8">
        <w:trPr>
          <w:trHeight w:val="273"/>
        </w:trPr>
        <w:tc>
          <w:tcPr>
            <w:tcW w:w="1560" w:type="dxa"/>
            <w:vAlign w:val="center"/>
          </w:tcPr>
          <w:p w14:paraId="348C1121" w14:textId="7C57EDD5" w:rsidR="000A0375" w:rsidRPr="00B24E86" w:rsidRDefault="000A0375" w:rsidP="000C72B8">
            <w:pPr>
              <w:rPr>
                <w:rFonts w:cs="Arial"/>
                <w:i/>
              </w:rPr>
            </w:pPr>
            <w:r>
              <w:rPr>
                <w:rFonts w:cs="Arial"/>
                <w:i/>
              </w:rPr>
              <w:t>D11</w:t>
            </w:r>
          </w:p>
        </w:tc>
        <w:tc>
          <w:tcPr>
            <w:tcW w:w="1134" w:type="dxa"/>
            <w:vAlign w:val="center"/>
          </w:tcPr>
          <w:p w14:paraId="7C79ED6F" w14:textId="19ED9B7C" w:rsidR="000A0375" w:rsidRDefault="000A0375" w:rsidP="000C72B8">
            <w:pPr>
              <w:rPr>
                <w:rFonts w:cs="Arial"/>
                <w:lang w:val="en-US"/>
              </w:rPr>
            </w:pPr>
            <w:r>
              <w:rPr>
                <w:rFonts w:cs="Arial"/>
                <w:lang w:val="en-US"/>
              </w:rPr>
              <w:t>RX</w:t>
            </w:r>
          </w:p>
        </w:tc>
      </w:tr>
      <w:tr w:rsidR="000A0375" w:rsidRPr="006573E3" w14:paraId="2495936B" w14:textId="77777777" w:rsidTr="000C72B8">
        <w:trPr>
          <w:trHeight w:val="273"/>
        </w:trPr>
        <w:tc>
          <w:tcPr>
            <w:tcW w:w="1560" w:type="dxa"/>
            <w:vAlign w:val="center"/>
          </w:tcPr>
          <w:p w14:paraId="6EAA9018" w14:textId="0410919A" w:rsidR="000A0375" w:rsidRDefault="000A0375" w:rsidP="000C72B8">
            <w:pPr>
              <w:rPr>
                <w:rFonts w:cs="Arial"/>
                <w:i/>
              </w:rPr>
            </w:pPr>
            <w:r>
              <w:rPr>
                <w:rFonts w:cs="Arial"/>
                <w:i/>
              </w:rPr>
              <w:t>D12</w:t>
            </w:r>
          </w:p>
        </w:tc>
        <w:tc>
          <w:tcPr>
            <w:tcW w:w="1134" w:type="dxa"/>
            <w:vAlign w:val="center"/>
          </w:tcPr>
          <w:p w14:paraId="2066D8BD" w14:textId="41A1A06C" w:rsidR="000A0375" w:rsidRDefault="000A0375" w:rsidP="000C72B8">
            <w:pPr>
              <w:rPr>
                <w:rFonts w:cs="Arial"/>
                <w:lang w:val="en-US"/>
              </w:rPr>
            </w:pPr>
            <w:r>
              <w:rPr>
                <w:rFonts w:cs="Arial"/>
                <w:lang w:val="en-US"/>
              </w:rPr>
              <w:t>TX</w:t>
            </w:r>
          </w:p>
        </w:tc>
      </w:tr>
    </w:tbl>
    <w:p w14:paraId="157B40B5" w14:textId="77777777" w:rsidR="000A0375" w:rsidRDefault="000A0375" w:rsidP="000A4BB3">
      <w:pPr>
        <w:spacing w:line="240" w:lineRule="auto"/>
        <w:jc w:val="center"/>
      </w:pPr>
    </w:p>
    <w:p w14:paraId="194531A9" w14:textId="77777777" w:rsidR="000A0375" w:rsidRDefault="000A0375" w:rsidP="000A4BB3">
      <w:pPr>
        <w:spacing w:line="240" w:lineRule="auto"/>
      </w:pPr>
    </w:p>
    <w:p w14:paraId="0E8EE64E" w14:textId="77777777" w:rsidR="000A0375" w:rsidRDefault="000A0375" w:rsidP="000A4BB3">
      <w:pPr>
        <w:spacing w:line="240" w:lineRule="auto"/>
      </w:pPr>
    </w:p>
    <w:p w14:paraId="1B2603DF" w14:textId="54DFF4AC" w:rsidR="000A0375" w:rsidRDefault="000A0375" w:rsidP="000A0375">
      <w:pPr>
        <w:spacing w:line="240" w:lineRule="auto"/>
        <w:jc w:val="center"/>
      </w:pPr>
      <w:r w:rsidRPr="008C2F34">
        <w:rPr>
          <w:b/>
        </w:rPr>
        <w:t>Tabla 2-3:</w:t>
      </w:r>
      <w:r>
        <w:t xml:space="preserve"> conexiones de arduino uno a HC-SR04</w:t>
      </w:r>
    </w:p>
    <w:p w14:paraId="1C6F4B12" w14:textId="77777777" w:rsidR="000A0375" w:rsidRDefault="000A0375" w:rsidP="000A4BB3">
      <w:pPr>
        <w:spacing w:line="240" w:lineRule="auto"/>
      </w:pPr>
    </w:p>
    <w:p w14:paraId="3AC5EB63" w14:textId="2CEF1CE5" w:rsidR="000A4BB3" w:rsidRDefault="000A4BB3" w:rsidP="00781982">
      <w:pPr>
        <w:spacing w:line="240" w:lineRule="auto"/>
      </w:pPr>
      <w:r>
        <w:t xml:space="preserve">Luego de haber realizado las conexiones con la configuración descrita anteriormente se obtuvo </w:t>
      </w:r>
      <w:r w:rsidR="00384F38">
        <w:t xml:space="preserve">un circuito </w:t>
      </w:r>
      <w:r w:rsidR="00781982">
        <w:t>ensamblado</w:t>
      </w:r>
      <w:r w:rsidR="00384F38">
        <w:t xml:space="preserve"> como se puede ver a </w:t>
      </w:r>
      <w:r w:rsidR="00781982">
        <w:t>continuación</w:t>
      </w:r>
    </w:p>
    <w:p w14:paraId="34B8F73A" w14:textId="57DDCF5D" w:rsidR="00781982" w:rsidRDefault="00781982" w:rsidP="00384F38">
      <w:pPr>
        <w:spacing w:line="240" w:lineRule="auto"/>
        <w:jc w:val="center"/>
      </w:pPr>
      <w:r w:rsidRPr="00781982">
        <w:rPr>
          <w:noProof/>
          <w:lang w:eastAsia="es-CO"/>
        </w:rPr>
        <w:drawing>
          <wp:inline distT="0" distB="0" distL="0" distR="0" wp14:anchorId="35231D1D" wp14:editId="3207E7ED">
            <wp:extent cx="3619500" cy="2714625"/>
            <wp:effectExtent l="0" t="0" r="0" b="9525"/>
            <wp:docPr id="18" name="Imagen 18" descr="C:\Users\Miguel\Desktop\Tesis\Documento\Imagenes\circuitos\WhatsApp Image 2020-09-23 at 23.2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circuitos\WhatsApp Image 2020-09-23 at 23.27.45.jpe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621752" cy="2716314"/>
                    </a:xfrm>
                    <a:prstGeom prst="rect">
                      <a:avLst/>
                    </a:prstGeom>
                    <a:noFill/>
                    <a:ln>
                      <a:noFill/>
                    </a:ln>
                  </pic:spPr>
                </pic:pic>
              </a:graphicData>
            </a:graphic>
          </wp:inline>
        </w:drawing>
      </w:r>
    </w:p>
    <w:p w14:paraId="7751D8E2" w14:textId="6710E875" w:rsidR="00384F38" w:rsidRPr="00001601" w:rsidRDefault="00384F38" w:rsidP="00384F38">
      <w:pPr>
        <w:pStyle w:val="Prrafodelista"/>
        <w:spacing w:line="240" w:lineRule="auto"/>
        <w:jc w:val="center"/>
      </w:pPr>
      <w:r w:rsidRPr="00001601">
        <w:rPr>
          <w:b/>
        </w:rPr>
        <w:t xml:space="preserve">Figura </w:t>
      </w:r>
      <w:r w:rsidR="006F0FEE">
        <w:rPr>
          <w:b/>
        </w:rPr>
        <w:t>4</w:t>
      </w:r>
      <w:r w:rsidR="00511E7A">
        <w:rPr>
          <w:b/>
        </w:rPr>
        <w:t>-</w:t>
      </w:r>
      <w:r w:rsidR="006F0FEE">
        <w:rPr>
          <w:b/>
        </w:rPr>
        <w:t>9</w:t>
      </w:r>
      <w:r w:rsidRPr="00001601">
        <w:rPr>
          <w:b/>
        </w:rPr>
        <w:t>:</w:t>
      </w:r>
      <w:r>
        <w:rPr>
          <w:b/>
        </w:rPr>
        <w:t xml:space="preserve"> </w:t>
      </w:r>
      <w:r>
        <w:t>ensamblado de los componentes físicos configuración 1</w:t>
      </w:r>
    </w:p>
    <w:p w14:paraId="2ACDDE1D" w14:textId="77777777" w:rsidR="00384F38" w:rsidRDefault="00384F38" w:rsidP="00384F38">
      <w:pPr>
        <w:spacing w:line="240" w:lineRule="auto"/>
        <w:jc w:val="center"/>
      </w:pPr>
    </w:p>
    <w:p w14:paraId="74FEFF31" w14:textId="15ADC86D" w:rsidR="00D75B0B" w:rsidRDefault="00D75B0B" w:rsidP="000A4BB3">
      <w:pPr>
        <w:pStyle w:val="Ttulo3"/>
      </w:pPr>
      <w:r>
        <w:lastRenderedPageBreak/>
        <w:t>Programación lógica del micro-controlador</w:t>
      </w:r>
    </w:p>
    <w:p w14:paraId="62F46246" w14:textId="19A43642" w:rsidR="008F36C4" w:rsidRDefault="008F36C4" w:rsidP="00361F00">
      <w:r>
        <w:t xml:space="preserve">Los programas en arduino se componen de 2 secciones principales una llamada </w:t>
      </w:r>
      <w:proofErr w:type="spellStart"/>
      <w:r>
        <w:t>setup</w:t>
      </w:r>
      <w:proofErr w:type="spellEnd"/>
      <w:r>
        <w:t xml:space="preserve"> donde se configuran las variables</w:t>
      </w:r>
      <w:r w:rsidR="001126A6">
        <w:t>, librería y objetos</w:t>
      </w:r>
      <w:r>
        <w:t xml:space="preserve"> que se usaran </w:t>
      </w:r>
      <w:r w:rsidR="001126A6">
        <w:t xml:space="preserve">en </w:t>
      </w:r>
      <w:r>
        <w:t xml:space="preserve">el programa, la otra llamada </w:t>
      </w:r>
      <w:proofErr w:type="spellStart"/>
      <w:r>
        <w:t>loop</w:t>
      </w:r>
      <w:proofErr w:type="spellEnd"/>
      <w:r>
        <w:t xml:space="preserve"> </w:t>
      </w:r>
      <w:r w:rsidR="00ED2A9F">
        <w:t>donde se incluyen instrucciones que</w:t>
      </w:r>
      <w:r>
        <w:t xml:space="preserve"> se ejecuta</w:t>
      </w:r>
      <w:r w:rsidR="00ED2A9F">
        <w:t>n</w:t>
      </w:r>
      <w:r>
        <w:t xml:space="preserve"> repetidamente mientras la placa esté conectada a una fuente de energía. </w:t>
      </w:r>
    </w:p>
    <w:p w14:paraId="75103313" w14:textId="38458FDB" w:rsidR="00361F00" w:rsidRDefault="008F36C4" w:rsidP="00361F00">
      <w:r>
        <w:t xml:space="preserve">Para empezar se importan las librerías que se instalaron LMIC y SPI, </w:t>
      </w:r>
      <w:r w:rsidR="00361F00">
        <w:t xml:space="preserve">en la sección de </w:t>
      </w:r>
      <w:proofErr w:type="spellStart"/>
      <w:r w:rsidR="00361F00">
        <w:t>setup</w:t>
      </w:r>
      <w:proofErr w:type="spellEnd"/>
      <w:r w:rsidR="00361F00">
        <w:t xml:space="preserve">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w:t>
      </w:r>
      <w:proofErr w:type="spellStart"/>
      <w:r>
        <w:t>loop</w:t>
      </w:r>
      <w:proofErr w:type="spellEnd"/>
      <w:r>
        <w:t xml:space="preserve"> ha sido reemplazada por una función llamada </w:t>
      </w:r>
      <w:proofErr w:type="spellStart"/>
      <w:r>
        <w:t>do_send</w:t>
      </w:r>
      <w:proofErr w:type="spellEnd"/>
      <w:r>
        <w:t xml:space="preserve">, que </w:t>
      </w:r>
      <w:r w:rsidR="001126A6">
        <w:t>será</w:t>
      </w:r>
      <w:r>
        <w:t xml:space="preserve"> la encargada de enviar el mensaje. Esta sección contiene el código que se ve a continuación.</w:t>
      </w:r>
    </w:p>
    <w:p w14:paraId="3F59F455" w14:textId="209AC73D" w:rsidR="008F36C4" w:rsidRDefault="008F36C4" w:rsidP="00361F00">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2228DBEA" w14:textId="7A4020FA" w:rsidR="00902D14" w:rsidRDefault="00902D14" w:rsidP="00902D14">
      <w:pPr>
        <w:jc w:val="center"/>
      </w:pPr>
      <w:r w:rsidRPr="00001601">
        <w:rPr>
          <w:b/>
        </w:rPr>
        <w:t xml:space="preserve">Figura </w:t>
      </w:r>
      <w:r w:rsidR="006F0FEE">
        <w:rPr>
          <w:b/>
        </w:rPr>
        <w:t>4</w:t>
      </w:r>
      <w:r>
        <w:rPr>
          <w:b/>
        </w:rPr>
        <w:t>-</w:t>
      </w:r>
      <w:r w:rsidR="006F0FEE">
        <w:rPr>
          <w:b/>
        </w:rPr>
        <w:t>10</w:t>
      </w:r>
      <w:r w:rsidRPr="00001601">
        <w:rPr>
          <w:b/>
        </w:rPr>
        <w:t>:</w:t>
      </w:r>
      <w:r>
        <w:rPr>
          <w:b/>
        </w:rPr>
        <w:t xml:space="preserve"> </w:t>
      </w:r>
      <w:r>
        <w:t>segmento del programa en el entorno de arduino estudio.</w:t>
      </w:r>
    </w:p>
    <w:p w14:paraId="13CB9174" w14:textId="31E89564" w:rsidR="001126A6" w:rsidRDefault="000C72B8" w:rsidP="00361F00">
      <w:r>
        <w:t>El programa</w:t>
      </w:r>
      <w:r w:rsidR="008F36C4">
        <w:t xml:space="preserve"> emite una señal </w:t>
      </w:r>
      <w:r>
        <w:t>durante</w:t>
      </w:r>
      <w:r w:rsidR="008F36C4">
        <w:t xml:space="preserve"> 10 microsegundos y cuenta el tiempo que tarda </w:t>
      </w:r>
      <w:r>
        <w:t>esa</w:t>
      </w:r>
      <w:r w:rsidR="008F36C4">
        <w:t xml:space="preserve"> señal en retornar al pin, la distancia se calcula dividiendo la duración en 2 pues esta tarda el doble dado que debe ir hasta encontrar el obstáculo y regresar</w:t>
      </w:r>
      <w:r>
        <w:t xml:space="preserve">, luego este tiempo se multiplica </w:t>
      </w:r>
      <w:r w:rsidR="00663D6F">
        <w:t xml:space="preserve"> por la velocidad del sonido</w:t>
      </w:r>
      <w:r w:rsidR="001126A6">
        <w:t xml:space="preserve">. </w:t>
      </w:r>
      <w:r>
        <w:t>Por otra parte</w:t>
      </w:r>
      <w:r w:rsidR="001126A6">
        <w:t xml:space="preserve"> se </w:t>
      </w:r>
      <w:proofErr w:type="spellStart"/>
      <w:r w:rsidR="001126A6">
        <w:t>uso</w:t>
      </w:r>
      <w:proofErr w:type="spellEnd"/>
      <w:r w:rsidR="001126A6">
        <w:t xml:space="preserve"> la librería </w:t>
      </w:r>
      <w:proofErr w:type="spellStart"/>
      <w:r w:rsidR="001126A6">
        <w:t>TinyGPS</w:t>
      </w:r>
      <w:proofErr w:type="spellEnd"/>
      <w:r>
        <w:t xml:space="preserve"> para administrar los d</w:t>
      </w:r>
      <w:r w:rsidR="001126A6">
        <w:t xml:space="preserve">atos del sensor de ubicación y la librería </w:t>
      </w:r>
      <w:proofErr w:type="spellStart"/>
      <w:r>
        <w:t>S</w:t>
      </w:r>
      <w:r w:rsidR="001126A6">
        <w:t>oftwareSerial</w:t>
      </w:r>
      <w:proofErr w:type="spellEnd"/>
      <w:r w:rsidR="001126A6">
        <w:t xml:space="preserve"> </w:t>
      </w:r>
      <w:r>
        <w:t xml:space="preserve">de arduino </w:t>
      </w:r>
      <w:r w:rsidR="001126A6">
        <w:t xml:space="preserve">para </w:t>
      </w:r>
      <w:r>
        <w:t>adaptar</w:t>
      </w:r>
      <w:r w:rsidR="001126A6">
        <w:t xml:space="preserve"> 2 pines como buses seriales para recibir y transmitir datos los cuales fueron el pin 11 para recepción (RX) y 12 para transmisión (TX)</w:t>
      </w:r>
      <w:r>
        <w:t>.</w:t>
      </w:r>
    </w:p>
    <w:p w14:paraId="1CB35750" w14:textId="3D504AE5" w:rsidR="008F36C4" w:rsidRPr="00361F00" w:rsidRDefault="000C72B8" w:rsidP="00361F00">
      <w:r>
        <w:lastRenderedPageBreak/>
        <w:t>L</w:t>
      </w:r>
      <w:r w:rsidR="008F36C4">
        <w:t>a distancia obtenida es codificada en un arreglo que contiene el bit mayor y el bit menor</w:t>
      </w:r>
      <w:r w:rsidR="00663D6F">
        <w:t>,</w:t>
      </w:r>
      <w:r w:rsidR="008F36C4">
        <w:t xml:space="preserve"> </w:t>
      </w:r>
      <w:r w:rsidR="001126A6">
        <w:t xml:space="preserve">y las coordenadas fueron multiplicadas por 10 mil para quitar los puntas decimales y codificados con la misma estrategia en las posiciones 0 a la 5 del mismo arreglo, </w:t>
      </w:r>
      <w:r w:rsidR="008F36C4">
        <w:t>finalmente este arreglo es el</w:t>
      </w:r>
      <w:r w:rsidR="00663D6F">
        <w:t xml:space="preserve"> que se pasa como carga</w:t>
      </w:r>
      <w:r w:rsidR="001126A6">
        <w:t xml:space="preserve"> útil (</w:t>
      </w:r>
      <w:proofErr w:type="spellStart"/>
      <w:r w:rsidR="001126A6">
        <w:t>payload</w:t>
      </w:r>
      <w:proofErr w:type="spellEnd"/>
      <w:r w:rsidR="001126A6">
        <w:t>)</w:t>
      </w:r>
      <w:r w:rsidR="00663D6F">
        <w:t xml:space="preserve">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0A4BB3">
      <w:pPr>
        <w:spacing w:line="240" w:lineRule="auto"/>
      </w:pPr>
      <w:r>
        <w:t>Para poder almacenar el programa en el</w:t>
      </w:r>
      <w:r w:rsidR="00B05945">
        <w:t xml:space="preserve"> micro controlador se conectó la tarjeta Arduino uno</w:t>
      </w:r>
      <w:r w:rsidR="00361F00">
        <w:t xml:space="preserve"> al puerto USB de un computador, se inició el entorno de desarrollo y se configuro la tarjeta que se conectó, en este caso Arduino Uno, y se seleccionó el puerto por el cual estaba conectado la tarjeta</w:t>
      </w:r>
    </w:p>
    <w:p w14:paraId="75BC39FA" w14:textId="0896022E" w:rsidR="00361F00" w:rsidRDefault="00361F00" w:rsidP="00361F00">
      <w:pPr>
        <w:spacing w:line="240" w:lineRule="auto"/>
        <w:jc w:val="center"/>
      </w:pPr>
      <w:r w:rsidRPr="00361F00">
        <w:rPr>
          <w:noProof/>
          <w:lang w:eastAsia="es-CO"/>
        </w:rPr>
        <w:drawing>
          <wp:inline distT="0" distB="0" distL="0" distR="0" wp14:anchorId="09D9436B" wp14:editId="1242474D">
            <wp:extent cx="4810125" cy="1688452"/>
            <wp:effectExtent l="0" t="0" r="0" b="762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829547" cy="1695270"/>
                    </a:xfrm>
                    <a:prstGeom prst="rect">
                      <a:avLst/>
                    </a:prstGeom>
                    <a:noFill/>
                    <a:ln>
                      <a:noFill/>
                    </a:ln>
                  </pic:spPr>
                </pic:pic>
              </a:graphicData>
            </a:graphic>
          </wp:inline>
        </w:drawing>
      </w:r>
    </w:p>
    <w:p w14:paraId="2D1BB8EB" w14:textId="2F2B45BD" w:rsidR="00361F00" w:rsidRDefault="006F0FEE" w:rsidP="009316B1">
      <w:pPr>
        <w:spacing w:line="240" w:lineRule="auto"/>
        <w:jc w:val="center"/>
      </w:pPr>
      <w:r>
        <w:rPr>
          <w:b/>
        </w:rPr>
        <w:t>Figura 4</w:t>
      </w:r>
      <w:r w:rsidR="00361F00" w:rsidRPr="00361F00">
        <w:rPr>
          <w:b/>
        </w:rPr>
        <w:t>-</w:t>
      </w:r>
      <w:r>
        <w:rPr>
          <w:b/>
        </w:rPr>
        <w:t>11</w:t>
      </w:r>
      <w:r w:rsidR="00361F00" w:rsidRPr="00361F00">
        <w:rPr>
          <w:b/>
        </w:rPr>
        <w:t>:</w:t>
      </w:r>
      <w:r w:rsidR="00361F00">
        <w:t xml:space="preserve"> configuración de la tarjeta en el entorno de desarrollo.</w:t>
      </w:r>
    </w:p>
    <w:p w14:paraId="76B6D373" w14:textId="7574EC73" w:rsidR="00D75B0B" w:rsidRDefault="00D75B0B" w:rsidP="000A4BB3">
      <w:pPr>
        <w:pStyle w:val="Ttulo3"/>
      </w:pPr>
      <w:r>
        <w:t>Pruebas de emisión de los mensajes</w:t>
      </w:r>
    </w:p>
    <w:p w14:paraId="2AD5C214" w14:textId="31508EB9" w:rsidR="00D75B0B" w:rsidRDefault="000C72B8" w:rsidP="005A4E00">
      <w:pPr>
        <w:spacing w:line="240" w:lineRule="auto"/>
        <w:jc w:val="both"/>
      </w:pPr>
      <w:r>
        <w:t xml:space="preserve">Asistidos por el monitor serial que provee el entorno de desarrollo como herramienta de </w:t>
      </w:r>
      <w:r w:rsidR="002A4200">
        <w:t>visualización</w:t>
      </w:r>
      <w:r w:rsidR="005A4E00">
        <w:t xml:space="preserve"> vamos a revisar</w:t>
      </w:r>
      <w:r>
        <w:t xml:space="preserve"> lo que ocurre dentro del </w:t>
      </w:r>
      <w:r w:rsidR="002A4200">
        <w:t>micro controlador. En la siguiente imagen</w:t>
      </w:r>
      <w:r>
        <w:t xml:space="preserve"> se puede</w:t>
      </w:r>
      <w:r w:rsidR="002A4200">
        <w:t>n</w:t>
      </w:r>
      <w:r>
        <w:t xml:space="preserve"> </w:t>
      </w:r>
      <w:r w:rsidR="002A4200">
        <w:t xml:space="preserve">observar </w:t>
      </w:r>
      <w:r>
        <w:t>la distancia y las coordenadas geográficas</w:t>
      </w:r>
      <w:r w:rsidR="002A4200">
        <w:t xml:space="preserve"> obtenidas</w:t>
      </w:r>
      <w:r>
        <w:t xml:space="preserve"> y su valor a codificar, luego se activa el </w:t>
      </w:r>
      <w:r w:rsidR="002A4200">
        <w:t>módulo</w:t>
      </w:r>
      <w:r>
        <w:t xml:space="preserve"> de radio en </w:t>
      </w:r>
      <w:r w:rsidR="002A4200">
        <w:t>modo</w:t>
      </w:r>
      <w:r>
        <w:t xml:space="preserve"> de </w:t>
      </w:r>
      <w:r w:rsidR="002A4200">
        <w:t>transición</w:t>
      </w:r>
      <w:r>
        <w:t xml:space="preserve"> y se emiten 2 pulsos </w:t>
      </w:r>
      <w:r w:rsidR="002A4200">
        <w:t>en la frecuencia de los 902</w:t>
      </w:r>
      <w:r w:rsidR="00ED2A9F">
        <w:t xml:space="preserve"> MHz</w:t>
      </w:r>
      <w:r w:rsidR="002A4200">
        <w:t xml:space="preserve"> uno con el factor de propagación </w:t>
      </w:r>
      <w:r w:rsidR="00ED2A9F">
        <w:t xml:space="preserve">(SF) </w:t>
      </w:r>
      <w:r w:rsidR="002A4200">
        <w:t>en 7 y otro con este factor en 12</w:t>
      </w:r>
      <w:r w:rsidR="005A4E00">
        <w:t>, los paquetes quedan en cola, dado que aún no se ha activado ninguna puerta de enlace que comunique el nodo con internet, sin embargo podemos constatar que el nodo está intentando emitir los mensajes por la ban</w:t>
      </w:r>
      <w:r w:rsidR="00ED2A9F">
        <w:t>da de frecuencias seleccionada lo cual es el resultado esperado con esta prueba.</w:t>
      </w:r>
    </w:p>
    <w:p w14:paraId="39C76834" w14:textId="6C91BAD5" w:rsidR="00781982" w:rsidRDefault="00781982" w:rsidP="00902D14">
      <w:pPr>
        <w:spacing w:line="240" w:lineRule="auto"/>
        <w:jc w:val="center"/>
      </w:pPr>
      <w:r w:rsidRPr="00781982">
        <w:rPr>
          <w:noProof/>
          <w:lang w:eastAsia="es-CO"/>
        </w:rPr>
        <w:lastRenderedPageBreak/>
        <w:drawing>
          <wp:inline distT="0" distB="0" distL="0" distR="0" wp14:anchorId="137ECE40" wp14:editId="295D21FB">
            <wp:extent cx="4610100" cy="3119272"/>
            <wp:effectExtent l="0" t="0" r="0" b="5080"/>
            <wp:docPr id="13" name="Imagen 13" descr="C:\Users\Miguel\Desktop\Tesis\Documento\Imagenes\dispositivos\Ardu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dispositivos\Arduino Log datos monitos serial.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16173" cy="3123381"/>
                    </a:xfrm>
                    <a:prstGeom prst="rect">
                      <a:avLst/>
                    </a:prstGeom>
                    <a:noFill/>
                    <a:ln>
                      <a:noFill/>
                    </a:ln>
                  </pic:spPr>
                </pic:pic>
              </a:graphicData>
            </a:graphic>
          </wp:inline>
        </w:drawing>
      </w:r>
    </w:p>
    <w:p w14:paraId="3058CE8B" w14:textId="0700BD4B" w:rsidR="005A4E00" w:rsidRDefault="005A4E00" w:rsidP="005A4E00">
      <w:pPr>
        <w:spacing w:line="240" w:lineRule="auto"/>
        <w:jc w:val="center"/>
      </w:pPr>
      <w:r w:rsidRPr="00361F00">
        <w:rPr>
          <w:b/>
        </w:rPr>
        <w:t xml:space="preserve">Figura </w:t>
      </w:r>
      <w:r w:rsidR="006F0FEE">
        <w:rPr>
          <w:b/>
        </w:rPr>
        <w:t>4-12</w:t>
      </w:r>
      <w:r w:rsidRPr="00361F00">
        <w:rPr>
          <w:b/>
        </w:rPr>
        <w:t>:</w:t>
      </w:r>
      <w:r>
        <w:t xml:space="preserve"> verificación de las operaciones en el micro controlador desde el monitor serial</w:t>
      </w:r>
      <w:r w:rsidR="005572B4">
        <w:t xml:space="preserve"> en Arduino</w:t>
      </w:r>
      <w:r>
        <w:t>.</w:t>
      </w:r>
    </w:p>
    <w:p w14:paraId="34435D05" w14:textId="477848C9" w:rsidR="007E3ABF" w:rsidRDefault="00C94BC3" w:rsidP="000A4BB3">
      <w:pPr>
        <w:pStyle w:val="Ttulo2"/>
      </w:pPr>
      <w:r>
        <w:t>Dragino</w:t>
      </w:r>
    </w:p>
    <w:p w14:paraId="2D86B88D" w14:textId="29673470" w:rsidR="00AE118C" w:rsidRDefault="00AE118C" w:rsidP="00AE118C">
      <w:pPr>
        <w:jc w:val="center"/>
      </w:pPr>
      <w:r>
        <w:rPr>
          <w:noProof/>
          <w:lang w:eastAsia="es-CO"/>
        </w:rPr>
        <w:drawing>
          <wp:inline distT="0" distB="0" distL="0" distR="0" wp14:anchorId="67968442" wp14:editId="4B522521">
            <wp:extent cx="2514600" cy="800100"/>
            <wp:effectExtent l="0" t="0" r="0" b="0"/>
            <wp:docPr id="22" name="Imagen 22" descr="Our Partners | Enthu Technology Enthu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r Partners | Enthu Technology Enthu Technology"/>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14600" cy="800100"/>
                    </a:xfrm>
                    <a:prstGeom prst="rect">
                      <a:avLst/>
                    </a:prstGeom>
                    <a:noFill/>
                    <a:ln>
                      <a:noFill/>
                    </a:ln>
                  </pic:spPr>
                </pic:pic>
              </a:graphicData>
            </a:graphic>
          </wp:inline>
        </w:drawing>
      </w:r>
    </w:p>
    <w:p w14:paraId="7FC50F66" w14:textId="2B7EEC6E" w:rsidR="00902D14" w:rsidRPr="00AE118C" w:rsidRDefault="00902D14" w:rsidP="00AE118C">
      <w:pPr>
        <w:jc w:val="center"/>
      </w:pPr>
      <w:r w:rsidRPr="00361F00">
        <w:rPr>
          <w:b/>
        </w:rPr>
        <w:t xml:space="preserve">Figura </w:t>
      </w:r>
      <w:r w:rsidR="006F0FEE">
        <w:rPr>
          <w:b/>
        </w:rPr>
        <w:t>4</w:t>
      </w:r>
      <w:r>
        <w:rPr>
          <w:b/>
        </w:rPr>
        <w:t>-11</w:t>
      </w:r>
      <w:r w:rsidRPr="00361F00">
        <w:rPr>
          <w:b/>
        </w:rPr>
        <w:t>:</w:t>
      </w:r>
      <w:r>
        <w:t xml:space="preserve"> Logo Dragino</w:t>
      </w:r>
    </w:p>
    <w:p w14:paraId="72646181" w14:textId="436B236C" w:rsidR="00AE118C" w:rsidRDefault="005A4E00" w:rsidP="005A4E00">
      <w:r>
        <w:t>Dragino es uno de los fabricantes de hardware mejor posicionado</w:t>
      </w:r>
      <w:r w:rsidR="00AE118C">
        <w:t xml:space="preserve"> en transceptores</w:t>
      </w:r>
      <w:r>
        <w:t xml:space="preserve"> con modulación lora, tiene una </w:t>
      </w:r>
      <w:r w:rsidR="00AE118C">
        <w:t>amplia</w:t>
      </w:r>
      <w:r>
        <w:t xml:space="preserve"> gama de dispositivos para varias necesidades</w:t>
      </w:r>
      <w:r w:rsidR="00AE118C">
        <w:t xml:space="preserve"> en su página oficial se encontró la siguiente descripción de la compañía: </w:t>
      </w:r>
    </w:p>
    <w:p w14:paraId="3B981017" w14:textId="31D75DF2" w:rsidR="005A4E00" w:rsidRDefault="00AE118C" w:rsidP="00B96EC8">
      <w:pPr>
        <w:ind w:left="576"/>
        <w:jc w:val="both"/>
      </w:pPr>
      <w:r>
        <w:t>“</w:t>
      </w:r>
      <w:r w:rsidRPr="00AA4748">
        <w:rPr>
          <w:i/>
        </w:rPr>
        <w:t xml:space="preserve">Dragino se ubica en </w:t>
      </w:r>
      <w:proofErr w:type="spellStart"/>
      <w:r w:rsidRPr="00AA4748">
        <w:rPr>
          <w:i/>
        </w:rPr>
        <w:t>Shenzhen</w:t>
      </w:r>
      <w:proofErr w:type="spellEnd"/>
      <w:r w:rsidRPr="00AA4748">
        <w:rPr>
          <w:i/>
        </w:rPr>
        <w:t>, China, que es uno de los centros de diseño, producción, manufactura y abastecimiento de componentes electrónicos del mundo. Dragino se especializa en la Industria IoT y continuamente evalúa nueva tecnología para mejorar la experiencia del usuario en soluciones IoT, ofrecen un conjunto de productos para diseñar, probar y producir productos innovadores con IoT, disminuyendo el tiempo, reduciendo los costos y mitigando los riesgos.</w:t>
      </w:r>
      <w:r>
        <w:t xml:space="preserve">” </w:t>
      </w:r>
      <w:r w:rsidR="00B62498">
        <w:t xml:space="preserve"> </w:t>
      </w:r>
      <w:r w:rsidR="00B96EC8">
        <w:t xml:space="preserve">         </w:t>
      </w:r>
      <w:r w:rsidR="00B62498" w:rsidRPr="00B62498">
        <w:t>(</w:t>
      </w:r>
      <w:r w:rsidR="00B62498" w:rsidRPr="00B96EC8">
        <w:rPr>
          <w:iCs/>
        </w:rPr>
        <w:t>Dragino, 2015</w:t>
      </w:r>
      <w:r w:rsidR="00B62498" w:rsidRPr="00B62498">
        <w:t>)</w:t>
      </w:r>
    </w:p>
    <w:p w14:paraId="3A1E443B" w14:textId="1277CE32" w:rsidR="00B96EC8" w:rsidRDefault="00B96EC8" w:rsidP="00822F51">
      <w:pPr>
        <w:jc w:val="both"/>
      </w:pPr>
      <w:r>
        <w:t xml:space="preserve">Dragino ofrece productos ensamblados que eventualmente podrían ser adaptados para la aplicación que se </w:t>
      </w:r>
      <w:r w:rsidR="00822F51">
        <w:t>está</w:t>
      </w:r>
      <w:r>
        <w:t xml:space="preserve"> proponiendo, por ejemplo: el sensor de distancia LDDS75 </w:t>
      </w:r>
      <w:proofErr w:type="spellStart"/>
      <w:r>
        <w:t>LoRaWan</w:t>
      </w:r>
      <w:proofErr w:type="spellEnd"/>
      <w:r>
        <w:t xml:space="preserve">, que integra un sensor de ultrasonido y un </w:t>
      </w:r>
      <w:r w:rsidR="00822F51">
        <w:t>módulo</w:t>
      </w:r>
      <w:r>
        <w:t xml:space="preserve"> </w:t>
      </w:r>
      <w:proofErr w:type="spellStart"/>
      <w:r>
        <w:t>LoRa</w:t>
      </w:r>
      <w:proofErr w:type="spellEnd"/>
      <w:r>
        <w:t xml:space="preserve"> </w:t>
      </w:r>
      <w:proofErr w:type="spellStart"/>
      <w:r>
        <w:t>preconfigurados</w:t>
      </w:r>
      <w:proofErr w:type="spellEnd"/>
      <w:r>
        <w:t xml:space="preserve">, </w:t>
      </w:r>
      <w:r>
        <w:lastRenderedPageBreak/>
        <w:t xml:space="preserve">además dispone de una batería de 4000 </w:t>
      </w:r>
      <w:proofErr w:type="spellStart"/>
      <w:r>
        <w:t>mA</w:t>
      </w:r>
      <w:proofErr w:type="spellEnd"/>
      <w:r>
        <w:t xml:space="preserve"> en litio pensada para durar hasta 10 años</w:t>
      </w:r>
      <w:r w:rsidR="00822F51">
        <w:t xml:space="preserve"> (</w:t>
      </w:r>
      <w:proofErr w:type="spellStart"/>
      <w:r w:rsidR="00822F51" w:rsidRPr="00822F51">
        <w:rPr>
          <w:i/>
        </w:rPr>
        <w:t>Dragino</w:t>
      </w:r>
      <w:proofErr w:type="spellEnd"/>
      <w:r w:rsidR="00822F51" w:rsidRPr="00822F51">
        <w:rPr>
          <w:i/>
        </w:rPr>
        <w:t xml:space="preserve"> </w:t>
      </w:r>
      <w:proofErr w:type="spellStart"/>
      <w:r w:rsidR="00822F51" w:rsidRPr="00822F51">
        <w:rPr>
          <w:i/>
        </w:rPr>
        <w:t>Distance</w:t>
      </w:r>
      <w:proofErr w:type="spellEnd"/>
      <w:r w:rsidR="00822F51" w:rsidRPr="00822F51">
        <w:t>, 2020</w:t>
      </w:r>
      <w:r w:rsidR="00822F51">
        <w:t>)</w:t>
      </w:r>
      <w:r>
        <w:t xml:space="preserve"> o el dispositivo de seguimiento LGT-92 </w:t>
      </w:r>
      <w:r w:rsidR="00822F51">
        <w:t>que integra un micro controlador de bajo consumo, un módulo de posicionamiento L70, un acelerómetro de 9 ejes para identificar los tipos de movimientos que realizan los objetos</w:t>
      </w:r>
      <w:r>
        <w:t xml:space="preserve"> </w:t>
      </w:r>
      <w:r w:rsidR="00822F51">
        <w:t xml:space="preserve">todo esto alimentado por una batería de recargable 1000 </w:t>
      </w:r>
      <w:proofErr w:type="spellStart"/>
      <w:r w:rsidR="00822F51">
        <w:t>mA</w:t>
      </w:r>
      <w:proofErr w:type="spellEnd"/>
      <w:r w:rsidR="00822F51">
        <w:t xml:space="preserve"> diseñado para la implementación aplicaciones de cadena de suministro o control de tráfico en ciudades inteligentes. (</w:t>
      </w:r>
      <w:r w:rsidR="00822F51" w:rsidRPr="00822F51">
        <w:rPr>
          <w:i/>
        </w:rPr>
        <w:t>Dragino GPS, 2019</w:t>
      </w:r>
      <w:r w:rsidR="00822F51">
        <w:t>)</w:t>
      </w:r>
    </w:p>
    <w:p w14:paraId="192E1787" w14:textId="481FCC98" w:rsidR="00822F51" w:rsidRDefault="00822F51" w:rsidP="00822F51">
      <w:pPr>
        <w:jc w:val="both"/>
      </w:pPr>
      <w:r>
        <w:t xml:space="preserve">Lamentablemente </w:t>
      </w:r>
      <w:proofErr w:type="spellStart"/>
      <w:r w:rsidR="00A9423B">
        <w:t>dragino</w:t>
      </w:r>
      <w:proofErr w:type="spellEnd"/>
      <w:r>
        <w:t xml:space="preserve"> no ofrece un equipo que integre todos los sensores que se propusieron en la arquitectura del nodo de mediciones</w:t>
      </w:r>
      <w:r w:rsidR="00A9423B">
        <w:t xml:space="preserve"> para este sistema, de manera es posible simplemente comprar una solución ensamblada (</w:t>
      </w:r>
      <w:proofErr w:type="spellStart"/>
      <w:r w:rsidR="00A9423B">
        <w:t>on</w:t>
      </w:r>
      <w:proofErr w:type="spellEnd"/>
      <w:r w:rsidR="00A9423B">
        <w:t xml:space="preserve"> </w:t>
      </w:r>
      <w:proofErr w:type="spellStart"/>
      <w:r w:rsidR="00A9423B">
        <w:t>the</w:t>
      </w:r>
      <w:proofErr w:type="spellEnd"/>
      <w:r w:rsidR="00A9423B">
        <w:t xml:space="preserve"> </w:t>
      </w:r>
      <w:proofErr w:type="spellStart"/>
      <w:r w:rsidR="00A9423B">
        <w:t>shell</w:t>
      </w:r>
      <w:proofErr w:type="spellEnd"/>
      <w:r w:rsidR="00A9423B">
        <w:t>), sin embargo Dragino ofrece equipos que se pueden acoplar fácilmente con placas de desarrollo estándar y facilitan la construcción de estas soluciones.</w:t>
      </w:r>
    </w:p>
    <w:p w14:paraId="65EB5397" w14:textId="6913BEF6" w:rsidR="00C925FD" w:rsidRDefault="00C925FD" w:rsidP="00822F51">
      <w:pPr>
        <w:jc w:val="both"/>
      </w:pPr>
      <w:proofErr w:type="spellStart"/>
      <w:r w:rsidRPr="00C925FD">
        <w:rPr>
          <w:b/>
        </w:rPr>
        <w:t>Dragino</w:t>
      </w:r>
      <w:proofErr w:type="spellEnd"/>
      <w:r w:rsidRPr="00C925FD">
        <w:rPr>
          <w:b/>
        </w:rPr>
        <w:t xml:space="preserve"> </w:t>
      </w:r>
      <w:proofErr w:type="spellStart"/>
      <w:r w:rsidRPr="00C925FD">
        <w:rPr>
          <w:b/>
        </w:rPr>
        <w:t>Shield</w:t>
      </w:r>
      <w:proofErr w:type="spellEnd"/>
      <w:r>
        <w:rPr>
          <w:b/>
        </w:rPr>
        <w:t xml:space="preserve">: </w:t>
      </w:r>
      <w:r>
        <w:t xml:space="preserve">es una placa en la que </w:t>
      </w:r>
      <w:r w:rsidR="00406C75">
        <w:t>viene integrada con un módulo SX</w:t>
      </w:r>
      <w:r>
        <w:t>12XX, un amplificador de 20 dB y una antena la función de la placa es la de hacer un puente entre los pines del módulo y los pines de arduino</w:t>
      </w:r>
      <w:r w:rsidR="00406C75">
        <w:t>, la placa</w:t>
      </w:r>
      <w:r>
        <w:t xml:space="preserve"> es compatible con las versiones: UNO, Mega, Leonardo y DUE</w:t>
      </w:r>
      <w:r w:rsidR="00CF0A46">
        <w:t xml:space="preserve">, sobre esta placa </w:t>
      </w:r>
      <w:r w:rsidR="00406C75">
        <w:t>será</w:t>
      </w:r>
      <w:r w:rsidR="00CF0A46">
        <w:t xml:space="preserve"> posible integrar los componentes definidos en la arquitectura para </w:t>
      </w:r>
      <w:r w:rsidR="00406C75">
        <w:t>nuestro dispositivo de medición.</w:t>
      </w:r>
    </w:p>
    <w:p w14:paraId="481F051B" w14:textId="0FC16519" w:rsidR="00406C75" w:rsidRPr="00C925FD" w:rsidRDefault="00406C75" w:rsidP="00822F51">
      <w:pPr>
        <w:jc w:val="both"/>
      </w:pPr>
      <w:r>
        <w:t>En este experimento se decidió usar un arduino Mega que dispone de un microprocesador más potente que el arduino uno y con un poco más de memoria la cual será necesaria para grabar las instrucciones que usaremos</w:t>
      </w:r>
    </w:p>
    <w:p w14:paraId="5087CABB" w14:textId="09C673AF" w:rsidR="00C925FD" w:rsidRDefault="00406C75" w:rsidP="00C925FD">
      <w:pPr>
        <w:jc w:val="center"/>
      </w:pPr>
      <w:r>
        <w:rPr>
          <w:noProof/>
          <w:lang w:eastAsia="es-CO"/>
        </w:rPr>
        <w:drawing>
          <wp:inline distT="0" distB="0" distL="0" distR="0" wp14:anchorId="72529CC3" wp14:editId="073D521C">
            <wp:extent cx="2633189" cy="4146793"/>
            <wp:effectExtent l="5080" t="0" r="127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rot="16200000">
                      <a:off x="0" y="0"/>
                      <a:ext cx="2655709" cy="4182258"/>
                    </a:xfrm>
                    <a:prstGeom prst="rect">
                      <a:avLst/>
                    </a:prstGeom>
                    <a:noFill/>
                    <a:ln>
                      <a:noFill/>
                    </a:ln>
                  </pic:spPr>
                </pic:pic>
              </a:graphicData>
            </a:graphic>
          </wp:inline>
        </w:drawing>
      </w:r>
    </w:p>
    <w:p w14:paraId="2B09BC94" w14:textId="10332D63" w:rsidR="00902D14" w:rsidRDefault="00902D14" w:rsidP="00C925FD">
      <w:pPr>
        <w:jc w:val="center"/>
      </w:pPr>
      <w:r w:rsidRPr="00361F00">
        <w:rPr>
          <w:b/>
        </w:rPr>
        <w:t xml:space="preserve">Figura </w:t>
      </w:r>
      <w:r w:rsidR="006F0FEE">
        <w:rPr>
          <w:b/>
        </w:rPr>
        <w:t>4</w:t>
      </w:r>
      <w:r>
        <w:rPr>
          <w:b/>
        </w:rPr>
        <w:t>-1</w:t>
      </w:r>
      <w:r w:rsidR="006F0FEE">
        <w:rPr>
          <w:b/>
        </w:rPr>
        <w:t>3</w:t>
      </w:r>
      <w:r w:rsidRPr="00361F00">
        <w:rPr>
          <w:b/>
        </w:rPr>
        <w:t>:</w:t>
      </w:r>
      <w:r>
        <w:t xml:space="preserve"> integración de </w:t>
      </w:r>
      <w:proofErr w:type="spellStart"/>
      <w:r>
        <w:t>Dragino</w:t>
      </w:r>
      <w:proofErr w:type="spellEnd"/>
      <w:r>
        <w:t xml:space="preserve"> </w:t>
      </w:r>
      <w:proofErr w:type="spellStart"/>
      <w:r>
        <w:t>Shield</w:t>
      </w:r>
      <w:proofErr w:type="spellEnd"/>
      <w:r>
        <w:t xml:space="preserve"> y Arduino Mega 2560</w:t>
      </w:r>
    </w:p>
    <w:p w14:paraId="1457BE28" w14:textId="4BF49954" w:rsidR="00511E7A" w:rsidRDefault="00511E7A" w:rsidP="00511E7A">
      <w:pPr>
        <w:pStyle w:val="Ttulo3"/>
      </w:pPr>
      <w:r>
        <w:lastRenderedPageBreak/>
        <w:t>Conexión de los componentes físicos</w:t>
      </w:r>
    </w:p>
    <w:p w14:paraId="14D82F13" w14:textId="18D05F99" w:rsidR="00511E7A" w:rsidRDefault="00511E7A" w:rsidP="00511E7A">
      <w:r w:rsidRPr="00511E7A">
        <w:rPr>
          <w:noProof/>
          <w:lang w:eastAsia="es-CO"/>
        </w:rPr>
        <w:drawing>
          <wp:inline distT="0" distB="0" distL="0" distR="0" wp14:anchorId="011541AA" wp14:editId="731AECC6">
            <wp:extent cx="5561965" cy="3449086"/>
            <wp:effectExtent l="0" t="0" r="635"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61965" cy="3449086"/>
                    </a:xfrm>
                    <a:prstGeom prst="rect">
                      <a:avLst/>
                    </a:prstGeom>
                    <a:noFill/>
                    <a:ln>
                      <a:noFill/>
                    </a:ln>
                  </pic:spPr>
                </pic:pic>
              </a:graphicData>
            </a:graphic>
          </wp:inline>
        </w:drawing>
      </w:r>
    </w:p>
    <w:p w14:paraId="73FED940" w14:textId="21769136" w:rsidR="00902D14" w:rsidRPr="00511E7A" w:rsidRDefault="00902D14" w:rsidP="00902D14">
      <w:pPr>
        <w:jc w:val="center"/>
      </w:pPr>
      <w:r w:rsidRPr="00120FA1">
        <w:rPr>
          <w:b/>
        </w:rPr>
        <w:t xml:space="preserve">Figura </w:t>
      </w:r>
      <w:r w:rsidR="006F0FEE">
        <w:rPr>
          <w:b/>
        </w:rPr>
        <w:t>4</w:t>
      </w:r>
      <w:r w:rsidRPr="00120FA1">
        <w:rPr>
          <w:b/>
        </w:rPr>
        <w:t>-</w:t>
      </w:r>
      <w:r w:rsidR="006F0FEE">
        <w:rPr>
          <w:b/>
        </w:rPr>
        <w:t>14</w:t>
      </w:r>
      <w:r w:rsidRPr="00120FA1">
        <w:rPr>
          <w:b/>
        </w:rPr>
        <w:t>:</w:t>
      </w:r>
      <w:r>
        <w:t xml:space="preserve"> esquema de conexión Arduino Mega, </w:t>
      </w:r>
      <w:proofErr w:type="spellStart"/>
      <w:r>
        <w:t>Dragino</w:t>
      </w:r>
      <w:proofErr w:type="spellEnd"/>
      <w:r>
        <w:t xml:space="preserve"> </w:t>
      </w:r>
      <w:proofErr w:type="spellStart"/>
      <w:r>
        <w:t>Shield</w:t>
      </w:r>
      <w:proofErr w:type="spellEnd"/>
      <w:r>
        <w:t xml:space="preserve"> y HC-SR04</w:t>
      </w:r>
    </w:p>
    <w:p w14:paraId="61A1C2D0" w14:textId="5AABD79C" w:rsidR="000B1921" w:rsidRDefault="007B5B40" w:rsidP="00822F51">
      <w:pPr>
        <w:jc w:val="both"/>
      </w:pPr>
      <w:r>
        <w:t xml:space="preserve">En este caso la conexión de los componentes </w:t>
      </w:r>
      <w:r w:rsidR="00C576C9">
        <w:t>resulta</w:t>
      </w:r>
      <w:r>
        <w:t xml:space="preserve"> más simple dado que se requirió únicamente la superposición de las placas arduino y </w:t>
      </w:r>
      <w:proofErr w:type="spellStart"/>
      <w:r>
        <w:t>dragino</w:t>
      </w:r>
      <w:proofErr w:type="spellEnd"/>
      <w:r w:rsidR="00C576C9">
        <w:t>, sus pines se encuentran perfectamente acoplados, luego</w:t>
      </w:r>
      <w:r>
        <w:t xml:space="preserve"> usando conectores </w:t>
      </w:r>
      <w:r w:rsidR="000B1921">
        <w:t xml:space="preserve">Jumper Dupont de macho a hembra se </w:t>
      </w:r>
      <w:r w:rsidR="00C576C9">
        <w:t>conectó</w:t>
      </w:r>
      <w:r w:rsidR="000B1921">
        <w:t xml:space="preserve"> el sensor de Proximidad usando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B1921" w:rsidRPr="006573E3" w14:paraId="50B70B6A" w14:textId="77777777" w:rsidTr="00320511">
        <w:trPr>
          <w:trHeight w:val="273"/>
          <w:tblHeader/>
        </w:trPr>
        <w:tc>
          <w:tcPr>
            <w:tcW w:w="1560" w:type="dxa"/>
            <w:tcBorders>
              <w:bottom w:val="single" w:sz="4" w:space="0" w:color="auto"/>
            </w:tcBorders>
            <w:vAlign w:val="center"/>
          </w:tcPr>
          <w:p w14:paraId="5854FE96" w14:textId="77777777" w:rsidR="000B1921" w:rsidRPr="006573E3" w:rsidRDefault="000B1921" w:rsidP="00320511">
            <w:pPr>
              <w:rPr>
                <w:rFonts w:cs="Arial"/>
                <w:b/>
              </w:rPr>
            </w:pPr>
            <w:r>
              <w:rPr>
                <w:rFonts w:cs="Arial"/>
                <w:b/>
              </w:rPr>
              <w:t>Arduino</w:t>
            </w:r>
          </w:p>
        </w:tc>
        <w:tc>
          <w:tcPr>
            <w:tcW w:w="1134" w:type="dxa"/>
            <w:tcBorders>
              <w:bottom w:val="single" w:sz="4" w:space="0" w:color="auto"/>
            </w:tcBorders>
            <w:vAlign w:val="center"/>
          </w:tcPr>
          <w:p w14:paraId="4FB79409" w14:textId="77777777" w:rsidR="000B1921" w:rsidRPr="006573E3" w:rsidRDefault="000B1921" w:rsidP="00320511">
            <w:pPr>
              <w:rPr>
                <w:rFonts w:cs="Arial"/>
                <w:b/>
              </w:rPr>
            </w:pPr>
            <w:r>
              <w:rPr>
                <w:rFonts w:cs="Arial"/>
                <w:b/>
              </w:rPr>
              <w:t>HC-SR04</w:t>
            </w:r>
          </w:p>
        </w:tc>
      </w:tr>
      <w:tr w:rsidR="000B1921" w:rsidRPr="006573E3" w14:paraId="54AAD619" w14:textId="77777777" w:rsidTr="00320511">
        <w:trPr>
          <w:trHeight w:val="257"/>
        </w:trPr>
        <w:tc>
          <w:tcPr>
            <w:tcW w:w="1560" w:type="dxa"/>
            <w:tcBorders>
              <w:top w:val="single" w:sz="4" w:space="0" w:color="auto"/>
            </w:tcBorders>
            <w:vAlign w:val="center"/>
          </w:tcPr>
          <w:p w14:paraId="193DBBCD" w14:textId="77777777" w:rsidR="000B1921" w:rsidRPr="00B24E86" w:rsidRDefault="000B1921" w:rsidP="00320511">
            <w:pPr>
              <w:rPr>
                <w:rFonts w:cs="Arial"/>
                <w:i/>
              </w:rPr>
            </w:pPr>
            <w:r>
              <w:rPr>
                <w:rFonts w:cs="Arial"/>
                <w:i/>
              </w:rPr>
              <w:t>5 V</w:t>
            </w:r>
          </w:p>
        </w:tc>
        <w:tc>
          <w:tcPr>
            <w:tcW w:w="1134" w:type="dxa"/>
            <w:tcBorders>
              <w:top w:val="single" w:sz="4" w:space="0" w:color="auto"/>
            </w:tcBorders>
            <w:vAlign w:val="center"/>
          </w:tcPr>
          <w:p w14:paraId="705A563A" w14:textId="77777777" w:rsidR="000B1921" w:rsidRPr="006573E3" w:rsidRDefault="000B1921" w:rsidP="00320511">
            <w:pPr>
              <w:rPr>
                <w:rFonts w:cs="Arial"/>
              </w:rPr>
            </w:pPr>
            <w:r>
              <w:rPr>
                <w:rFonts w:cs="Arial"/>
              </w:rPr>
              <w:t>5 V</w:t>
            </w:r>
          </w:p>
        </w:tc>
      </w:tr>
      <w:tr w:rsidR="000B1921" w:rsidRPr="006573E3" w14:paraId="2141BDBB" w14:textId="77777777" w:rsidTr="00320511">
        <w:trPr>
          <w:trHeight w:val="273"/>
        </w:trPr>
        <w:tc>
          <w:tcPr>
            <w:tcW w:w="1560" w:type="dxa"/>
            <w:vAlign w:val="center"/>
          </w:tcPr>
          <w:p w14:paraId="38E44DA1" w14:textId="77777777" w:rsidR="000B1921" w:rsidRPr="00B24E86" w:rsidRDefault="000B1921" w:rsidP="00320511">
            <w:pPr>
              <w:rPr>
                <w:rFonts w:cs="Arial"/>
                <w:i/>
              </w:rPr>
            </w:pPr>
            <w:r>
              <w:rPr>
                <w:rFonts w:cs="Arial"/>
                <w:i/>
              </w:rPr>
              <w:t>GND</w:t>
            </w:r>
          </w:p>
        </w:tc>
        <w:tc>
          <w:tcPr>
            <w:tcW w:w="1134" w:type="dxa"/>
            <w:vAlign w:val="center"/>
          </w:tcPr>
          <w:p w14:paraId="2982FD72" w14:textId="77777777" w:rsidR="000B1921" w:rsidRPr="006573E3" w:rsidRDefault="000B1921" w:rsidP="00320511">
            <w:pPr>
              <w:rPr>
                <w:rFonts w:cs="Arial"/>
                <w:lang w:val="en-US"/>
              </w:rPr>
            </w:pPr>
            <w:r>
              <w:rPr>
                <w:rFonts w:cs="Arial"/>
                <w:lang w:val="en-US"/>
              </w:rPr>
              <w:t>GND</w:t>
            </w:r>
          </w:p>
        </w:tc>
      </w:tr>
      <w:tr w:rsidR="000B1921" w:rsidRPr="006573E3" w14:paraId="2775552B" w14:textId="77777777" w:rsidTr="00320511">
        <w:trPr>
          <w:trHeight w:val="273"/>
        </w:trPr>
        <w:tc>
          <w:tcPr>
            <w:tcW w:w="1560" w:type="dxa"/>
            <w:vAlign w:val="center"/>
          </w:tcPr>
          <w:p w14:paraId="72187510" w14:textId="287074C6" w:rsidR="000B1921" w:rsidRPr="00B24E86" w:rsidRDefault="000B1921" w:rsidP="00320511">
            <w:pPr>
              <w:rPr>
                <w:rFonts w:cs="Arial"/>
                <w:i/>
              </w:rPr>
            </w:pPr>
            <w:r>
              <w:rPr>
                <w:rFonts w:cs="Arial"/>
                <w:i/>
              </w:rPr>
              <w:t>D30</w:t>
            </w:r>
          </w:p>
        </w:tc>
        <w:tc>
          <w:tcPr>
            <w:tcW w:w="1134" w:type="dxa"/>
            <w:vAlign w:val="center"/>
          </w:tcPr>
          <w:p w14:paraId="2F4FE79E" w14:textId="77777777" w:rsidR="000B1921" w:rsidRDefault="000B1921" w:rsidP="00320511">
            <w:pPr>
              <w:rPr>
                <w:rFonts w:cs="Arial"/>
                <w:lang w:val="en-US"/>
              </w:rPr>
            </w:pPr>
            <w:r>
              <w:rPr>
                <w:rFonts w:cs="Arial"/>
                <w:lang w:val="en-US"/>
              </w:rPr>
              <w:t>Echo</w:t>
            </w:r>
          </w:p>
        </w:tc>
      </w:tr>
      <w:tr w:rsidR="000B1921" w:rsidRPr="006573E3" w14:paraId="6155901E" w14:textId="77777777" w:rsidTr="00320511">
        <w:trPr>
          <w:trHeight w:val="273"/>
        </w:trPr>
        <w:tc>
          <w:tcPr>
            <w:tcW w:w="1560" w:type="dxa"/>
            <w:vAlign w:val="center"/>
          </w:tcPr>
          <w:p w14:paraId="5B511202" w14:textId="183EBF4A" w:rsidR="000B1921" w:rsidRDefault="000B1921" w:rsidP="00320511">
            <w:pPr>
              <w:rPr>
                <w:rFonts w:cs="Arial"/>
                <w:i/>
              </w:rPr>
            </w:pPr>
            <w:r>
              <w:rPr>
                <w:rFonts w:cs="Arial"/>
                <w:i/>
              </w:rPr>
              <w:t>D31</w:t>
            </w:r>
          </w:p>
        </w:tc>
        <w:tc>
          <w:tcPr>
            <w:tcW w:w="1134" w:type="dxa"/>
            <w:vAlign w:val="center"/>
          </w:tcPr>
          <w:p w14:paraId="502CCA31" w14:textId="77777777" w:rsidR="000B1921" w:rsidRDefault="000B1921" w:rsidP="00320511">
            <w:pPr>
              <w:rPr>
                <w:rFonts w:cs="Arial"/>
                <w:lang w:val="en-US"/>
              </w:rPr>
            </w:pPr>
            <w:r>
              <w:rPr>
                <w:rFonts w:cs="Arial"/>
                <w:lang w:val="en-US"/>
              </w:rPr>
              <w:t>Trigger</w:t>
            </w:r>
          </w:p>
        </w:tc>
      </w:tr>
    </w:tbl>
    <w:p w14:paraId="15BB9522" w14:textId="77777777" w:rsidR="000B1921" w:rsidRDefault="000B1921" w:rsidP="00822F51">
      <w:pPr>
        <w:jc w:val="both"/>
      </w:pPr>
    </w:p>
    <w:p w14:paraId="0C741BC8" w14:textId="77777777" w:rsidR="000B1921" w:rsidRDefault="000B1921" w:rsidP="00822F51">
      <w:pPr>
        <w:jc w:val="both"/>
      </w:pPr>
    </w:p>
    <w:p w14:paraId="5D5A8446" w14:textId="77777777" w:rsidR="000B1921" w:rsidRDefault="000B1921" w:rsidP="00822F51">
      <w:pPr>
        <w:jc w:val="both"/>
      </w:pPr>
    </w:p>
    <w:p w14:paraId="7491493E" w14:textId="77777777" w:rsidR="000B1921" w:rsidRDefault="000B1921" w:rsidP="00822F51">
      <w:pPr>
        <w:jc w:val="both"/>
      </w:pPr>
    </w:p>
    <w:p w14:paraId="00886C15" w14:textId="56BAF088" w:rsidR="000B1921" w:rsidRDefault="000B1921" w:rsidP="000B1921">
      <w:pPr>
        <w:spacing w:line="240" w:lineRule="auto"/>
        <w:jc w:val="center"/>
      </w:pPr>
      <w:r>
        <w:rPr>
          <w:b/>
        </w:rPr>
        <w:t>Tabla 2-X</w:t>
      </w:r>
      <w:r w:rsidRPr="008C2F34">
        <w:rPr>
          <w:b/>
        </w:rPr>
        <w:t>:</w:t>
      </w:r>
      <w:r>
        <w:t xml:space="preserve"> conexiones de Dragino a HC-SR04</w:t>
      </w:r>
    </w:p>
    <w:p w14:paraId="04B3CB3C" w14:textId="73B8D042" w:rsidR="000B1921" w:rsidRDefault="00C576C9" w:rsidP="00822F51">
      <w:pPr>
        <w:jc w:val="both"/>
      </w:pPr>
      <w:r>
        <w:t>Para simplificar esta configuración se prescindió de la conexión del módulo de ubicación GPS por razones que serán expuestas en la sección 4 de este capítulo. Sin embargo se obtuvieron las coordenadas aproximadas del sensor usando el servicio de mapas de Google y se codifico dicho dato en la trama que se va a enviar para poder reutilizar las funciones de codificación y decodificación que se implementaron en la primera prueba.</w:t>
      </w:r>
    </w:p>
    <w:p w14:paraId="321557FC" w14:textId="77777777" w:rsidR="00B645D5" w:rsidRDefault="00B645D5" w:rsidP="00822F51">
      <w:pPr>
        <w:jc w:val="both"/>
        <w:rPr>
          <w:b/>
        </w:rPr>
      </w:pPr>
    </w:p>
    <w:p w14:paraId="1F7DAA5E" w14:textId="301F3FF9" w:rsidR="00B645D5" w:rsidRDefault="00B645D5" w:rsidP="00822F51">
      <w:pPr>
        <w:jc w:val="both"/>
      </w:pPr>
      <w:r w:rsidRPr="00B645D5">
        <w:rPr>
          <w:b/>
        </w:rPr>
        <w:lastRenderedPageBreak/>
        <w:t>Programación lógica del micro-controlador</w:t>
      </w:r>
      <w:r w:rsidR="00AD6B0E">
        <w:rPr>
          <w:b/>
        </w:rPr>
        <w:t xml:space="preserve">: </w:t>
      </w:r>
      <w:r w:rsidR="00AD6B0E">
        <w:t>para</w:t>
      </w:r>
      <w:r>
        <w:t xml:space="preserve"> programar el micro controlador se </w:t>
      </w:r>
      <w:r w:rsidR="00AD6B0E">
        <w:t>usó</w:t>
      </w:r>
      <w:r>
        <w:t xml:space="preserve"> la estructura que se </w:t>
      </w:r>
      <w:r w:rsidR="00AD6B0E">
        <w:t>utilizó</w:t>
      </w:r>
      <w:r>
        <w:t xml:space="preserve"> en el primer nodo de </w:t>
      </w:r>
      <w:r w:rsidR="00AD6B0E">
        <w:t>medición</w:t>
      </w:r>
      <w:r>
        <w:t xml:space="preserve"> con la diferencia que en este</w:t>
      </w:r>
      <w:r w:rsidR="00501CC9">
        <w:t>;</w:t>
      </w:r>
      <w:r>
        <w:t xml:space="preserve"> se </w:t>
      </w:r>
      <w:r w:rsidR="00AD6B0E">
        <w:t>sustitutillo</w:t>
      </w:r>
      <w:r>
        <w:t xml:space="preserve"> la sección de la lectura de los datos de </w:t>
      </w:r>
      <w:r w:rsidR="00AD6B0E">
        <w:t>módulo</w:t>
      </w:r>
      <w:r w:rsidR="00501CC9">
        <w:t xml:space="preserve"> de GPS por dos</w:t>
      </w:r>
      <w:r>
        <w:t xml:space="preserve"> valores constantes de latitud y longitud, la definición de los pines del sensor de proximidad fueron ajustados por los numero 30 </w:t>
      </w:r>
      <w:r w:rsidR="00AD6B0E">
        <w:t xml:space="preserve">para echo </w:t>
      </w:r>
      <w:r>
        <w:t xml:space="preserve">y 31 </w:t>
      </w:r>
      <w:r w:rsidR="00AD6B0E">
        <w:t xml:space="preserve">para </w:t>
      </w:r>
      <w:proofErr w:type="spellStart"/>
      <w:r w:rsidR="00AD6B0E">
        <w:t>trigger</w:t>
      </w:r>
      <w:proofErr w:type="spellEnd"/>
      <w:r w:rsidR="00AD6B0E">
        <w:t xml:space="preserve"> </w:t>
      </w:r>
      <w:r>
        <w:t xml:space="preserve">y el mapeo de los pines entre la placa </w:t>
      </w:r>
      <w:proofErr w:type="spellStart"/>
      <w:r>
        <w:t>dragino</w:t>
      </w:r>
      <w:proofErr w:type="spellEnd"/>
      <w:r>
        <w:t xml:space="preserve"> y arduino quedo de la </w:t>
      </w:r>
      <w:r w:rsidR="00AD6B0E">
        <w:t>siguiente</w:t>
      </w:r>
      <w:r>
        <w:t xml:space="preserve"> mane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B645D5" w:rsidRPr="006573E3" w14:paraId="4024E441" w14:textId="77777777" w:rsidTr="00320511">
        <w:trPr>
          <w:trHeight w:val="273"/>
          <w:tblHeader/>
          <w:jc w:val="center"/>
        </w:trPr>
        <w:tc>
          <w:tcPr>
            <w:tcW w:w="1560" w:type="dxa"/>
            <w:tcBorders>
              <w:bottom w:val="single" w:sz="4" w:space="0" w:color="auto"/>
            </w:tcBorders>
            <w:vAlign w:val="center"/>
          </w:tcPr>
          <w:p w14:paraId="6FD3D687" w14:textId="77777777" w:rsidR="00B645D5" w:rsidRPr="006573E3" w:rsidRDefault="00B645D5" w:rsidP="00320511">
            <w:pPr>
              <w:rPr>
                <w:rFonts w:cs="Arial"/>
                <w:b/>
              </w:rPr>
            </w:pPr>
            <w:r>
              <w:rPr>
                <w:rFonts w:cs="Arial"/>
                <w:b/>
              </w:rPr>
              <w:t>Arduino</w:t>
            </w:r>
          </w:p>
        </w:tc>
        <w:tc>
          <w:tcPr>
            <w:tcW w:w="1134" w:type="dxa"/>
            <w:tcBorders>
              <w:bottom w:val="single" w:sz="4" w:space="0" w:color="auto"/>
            </w:tcBorders>
            <w:vAlign w:val="center"/>
          </w:tcPr>
          <w:p w14:paraId="2CD9F1FB" w14:textId="2D69D414" w:rsidR="00B645D5" w:rsidRPr="006573E3" w:rsidRDefault="00B645D5" w:rsidP="00320511">
            <w:pPr>
              <w:rPr>
                <w:rFonts w:cs="Arial"/>
                <w:b/>
              </w:rPr>
            </w:pPr>
            <w:r>
              <w:rPr>
                <w:rFonts w:cs="Arial"/>
                <w:b/>
              </w:rPr>
              <w:t>Dragino</w:t>
            </w:r>
          </w:p>
        </w:tc>
      </w:tr>
      <w:tr w:rsidR="00B645D5" w:rsidRPr="006573E3" w14:paraId="58637D46" w14:textId="77777777" w:rsidTr="00320511">
        <w:trPr>
          <w:trHeight w:val="273"/>
          <w:jc w:val="center"/>
        </w:trPr>
        <w:tc>
          <w:tcPr>
            <w:tcW w:w="1560" w:type="dxa"/>
            <w:vAlign w:val="center"/>
          </w:tcPr>
          <w:p w14:paraId="4F7AE2A7" w14:textId="18933784" w:rsidR="00B645D5" w:rsidRPr="00B24E86" w:rsidRDefault="00B645D5" w:rsidP="00B645D5">
            <w:pPr>
              <w:rPr>
                <w:rFonts w:cs="Arial"/>
                <w:i/>
              </w:rPr>
            </w:pPr>
            <w:r>
              <w:rPr>
                <w:rFonts w:cs="Arial"/>
                <w:i/>
              </w:rPr>
              <w:t>D2</w:t>
            </w:r>
          </w:p>
        </w:tc>
        <w:tc>
          <w:tcPr>
            <w:tcW w:w="1134" w:type="dxa"/>
            <w:vAlign w:val="center"/>
          </w:tcPr>
          <w:p w14:paraId="38560DFD" w14:textId="3A0ED271" w:rsidR="00B645D5" w:rsidRDefault="00B645D5" w:rsidP="00B645D5">
            <w:pPr>
              <w:rPr>
                <w:rFonts w:cs="Arial"/>
                <w:lang w:val="en-US"/>
              </w:rPr>
            </w:pPr>
            <w:r>
              <w:rPr>
                <w:rFonts w:cs="Arial"/>
                <w:lang w:val="en-US"/>
              </w:rPr>
              <w:t>DIO 0</w:t>
            </w:r>
          </w:p>
        </w:tc>
      </w:tr>
      <w:tr w:rsidR="00B645D5" w:rsidRPr="006573E3" w14:paraId="32EADCC5" w14:textId="77777777" w:rsidTr="00320511">
        <w:trPr>
          <w:trHeight w:val="273"/>
          <w:jc w:val="center"/>
        </w:trPr>
        <w:tc>
          <w:tcPr>
            <w:tcW w:w="1560" w:type="dxa"/>
            <w:vAlign w:val="center"/>
          </w:tcPr>
          <w:p w14:paraId="7BC9C283" w14:textId="1EB97056" w:rsidR="00B645D5" w:rsidRDefault="00B645D5" w:rsidP="00320511">
            <w:pPr>
              <w:rPr>
                <w:rFonts w:cs="Arial"/>
                <w:i/>
              </w:rPr>
            </w:pPr>
            <w:r>
              <w:rPr>
                <w:rFonts w:cs="Arial"/>
                <w:i/>
              </w:rPr>
              <w:t>D6</w:t>
            </w:r>
          </w:p>
        </w:tc>
        <w:tc>
          <w:tcPr>
            <w:tcW w:w="1134" w:type="dxa"/>
            <w:vAlign w:val="center"/>
          </w:tcPr>
          <w:p w14:paraId="063824DD" w14:textId="2652D26E" w:rsidR="00B645D5" w:rsidRDefault="00B645D5" w:rsidP="00320511">
            <w:pPr>
              <w:rPr>
                <w:rFonts w:cs="Arial"/>
                <w:lang w:val="en-US"/>
              </w:rPr>
            </w:pPr>
            <w:r>
              <w:rPr>
                <w:rFonts w:cs="Arial"/>
                <w:lang w:val="en-US"/>
              </w:rPr>
              <w:t>D</w:t>
            </w:r>
            <w:r w:rsidR="004753A3">
              <w:rPr>
                <w:rFonts w:cs="Arial"/>
                <w:lang w:val="en-US"/>
              </w:rPr>
              <w:t>IO 1</w:t>
            </w:r>
          </w:p>
        </w:tc>
      </w:tr>
      <w:tr w:rsidR="00B645D5" w:rsidRPr="006573E3" w14:paraId="7F68F7B3" w14:textId="77777777" w:rsidTr="00320511">
        <w:trPr>
          <w:trHeight w:val="273"/>
          <w:jc w:val="center"/>
        </w:trPr>
        <w:tc>
          <w:tcPr>
            <w:tcW w:w="1560" w:type="dxa"/>
            <w:vAlign w:val="center"/>
          </w:tcPr>
          <w:p w14:paraId="4B8CD76D" w14:textId="29448108" w:rsidR="00B645D5" w:rsidRDefault="00B645D5" w:rsidP="00B645D5">
            <w:pPr>
              <w:rPr>
                <w:rFonts w:cs="Arial"/>
                <w:i/>
              </w:rPr>
            </w:pPr>
            <w:r>
              <w:rPr>
                <w:rFonts w:cs="Arial"/>
                <w:i/>
              </w:rPr>
              <w:t>D7</w:t>
            </w:r>
          </w:p>
        </w:tc>
        <w:tc>
          <w:tcPr>
            <w:tcW w:w="1134" w:type="dxa"/>
            <w:vAlign w:val="center"/>
          </w:tcPr>
          <w:p w14:paraId="75314D22" w14:textId="3657B19E" w:rsidR="00B645D5" w:rsidRDefault="00B645D5" w:rsidP="00320511">
            <w:pPr>
              <w:rPr>
                <w:rFonts w:cs="Arial"/>
                <w:lang w:val="en-US"/>
              </w:rPr>
            </w:pPr>
            <w:r>
              <w:rPr>
                <w:rFonts w:cs="Arial"/>
                <w:lang w:val="en-US"/>
              </w:rPr>
              <w:t>D</w:t>
            </w:r>
            <w:r w:rsidR="004753A3">
              <w:rPr>
                <w:rFonts w:cs="Arial"/>
                <w:lang w:val="en-US"/>
              </w:rPr>
              <w:t>IO 2</w:t>
            </w:r>
          </w:p>
        </w:tc>
      </w:tr>
      <w:tr w:rsidR="00B645D5" w:rsidRPr="006573E3" w14:paraId="50377827" w14:textId="77777777" w:rsidTr="00320511">
        <w:trPr>
          <w:trHeight w:val="273"/>
          <w:jc w:val="center"/>
        </w:trPr>
        <w:tc>
          <w:tcPr>
            <w:tcW w:w="1560" w:type="dxa"/>
            <w:vAlign w:val="center"/>
          </w:tcPr>
          <w:p w14:paraId="77244B07" w14:textId="77777777" w:rsidR="00B645D5" w:rsidRDefault="00B645D5" w:rsidP="00320511">
            <w:pPr>
              <w:rPr>
                <w:rFonts w:cs="Arial"/>
                <w:i/>
              </w:rPr>
            </w:pPr>
            <w:r>
              <w:rPr>
                <w:rFonts w:cs="Arial"/>
                <w:i/>
              </w:rPr>
              <w:t>MISO</w:t>
            </w:r>
          </w:p>
        </w:tc>
        <w:tc>
          <w:tcPr>
            <w:tcW w:w="1134" w:type="dxa"/>
            <w:vAlign w:val="center"/>
          </w:tcPr>
          <w:p w14:paraId="465F471A" w14:textId="77777777" w:rsidR="00B645D5" w:rsidRDefault="00B645D5" w:rsidP="00320511">
            <w:pPr>
              <w:rPr>
                <w:rFonts w:cs="Arial"/>
                <w:lang w:val="en-US"/>
              </w:rPr>
            </w:pPr>
            <w:r>
              <w:rPr>
                <w:rFonts w:cs="Arial"/>
                <w:lang w:val="en-US"/>
              </w:rPr>
              <w:t>MISO</w:t>
            </w:r>
          </w:p>
        </w:tc>
      </w:tr>
      <w:tr w:rsidR="00B645D5" w:rsidRPr="006573E3" w14:paraId="13532609" w14:textId="77777777" w:rsidTr="00320511">
        <w:trPr>
          <w:trHeight w:val="273"/>
          <w:jc w:val="center"/>
        </w:trPr>
        <w:tc>
          <w:tcPr>
            <w:tcW w:w="1560" w:type="dxa"/>
            <w:vAlign w:val="center"/>
          </w:tcPr>
          <w:p w14:paraId="7B09437C" w14:textId="77777777" w:rsidR="00B645D5" w:rsidRPr="006573E3" w:rsidRDefault="00B645D5" w:rsidP="00320511">
            <w:pPr>
              <w:rPr>
                <w:rFonts w:cs="Arial"/>
                <w:i/>
              </w:rPr>
            </w:pPr>
            <w:r>
              <w:rPr>
                <w:rFonts w:cs="Arial"/>
                <w:i/>
              </w:rPr>
              <w:t>MOSI</w:t>
            </w:r>
          </w:p>
        </w:tc>
        <w:tc>
          <w:tcPr>
            <w:tcW w:w="1134" w:type="dxa"/>
            <w:vAlign w:val="center"/>
          </w:tcPr>
          <w:p w14:paraId="2D6EEBA7" w14:textId="77777777" w:rsidR="00B645D5" w:rsidRPr="006573E3" w:rsidRDefault="00B645D5" w:rsidP="00320511">
            <w:pPr>
              <w:rPr>
                <w:rFonts w:cs="Arial"/>
                <w:lang w:val="en-US"/>
              </w:rPr>
            </w:pPr>
            <w:r>
              <w:rPr>
                <w:rFonts w:cs="Arial"/>
                <w:lang w:val="en-US"/>
              </w:rPr>
              <w:t>MOSI</w:t>
            </w:r>
          </w:p>
        </w:tc>
      </w:tr>
      <w:tr w:rsidR="00B645D5" w:rsidRPr="006573E3" w14:paraId="4F368446" w14:textId="77777777" w:rsidTr="00320511">
        <w:trPr>
          <w:trHeight w:val="273"/>
          <w:jc w:val="center"/>
        </w:trPr>
        <w:tc>
          <w:tcPr>
            <w:tcW w:w="1560" w:type="dxa"/>
            <w:vAlign w:val="center"/>
          </w:tcPr>
          <w:p w14:paraId="77E6DBDE" w14:textId="77777777" w:rsidR="00B645D5" w:rsidRPr="006573E3" w:rsidRDefault="00B645D5" w:rsidP="00320511">
            <w:pPr>
              <w:rPr>
                <w:rFonts w:cs="Arial"/>
                <w:i/>
              </w:rPr>
            </w:pPr>
            <w:r>
              <w:rPr>
                <w:rFonts w:cs="Arial"/>
                <w:i/>
              </w:rPr>
              <w:t>SCK</w:t>
            </w:r>
          </w:p>
        </w:tc>
        <w:tc>
          <w:tcPr>
            <w:tcW w:w="1134" w:type="dxa"/>
            <w:vAlign w:val="center"/>
          </w:tcPr>
          <w:p w14:paraId="6E8DC11E" w14:textId="77777777" w:rsidR="00B645D5" w:rsidRPr="006573E3" w:rsidRDefault="00B645D5" w:rsidP="00320511">
            <w:pPr>
              <w:rPr>
                <w:rFonts w:cs="Arial"/>
                <w:lang w:val="en-US"/>
              </w:rPr>
            </w:pPr>
            <w:r>
              <w:rPr>
                <w:rFonts w:cs="Arial"/>
                <w:lang w:val="en-US"/>
              </w:rPr>
              <w:t>SCK</w:t>
            </w:r>
          </w:p>
        </w:tc>
      </w:tr>
      <w:tr w:rsidR="00B645D5" w:rsidRPr="006573E3" w14:paraId="431B6185" w14:textId="77777777" w:rsidTr="00320511">
        <w:trPr>
          <w:trHeight w:val="257"/>
          <w:jc w:val="center"/>
        </w:trPr>
        <w:tc>
          <w:tcPr>
            <w:tcW w:w="1560" w:type="dxa"/>
            <w:vAlign w:val="center"/>
          </w:tcPr>
          <w:p w14:paraId="797D4C51" w14:textId="640DBBB9" w:rsidR="00B645D5" w:rsidRDefault="00B645D5" w:rsidP="00320511">
            <w:pPr>
              <w:rPr>
                <w:rFonts w:cs="Arial"/>
                <w:i/>
              </w:rPr>
            </w:pPr>
            <w:r>
              <w:rPr>
                <w:rFonts w:cs="Arial"/>
                <w:i/>
              </w:rPr>
              <w:t>D10</w:t>
            </w:r>
          </w:p>
        </w:tc>
        <w:tc>
          <w:tcPr>
            <w:tcW w:w="1134" w:type="dxa"/>
            <w:vAlign w:val="center"/>
          </w:tcPr>
          <w:p w14:paraId="56E5A5ED" w14:textId="77777777" w:rsidR="00B645D5" w:rsidRPr="00146752" w:rsidRDefault="00B645D5" w:rsidP="00320511">
            <w:pPr>
              <w:rPr>
                <w:rFonts w:cs="Arial"/>
              </w:rPr>
            </w:pPr>
            <w:r w:rsidRPr="00146752">
              <w:rPr>
                <w:rFonts w:cs="Arial"/>
              </w:rPr>
              <w:t>NSS</w:t>
            </w:r>
          </w:p>
        </w:tc>
      </w:tr>
      <w:tr w:rsidR="00B645D5" w:rsidRPr="006573E3" w14:paraId="7D1EF892" w14:textId="77777777" w:rsidTr="00320511">
        <w:trPr>
          <w:trHeight w:val="273"/>
          <w:jc w:val="center"/>
        </w:trPr>
        <w:tc>
          <w:tcPr>
            <w:tcW w:w="1560" w:type="dxa"/>
            <w:vAlign w:val="center"/>
          </w:tcPr>
          <w:p w14:paraId="0C78FECA" w14:textId="3896D3F3" w:rsidR="00B645D5" w:rsidRDefault="00B645D5" w:rsidP="00320511">
            <w:pPr>
              <w:rPr>
                <w:rFonts w:cs="Arial"/>
                <w:i/>
              </w:rPr>
            </w:pPr>
            <w:r>
              <w:rPr>
                <w:rFonts w:cs="Arial"/>
                <w:i/>
              </w:rPr>
              <w:t>D9</w:t>
            </w:r>
          </w:p>
        </w:tc>
        <w:tc>
          <w:tcPr>
            <w:tcW w:w="1134" w:type="dxa"/>
            <w:vAlign w:val="center"/>
          </w:tcPr>
          <w:p w14:paraId="18D34C33" w14:textId="77777777" w:rsidR="00B645D5" w:rsidRPr="00146752" w:rsidRDefault="00B645D5" w:rsidP="00320511">
            <w:pPr>
              <w:rPr>
                <w:rFonts w:cs="Arial"/>
              </w:rPr>
            </w:pPr>
            <w:proofErr w:type="spellStart"/>
            <w:r>
              <w:rPr>
                <w:rFonts w:cs="Arial"/>
              </w:rPr>
              <w:t>Reset</w:t>
            </w:r>
            <w:proofErr w:type="spellEnd"/>
          </w:p>
        </w:tc>
      </w:tr>
    </w:tbl>
    <w:p w14:paraId="64DD8E00" w14:textId="77777777" w:rsidR="00CE0DE2" w:rsidRDefault="00CE0DE2" w:rsidP="00CE0DE2">
      <w:pPr>
        <w:spacing w:line="240" w:lineRule="auto"/>
        <w:jc w:val="center"/>
      </w:pPr>
    </w:p>
    <w:p w14:paraId="0B1CED9A" w14:textId="0BCD661F" w:rsidR="00B645D5" w:rsidRPr="00B645D5" w:rsidRDefault="00CE0DE2" w:rsidP="00CE0DE2">
      <w:pPr>
        <w:spacing w:line="240" w:lineRule="auto"/>
        <w:jc w:val="center"/>
      </w:pPr>
      <w:r>
        <w:rPr>
          <w:b/>
        </w:rPr>
        <w:t>Tabla 2-X</w:t>
      </w:r>
      <w:r w:rsidRPr="008C2F34">
        <w:rPr>
          <w:b/>
        </w:rPr>
        <w:t>:</w:t>
      </w:r>
      <w:r>
        <w:t xml:space="preserve"> entre arduino Mega 2560 y </w:t>
      </w:r>
      <w:proofErr w:type="spellStart"/>
      <w:r>
        <w:t>Dragino</w:t>
      </w:r>
      <w:proofErr w:type="spellEnd"/>
      <w:r>
        <w:t xml:space="preserve"> </w:t>
      </w:r>
      <w:proofErr w:type="spellStart"/>
      <w:r>
        <w:t>Shield</w:t>
      </w:r>
      <w:proofErr w:type="spellEnd"/>
    </w:p>
    <w:p w14:paraId="5A93BD06" w14:textId="05C9B532" w:rsidR="005572B4" w:rsidRDefault="005572B4" w:rsidP="005572B4">
      <w:pPr>
        <w:pStyle w:val="Ttulo3"/>
      </w:pPr>
      <w:r>
        <w:t xml:space="preserve">Pruebas de emisión de los mensajes </w:t>
      </w:r>
    </w:p>
    <w:p w14:paraId="1A15C5BD" w14:textId="04163D97" w:rsidR="0042406C" w:rsidRPr="00E87AEA" w:rsidRDefault="00E87AEA" w:rsidP="00501CC9">
      <w:pPr>
        <w:jc w:val="both"/>
      </w:pPr>
      <w:r>
        <w:t xml:space="preserve">Nuevamente asistidos por el monitor de puerto serial identificamos las operaciones que ocurren dentro del </w:t>
      </w:r>
      <w:r w:rsidR="0042406C">
        <w:t>micro controlar</w:t>
      </w:r>
      <w:r>
        <w:t xml:space="preserve">, en la parte superior se puede visualizar la coordenada geográfica que fue simulada, esta vez no fue necesario multiplicarla por 10 mil dado que simplemente se </w:t>
      </w:r>
      <w:r w:rsidR="0042406C">
        <w:t>incluyó</w:t>
      </w:r>
      <w:r>
        <w:t xml:space="preserve"> si</w:t>
      </w:r>
      <w:r w:rsidR="00501CC9">
        <w:t>n</w:t>
      </w:r>
      <w:r>
        <w:t xml:space="preserve"> cifras decimales,</w:t>
      </w:r>
      <w:r w:rsidR="0042406C">
        <w:t xml:space="preserve"> a continuación podemos observar el dato recuperado por el sensor de proximidad el cual multiplicamos por 10 con el propósito de eliminar las comas decimales y hacer más fácil la codificación del dato</w:t>
      </w:r>
      <w:r w:rsidR="00501CC9">
        <w:t>,</w:t>
      </w:r>
      <w:r w:rsidR="0042406C">
        <w:t xml:space="preserve"> luego el módulo de radio entra en modo de trasmisión que emite en 902 MHz y usa un factor de propagación de 7, el paquete queda en estado encolado y el modulo entra en modo de recepción  en la frecuencia de 923 MHz con factores de propagación en los 7 y los 12, genera una ventana de tiempo en la cual espera confirmación del servidor IoT el cual aún no ha sido configurado, y se repite la secuencia. </w:t>
      </w:r>
      <w:r w:rsidR="00501CC9">
        <w:t>Lo cual es</w:t>
      </w:r>
      <w:r w:rsidR="0042406C">
        <w:t xml:space="preserve"> el resultado esperado en esta prueba.</w:t>
      </w:r>
    </w:p>
    <w:p w14:paraId="47852971" w14:textId="5EF4CC69" w:rsidR="005572B4" w:rsidRDefault="005572B4" w:rsidP="005572B4">
      <w:pPr>
        <w:jc w:val="center"/>
      </w:pPr>
      <w:r w:rsidRPr="005572B4">
        <w:rPr>
          <w:noProof/>
          <w:lang w:eastAsia="es-CO"/>
        </w:rPr>
        <w:lastRenderedPageBreak/>
        <w:drawing>
          <wp:inline distT="0" distB="0" distL="0" distR="0" wp14:anchorId="29E9EF48" wp14:editId="3E643E68">
            <wp:extent cx="4133850" cy="2433717"/>
            <wp:effectExtent l="0" t="0" r="0" b="5080"/>
            <wp:docPr id="25" name="Imagen 25" descr="C:\Users\Miguel\Desktop\Tesis\Documento\Imagenes\dispositivos\Drag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dispositivos\Dragino Log datos monitos serial.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38992" cy="2436744"/>
                    </a:xfrm>
                    <a:prstGeom prst="rect">
                      <a:avLst/>
                    </a:prstGeom>
                    <a:noFill/>
                    <a:ln>
                      <a:noFill/>
                    </a:ln>
                  </pic:spPr>
                </pic:pic>
              </a:graphicData>
            </a:graphic>
          </wp:inline>
        </w:drawing>
      </w:r>
    </w:p>
    <w:p w14:paraId="6375D680" w14:textId="08CD80E6" w:rsidR="005572B4" w:rsidRPr="005A4E00" w:rsidRDefault="005572B4" w:rsidP="005572B4">
      <w:pPr>
        <w:spacing w:line="240" w:lineRule="auto"/>
        <w:jc w:val="center"/>
      </w:pPr>
      <w:r w:rsidRPr="00361F00">
        <w:rPr>
          <w:b/>
        </w:rPr>
        <w:t xml:space="preserve">Figura </w:t>
      </w:r>
      <w:r w:rsidR="006F0FEE">
        <w:rPr>
          <w:b/>
        </w:rPr>
        <w:t>4-15</w:t>
      </w:r>
      <w:r w:rsidRPr="00361F00">
        <w:rPr>
          <w:b/>
        </w:rPr>
        <w:t>:</w:t>
      </w:r>
      <w:r>
        <w:t xml:space="preserve"> verificación de las operaciones en el micro controlador desde el monitor serial</w:t>
      </w:r>
      <w:r w:rsidR="007B5B40">
        <w:t xml:space="preserve"> en Dragino.</w:t>
      </w:r>
    </w:p>
    <w:p w14:paraId="202C2F17" w14:textId="626297C5" w:rsidR="004B32B8" w:rsidRDefault="00C94BC3" w:rsidP="000A4BB3">
      <w:pPr>
        <w:pStyle w:val="Ttulo2"/>
      </w:pPr>
      <w:r>
        <w:t>TTGO</w:t>
      </w:r>
    </w:p>
    <w:p w14:paraId="1CAE62A0" w14:textId="60D26B92" w:rsidR="00891E06" w:rsidRDefault="00891E06" w:rsidP="00891E06">
      <w:r>
        <w:t>L</w:t>
      </w:r>
      <w:r w:rsidR="0060146C">
        <w:t>ily</w:t>
      </w:r>
      <w:r>
        <w:t xml:space="preserve">go es </w:t>
      </w:r>
      <w:r w:rsidR="00AA4748">
        <w:t>otra compañía productora</w:t>
      </w:r>
      <w:r>
        <w:t xml:space="preserve"> de dispositivos electrónicos enfocada en soluciones con </w:t>
      </w:r>
      <w:r w:rsidR="00AA4748">
        <w:t>internet</w:t>
      </w:r>
      <w:r>
        <w:t xml:space="preserve"> de las cosas, tiene su centro de operaciones en la provincia de </w:t>
      </w:r>
      <w:proofErr w:type="spellStart"/>
      <w:r>
        <w:t>Shenzhen</w:t>
      </w:r>
      <w:proofErr w:type="spellEnd"/>
      <w:r>
        <w:t xml:space="preserve"> en Hong Kong </w:t>
      </w:r>
      <w:r w:rsidR="00320511">
        <w:t>en</w:t>
      </w:r>
      <w:r w:rsidR="00AA4748">
        <w:t xml:space="preserve"> su página oficial encontramos una descripción de la compañía:</w:t>
      </w:r>
    </w:p>
    <w:p w14:paraId="49DAC16C" w14:textId="53704F41" w:rsidR="00AA4748" w:rsidRDefault="00AA4748" w:rsidP="00AA4748">
      <w:pPr>
        <w:ind w:left="576" w:firstLine="129"/>
      </w:pPr>
      <w:r>
        <w:t>“</w:t>
      </w:r>
      <w:r w:rsidRPr="00320511">
        <w:rPr>
          <w:i/>
        </w:rPr>
        <w:t xml:space="preserve">dedicados al desarrollo de IoT, hacer que los desarrollos sean </w:t>
      </w:r>
      <w:r w:rsidR="0060146C" w:rsidRPr="00320511">
        <w:rPr>
          <w:i/>
        </w:rPr>
        <w:t>más</w:t>
      </w:r>
      <w:r w:rsidRPr="00320511">
        <w:rPr>
          <w:i/>
        </w:rPr>
        <w:t xml:space="preserve"> fácil es el concept</w:t>
      </w:r>
      <w:r w:rsidR="00320511">
        <w:rPr>
          <w:i/>
        </w:rPr>
        <w:t xml:space="preserve">o de producto de </w:t>
      </w:r>
      <w:proofErr w:type="spellStart"/>
      <w:r w:rsidR="00320511">
        <w:rPr>
          <w:i/>
        </w:rPr>
        <w:t>Xinyuan</w:t>
      </w:r>
      <w:proofErr w:type="spellEnd"/>
      <w:r w:rsidR="00320511">
        <w:rPr>
          <w:i/>
        </w:rPr>
        <w:t>, lanzamos</w:t>
      </w:r>
      <w:r w:rsidRPr="00320511">
        <w:rPr>
          <w:i/>
        </w:rPr>
        <w:t xml:space="preserve"> series de productos de código abierto con diversos tipos de </w:t>
      </w:r>
      <w:r w:rsidR="0060146C" w:rsidRPr="00320511">
        <w:rPr>
          <w:i/>
        </w:rPr>
        <w:t>micro controladores</w:t>
      </w:r>
      <w:r w:rsidRPr="00320511">
        <w:rPr>
          <w:i/>
        </w:rPr>
        <w:t xml:space="preserve"> y </w:t>
      </w:r>
      <w:r w:rsidR="0060146C" w:rsidRPr="00320511">
        <w:rPr>
          <w:i/>
        </w:rPr>
        <w:t>módulos</w:t>
      </w:r>
      <w:r w:rsidRPr="00320511">
        <w:rPr>
          <w:i/>
        </w:rPr>
        <w:t xml:space="preserve"> IoT, hasta kits educativos para hacer posibles los desarrollo y convertir ideas creativas en realidades </w:t>
      </w:r>
      <w:r w:rsidR="00320511">
        <w:rPr>
          <w:i/>
        </w:rPr>
        <w:t xml:space="preserve">y se puedan </w:t>
      </w:r>
      <w:r w:rsidRPr="00320511">
        <w:rPr>
          <w:i/>
        </w:rPr>
        <w:t xml:space="preserve"> compartir, hacer que todos podamos explorar el mundo y conectar los objetos es la visión de </w:t>
      </w:r>
      <w:proofErr w:type="spellStart"/>
      <w:r w:rsidRPr="00320511">
        <w:rPr>
          <w:i/>
        </w:rPr>
        <w:t>Xinyuan</w:t>
      </w:r>
      <w:proofErr w:type="spellEnd"/>
      <w:r>
        <w:t>.”  (</w:t>
      </w:r>
      <w:r w:rsidRPr="00AA4748">
        <w:rPr>
          <w:rFonts w:ascii="Times New Roman" w:eastAsia="Times New Roman" w:hAnsi="Times New Roman" w:cs="Times New Roman"/>
          <w:sz w:val="24"/>
          <w:szCs w:val="24"/>
          <w:lang w:eastAsia="es-CO"/>
        </w:rPr>
        <w:t>Lilygo-Xinyuan</w:t>
      </w:r>
      <w:proofErr w:type="gramStart"/>
      <w:r w:rsidRPr="002C63D2">
        <w:rPr>
          <w:rFonts w:ascii="Times New Roman" w:eastAsia="Times New Roman" w:hAnsi="Times New Roman" w:cs="Times New Roman"/>
          <w:sz w:val="24"/>
          <w:szCs w:val="24"/>
          <w:lang w:eastAsia="es-CO"/>
        </w:rPr>
        <w:t>,2017</w:t>
      </w:r>
      <w:proofErr w:type="gramEnd"/>
      <w:r>
        <w:t>)</w:t>
      </w:r>
    </w:p>
    <w:p w14:paraId="2D782D58" w14:textId="61D67F76" w:rsidR="0060146C" w:rsidRDefault="00FC5B58" w:rsidP="0060146C">
      <w:r>
        <w:t>Algunos</w:t>
      </w:r>
      <w:r w:rsidR="0060146C">
        <w:t xml:space="preserve"> de los productos destacados de Lilygo </w:t>
      </w:r>
      <w:r>
        <w:t xml:space="preserve">incluyen carros de </w:t>
      </w:r>
      <w:proofErr w:type="spellStart"/>
      <w:r>
        <w:t>jugete</w:t>
      </w:r>
      <w:proofErr w:type="spellEnd"/>
      <w:r>
        <w:t xml:space="preserve"> controlados remotamente por relojes inteligentes, kits para el monitoreo de la frecuencia cardiaca y kits de sensores que se ensamblan a una pantalla </w:t>
      </w:r>
      <w:proofErr w:type="spellStart"/>
      <w:r>
        <w:t>led</w:t>
      </w:r>
      <w:proofErr w:type="spellEnd"/>
      <w:r>
        <w:t xml:space="preserve"> (reloj) como fichas de lego, haciéndolo fáciles de conectar y muy didácticos para la pedagogía electrónica en jóvenes. </w:t>
      </w:r>
    </w:p>
    <w:p w14:paraId="7CE4B9CA" w14:textId="536E5D07" w:rsidR="00FC5B58" w:rsidRDefault="00FC5B58" w:rsidP="00FC5B58">
      <w:pPr>
        <w:jc w:val="center"/>
      </w:pPr>
      <w:r>
        <w:rPr>
          <w:noProof/>
          <w:lang w:eastAsia="es-CO"/>
        </w:rPr>
        <w:lastRenderedPageBreak/>
        <w:drawing>
          <wp:inline distT="0" distB="0" distL="0" distR="0" wp14:anchorId="2A70FE77" wp14:editId="37D6849A">
            <wp:extent cx="3409950" cy="3409950"/>
            <wp:effectExtent l="0" t="0" r="0" b="0"/>
            <wp:docPr id="28" name="Imagen 28" descr="https://0.rc.xiniu.com/g1/M00/37/FB/CgAGS1199OeAFR1LAAJ_fD-0YHQ4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0.rc.xiniu.com/g1/M00/37/FB/CgAGS1199OeAFR1LAAJ_fD-0YHQ498.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409950" cy="3409950"/>
                    </a:xfrm>
                    <a:prstGeom prst="rect">
                      <a:avLst/>
                    </a:prstGeom>
                    <a:noFill/>
                    <a:ln>
                      <a:noFill/>
                    </a:ln>
                  </pic:spPr>
                </pic:pic>
              </a:graphicData>
            </a:graphic>
          </wp:inline>
        </w:drawing>
      </w:r>
      <w:r w:rsidR="00BB4823" w:rsidRPr="00BB4823">
        <w:t xml:space="preserve"> </w:t>
      </w:r>
      <w:r w:rsidR="00BB4823">
        <w:rPr>
          <w:noProof/>
          <w:lang w:eastAsia="es-CO"/>
        </w:rPr>
        <w:drawing>
          <wp:inline distT="0" distB="0" distL="0" distR="0" wp14:anchorId="4BF3C351" wp14:editId="111539ED">
            <wp:extent cx="2099120" cy="30581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110466" cy="3074690"/>
                    </a:xfrm>
                    <a:prstGeom prst="rect">
                      <a:avLst/>
                    </a:prstGeom>
                  </pic:spPr>
                </pic:pic>
              </a:graphicData>
            </a:graphic>
          </wp:inline>
        </w:drawing>
      </w:r>
    </w:p>
    <w:p w14:paraId="1286B371" w14:textId="1D607896" w:rsidR="00FC5B58" w:rsidRDefault="00FC5B58" w:rsidP="00FC5B58">
      <w:pPr>
        <w:jc w:val="center"/>
      </w:pPr>
      <w:r w:rsidRPr="00361F00">
        <w:rPr>
          <w:b/>
        </w:rPr>
        <w:t xml:space="preserve">Figura </w:t>
      </w:r>
      <w:r w:rsidR="006F0FEE">
        <w:rPr>
          <w:b/>
        </w:rPr>
        <w:t>4-16</w:t>
      </w:r>
      <w:r w:rsidRPr="00361F00">
        <w:rPr>
          <w:b/>
        </w:rPr>
        <w:t>:</w:t>
      </w:r>
      <w:r>
        <w:t xml:space="preserve"> Kit de sensores de múltiples funciones y reloj inteligente de Lilygo. </w:t>
      </w:r>
      <w:r>
        <w:br/>
        <w:t>(Tomada página oficial Lilygo)</w:t>
      </w:r>
    </w:p>
    <w:p w14:paraId="371F4AEC" w14:textId="74181811" w:rsidR="002C63D2" w:rsidRDefault="002C63D2" w:rsidP="00D866E3">
      <w:pPr>
        <w:rPr>
          <w:b/>
        </w:rPr>
      </w:pPr>
      <w:r w:rsidRPr="002C63D2">
        <w:rPr>
          <w:b/>
        </w:rPr>
        <w:t xml:space="preserve">TTGO Para Arduino UNO </w:t>
      </w:r>
      <w:proofErr w:type="spellStart"/>
      <w:r w:rsidRPr="002C63D2">
        <w:rPr>
          <w:b/>
        </w:rPr>
        <w:t>LoRa</w:t>
      </w:r>
      <w:proofErr w:type="spellEnd"/>
      <w:r w:rsidRPr="002C63D2">
        <w:rPr>
          <w:b/>
        </w:rPr>
        <w:t xml:space="preserve"> MEGA328 433MHZ SX1278 </w:t>
      </w:r>
    </w:p>
    <w:p w14:paraId="3A0312C5" w14:textId="40E7C395" w:rsidR="002C63D2" w:rsidRDefault="002C63D2" w:rsidP="002C63D2">
      <w:pPr>
        <w:jc w:val="center"/>
        <w:rPr>
          <w:b/>
        </w:rPr>
      </w:pPr>
      <w:r>
        <w:rPr>
          <w:b/>
          <w:noProof/>
          <w:lang w:eastAsia="es-CO"/>
        </w:rPr>
        <w:drawing>
          <wp:inline distT="0" distB="0" distL="0" distR="0" wp14:anchorId="3BA1C7E7" wp14:editId="2C68D2C9">
            <wp:extent cx="3752850" cy="2056356"/>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758910" cy="2059676"/>
                    </a:xfrm>
                    <a:prstGeom prst="rect">
                      <a:avLst/>
                    </a:prstGeom>
                    <a:noFill/>
                    <a:ln>
                      <a:noFill/>
                    </a:ln>
                  </pic:spPr>
                </pic:pic>
              </a:graphicData>
            </a:graphic>
          </wp:inline>
        </w:drawing>
      </w:r>
    </w:p>
    <w:p w14:paraId="59477FB4" w14:textId="05EB73FF" w:rsidR="002C63D2" w:rsidRPr="002C63D2" w:rsidRDefault="002C63D2" w:rsidP="002C63D2">
      <w:pPr>
        <w:spacing w:line="240" w:lineRule="auto"/>
        <w:jc w:val="center"/>
      </w:pPr>
      <w:r w:rsidRPr="00361F00">
        <w:rPr>
          <w:b/>
        </w:rPr>
        <w:t xml:space="preserve">Figura </w:t>
      </w:r>
      <w:r w:rsidR="006F0FEE">
        <w:rPr>
          <w:b/>
        </w:rPr>
        <w:t>4-17</w:t>
      </w:r>
      <w:r w:rsidRPr="00361F00">
        <w:rPr>
          <w:b/>
        </w:rPr>
        <w:t>:</w:t>
      </w:r>
      <w:r>
        <w:t xml:space="preserve"> tarjeta TTGO compatible con arduino SX1278.</w:t>
      </w:r>
      <w:r w:rsidR="00FC5B58">
        <w:br/>
        <w:t>(Tomada página oficial Lilygo)</w:t>
      </w:r>
    </w:p>
    <w:p w14:paraId="16470A11" w14:textId="77777777" w:rsidR="002C63D2" w:rsidRDefault="002C63D2" w:rsidP="00D866E3">
      <w:pPr>
        <w:rPr>
          <w:b/>
        </w:rPr>
      </w:pPr>
    </w:p>
    <w:p w14:paraId="1E436E4A" w14:textId="3A7E0CE1" w:rsidR="002C63D2" w:rsidRDefault="00932A78" w:rsidP="00320511">
      <w:pPr>
        <w:jc w:val="both"/>
      </w:pPr>
      <w:r>
        <w:t>Es</w:t>
      </w:r>
      <w:r w:rsidR="002C63D2">
        <w:t xml:space="preserve"> una tarjeta que es compatible con la configuración de pines de arduino uno y se puede programar desde el entorno de desarrollo de arduino uno, es interesante porque la misma placa integra en micro controlador y el módulo de transmisión, lo cual facilita mucho el trabajo</w:t>
      </w:r>
      <w:r w:rsidR="00320511">
        <w:t>,</w:t>
      </w:r>
      <w:r w:rsidR="002C63D2">
        <w:t xml:space="preserve"> dado que viene ensamblado de </w:t>
      </w:r>
      <w:r w:rsidR="00320511">
        <w:t>la misma forma</w:t>
      </w:r>
      <w:r w:rsidR="002C63D2">
        <w:t xml:space="preserve"> que se </w:t>
      </w:r>
      <w:r>
        <w:t>definió</w:t>
      </w:r>
      <w:r w:rsidR="002C63D2">
        <w:t xml:space="preserve"> en la arquitectura </w:t>
      </w:r>
      <w:r w:rsidR="002C63D2">
        <w:lastRenderedPageBreak/>
        <w:t>del nodo de medición y los pines sobrantes pueden ser usados para conectar sensores como el de proximidad o el de GPS</w:t>
      </w:r>
    </w:p>
    <w:p w14:paraId="5B602881" w14:textId="1BC4F2FF" w:rsidR="002C63D2" w:rsidRDefault="002C63D2" w:rsidP="00320511">
      <w:pPr>
        <w:jc w:val="both"/>
      </w:pPr>
      <w:r>
        <w:t xml:space="preserve">una de las particularidades fue que en el momento en el que se </w:t>
      </w:r>
      <w:r w:rsidR="00932A78">
        <w:t>ordenó</w:t>
      </w:r>
      <w:r>
        <w:t xml:space="preserve"> este artefacto </w:t>
      </w:r>
      <w:r w:rsidR="00932A78">
        <w:t>aún</w:t>
      </w:r>
      <w:r>
        <w:t xml:space="preserve"> no se </w:t>
      </w:r>
      <w:r w:rsidR="00932A78">
        <w:t>tenía</w:t>
      </w:r>
      <w:r>
        <w:t xml:space="preserve"> clara la frecuencia de las bandas autorizadas en Colombia y por un error se pidió la placa que integra el </w:t>
      </w:r>
      <w:r w:rsidR="00932A78">
        <w:t>módulo</w:t>
      </w:r>
      <w:r>
        <w:t xml:space="preserve"> SX1278 e</w:t>
      </w:r>
      <w:r w:rsidR="00320511">
        <w:t xml:space="preserve">l cual opera en una frecuencia </w:t>
      </w:r>
      <w:r>
        <w:t xml:space="preserve">en la banda de 433 MHz, aun </w:t>
      </w:r>
      <w:r w:rsidR="00932A78">
        <w:t>así</w:t>
      </w:r>
      <w:r>
        <w:t xml:space="preserve"> se </w:t>
      </w:r>
      <w:r w:rsidR="00932A78">
        <w:t>decidió</w:t>
      </w:r>
      <w:r>
        <w:t xml:space="preserve"> usar este para hacer la prueba de concepto siendo </w:t>
      </w:r>
      <w:r w:rsidR="00932A78">
        <w:t>conscientes</w:t>
      </w:r>
      <w:r>
        <w:t xml:space="preserve"> que obtendríamos buenos resultados</w:t>
      </w:r>
      <w:r w:rsidR="00932A78">
        <w:t xml:space="preserve"> únicamente </w:t>
      </w:r>
      <w:r>
        <w:t>cuando el nodo estuviese próximo al Gateway</w:t>
      </w:r>
      <w:r w:rsidR="00932A78">
        <w:t>,</w:t>
      </w:r>
      <w:r>
        <w:t xml:space="preserve"> pero que este mismo procedimiento puede ser </w:t>
      </w:r>
      <w:r w:rsidR="00932A78">
        <w:t>replicado usando</w:t>
      </w:r>
      <w:r>
        <w:t xml:space="preserve"> a una de las placas con módulos</w:t>
      </w:r>
      <w:r w:rsidR="00932A78">
        <w:t xml:space="preserve"> que opera</w:t>
      </w:r>
      <w:r>
        <w:t xml:space="preserve">n a 915 MHz. Como el modulo </w:t>
      </w:r>
      <w:r w:rsidR="00932A78">
        <w:t>“</w:t>
      </w:r>
      <w:r w:rsidRPr="002C63D2">
        <w:t xml:space="preserve">TTGO SX1276 </w:t>
      </w:r>
      <w:proofErr w:type="spellStart"/>
      <w:r w:rsidRPr="002C63D2">
        <w:t>LoRa</w:t>
      </w:r>
      <w:proofErr w:type="spellEnd"/>
      <w:r w:rsidRPr="002C63D2">
        <w:t xml:space="preserve"> ESP32 433/470MHz 868 / 915MHz Bluetooth WI-FI Internet </w:t>
      </w:r>
      <w:proofErr w:type="spellStart"/>
      <w:r w:rsidRPr="002C63D2">
        <w:t>Antenna</w:t>
      </w:r>
      <w:proofErr w:type="spellEnd"/>
      <w:r w:rsidRPr="002C63D2">
        <w:t xml:space="preserve"> </w:t>
      </w:r>
      <w:proofErr w:type="spellStart"/>
      <w:r w:rsidRPr="002C63D2">
        <w:t>Development</w:t>
      </w:r>
      <w:proofErr w:type="spellEnd"/>
      <w:r w:rsidRPr="002C63D2">
        <w:t xml:space="preserve"> </w:t>
      </w:r>
      <w:proofErr w:type="spellStart"/>
      <w:r w:rsidRPr="002C63D2">
        <w:t>Board</w:t>
      </w:r>
      <w:proofErr w:type="spellEnd"/>
      <w:r w:rsidR="00932A78">
        <w:t>”</w:t>
      </w:r>
    </w:p>
    <w:p w14:paraId="125CF467" w14:textId="7AC2727F" w:rsidR="002D316F" w:rsidRDefault="002D316F" w:rsidP="002D316F">
      <w:pPr>
        <w:pStyle w:val="Ttulo3"/>
      </w:pPr>
      <w:r>
        <w:t xml:space="preserve">Conexión de los componentes </w:t>
      </w:r>
      <w:proofErr w:type="spellStart"/>
      <w:r>
        <w:t>fisicos</w:t>
      </w:r>
      <w:proofErr w:type="spellEnd"/>
    </w:p>
    <w:p w14:paraId="1318BC08" w14:textId="77777777" w:rsidR="002D316F" w:rsidRDefault="002D316F" w:rsidP="00D866E3"/>
    <w:p w14:paraId="36F2439E" w14:textId="4D7AD3F2" w:rsidR="002D316F" w:rsidRDefault="002D316F" w:rsidP="002D316F">
      <w:pPr>
        <w:jc w:val="center"/>
      </w:pPr>
      <w:r w:rsidRPr="002D316F">
        <w:rPr>
          <w:noProof/>
          <w:lang w:eastAsia="es-CO"/>
        </w:rPr>
        <w:drawing>
          <wp:inline distT="0" distB="0" distL="0" distR="0" wp14:anchorId="359AD627" wp14:editId="29D65011">
            <wp:extent cx="4882055" cy="3011170"/>
            <wp:effectExtent l="0" t="0" r="0" b="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85249" cy="3013140"/>
                    </a:xfrm>
                    <a:prstGeom prst="rect">
                      <a:avLst/>
                    </a:prstGeom>
                    <a:noFill/>
                    <a:ln>
                      <a:noFill/>
                    </a:ln>
                  </pic:spPr>
                </pic:pic>
              </a:graphicData>
            </a:graphic>
          </wp:inline>
        </w:drawing>
      </w:r>
    </w:p>
    <w:p w14:paraId="10AF5BF0" w14:textId="51166275" w:rsidR="002D316F" w:rsidRDefault="002D316F" w:rsidP="002D316F">
      <w:pPr>
        <w:jc w:val="center"/>
      </w:pPr>
      <w:r w:rsidRPr="00120FA1">
        <w:rPr>
          <w:b/>
        </w:rPr>
        <w:t xml:space="preserve">Figura </w:t>
      </w:r>
      <w:r w:rsidR="006F0FEE">
        <w:rPr>
          <w:b/>
        </w:rPr>
        <w:t>4</w:t>
      </w:r>
      <w:r w:rsidRPr="00120FA1">
        <w:rPr>
          <w:b/>
        </w:rPr>
        <w:t>-</w:t>
      </w:r>
      <w:r w:rsidR="006F0FEE">
        <w:rPr>
          <w:b/>
        </w:rPr>
        <w:t>18</w:t>
      </w:r>
      <w:r w:rsidRPr="00120FA1">
        <w:rPr>
          <w:b/>
        </w:rPr>
        <w:t>:</w:t>
      </w:r>
      <w:r>
        <w:t xml:space="preserve"> esquema de conexión TTGO y HC-SR04</w:t>
      </w:r>
    </w:p>
    <w:p w14:paraId="20114078" w14:textId="7A2046F0" w:rsidR="002D316F" w:rsidRDefault="002D316F" w:rsidP="00320511">
      <w:pPr>
        <w:jc w:val="both"/>
      </w:pPr>
      <w:r>
        <w:t>En esta configuración del Nodo de medición no hacen falta el ensamble de piezas adicionales gracias a que el módulo de trasmisión y el micro controlador están conectados directamente en el circuito de la tarjeta de desarrollo lo único que hace falta para satisfacer la arquitectura propuesta es conectar el sensor de proximidad lo cual podemos hacer fácilmente con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2D316F" w:rsidRPr="006573E3" w14:paraId="10CE12D1" w14:textId="77777777" w:rsidTr="00320511">
        <w:trPr>
          <w:trHeight w:val="273"/>
          <w:tblHeader/>
        </w:trPr>
        <w:tc>
          <w:tcPr>
            <w:tcW w:w="1560" w:type="dxa"/>
            <w:tcBorders>
              <w:bottom w:val="single" w:sz="4" w:space="0" w:color="auto"/>
            </w:tcBorders>
            <w:vAlign w:val="center"/>
          </w:tcPr>
          <w:p w14:paraId="580F756A" w14:textId="3F8A543C" w:rsidR="002D316F" w:rsidRPr="006573E3" w:rsidRDefault="00CE0DE2" w:rsidP="00320511">
            <w:pPr>
              <w:rPr>
                <w:rFonts w:cs="Arial"/>
                <w:b/>
              </w:rPr>
            </w:pPr>
            <w:r>
              <w:rPr>
                <w:rFonts w:cs="Arial"/>
                <w:b/>
              </w:rPr>
              <w:lastRenderedPageBreak/>
              <w:t>TTGO</w:t>
            </w:r>
          </w:p>
        </w:tc>
        <w:tc>
          <w:tcPr>
            <w:tcW w:w="1134" w:type="dxa"/>
            <w:tcBorders>
              <w:bottom w:val="single" w:sz="4" w:space="0" w:color="auto"/>
            </w:tcBorders>
            <w:vAlign w:val="center"/>
          </w:tcPr>
          <w:p w14:paraId="64183C4C" w14:textId="77777777" w:rsidR="002D316F" w:rsidRPr="006573E3" w:rsidRDefault="002D316F" w:rsidP="00320511">
            <w:pPr>
              <w:rPr>
                <w:rFonts w:cs="Arial"/>
                <w:b/>
              </w:rPr>
            </w:pPr>
            <w:r>
              <w:rPr>
                <w:rFonts w:cs="Arial"/>
                <w:b/>
              </w:rPr>
              <w:t>HC-SR04</w:t>
            </w:r>
          </w:p>
        </w:tc>
      </w:tr>
      <w:tr w:rsidR="002D316F" w:rsidRPr="006573E3" w14:paraId="6BA16C31" w14:textId="77777777" w:rsidTr="00320511">
        <w:trPr>
          <w:trHeight w:val="257"/>
        </w:trPr>
        <w:tc>
          <w:tcPr>
            <w:tcW w:w="1560" w:type="dxa"/>
            <w:tcBorders>
              <w:top w:val="single" w:sz="4" w:space="0" w:color="auto"/>
            </w:tcBorders>
            <w:vAlign w:val="center"/>
          </w:tcPr>
          <w:p w14:paraId="4CB4A248" w14:textId="77777777" w:rsidR="002D316F" w:rsidRPr="00B24E86" w:rsidRDefault="002D316F" w:rsidP="00320511">
            <w:pPr>
              <w:rPr>
                <w:rFonts w:cs="Arial"/>
                <w:i/>
              </w:rPr>
            </w:pPr>
            <w:r>
              <w:rPr>
                <w:rFonts w:cs="Arial"/>
                <w:i/>
              </w:rPr>
              <w:t>5 V</w:t>
            </w:r>
          </w:p>
        </w:tc>
        <w:tc>
          <w:tcPr>
            <w:tcW w:w="1134" w:type="dxa"/>
            <w:tcBorders>
              <w:top w:val="single" w:sz="4" w:space="0" w:color="auto"/>
            </w:tcBorders>
            <w:vAlign w:val="center"/>
          </w:tcPr>
          <w:p w14:paraId="48C29380" w14:textId="77777777" w:rsidR="002D316F" w:rsidRPr="006573E3" w:rsidRDefault="002D316F" w:rsidP="00320511">
            <w:pPr>
              <w:rPr>
                <w:rFonts w:cs="Arial"/>
              </w:rPr>
            </w:pPr>
            <w:r>
              <w:rPr>
                <w:rFonts w:cs="Arial"/>
              </w:rPr>
              <w:t>5 V</w:t>
            </w:r>
          </w:p>
        </w:tc>
      </w:tr>
      <w:tr w:rsidR="002D316F" w:rsidRPr="006573E3" w14:paraId="5D8037C8" w14:textId="77777777" w:rsidTr="00320511">
        <w:trPr>
          <w:trHeight w:val="273"/>
        </w:trPr>
        <w:tc>
          <w:tcPr>
            <w:tcW w:w="1560" w:type="dxa"/>
            <w:vAlign w:val="center"/>
          </w:tcPr>
          <w:p w14:paraId="2AC073B6" w14:textId="77777777" w:rsidR="002D316F" w:rsidRPr="00B24E86" w:rsidRDefault="002D316F" w:rsidP="00320511">
            <w:pPr>
              <w:rPr>
                <w:rFonts w:cs="Arial"/>
                <w:i/>
              </w:rPr>
            </w:pPr>
            <w:r>
              <w:rPr>
                <w:rFonts w:cs="Arial"/>
                <w:i/>
              </w:rPr>
              <w:t>GND</w:t>
            </w:r>
          </w:p>
        </w:tc>
        <w:tc>
          <w:tcPr>
            <w:tcW w:w="1134" w:type="dxa"/>
            <w:vAlign w:val="center"/>
          </w:tcPr>
          <w:p w14:paraId="3423D3C7" w14:textId="77777777" w:rsidR="002D316F" w:rsidRPr="006573E3" w:rsidRDefault="002D316F" w:rsidP="00320511">
            <w:pPr>
              <w:rPr>
                <w:rFonts w:cs="Arial"/>
                <w:lang w:val="en-US"/>
              </w:rPr>
            </w:pPr>
            <w:r>
              <w:rPr>
                <w:rFonts w:cs="Arial"/>
                <w:lang w:val="en-US"/>
              </w:rPr>
              <w:t>GND</w:t>
            </w:r>
          </w:p>
        </w:tc>
      </w:tr>
      <w:tr w:rsidR="002D316F" w:rsidRPr="006573E3" w14:paraId="53D91141" w14:textId="77777777" w:rsidTr="00320511">
        <w:trPr>
          <w:trHeight w:val="273"/>
        </w:trPr>
        <w:tc>
          <w:tcPr>
            <w:tcW w:w="1560" w:type="dxa"/>
            <w:vAlign w:val="center"/>
          </w:tcPr>
          <w:p w14:paraId="1AE8E03B" w14:textId="32BF71A0" w:rsidR="002D316F" w:rsidRPr="00B24E86" w:rsidRDefault="002D316F" w:rsidP="00320511">
            <w:pPr>
              <w:rPr>
                <w:rFonts w:cs="Arial"/>
                <w:i/>
              </w:rPr>
            </w:pPr>
            <w:r>
              <w:rPr>
                <w:rFonts w:cs="Arial"/>
                <w:i/>
              </w:rPr>
              <w:t>D6</w:t>
            </w:r>
          </w:p>
        </w:tc>
        <w:tc>
          <w:tcPr>
            <w:tcW w:w="1134" w:type="dxa"/>
            <w:vAlign w:val="center"/>
          </w:tcPr>
          <w:p w14:paraId="72EEF279" w14:textId="77777777" w:rsidR="002D316F" w:rsidRDefault="002D316F" w:rsidP="00320511">
            <w:pPr>
              <w:rPr>
                <w:rFonts w:cs="Arial"/>
                <w:lang w:val="en-US"/>
              </w:rPr>
            </w:pPr>
            <w:r>
              <w:rPr>
                <w:rFonts w:cs="Arial"/>
                <w:lang w:val="en-US"/>
              </w:rPr>
              <w:t>Echo</w:t>
            </w:r>
          </w:p>
        </w:tc>
      </w:tr>
      <w:tr w:rsidR="002D316F" w:rsidRPr="006573E3" w14:paraId="4B413814" w14:textId="77777777" w:rsidTr="00320511">
        <w:trPr>
          <w:trHeight w:val="273"/>
        </w:trPr>
        <w:tc>
          <w:tcPr>
            <w:tcW w:w="1560" w:type="dxa"/>
            <w:vAlign w:val="center"/>
          </w:tcPr>
          <w:p w14:paraId="4977C9D9" w14:textId="11441FFF" w:rsidR="002D316F" w:rsidRDefault="002D316F" w:rsidP="002D316F">
            <w:pPr>
              <w:rPr>
                <w:rFonts w:cs="Arial"/>
                <w:i/>
              </w:rPr>
            </w:pPr>
            <w:r>
              <w:rPr>
                <w:rFonts w:cs="Arial"/>
                <w:i/>
              </w:rPr>
              <w:t>D7</w:t>
            </w:r>
          </w:p>
        </w:tc>
        <w:tc>
          <w:tcPr>
            <w:tcW w:w="1134" w:type="dxa"/>
            <w:vAlign w:val="center"/>
          </w:tcPr>
          <w:p w14:paraId="13875E81" w14:textId="77777777" w:rsidR="002D316F" w:rsidRDefault="002D316F" w:rsidP="00320511">
            <w:pPr>
              <w:rPr>
                <w:rFonts w:cs="Arial"/>
                <w:lang w:val="en-US"/>
              </w:rPr>
            </w:pPr>
            <w:r>
              <w:rPr>
                <w:rFonts w:cs="Arial"/>
                <w:lang w:val="en-US"/>
              </w:rPr>
              <w:t>Trigger</w:t>
            </w:r>
          </w:p>
        </w:tc>
      </w:tr>
    </w:tbl>
    <w:p w14:paraId="7266426E" w14:textId="77777777" w:rsidR="002D316F" w:rsidRDefault="002D316F" w:rsidP="002D316F">
      <w:pPr>
        <w:jc w:val="center"/>
      </w:pPr>
    </w:p>
    <w:p w14:paraId="6D6010DF" w14:textId="77777777" w:rsidR="00E80C24" w:rsidRDefault="00E80C24" w:rsidP="002D316F">
      <w:pPr>
        <w:jc w:val="center"/>
      </w:pPr>
    </w:p>
    <w:p w14:paraId="1636B699" w14:textId="77777777" w:rsidR="00E80C24" w:rsidRDefault="00E80C24" w:rsidP="00320511"/>
    <w:p w14:paraId="06FF27FD" w14:textId="77777777" w:rsidR="00CE0DE2" w:rsidRDefault="00CE0DE2" w:rsidP="00320511"/>
    <w:p w14:paraId="05ADD786" w14:textId="77777777" w:rsidR="00CE0DE2" w:rsidRDefault="00CE0DE2" w:rsidP="00320511"/>
    <w:p w14:paraId="6FA18CED" w14:textId="77777777" w:rsidR="00CE0DE2" w:rsidRDefault="00CE0DE2" w:rsidP="00CE0DE2">
      <w:pPr>
        <w:spacing w:line="240" w:lineRule="auto"/>
        <w:jc w:val="center"/>
        <w:rPr>
          <w:b/>
        </w:rPr>
      </w:pPr>
    </w:p>
    <w:p w14:paraId="7931F582" w14:textId="3B8D2222" w:rsidR="00CE0DE2" w:rsidRDefault="00CE0DE2" w:rsidP="00CE0DE2">
      <w:pPr>
        <w:spacing w:line="240" w:lineRule="auto"/>
        <w:jc w:val="center"/>
      </w:pPr>
      <w:r>
        <w:rPr>
          <w:b/>
        </w:rPr>
        <w:t>Tabla 2-X</w:t>
      </w:r>
      <w:r w:rsidRPr="008C2F34">
        <w:rPr>
          <w:b/>
        </w:rPr>
        <w:t>:</w:t>
      </w:r>
      <w:r>
        <w:t xml:space="preserve"> conexiones pines de TTGO y HC-SR04</w:t>
      </w:r>
    </w:p>
    <w:p w14:paraId="2634ED70" w14:textId="77777777" w:rsidR="00320511" w:rsidRPr="00554CBA" w:rsidRDefault="00320511" w:rsidP="00320511">
      <w:pPr>
        <w:jc w:val="both"/>
      </w:pPr>
      <w:r w:rsidRPr="00B645D5">
        <w:rPr>
          <w:b/>
        </w:rPr>
        <w:t>Programación lógica del micro-controlador</w:t>
      </w:r>
      <w:r>
        <w:rPr>
          <w:b/>
        </w:rPr>
        <w:t>:</w:t>
      </w:r>
      <w:r>
        <w:t xml:space="preserve"> en esta ocasión se usó el programa que se había escrito para el nodo uno, fue necesario hacer algunas adaptaciones los pines del sensor de proximidad fueron definidos en 7 para echo y 6 para </w:t>
      </w:r>
      <w:proofErr w:type="spellStart"/>
      <w:r>
        <w:t>triger</w:t>
      </w:r>
      <w:proofErr w:type="spellEnd"/>
      <w:r>
        <w:t>, se reemplazó el código del sensor con el que se obtenían las coordenadas geográficas por 2 valores constantes para latitud y longitud, y el mapeo de pines entre el micro controlador y el módulo de trasmisión quedo de la misma manera que en el nodo 2 con la única diferencia que se deshabilito el DIO 2.</w:t>
      </w:r>
    </w:p>
    <w:p w14:paraId="4C07D529" w14:textId="1CAEC53C" w:rsidR="00E80C24" w:rsidRDefault="00E80C24" w:rsidP="00E80C24">
      <w:pPr>
        <w:pStyle w:val="Ttulo3"/>
      </w:pPr>
      <w:r>
        <w:t xml:space="preserve">Pruebas de </w:t>
      </w:r>
      <w:r w:rsidR="00B645D5">
        <w:t>emisión</w:t>
      </w:r>
      <w:r>
        <w:t xml:space="preserve"> de datos</w:t>
      </w:r>
    </w:p>
    <w:p w14:paraId="040E1B60" w14:textId="417BC4F2" w:rsidR="00320511" w:rsidRPr="00320511" w:rsidRDefault="00320511" w:rsidP="00320511">
      <w:r>
        <w:t xml:space="preserve">En este caso podemos observar una operación muy similar a la de los nodos anteriores dado que el programa que se </w:t>
      </w:r>
      <w:r w:rsidR="00BB4823">
        <w:t>grabó</w:t>
      </w:r>
      <w:r>
        <w:t xml:space="preserve"> en el micro procesador usa la misma secuencia para </w:t>
      </w:r>
      <w:r w:rsidR="00BB4823">
        <w:t>gestionar</w:t>
      </w:r>
      <w:r>
        <w:t xml:space="preserve"> los recursos. En este caso ocurre una pequeña variación que es muy importante </w:t>
      </w:r>
      <w:r w:rsidR="00BB4823">
        <w:t xml:space="preserve">en las próximas etapas del proceso de comunicación. Tras haber obtenido los datos del sensor de proximidad y simular las coordenadas </w:t>
      </w:r>
      <w:proofErr w:type="spellStart"/>
      <w:r w:rsidR="00BB4823">
        <w:t>geograficas</w:t>
      </w:r>
      <w:proofErr w:type="spellEnd"/>
      <w:r w:rsidR="00BB4823">
        <w:t xml:space="preserve">, el módulo de radio encola el mensaje, se hace énfasis que es este caso se puede leer el mensaje </w:t>
      </w:r>
      <w:r w:rsidR="00BB4823" w:rsidRPr="00BB4823">
        <w:rPr>
          <w:b/>
        </w:rPr>
        <w:t>EV_JOINING</w:t>
      </w:r>
      <w:r w:rsidR="00BB4823">
        <w:t xml:space="preserve">, esto indica que el mensaje ha sido recibido por un Gateway y que se inició un protocolo de autenticación con el servidor de IoT para iniciar una comunicación, lo cual se abordara en profundidad en el capítulo </w:t>
      </w:r>
      <w:r w:rsidR="00FF20BB">
        <w:t>5</w:t>
      </w:r>
      <w:r w:rsidR="00BB4823">
        <w:t>.</w:t>
      </w:r>
    </w:p>
    <w:p w14:paraId="6A3F8F2C" w14:textId="3E32C0B0" w:rsidR="00E80C24" w:rsidRDefault="00E80C24" w:rsidP="00E80C24">
      <w:r>
        <w:rPr>
          <w:noProof/>
          <w:lang w:eastAsia="es-CO"/>
        </w:rPr>
        <w:drawing>
          <wp:inline distT="0" distB="0" distL="0" distR="0" wp14:anchorId="3C17071D" wp14:editId="4DCB0AD8">
            <wp:extent cx="5561965" cy="2274570"/>
            <wp:effectExtent l="0" t="0" r="63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561965" cy="2274570"/>
                    </a:xfrm>
                    <a:prstGeom prst="rect">
                      <a:avLst/>
                    </a:prstGeom>
                  </pic:spPr>
                </pic:pic>
              </a:graphicData>
            </a:graphic>
          </wp:inline>
        </w:drawing>
      </w:r>
    </w:p>
    <w:p w14:paraId="27FB6146" w14:textId="6D74B6AE" w:rsidR="006F0FEE" w:rsidRDefault="006F0FEE" w:rsidP="006F0FEE">
      <w:pPr>
        <w:jc w:val="center"/>
      </w:pPr>
      <w:r w:rsidRPr="00120FA1">
        <w:rPr>
          <w:b/>
        </w:rPr>
        <w:t xml:space="preserve">Figura </w:t>
      </w:r>
      <w:r>
        <w:rPr>
          <w:b/>
        </w:rPr>
        <w:t>4</w:t>
      </w:r>
      <w:r w:rsidRPr="00120FA1">
        <w:rPr>
          <w:b/>
        </w:rPr>
        <w:t>-</w:t>
      </w:r>
      <w:r>
        <w:rPr>
          <w:b/>
        </w:rPr>
        <w:t>19</w:t>
      </w:r>
      <w:r w:rsidRPr="00120FA1">
        <w:rPr>
          <w:b/>
        </w:rPr>
        <w:t>:</w:t>
      </w:r>
      <w:r>
        <w:t xml:space="preserve"> verificación de las operaciones en el micro controlador desde el monitor serial en TTGO</w:t>
      </w:r>
    </w:p>
    <w:p w14:paraId="48881787" w14:textId="77777777" w:rsidR="006F0FEE" w:rsidRDefault="006F0FEE" w:rsidP="00E80C24"/>
    <w:p w14:paraId="4D1F95FA" w14:textId="77777777" w:rsidR="006C2CAE" w:rsidRDefault="006C2CAE" w:rsidP="00E80C24"/>
    <w:p w14:paraId="31732731" w14:textId="639F232C" w:rsidR="00BB4823" w:rsidRDefault="00CE0DE2" w:rsidP="00BB4823">
      <w:pPr>
        <w:pStyle w:val="Ttulo2"/>
      </w:pPr>
      <w:r>
        <w:t>Comparación</w:t>
      </w:r>
      <w:r w:rsidR="00BB4823">
        <w:t xml:space="preserve"> de las opcio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60"/>
        <w:gridCol w:w="1134"/>
        <w:gridCol w:w="1275"/>
        <w:gridCol w:w="1418"/>
      </w:tblGrid>
      <w:tr w:rsidR="00CE0DE2" w:rsidRPr="00CE0DE2" w14:paraId="3D1C8E36" w14:textId="4ECE8207" w:rsidTr="00CE0DE2">
        <w:trPr>
          <w:trHeight w:val="273"/>
          <w:tblHeader/>
        </w:trPr>
        <w:tc>
          <w:tcPr>
            <w:tcW w:w="1560" w:type="dxa"/>
            <w:tcBorders>
              <w:bottom w:val="single" w:sz="4" w:space="0" w:color="auto"/>
            </w:tcBorders>
            <w:vAlign w:val="center"/>
          </w:tcPr>
          <w:p w14:paraId="110DEF98" w14:textId="770E52F9" w:rsidR="00CE0DE2" w:rsidRPr="00CE0DE2" w:rsidRDefault="00CE0DE2" w:rsidP="00601136">
            <w:pPr>
              <w:rPr>
                <w:rFonts w:cs="Arial"/>
                <w:b/>
              </w:rPr>
            </w:pPr>
            <w:r w:rsidRPr="00CE0DE2">
              <w:rPr>
                <w:rFonts w:cs="Arial"/>
                <w:b/>
              </w:rPr>
              <w:t>Criterio</w:t>
            </w:r>
          </w:p>
        </w:tc>
        <w:tc>
          <w:tcPr>
            <w:tcW w:w="1134" w:type="dxa"/>
            <w:tcBorders>
              <w:bottom w:val="single" w:sz="4" w:space="0" w:color="auto"/>
            </w:tcBorders>
            <w:vAlign w:val="center"/>
          </w:tcPr>
          <w:p w14:paraId="5EAD6585" w14:textId="6A542082" w:rsidR="00CE0DE2" w:rsidRPr="00CE0DE2" w:rsidRDefault="00CE0DE2" w:rsidP="00601136">
            <w:pPr>
              <w:rPr>
                <w:rFonts w:cs="Arial"/>
                <w:b/>
              </w:rPr>
            </w:pPr>
            <w:r w:rsidRPr="00CE0DE2">
              <w:rPr>
                <w:rFonts w:cs="Arial"/>
                <w:b/>
              </w:rPr>
              <w:t>Arduino</w:t>
            </w:r>
          </w:p>
        </w:tc>
        <w:tc>
          <w:tcPr>
            <w:tcW w:w="1275" w:type="dxa"/>
            <w:tcBorders>
              <w:bottom w:val="single" w:sz="4" w:space="0" w:color="auto"/>
            </w:tcBorders>
          </w:tcPr>
          <w:p w14:paraId="0A0EE1B6" w14:textId="387012AA" w:rsidR="00CE0DE2" w:rsidRPr="00CE0DE2" w:rsidRDefault="00CE0DE2" w:rsidP="00601136">
            <w:pPr>
              <w:rPr>
                <w:rFonts w:cs="Arial"/>
                <w:b/>
              </w:rPr>
            </w:pPr>
            <w:r w:rsidRPr="00CE0DE2">
              <w:rPr>
                <w:rFonts w:cs="Arial"/>
                <w:b/>
              </w:rPr>
              <w:t>Dragino</w:t>
            </w:r>
          </w:p>
        </w:tc>
        <w:tc>
          <w:tcPr>
            <w:tcW w:w="1418" w:type="dxa"/>
            <w:tcBorders>
              <w:bottom w:val="single" w:sz="4" w:space="0" w:color="auto"/>
            </w:tcBorders>
          </w:tcPr>
          <w:p w14:paraId="635F1AB0" w14:textId="3E88CBC4" w:rsidR="00CE0DE2" w:rsidRPr="00CE0DE2" w:rsidRDefault="00CE0DE2" w:rsidP="00601136">
            <w:pPr>
              <w:rPr>
                <w:rFonts w:cs="Arial"/>
                <w:b/>
              </w:rPr>
            </w:pPr>
            <w:r w:rsidRPr="00CE0DE2">
              <w:rPr>
                <w:rFonts w:cs="Arial"/>
                <w:b/>
              </w:rPr>
              <w:t>TTGO</w:t>
            </w:r>
          </w:p>
        </w:tc>
      </w:tr>
      <w:tr w:rsidR="00CE0DE2" w:rsidRPr="00CE0DE2" w14:paraId="211EE25C" w14:textId="528FAB1A" w:rsidTr="00CE0DE2">
        <w:trPr>
          <w:trHeight w:val="436"/>
        </w:trPr>
        <w:tc>
          <w:tcPr>
            <w:tcW w:w="1560" w:type="dxa"/>
            <w:tcBorders>
              <w:top w:val="single" w:sz="4" w:space="0" w:color="auto"/>
            </w:tcBorders>
            <w:vAlign w:val="center"/>
          </w:tcPr>
          <w:p w14:paraId="0B8880DE" w14:textId="71B0C2FD" w:rsidR="00CE0DE2" w:rsidRPr="00CE0DE2" w:rsidRDefault="00CE0DE2" w:rsidP="00601136">
            <w:pPr>
              <w:rPr>
                <w:rFonts w:cs="Arial"/>
                <w:i/>
              </w:rPr>
            </w:pPr>
            <w:r w:rsidRPr="00CE0DE2">
              <w:rPr>
                <w:rFonts w:cs="Arial"/>
                <w:i/>
              </w:rPr>
              <w:t>Costo (COP)</w:t>
            </w:r>
          </w:p>
        </w:tc>
        <w:tc>
          <w:tcPr>
            <w:tcW w:w="1134" w:type="dxa"/>
            <w:tcBorders>
              <w:top w:val="single" w:sz="4" w:space="0" w:color="auto"/>
            </w:tcBorders>
            <w:vAlign w:val="center"/>
          </w:tcPr>
          <w:p w14:paraId="0EC4708F" w14:textId="25355CFF" w:rsidR="00CE0DE2" w:rsidRPr="00CE0DE2" w:rsidRDefault="00CE0DE2" w:rsidP="00601136">
            <w:pPr>
              <w:rPr>
                <w:rFonts w:cs="Arial"/>
              </w:rPr>
            </w:pPr>
            <w:r w:rsidRPr="00CE0DE2">
              <w:rPr>
                <w:rFonts w:cs="Arial"/>
              </w:rPr>
              <w:t>$97.000</w:t>
            </w:r>
          </w:p>
        </w:tc>
        <w:tc>
          <w:tcPr>
            <w:tcW w:w="1275" w:type="dxa"/>
            <w:tcBorders>
              <w:top w:val="single" w:sz="4" w:space="0" w:color="auto"/>
            </w:tcBorders>
          </w:tcPr>
          <w:p w14:paraId="26E6A85A" w14:textId="50A2C951" w:rsidR="00CE0DE2" w:rsidRPr="00CE0DE2" w:rsidRDefault="00CE0DE2" w:rsidP="00601136">
            <w:pPr>
              <w:rPr>
                <w:rFonts w:cs="Arial"/>
              </w:rPr>
            </w:pPr>
            <w:r w:rsidRPr="00CE0DE2">
              <w:rPr>
                <w:rFonts w:cs="Arial"/>
              </w:rPr>
              <w:t>$170.000</w:t>
            </w:r>
          </w:p>
        </w:tc>
        <w:tc>
          <w:tcPr>
            <w:tcW w:w="1418" w:type="dxa"/>
            <w:tcBorders>
              <w:top w:val="single" w:sz="4" w:space="0" w:color="auto"/>
            </w:tcBorders>
          </w:tcPr>
          <w:p w14:paraId="6CA3E420" w14:textId="21BF1068" w:rsidR="00CE0DE2" w:rsidRPr="00CE0DE2" w:rsidRDefault="00CE0DE2" w:rsidP="00601136">
            <w:pPr>
              <w:rPr>
                <w:rFonts w:cs="Arial"/>
              </w:rPr>
            </w:pPr>
            <w:r w:rsidRPr="00CE0DE2">
              <w:rPr>
                <w:rFonts w:cs="Arial"/>
              </w:rPr>
              <w:t>$80.000</w:t>
            </w:r>
          </w:p>
        </w:tc>
      </w:tr>
      <w:tr w:rsidR="00CE0DE2" w:rsidRPr="00CE0DE2" w14:paraId="319A488E" w14:textId="66739E1A" w:rsidTr="00CE0DE2">
        <w:trPr>
          <w:trHeight w:val="273"/>
        </w:trPr>
        <w:tc>
          <w:tcPr>
            <w:tcW w:w="1560" w:type="dxa"/>
            <w:vAlign w:val="center"/>
          </w:tcPr>
          <w:p w14:paraId="38DEB70B" w14:textId="3C79CE55" w:rsidR="00CE0DE2" w:rsidRPr="00CE0DE2" w:rsidRDefault="00CE0DE2" w:rsidP="00601136">
            <w:pPr>
              <w:rPr>
                <w:rFonts w:cs="Arial"/>
                <w:i/>
              </w:rPr>
            </w:pPr>
            <w:r w:rsidRPr="00CE0DE2">
              <w:rPr>
                <w:rFonts w:cs="Arial"/>
                <w:i/>
              </w:rPr>
              <w:t>disponibilidad</w:t>
            </w:r>
          </w:p>
        </w:tc>
        <w:tc>
          <w:tcPr>
            <w:tcW w:w="1134" w:type="dxa"/>
            <w:vAlign w:val="center"/>
          </w:tcPr>
          <w:p w14:paraId="5320EFBF" w14:textId="70EF02E9" w:rsidR="00CE0DE2" w:rsidRPr="00CE0DE2" w:rsidRDefault="00CE0DE2" w:rsidP="00601136">
            <w:pPr>
              <w:rPr>
                <w:rFonts w:cs="Arial"/>
              </w:rPr>
            </w:pPr>
            <w:r w:rsidRPr="00CE0DE2">
              <w:rPr>
                <w:rFonts w:cs="Arial"/>
              </w:rPr>
              <w:t>Disponible</w:t>
            </w:r>
          </w:p>
        </w:tc>
        <w:tc>
          <w:tcPr>
            <w:tcW w:w="1275" w:type="dxa"/>
          </w:tcPr>
          <w:p w14:paraId="22E15362" w14:textId="77777777" w:rsidR="00CE0DE2" w:rsidRDefault="00CE0DE2" w:rsidP="00601136">
            <w:pPr>
              <w:rPr>
                <w:rFonts w:cs="Arial"/>
              </w:rPr>
            </w:pPr>
            <w:r w:rsidRPr="00CE0DE2">
              <w:rPr>
                <w:rFonts w:cs="Arial"/>
              </w:rPr>
              <w:t>Importación de USA</w:t>
            </w:r>
          </w:p>
          <w:p w14:paraId="06AD2112" w14:textId="04078025" w:rsidR="00CE0DE2" w:rsidRPr="00CE0DE2" w:rsidRDefault="00CE0DE2" w:rsidP="00601136">
            <w:pPr>
              <w:rPr>
                <w:rFonts w:cs="Arial"/>
              </w:rPr>
            </w:pPr>
          </w:p>
        </w:tc>
        <w:tc>
          <w:tcPr>
            <w:tcW w:w="1418" w:type="dxa"/>
          </w:tcPr>
          <w:p w14:paraId="7C853CA9" w14:textId="2FB43E0E" w:rsidR="00CE0DE2" w:rsidRPr="00CE0DE2" w:rsidRDefault="00CE0DE2" w:rsidP="00601136">
            <w:pPr>
              <w:rPr>
                <w:rFonts w:cs="Arial"/>
              </w:rPr>
            </w:pPr>
            <w:r w:rsidRPr="00CE0DE2">
              <w:rPr>
                <w:rFonts w:cs="Arial"/>
              </w:rPr>
              <w:t xml:space="preserve"> Importación de China</w:t>
            </w:r>
          </w:p>
        </w:tc>
      </w:tr>
      <w:tr w:rsidR="00CE0DE2" w:rsidRPr="00CE0DE2" w14:paraId="43F0AECC" w14:textId="1E750AD8" w:rsidTr="00CE0DE2">
        <w:trPr>
          <w:trHeight w:val="273"/>
        </w:trPr>
        <w:tc>
          <w:tcPr>
            <w:tcW w:w="1560" w:type="dxa"/>
            <w:vAlign w:val="center"/>
          </w:tcPr>
          <w:p w14:paraId="06DE4515" w14:textId="7085FA54" w:rsidR="00CE0DE2" w:rsidRPr="00CE0DE2" w:rsidRDefault="00CE0DE2" w:rsidP="00601136">
            <w:pPr>
              <w:rPr>
                <w:rFonts w:cs="Arial"/>
                <w:i/>
              </w:rPr>
            </w:pPr>
            <w:r w:rsidRPr="00CE0DE2">
              <w:rPr>
                <w:rFonts w:cs="Arial"/>
                <w:i/>
              </w:rPr>
              <w:t>Ensamble</w:t>
            </w:r>
          </w:p>
        </w:tc>
        <w:tc>
          <w:tcPr>
            <w:tcW w:w="1134" w:type="dxa"/>
            <w:vAlign w:val="center"/>
          </w:tcPr>
          <w:p w14:paraId="180CF3C6" w14:textId="06D94B2C" w:rsidR="00CE0DE2" w:rsidRPr="00CE0DE2" w:rsidRDefault="00CE0DE2" w:rsidP="00601136">
            <w:pPr>
              <w:rPr>
                <w:rFonts w:cs="Arial"/>
              </w:rPr>
            </w:pPr>
            <w:r w:rsidRPr="00CE0DE2">
              <w:rPr>
                <w:rFonts w:cs="Arial"/>
              </w:rPr>
              <w:t>Complejo</w:t>
            </w:r>
          </w:p>
        </w:tc>
        <w:tc>
          <w:tcPr>
            <w:tcW w:w="1275" w:type="dxa"/>
          </w:tcPr>
          <w:p w14:paraId="66A2674C" w14:textId="59257B66" w:rsidR="00CE0DE2" w:rsidRPr="00CE0DE2" w:rsidRDefault="00CE0DE2" w:rsidP="00601136">
            <w:pPr>
              <w:rPr>
                <w:rFonts w:cs="Arial"/>
              </w:rPr>
            </w:pPr>
            <w:r w:rsidRPr="00CE0DE2">
              <w:rPr>
                <w:rFonts w:cs="Arial"/>
              </w:rPr>
              <w:t>Medio</w:t>
            </w:r>
          </w:p>
        </w:tc>
        <w:tc>
          <w:tcPr>
            <w:tcW w:w="1418" w:type="dxa"/>
          </w:tcPr>
          <w:p w14:paraId="0B2DC63B" w14:textId="0DFBDC89" w:rsidR="00CE0DE2" w:rsidRPr="00CE0DE2" w:rsidRDefault="00CE0DE2" w:rsidP="00601136">
            <w:pPr>
              <w:rPr>
                <w:rFonts w:cs="Arial"/>
              </w:rPr>
            </w:pPr>
            <w:r w:rsidRPr="00CE0DE2">
              <w:rPr>
                <w:rFonts w:cs="Arial"/>
              </w:rPr>
              <w:t>Sencilla</w:t>
            </w:r>
          </w:p>
        </w:tc>
      </w:tr>
      <w:tr w:rsidR="00CE0DE2" w:rsidRPr="00CE0DE2" w14:paraId="24FCD258" w14:textId="761A7D07" w:rsidTr="00CE0DE2">
        <w:trPr>
          <w:trHeight w:val="273"/>
        </w:trPr>
        <w:tc>
          <w:tcPr>
            <w:tcW w:w="1560" w:type="dxa"/>
            <w:vAlign w:val="center"/>
          </w:tcPr>
          <w:p w14:paraId="036EA6F9" w14:textId="23CCC9F7" w:rsidR="00CE0DE2" w:rsidRPr="00CE0DE2" w:rsidRDefault="00CE0DE2" w:rsidP="00601136">
            <w:pPr>
              <w:rPr>
                <w:rFonts w:cs="Arial"/>
                <w:i/>
              </w:rPr>
            </w:pPr>
            <w:r w:rsidRPr="00CE0DE2">
              <w:rPr>
                <w:rFonts w:cs="Arial"/>
                <w:i/>
              </w:rPr>
              <w:t>Funcionalidad</w:t>
            </w:r>
          </w:p>
        </w:tc>
        <w:tc>
          <w:tcPr>
            <w:tcW w:w="1134" w:type="dxa"/>
            <w:vAlign w:val="center"/>
          </w:tcPr>
          <w:p w14:paraId="47085049" w14:textId="30B54434" w:rsidR="00CE0DE2" w:rsidRPr="00CE0DE2" w:rsidRDefault="00CE0DE2" w:rsidP="00601136">
            <w:pPr>
              <w:rPr>
                <w:rFonts w:cs="Arial"/>
              </w:rPr>
            </w:pPr>
            <w:r w:rsidRPr="00CE0DE2">
              <w:rPr>
                <w:rFonts w:cs="Arial"/>
              </w:rPr>
              <w:t>Bueno</w:t>
            </w:r>
          </w:p>
        </w:tc>
        <w:tc>
          <w:tcPr>
            <w:tcW w:w="1275" w:type="dxa"/>
          </w:tcPr>
          <w:p w14:paraId="622BC291" w14:textId="35064E77" w:rsidR="00CE0DE2" w:rsidRPr="00CE0DE2" w:rsidRDefault="00CE0DE2" w:rsidP="00601136">
            <w:pPr>
              <w:rPr>
                <w:rFonts w:cs="Arial"/>
              </w:rPr>
            </w:pPr>
            <w:r w:rsidRPr="00CE0DE2">
              <w:rPr>
                <w:rFonts w:cs="Arial"/>
              </w:rPr>
              <w:t>Bueno</w:t>
            </w:r>
          </w:p>
        </w:tc>
        <w:tc>
          <w:tcPr>
            <w:tcW w:w="1418" w:type="dxa"/>
          </w:tcPr>
          <w:p w14:paraId="713B6D33" w14:textId="4DFD0153" w:rsidR="00CE0DE2" w:rsidRPr="00CE0DE2" w:rsidRDefault="00CE0DE2" w:rsidP="00601136">
            <w:pPr>
              <w:rPr>
                <w:rFonts w:cs="Arial"/>
              </w:rPr>
            </w:pPr>
            <w:r w:rsidRPr="00CE0DE2">
              <w:rPr>
                <w:rFonts w:cs="Arial"/>
              </w:rPr>
              <w:t>Bueno</w:t>
            </w:r>
          </w:p>
        </w:tc>
      </w:tr>
    </w:tbl>
    <w:p w14:paraId="1085AF3B" w14:textId="77777777" w:rsidR="00CE0DE2" w:rsidRDefault="00CE0DE2" w:rsidP="00CE0DE2"/>
    <w:p w14:paraId="6E51AFBE" w14:textId="77777777" w:rsidR="00CE0DE2" w:rsidRDefault="00CE0DE2" w:rsidP="00CE0DE2"/>
    <w:p w14:paraId="4ED009FA" w14:textId="77777777" w:rsidR="00CE0DE2" w:rsidRDefault="00CE0DE2" w:rsidP="00CE0DE2"/>
    <w:p w14:paraId="1E1BA2B3" w14:textId="77777777" w:rsidR="00CE0DE2" w:rsidRDefault="00CE0DE2" w:rsidP="00CE0DE2"/>
    <w:p w14:paraId="2ACF22AC" w14:textId="77777777" w:rsidR="00AC23B8" w:rsidRDefault="00AC23B8" w:rsidP="00AC23B8">
      <w:pPr>
        <w:spacing w:line="240" w:lineRule="auto"/>
        <w:jc w:val="center"/>
        <w:rPr>
          <w:b/>
        </w:rPr>
      </w:pPr>
    </w:p>
    <w:p w14:paraId="2925D0FC" w14:textId="2FA84E0A" w:rsidR="00AC23B8" w:rsidRDefault="00AC23B8" w:rsidP="00AC23B8">
      <w:pPr>
        <w:spacing w:line="240" w:lineRule="auto"/>
        <w:jc w:val="center"/>
      </w:pPr>
      <w:r>
        <w:rPr>
          <w:b/>
        </w:rPr>
        <w:t>Tabla 2-X</w:t>
      </w:r>
      <w:r w:rsidRPr="008C2F34">
        <w:rPr>
          <w:b/>
        </w:rPr>
        <w:t>:</w:t>
      </w:r>
      <w:r>
        <w:t xml:space="preserve"> tabla comparativa de los nodos de medición.</w:t>
      </w:r>
    </w:p>
    <w:p w14:paraId="16FB83A0" w14:textId="27A88E4B" w:rsidR="00FF20BB" w:rsidRPr="00CE0DE2" w:rsidRDefault="00CE0DE2" w:rsidP="006C2CAE">
      <w:pPr>
        <w:jc w:val="both"/>
      </w:pPr>
      <w:r>
        <w:t xml:space="preserve">Haciendo </w:t>
      </w:r>
      <w:r w:rsidR="006C2CAE">
        <w:t xml:space="preserve">un balance entre las opciones que se validaron consideramos que resulta más conveniente importar placas de la marca Lilygo desde china no solo porque su costo es inferior a las otras 2 opciones, sino además porque facilita considerablemente el ensamble de los componentes gracias a que el micro controlador y el módulo de transición vienen conectados de fábrica, el único aspecto que está en su contra es la disponibilidad lo cual </w:t>
      </w:r>
      <w:r w:rsidR="00FF20BB">
        <w:t>no se considera,</w:t>
      </w:r>
      <w:r w:rsidR="006C2CAE">
        <w:t xml:space="preserve"> un problema pues si bien la tarjeta puede tardar un poco en llegar </w:t>
      </w:r>
      <w:r w:rsidR="00FF20BB">
        <w:t>al ser importada de china, se ha constatado</w:t>
      </w:r>
      <w:r w:rsidR="006C2CAE">
        <w:t xml:space="preserve"> </w:t>
      </w:r>
      <w:proofErr w:type="spellStart"/>
      <w:r w:rsidR="006C2CAE">
        <w:t>constatado</w:t>
      </w:r>
      <w:proofErr w:type="spellEnd"/>
      <w:r w:rsidR="006C2CAE">
        <w:t xml:space="preserve"> que el proveedor es confiable y está en la capacidad de hacer entregas en Colombia. </w:t>
      </w:r>
      <w:proofErr w:type="gramStart"/>
      <w:r w:rsidR="00E672B9">
        <w:t>una</w:t>
      </w:r>
      <w:proofErr w:type="gramEnd"/>
      <w:r w:rsidR="00FF20BB">
        <w:t xml:space="preserve"> evaluación de los dispositivos se hace en el capítulo 5 en el cual se incluyen dentro de la decisión el criterio distancia de cobertura que es uno de los</w:t>
      </w:r>
      <w:r w:rsidR="00E672B9">
        <w:t xml:space="preserve"> criterios</w:t>
      </w:r>
      <w:r w:rsidR="00FF20BB">
        <w:t xml:space="preserve"> más relevantes para el estudio.</w:t>
      </w:r>
    </w:p>
    <w:p w14:paraId="19779479" w14:textId="5EB561D9" w:rsidR="005A54F7" w:rsidRDefault="005A54F7" w:rsidP="000A4BB3">
      <w:pPr>
        <w:pStyle w:val="Ttulo2"/>
      </w:pPr>
      <w:r>
        <w:t xml:space="preserve">Librería </w:t>
      </w:r>
      <w:r w:rsidR="00A20F26">
        <w:t xml:space="preserve">Arduino-LMIC de </w:t>
      </w:r>
      <w:proofErr w:type="spellStart"/>
      <w:r w:rsidR="00A20F26" w:rsidRPr="00A20F26">
        <w:t>Matthijs</w:t>
      </w:r>
      <w:proofErr w:type="spellEnd"/>
      <w:r w:rsidR="00A20F26" w:rsidRPr="00A20F26">
        <w:t xml:space="preserve"> </w:t>
      </w:r>
      <w:proofErr w:type="spellStart"/>
      <w:r w:rsidR="00A20F26" w:rsidRPr="00A20F26">
        <w:t>Kooijman</w:t>
      </w:r>
      <w:proofErr w:type="spellEnd"/>
    </w:p>
    <w:p w14:paraId="33EF9F8F" w14:textId="4DB80EF8" w:rsidR="007B3BAF" w:rsidRDefault="00A20F26" w:rsidP="000A4BB3">
      <w:pPr>
        <w:pStyle w:val="Prrafodelista"/>
        <w:spacing w:line="240" w:lineRule="auto"/>
      </w:pPr>
      <w:bookmarkStart w:id="43" w:name="_Toc256005581"/>
      <w:bookmarkStart w:id="44" w:name="_Toc256005759"/>
      <w:bookmarkStart w:id="45" w:name="_Toc256084896"/>
      <w:bookmarkStart w:id="46" w:name="_Toc256085022"/>
      <w:bookmarkStart w:id="47" w:name="_Toc256087935"/>
      <w:bookmarkStart w:id="48" w:name="_Ref256612083"/>
      <w:bookmarkStart w:id="49" w:name="_Ref256612105"/>
      <w:r>
        <w:t>La librería LMIC fue creada para manejar los parámetros de la comunicación entre los dispositivos de medición y el servidor de IoT del cual hablaremos e</w:t>
      </w:r>
      <w:r w:rsidR="00FF20BB">
        <w:t>n el capítulo 5</w:t>
      </w:r>
      <w:r>
        <w:t xml:space="preserve">, esta librería es de código libre bajo una licencia Eclipse </w:t>
      </w:r>
      <w:proofErr w:type="spellStart"/>
      <w:r>
        <w:t>Public</w:t>
      </w:r>
      <w:proofErr w:type="spellEnd"/>
      <w:r>
        <w:t xml:space="preserve"> </w:t>
      </w:r>
      <w:proofErr w:type="spellStart"/>
      <w:r>
        <w:t>License</w:t>
      </w:r>
      <w:proofErr w:type="spellEnd"/>
      <w:r>
        <w:t xml:space="preserve"> 1.0. La librería se puede instalar fácilmente desde el gestor de librerías en arduino estudio</w:t>
      </w:r>
      <w:r w:rsidR="00D824C5">
        <w:t xml:space="preserve">. Pero también esta publicada en la cuenta de </w:t>
      </w:r>
      <w:proofErr w:type="spellStart"/>
      <w:r w:rsidR="00D824C5">
        <w:t>github</w:t>
      </w:r>
      <w:proofErr w:type="spellEnd"/>
      <w:r w:rsidR="00D824C5">
        <w:t xml:space="preserve"> del autor </w:t>
      </w:r>
      <w:r w:rsidR="00D824C5">
        <w:fldChar w:fldCharType="begin" w:fldLock="1"/>
      </w:r>
      <w:r w:rsidR="00EE00E9">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eviously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A4BB3">
      <w:pPr>
        <w:pStyle w:val="Prrafodelista"/>
        <w:spacing w:line="240" w:lineRule="auto"/>
      </w:pPr>
    </w:p>
    <w:p w14:paraId="7D534DE1" w14:textId="6883F6BF" w:rsidR="00ED602A" w:rsidRDefault="00ED602A" w:rsidP="00ED602A">
      <w:pPr>
        <w:pStyle w:val="Prrafodelista"/>
        <w:spacing w:line="240" w:lineRule="auto"/>
        <w:jc w:val="center"/>
      </w:pPr>
      <w:r w:rsidRPr="00ED602A">
        <w:rPr>
          <w:noProof/>
          <w:lang w:val="es-CO" w:eastAsia="es-CO"/>
        </w:rPr>
        <w:lastRenderedPageBreak/>
        <w:drawing>
          <wp:inline distT="0" distB="0" distL="0" distR="0" wp14:anchorId="28D8F4E5" wp14:editId="3CA23012">
            <wp:extent cx="4902540" cy="2762250"/>
            <wp:effectExtent l="0" t="0" r="0"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rot="10800000" flipH="1" flipV="1">
                      <a:off x="0" y="0"/>
                      <a:ext cx="5056345" cy="2848909"/>
                    </a:xfrm>
                    <a:prstGeom prst="rect">
                      <a:avLst/>
                    </a:prstGeom>
                    <a:noFill/>
                    <a:ln>
                      <a:noFill/>
                    </a:ln>
                  </pic:spPr>
                </pic:pic>
              </a:graphicData>
            </a:graphic>
          </wp:inline>
        </w:drawing>
      </w:r>
    </w:p>
    <w:p w14:paraId="2806C5BA" w14:textId="77777777" w:rsidR="00ED602A" w:rsidRDefault="00ED602A" w:rsidP="00ED602A">
      <w:pPr>
        <w:pStyle w:val="Prrafodelista"/>
        <w:spacing w:line="240" w:lineRule="auto"/>
        <w:jc w:val="center"/>
      </w:pPr>
    </w:p>
    <w:p w14:paraId="46C8762C" w14:textId="0E1F526B" w:rsidR="00ED602A" w:rsidRDefault="006F0FEE" w:rsidP="00ED602A">
      <w:pPr>
        <w:pStyle w:val="Prrafodelista"/>
        <w:spacing w:line="240" w:lineRule="auto"/>
        <w:jc w:val="center"/>
      </w:pPr>
      <w:r>
        <w:rPr>
          <w:b/>
        </w:rPr>
        <w:t>Figura 4-20</w:t>
      </w:r>
      <w:r w:rsidR="00ED602A" w:rsidRPr="00ED602A">
        <w:rPr>
          <w:b/>
        </w:rPr>
        <w:t>:</w:t>
      </w:r>
      <w:r w:rsidR="00ED602A">
        <w:t xml:space="preserve"> instalación de la Librería desde el gestor de librerías de arduino </w:t>
      </w:r>
      <w:proofErr w:type="spellStart"/>
      <w:r w:rsidR="00ED602A">
        <w:t>studio</w:t>
      </w:r>
      <w:proofErr w:type="spellEnd"/>
      <w:r w:rsidR="00ED602A">
        <w:t>.</w:t>
      </w:r>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 xml:space="preserve">Esta librería ofrece una implementación completa para dispositivos </w:t>
      </w:r>
      <w:proofErr w:type="spellStart"/>
      <w:r>
        <w:t>LoRaWAN</w:t>
      </w:r>
      <w:proofErr w:type="spellEnd"/>
      <w:r>
        <w:t xml:space="preserve">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proofErr w:type="spellStart"/>
      <w:r>
        <w:t>El</w:t>
      </w:r>
      <w:proofErr w:type="spellEnd"/>
      <w:r>
        <w:t xml:space="preserve"> envió de paquetes ascendentes, considerando los ciclos de trabajo.</w:t>
      </w:r>
    </w:p>
    <w:p w14:paraId="046E2B33" w14:textId="5D486FE3" w:rsidR="00D824C5" w:rsidRDefault="00D824C5" w:rsidP="000A4BB3">
      <w:pPr>
        <w:pStyle w:val="Prrafodelista"/>
        <w:numPr>
          <w:ilvl w:val="0"/>
          <w:numId w:val="20"/>
        </w:numPr>
        <w:spacing w:line="240" w:lineRule="auto"/>
      </w:pPr>
      <w:r>
        <w:t xml:space="preserve">La </w:t>
      </w:r>
      <w:proofErr w:type="spellStart"/>
      <w:r>
        <w:t>encripcion</w:t>
      </w:r>
      <w:proofErr w:type="spellEnd"/>
      <w:r>
        <w:t xml:space="preserve">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02B29917" w:rsidR="00D824C5" w:rsidRDefault="00D824C5" w:rsidP="000A4BB3">
      <w:pPr>
        <w:pStyle w:val="Prrafodelista"/>
        <w:numPr>
          <w:ilvl w:val="0"/>
          <w:numId w:val="20"/>
        </w:numPr>
        <w:spacing w:line="240" w:lineRule="auto"/>
      </w:pPr>
      <w:r>
        <w:t xml:space="preserve">La conexión por </w:t>
      </w:r>
      <w:proofErr w:type="spellStart"/>
      <w:r>
        <w:t>metodo</w:t>
      </w:r>
      <w:proofErr w:type="spellEnd"/>
      <w:r>
        <w:t xml:space="preserve"> OTAA</w:t>
      </w:r>
      <w:r w:rsidR="00FF20BB">
        <w:t xml:space="preserve"> </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4D4ACC98"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r w:rsidR="00FF20BB">
        <w:rPr>
          <w:rFonts w:eastAsiaTheme="minorHAnsi" w:cstheme="minorBidi"/>
          <w:szCs w:val="22"/>
          <w:lang w:val="es-CO" w:eastAsia="en-US"/>
        </w:rPr>
        <w:t>aún</w:t>
      </w:r>
      <w:r>
        <w:rPr>
          <w:rFonts w:eastAsiaTheme="minorHAnsi" w:cstheme="minorBidi"/>
          <w:szCs w:val="22"/>
          <w:lang w:val="es-CO" w:eastAsia="en-US"/>
        </w:rPr>
        <w:t xml:space="preserve"> </w:t>
      </w:r>
      <w:r w:rsidR="00FF20BB">
        <w:rPr>
          <w:rFonts w:eastAsiaTheme="minorHAnsi" w:cstheme="minorBidi"/>
          <w:szCs w:val="22"/>
          <w:lang w:val="es-CO" w:eastAsia="en-US"/>
        </w:rPr>
        <w:t xml:space="preserve">están pendientes por </w:t>
      </w:r>
      <w:proofErr w:type="spellStart"/>
      <w:r w:rsidR="00FF20BB">
        <w:rPr>
          <w:rFonts w:eastAsiaTheme="minorHAnsi" w:cstheme="minorBidi"/>
          <w:szCs w:val="22"/>
          <w:lang w:val="es-CO" w:eastAsia="en-US"/>
        </w:rPr>
        <w:t>verificacion</w:t>
      </w:r>
      <w:proofErr w:type="spellEnd"/>
      <w:r>
        <w:rPr>
          <w:rFonts w:eastAsiaTheme="minorHAnsi" w:cstheme="minorBidi"/>
          <w:szCs w:val="22"/>
          <w:lang w:val="es-CO" w:eastAsia="en-US"/>
        </w:rPr>
        <w:t xml:space="preserve">,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r w:rsidR="00FF20BB">
        <w:rPr>
          <w:rFonts w:eastAsiaTheme="minorHAnsi" w:cstheme="minorBidi"/>
          <w:szCs w:val="22"/>
          <w:lang w:val="es-CO" w:eastAsia="en-US"/>
        </w:rPr>
        <w:t>dispositivos</w:t>
      </w:r>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30826F7B" w:rsidR="000A4BB3" w:rsidRDefault="000A4BB3"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La comunidad </w:t>
      </w:r>
      <w:r w:rsidR="00FF20BB">
        <w:rPr>
          <w:rFonts w:eastAsiaTheme="minorHAnsi" w:cstheme="minorBidi"/>
          <w:szCs w:val="22"/>
          <w:lang w:val="es-CO" w:eastAsia="en-US"/>
        </w:rPr>
        <w:t xml:space="preserve">generada en torno a la librería </w:t>
      </w:r>
      <w:r>
        <w:rPr>
          <w:rFonts w:eastAsiaTheme="minorHAnsi" w:cstheme="minorBidi"/>
          <w:szCs w:val="22"/>
          <w:lang w:val="es-CO" w:eastAsia="en-US"/>
        </w:rPr>
        <w:t>se ha encargado de mejorar continuamente no solo</w:t>
      </w:r>
      <w:r w:rsidR="00FF20BB">
        <w:rPr>
          <w:rFonts w:eastAsiaTheme="minorHAnsi" w:cstheme="minorBidi"/>
          <w:szCs w:val="22"/>
          <w:lang w:val="es-CO" w:eastAsia="en-US"/>
        </w:rPr>
        <w:t xml:space="preserve"> reportando</w:t>
      </w:r>
      <w:r>
        <w:rPr>
          <w:rFonts w:eastAsiaTheme="minorHAnsi" w:cstheme="minorBidi"/>
          <w:szCs w:val="22"/>
          <w:lang w:val="es-CO" w:eastAsia="en-US"/>
        </w:rPr>
        <w:t xml:space="preserve"> los errores que obtienen con los diferentes tipos de hardware, si no registrando y documentando las soluciones que han encontrado para resolver los inconvenientes lo cual </w:t>
      </w:r>
      <w:r w:rsidR="00FF20BB">
        <w:rPr>
          <w:rFonts w:eastAsiaTheme="minorHAnsi" w:cstheme="minorBidi"/>
          <w:szCs w:val="22"/>
          <w:lang w:val="es-CO" w:eastAsia="en-US"/>
        </w:rPr>
        <w:t>ha</w:t>
      </w:r>
      <w:r>
        <w:rPr>
          <w:rFonts w:eastAsiaTheme="minorHAnsi" w:cstheme="minorBidi"/>
          <w:szCs w:val="22"/>
          <w:lang w:val="es-CO" w:eastAsia="en-US"/>
        </w:rPr>
        <w:t xml:space="preserve"> permitido que la librería madure muy rápidamente</w:t>
      </w:r>
      <w:r w:rsidR="00FF20BB">
        <w:rPr>
          <w:rFonts w:eastAsiaTheme="minorHAnsi" w:cstheme="minorBidi"/>
          <w:szCs w:val="22"/>
          <w:lang w:val="es-CO" w:eastAsia="en-US"/>
        </w:rPr>
        <w:t>,</w:t>
      </w:r>
      <w:r>
        <w:rPr>
          <w:rFonts w:eastAsiaTheme="minorHAnsi" w:cstheme="minorBidi"/>
          <w:szCs w:val="22"/>
          <w:lang w:val="es-CO" w:eastAsia="en-US"/>
        </w:rPr>
        <w:t xml:space="preserve"> para ofrecer una operación robusta pero además para ganar versatilidad con otras tarjetas menos populares que arduino.</w:t>
      </w:r>
    </w:p>
    <w:p w14:paraId="5145C526" w14:textId="77777777" w:rsidR="00AC23B8" w:rsidRDefault="00AC23B8" w:rsidP="000A4BB3">
      <w:pPr>
        <w:pStyle w:val="Prrafodelista"/>
        <w:spacing w:line="240" w:lineRule="auto"/>
        <w:rPr>
          <w:rFonts w:eastAsiaTheme="minorHAnsi" w:cstheme="minorBidi"/>
          <w:szCs w:val="22"/>
          <w:lang w:val="es-CO" w:eastAsia="en-US"/>
        </w:rPr>
      </w:pPr>
    </w:p>
    <w:p w14:paraId="5B853DAC" w14:textId="77777777" w:rsidR="00AC23B8" w:rsidRDefault="00AC23B8" w:rsidP="00AC23B8">
      <w:pPr>
        <w:pStyle w:val="Ttulo2"/>
      </w:pPr>
      <w:bookmarkStart w:id="50" w:name="_Toc42252790"/>
      <w:r>
        <w:t xml:space="preserve">Consideraciones adicionales </w:t>
      </w:r>
      <w:bookmarkEnd w:id="50"/>
      <w:r>
        <w:t>de nodo de medición</w:t>
      </w:r>
    </w:p>
    <w:p w14:paraId="219BE127" w14:textId="7DE1513E" w:rsidR="00AC23B8" w:rsidRPr="006C2CAE" w:rsidRDefault="00AC23B8" w:rsidP="00AC23B8">
      <w:pPr>
        <w:jc w:val="both"/>
      </w:pPr>
      <w:r>
        <w:t>Las configuraciones y pruebas que se realizaron con los nodos de medición previamente expuestos son apenas una prueba de concepto de para validar la funcionalidad y operatividad del dispositi</w:t>
      </w:r>
      <w:r w:rsidR="00E672B9">
        <w:t>vo,</w:t>
      </w:r>
      <w:r>
        <w:t xml:space="preserve"> sin embargo para adaptar esos nodos en un entorno productivo real</w:t>
      </w:r>
      <w:r w:rsidR="00E672B9">
        <w:t>,</w:t>
      </w:r>
      <w:r>
        <w:t xml:space="preserve"> aún se requieren </w:t>
      </w:r>
      <w:r w:rsidR="00E672B9">
        <w:t xml:space="preserve">resolver </w:t>
      </w:r>
      <w:r>
        <w:t>los aspectos que se mencionan a continuación.</w:t>
      </w:r>
    </w:p>
    <w:p w14:paraId="74195DB2" w14:textId="77777777" w:rsidR="00AC23B8" w:rsidRPr="006C2CAE" w:rsidRDefault="00AC23B8" w:rsidP="00AC23B8">
      <w:pPr>
        <w:jc w:val="both"/>
      </w:pPr>
      <w:r w:rsidRPr="00BB4823">
        <w:rPr>
          <w:b/>
        </w:rPr>
        <w:lastRenderedPageBreak/>
        <w:t>Necesidad de recubrimiento externo:</w:t>
      </w:r>
      <w:r>
        <w:t xml:space="preserve"> dado que los dispositivos estarán expuestos a condiciones climáticas normales como el sol y la lluvia, que posiblemente causen daños en los circuitos. Se requiere diseñar un recubrimiento externo o empaque hermético para evitar filtraciones de agua, se sugiere que sea en una pasta dura para proteger el dispositivo de golpes y que tenga un compartimiento independiente para poner las baterías y reemplazarlas fácilmente sin tener que tocar los demás componentes del circuito.</w:t>
      </w:r>
    </w:p>
    <w:p w14:paraId="0C2C6F47" w14:textId="579CD0CE" w:rsidR="00AC23B8" w:rsidRDefault="00AC23B8" w:rsidP="00AC23B8">
      <w:pPr>
        <w:jc w:val="both"/>
      </w:pPr>
      <w:r w:rsidRPr="0017362F">
        <w:rPr>
          <w:b/>
        </w:rPr>
        <w:t>Optimización del uso de la batería:</w:t>
      </w:r>
      <w:r>
        <w:rPr>
          <w:b/>
        </w:rPr>
        <w:t xml:space="preserve"> </w:t>
      </w:r>
      <w:r>
        <w:t>dado que la batería es uno de los componentes que debe ser mejor administrado para reducir el tiempo de mantenimiento de los nodos, de manera que es necesario analizar la forma de disminuir el consumo de la tarjeta, bien sea reemplazándola por una de menor consumo, poniéndola en modo de hibernación (</w:t>
      </w:r>
      <w:proofErr w:type="spellStart"/>
      <w:r>
        <w:t>sleep</w:t>
      </w:r>
      <w:proofErr w:type="spellEnd"/>
      <w:r>
        <w:t xml:space="preserve">) durante los periodos que no se está realizando mediciones o sustituyendo el regulador de voltaje por un módulo de potencia de ultra bajo consumo encargado de activar la tarjeta únicamente para tomar y transmitir las mediciones y luego apagar la placa completamente </w:t>
      </w:r>
      <w:r w:rsidR="003C01E6">
        <w:fldChar w:fldCharType="begin" w:fldLock="1"/>
      </w:r>
      <w:r w:rsidR="003C01E6">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t xml:space="preserve">o el diseño de un circuito que transforme la energía solar en corriente eléctrica por medio de una celda fotovoltaica como proponen </w:t>
      </w:r>
      <w:r>
        <w:fldChar w:fldCharType="begin" w:fldLock="1"/>
      </w:r>
      <w:r w:rsidR="000E45B1">
        <w:instrText>ADDIN CSL_CITATION {"citationItems":[{"id":"ITEM-1","itemData":{"DOI":"10.1016/j.solener.2020.07.029","ISSN":"0038092X","abstract":"Indoor solar cells have a prospective to influence the ecology of the Internet of Things (IoTs), containing communication devices, actuators, remote, and distributed sensors. Smart IoT sensors have the potential of performing control functions and mass monitoring, which leads to modernize the industrial and domestic automation systems. These sensor devices necessitate exceptionally less electrical power in several applications, and it will be remarkable if they could be driven by an indoor power gathering system. The technology of Dye-Sensitized Solar Cell has engraved a significant space in the field of photovoltaics due to its various distinctive merits like relatively cheap methods of fabrication, roll-to-roll compatibility, using readily available materials and easy processing ability on the flexible substrates. Multi-colored, semi-transparent dye solar cells/panels also exhibit exceptional performance in indoor/artificial light, consequently streamlining the stage for the indoor light-harvesting and self-power the applications of IoTs. The objective of this review is to emphasize applications of DSSCs for IoTs, factors affecting the performance, and challenges in their commercialization. This paper consists of four parts. The first part will explain the importance of solar energy and the merits of photovoltaic technology over other technologies. The second part will describe the evolution of DSSC from the laboratory to commercialization. The potential of DSSCs for IoT applications will be discussed in the third part. Finally, challenges and future outlook will be discussed in the last part of this literature.","author":[{"dropping-particle":"","family":"Aslam","given":"Asad","non-dropping-particle":"","parse-names":false,"suffix":""},{"dropping-particle":"","family":"Mehmood","given":"Umer","non-dropping-particle":"","parse-names":false,"suffix":""},{"dropping-particle":"","family":"Arshad","given":"Muhammad Hamza","non-dropping-particle":"","parse-names":false,"suffix":""},{"dropping-particle":"","family":"Ishfaq","given":"Abdulrehman","non-dropping-particle":"","parse-names":false,"suffix":""},{"dropping-particle":"","family":"Zaheer","given":"Junaid","non-dropping-particle":"","parse-names":false,"suffix":""},{"dropping-particle":"","family":"Ul Haq Khan","given":"Anwar","non-dropping-particle":"","parse-names":false,"suffix":""},{"dropping-particle":"","family":"Sufyan","given":"Muhammad","non-dropping-particle":"","parse-names":false,"suffix":""}],"container-title":"Solar Energy","id":"ITEM-1","issued":{"date-parts":[["2020","9","1"]]},"page":"874-892","publisher":"Elsevier Ltd","title":"Dye-sensitized solar cells (DSSCs) as a potential photovoltaic technology for the self-powered internet of things (IoTs) applications","type":"article","volume":"207"},"uris":["http://www.mendeley.com/documents/?uuid=bb9049a4-f3a5-35cf-8dfc-189e5b97c780"]}],"mendeley":{"formattedCitation":"(Aslam et al., 2020)","plainTextFormattedCitation":"(Aslam et al., 2020)","previouslyFormattedCitation":"(Aslam et al., 2020)"},"properties":{"noteIndex":0},"schema":"https://github.com/citation-style-language/schema/raw/master/csl-citation.json"}</w:instrText>
      </w:r>
      <w:r>
        <w:fldChar w:fldCharType="separate"/>
      </w:r>
      <w:r w:rsidRPr="00EE00E9">
        <w:rPr>
          <w:noProof/>
        </w:rPr>
        <w:t>(Aslam et al., 2020)</w:t>
      </w:r>
      <w:r>
        <w:fldChar w:fldCharType="end"/>
      </w:r>
    </w:p>
    <w:p w14:paraId="7A798F3A" w14:textId="019980B8" w:rsidR="003C01E6" w:rsidRDefault="003C01E6" w:rsidP="003C01E6">
      <w:pPr>
        <w:jc w:val="center"/>
      </w:pPr>
      <w:r>
        <w:rPr>
          <w:noProof/>
          <w:lang w:eastAsia="es-CO"/>
        </w:rPr>
        <w:drawing>
          <wp:inline distT="0" distB="0" distL="0" distR="0" wp14:anchorId="78EBB1C9" wp14:editId="24011C5E">
            <wp:extent cx="3057525" cy="2476118"/>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087330" cy="2500255"/>
                    </a:xfrm>
                    <a:prstGeom prst="rect">
                      <a:avLst/>
                    </a:prstGeom>
                  </pic:spPr>
                </pic:pic>
              </a:graphicData>
            </a:graphic>
          </wp:inline>
        </w:drawing>
      </w:r>
    </w:p>
    <w:p w14:paraId="5C1F4C64" w14:textId="536E9801" w:rsidR="003C01E6" w:rsidRDefault="006F0FEE" w:rsidP="003C01E6">
      <w:pPr>
        <w:pStyle w:val="Prrafodelista"/>
        <w:spacing w:line="240" w:lineRule="auto"/>
        <w:jc w:val="center"/>
      </w:pPr>
      <w:r>
        <w:rPr>
          <w:b/>
        </w:rPr>
        <w:t>Figura 4-21</w:t>
      </w:r>
      <w:r w:rsidR="003C01E6" w:rsidRPr="00ED602A">
        <w:rPr>
          <w:b/>
        </w:rPr>
        <w:t>:</w:t>
      </w:r>
      <w:r w:rsidR="003C01E6">
        <w:t xml:space="preserve"> diagrama de bloques para nodo de bajo consumo tomado de </w:t>
      </w:r>
      <w:r w:rsidR="003C01E6">
        <w:fldChar w:fldCharType="begin" w:fldLock="1"/>
      </w:r>
      <w:r w:rsidR="001A236F">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3C01E6">
        <w:t>.</w:t>
      </w:r>
    </w:p>
    <w:p w14:paraId="107D855A" w14:textId="77777777" w:rsidR="003C01E6" w:rsidRPr="003C01E6" w:rsidRDefault="003C01E6" w:rsidP="003C01E6">
      <w:pPr>
        <w:jc w:val="center"/>
        <w:rPr>
          <w:lang w:val="es-ES"/>
        </w:rPr>
      </w:pPr>
    </w:p>
    <w:p w14:paraId="1FB5A2C7" w14:textId="1AD1D323" w:rsidR="00AC23B8" w:rsidRDefault="00AC23B8" w:rsidP="00AC23B8">
      <w:pPr>
        <w:jc w:val="both"/>
      </w:pPr>
      <w:r w:rsidRPr="00EE00E9">
        <w:rPr>
          <w:b/>
        </w:rPr>
        <w:t>Prescindir del módulo de localización:</w:t>
      </w:r>
      <w:r>
        <w:t xml:space="preserve"> teniendo en cuenta que los contenedores de basura raras veces cambian de ubicación, en lugar de ello tienden a mantenerse constantemente en el mismo sitio y que esquema de datos del sistema está dotado de un componente espacial, es posible obtener emparejar la ubicación del nodo y la del contenedor en el que se instale y persistir esta información directamente en la base de datos para tener un sistema de información geo referenciado, lo cual no solamente disminuye el costo de producción del nodo final</w:t>
      </w:r>
      <w:r w:rsidR="00E672B9">
        <w:t xml:space="preserve"> aproximadamente en un 33%</w:t>
      </w:r>
      <w:r>
        <w:t>, sino que permite ser más eficiente en el momento de tomar las mediciones</w:t>
      </w:r>
      <w:r w:rsidR="00E672B9">
        <w:t>,</w:t>
      </w:r>
      <w:r>
        <w:t xml:space="preserve"> dado que el módulo de GPS puede tardar de 1 a 3 minutos triangulando los datos de los satélites cuando lleva algún tiempo inactivo, y esto afectara directamente la eficiencia de la batería.</w:t>
      </w:r>
    </w:p>
    <w:p w14:paraId="466448EC" w14:textId="77777777" w:rsidR="00AC23B8" w:rsidRPr="000A4BB3" w:rsidRDefault="00AC23B8" w:rsidP="000A4BB3">
      <w:pPr>
        <w:pStyle w:val="Prrafodelista"/>
        <w:spacing w:line="240" w:lineRule="auto"/>
        <w:rPr>
          <w:rFonts w:eastAsiaTheme="minorHAnsi" w:cstheme="minorBidi"/>
          <w:szCs w:val="22"/>
          <w:lang w:val="es-CO" w:eastAsia="en-US"/>
        </w:rPr>
        <w:sectPr w:rsidR="00AC23B8" w:rsidRPr="000A4BB3" w:rsidSect="000B09FE">
          <w:headerReference w:type="even" r:id="rId61"/>
          <w:headerReference w:type="default" r:id="rId62"/>
          <w:headerReference w:type="first" r:id="rId63"/>
          <w:type w:val="oddPage"/>
          <w:pgSz w:w="12240" w:h="15840" w:code="1"/>
          <w:pgMar w:top="1440" w:right="1440" w:bottom="1440" w:left="2041" w:header="709" w:footer="709" w:gutter="0"/>
          <w:cols w:space="708"/>
          <w:titlePg/>
          <w:docGrid w:linePitch="360"/>
        </w:sectPr>
      </w:pPr>
    </w:p>
    <w:p w14:paraId="661E06C8" w14:textId="7EB28265" w:rsidR="007B3BAF" w:rsidRDefault="000E5E47" w:rsidP="00A74593">
      <w:pPr>
        <w:pStyle w:val="Ttulo1"/>
      </w:pPr>
      <w:bookmarkStart w:id="53" w:name="_Ref256693964"/>
      <w:bookmarkStart w:id="54" w:name="_Toc42252792"/>
      <w:bookmarkStart w:id="55" w:name="_Ref256692441"/>
      <w:r>
        <w:lastRenderedPageBreak/>
        <w:t>C</w:t>
      </w:r>
      <w:bookmarkEnd w:id="53"/>
      <w:r w:rsidR="008526DA">
        <w:t>apítulo 3</w:t>
      </w:r>
      <w:bookmarkEnd w:id="54"/>
      <w:r w:rsidR="00B24E86">
        <w:t>: RIS y Arquitectura IoT</w:t>
      </w:r>
    </w:p>
    <w:p w14:paraId="28F701FF" w14:textId="07CC42C4" w:rsidR="00865AB9" w:rsidRDefault="00622E10" w:rsidP="00601136">
      <w:pPr>
        <w:pStyle w:val="Prrafodelista"/>
        <w:spacing w:line="240" w:lineRule="auto"/>
        <w:rPr>
          <w:rStyle w:val="Textoennegrita"/>
          <w:rFonts w:cs="Arial"/>
          <w:bCs w:val="0"/>
          <w:sz w:val="22"/>
        </w:rPr>
      </w:pPr>
      <w:r>
        <w:rPr>
          <w:rFonts w:cs="Arial"/>
        </w:rPr>
        <w:t>Indiscutiblemente e</w:t>
      </w:r>
      <w:r w:rsidR="00E672B9">
        <w:rPr>
          <w:rFonts w:cs="Arial"/>
        </w:rPr>
        <w:t>l nodo de medición es un elemento importante en una red inalámbrica de sensores</w:t>
      </w:r>
      <w:r w:rsidR="00601136">
        <w:rPr>
          <w:rFonts w:cs="Arial"/>
        </w:rPr>
        <w:t xml:space="preserve"> RIS</w:t>
      </w:r>
      <w:r w:rsidR="00277FB1">
        <w:rPr>
          <w:rFonts w:cs="Arial"/>
        </w:rPr>
        <w:t>,</w:t>
      </w:r>
      <w:r w:rsidR="00E672B9">
        <w:rPr>
          <w:rFonts w:cs="Arial"/>
        </w:rPr>
        <w:t xml:space="preserve"> per</w:t>
      </w:r>
      <w:r w:rsidR="008957FC">
        <w:rPr>
          <w:rFonts w:cs="Arial"/>
        </w:rPr>
        <w:t xml:space="preserve">o es solo uno de los eslabones de la </w:t>
      </w:r>
      <w:r>
        <w:rPr>
          <w:rFonts w:cs="Arial"/>
        </w:rPr>
        <w:t>cadena</w:t>
      </w:r>
      <w:r w:rsidR="008957FC">
        <w:rPr>
          <w:rFonts w:cs="Arial"/>
        </w:rPr>
        <w:t xml:space="preserve">, además de los nodos </w:t>
      </w:r>
      <w:r>
        <w:rPr>
          <w:rFonts w:cs="Arial"/>
        </w:rPr>
        <w:t xml:space="preserve">existen otros 3 componentes </w:t>
      </w:r>
      <w:r w:rsidR="00431052">
        <w:rPr>
          <w:rFonts w:cs="Arial"/>
        </w:rPr>
        <w:t>imprescindibles</w:t>
      </w:r>
      <w:r>
        <w:rPr>
          <w:rFonts w:cs="Arial"/>
        </w:rPr>
        <w:t xml:space="preserve"> en una LPWAN: </w:t>
      </w:r>
      <w:r w:rsidR="00431052">
        <w:rPr>
          <w:rFonts w:cs="Arial"/>
        </w:rPr>
        <w:t>L</w:t>
      </w:r>
      <w:r>
        <w:rPr>
          <w:rFonts w:cs="Arial"/>
        </w:rPr>
        <w:t>os</w:t>
      </w:r>
      <w:r w:rsidR="008957FC">
        <w:rPr>
          <w:rFonts w:cs="Arial"/>
        </w:rPr>
        <w:t xml:space="preserve"> </w:t>
      </w:r>
      <w:r w:rsidR="00277FB1">
        <w:rPr>
          <w:rFonts w:cs="Arial"/>
        </w:rPr>
        <w:t>Gateway</w:t>
      </w:r>
      <w:r w:rsidR="008957FC">
        <w:rPr>
          <w:rFonts w:cs="Arial"/>
        </w:rPr>
        <w:t xml:space="preserve"> que </w:t>
      </w:r>
      <w:r w:rsidR="00431052">
        <w:rPr>
          <w:rFonts w:cs="Arial"/>
        </w:rPr>
        <w:t xml:space="preserve">se encargan de mantenerse escuchando </w:t>
      </w:r>
      <w:r w:rsidR="003A6F94">
        <w:rPr>
          <w:rFonts w:cs="Arial"/>
        </w:rPr>
        <w:t>los mensajes</w:t>
      </w:r>
      <w:r w:rsidR="008957FC">
        <w:rPr>
          <w:rFonts w:cs="Arial"/>
        </w:rPr>
        <w:t xml:space="preserve"> de</w:t>
      </w:r>
      <w:r w:rsidR="00277FB1">
        <w:rPr>
          <w:rFonts w:cs="Arial"/>
        </w:rPr>
        <w:t xml:space="preserve"> radio emitidas por los nodos, </w:t>
      </w:r>
      <w:r w:rsidR="00431052">
        <w:rPr>
          <w:rFonts w:cs="Arial"/>
        </w:rPr>
        <w:t xml:space="preserve">se encargan de desmodular </w:t>
      </w:r>
      <w:r w:rsidR="008957FC">
        <w:rPr>
          <w:rFonts w:cs="Arial"/>
        </w:rPr>
        <w:t>dichas señales</w:t>
      </w:r>
      <w:r w:rsidR="00431052">
        <w:rPr>
          <w:rFonts w:cs="Arial"/>
        </w:rPr>
        <w:t xml:space="preserve"> transform</w:t>
      </w:r>
      <w:r w:rsidR="00277FB1">
        <w:rPr>
          <w:rFonts w:cs="Arial"/>
        </w:rPr>
        <w:t>arlas</w:t>
      </w:r>
      <w:r w:rsidR="008957FC">
        <w:rPr>
          <w:rFonts w:cs="Arial"/>
        </w:rPr>
        <w:t xml:space="preserve"> en pulsos digitales</w:t>
      </w:r>
      <w:r w:rsidR="003A6F94">
        <w:rPr>
          <w:rFonts w:cs="Arial"/>
        </w:rPr>
        <w:t xml:space="preserve">, posteriormente la versión </w:t>
      </w:r>
      <w:r w:rsidR="00431052">
        <w:rPr>
          <w:rFonts w:cs="Arial"/>
        </w:rPr>
        <w:t xml:space="preserve">digital del mensaje </w:t>
      </w:r>
      <w:r w:rsidR="00277FB1">
        <w:rPr>
          <w:rFonts w:cs="Arial"/>
        </w:rPr>
        <w:t xml:space="preserve">es </w:t>
      </w:r>
      <w:r w:rsidR="00601136">
        <w:rPr>
          <w:rFonts w:cs="Arial"/>
        </w:rPr>
        <w:t xml:space="preserve"> </w:t>
      </w:r>
      <w:r w:rsidR="00277FB1">
        <w:rPr>
          <w:rFonts w:cs="Arial"/>
        </w:rPr>
        <w:t>en-</w:t>
      </w:r>
      <w:r w:rsidR="003A6F94">
        <w:rPr>
          <w:rFonts w:cs="Arial"/>
        </w:rPr>
        <w:t xml:space="preserve">rutada a través de internet hacia </w:t>
      </w:r>
      <w:r w:rsidR="00601136">
        <w:rPr>
          <w:rFonts w:cs="Arial"/>
        </w:rPr>
        <w:t>el siguiente</w:t>
      </w:r>
      <w:r w:rsidR="00431052">
        <w:rPr>
          <w:rFonts w:cs="Arial"/>
        </w:rPr>
        <w:t xml:space="preserve"> componente</w:t>
      </w:r>
      <w:r w:rsidR="00277FB1">
        <w:rPr>
          <w:rFonts w:cs="Arial"/>
        </w:rPr>
        <w:t>.</w:t>
      </w:r>
      <w:r w:rsidR="00431052">
        <w:rPr>
          <w:rFonts w:cs="Arial"/>
        </w:rPr>
        <w:t xml:space="preserve"> </w:t>
      </w:r>
      <w:r w:rsidR="00277FB1">
        <w:rPr>
          <w:rFonts w:cs="Arial"/>
        </w:rPr>
        <w:t>E</w:t>
      </w:r>
      <w:r w:rsidR="00601136">
        <w:rPr>
          <w:rFonts w:cs="Arial"/>
        </w:rPr>
        <w:t>l</w:t>
      </w:r>
      <w:r w:rsidR="003A6F94">
        <w:rPr>
          <w:rFonts w:cs="Arial"/>
        </w:rPr>
        <w:t xml:space="preserve"> servidor que es el encargado </w:t>
      </w:r>
      <w:r w:rsidR="00431052">
        <w:rPr>
          <w:rFonts w:cs="Arial"/>
        </w:rPr>
        <w:t>brindar servicios para</w:t>
      </w:r>
      <w:r w:rsidR="003A6F94">
        <w:rPr>
          <w:rFonts w:cs="Arial"/>
        </w:rPr>
        <w:t xml:space="preserve"> gestionar la </w:t>
      </w:r>
      <w:r>
        <w:rPr>
          <w:rFonts w:cs="Arial"/>
        </w:rPr>
        <w:t>información</w:t>
      </w:r>
      <w:r w:rsidR="003A6F94">
        <w:rPr>
          <w:rFonts w:cs="Arial"/>
        </w:rPr>
        <w:t xml:space="preserve"> recibida, validando su integridad</w:t>
      </w:r>
      <w:r w:rsidR="00601136">
        <w:rPr>
          <w:rFonts w:cs="Arial"/>
        </w:rPr>
        <w:t>,</w:t>
      </w:r>
      <w:r>
        <w:rPr>
          <w:rFonts w:cs="Arial"/>
        </w:rPr>
        <w:t xml:space="preserve"> pertinencia y publicando esta información</w:t>
      </w:r>
      <w:r w:rsidR="00431052">
        <w:rPr>
          <w:rFonts w:cs="Arial"/>
        </w:rPr>
        <w:t xml:space="preserve">, </w:t>
      </w:r>
      <w:r>
        <w:rPr>
          <w:rFonts w:cs="Arial"/>
        </w:rPr>
        <w:t xml:space="preserve">en </w:t>
      </w:r>
      <w:r w:rsidR="00431052">
        <w:rPr>
          <w:rFonts w:cs="Arial"/>
        </w:rPr>
        <w:t>el tercer componente</w:t>
      </w:r>
      <w:r w:rsidR="00601136">
        <w:rPr>
          <w:rFonts w:cs="Arial"/>
        </w:rPr>
        <w:t>,</w:t>
      </w:r>
      <w:r w:rsidR="00431052">
        <w:rPr>
          <w:rFonts w:cs="Arial"/>
        </w:rPr>
        <w:t xml:space="preserve"> un</w:t>
      </w:r>
      <w:r>
        <w:rPr>
          <w:rFonts w:cs="Arial"/>
        </w:rPr>
        <w:t xml:space="preserve"> intermediario </w:t>
      </w:r>
      <w:r w:rsidR="00431052">
        <w:rPr>
          <w:rFonts w:cs="Arial"/>
        </w:rPr>
        <w:t>que llamaremos</w:t>
      </w:r>
      <w:r>
        <w:rPr>
          <w:rFonts w:cs="Arial"/>
        </w:rPr>
        <w:t xml:space="preserve"> bróker </w:t>
      </w:r>
      <w:r w:rsidR="00431052">
        <w:rPr>
          <w:rFonts w:cs="Arial"/>
        </w:rPr>
        <w:t>y cuya responsabilidad principal es la de</w:t>
      </w:r>
      <w:r>
        <w:rPr>
          <w:rFonts w:cs="Arial"/>
        </w:rPr>
        <w:t xml:space="preserve"> notificar dicha información a las apl</w:t>
      </w:r>
      <w:r w:rsidR="00431052">
        <w:rPr>
          <w:rFonts w:cs="Arial"/>
        </w:rPr>
        <w:t>icaciones.</w:t>
      </w:r>
      <w:r>
        <w:rPr>
          <w:rFonts w:cs="Arial"/>
        </w:rPr>
        <w:t xml:space="preserve"> </w:t>
      </w:r>
      <w:r w:rsidR="00431052">
        <w:rPr>
          <w:rFonts w:cs="Arial"/>
        </w:rPr>
        <w:t xml:space="preserve">En </w:t>
      </w:r>
      <w:r>
        <w:rPr>
          <w:rFonts w:cs="Arial"/>
        </w:rPr>
        <w:t xml:space="preserve">este capítulo </w:t>
      </w:r>
      <w:r w:rsidR="00431052">
        <w:rPr>
          <w:rFonts w:cs="Arial"/>
        </w:rPr>
        <w:t>se abordaran de manera detallada la configuración y puesta en marcha de cada uno de estos componentes como parte de la implementación del sistema de monitoreo para la planificación de rutas de recolección de RSU.</w:t>
      </w:r>
    </w:p>
    <w:p w14:paraId="2D363844" w14:textId="77777777" w:rsidR="005E307D" w:rsidRDefault="005E307D" w:rsidP="00701546">
      <w:pPr>
        <w:pStyle w:val="Prrafodelista"/>
        <w:rPr>
          <w:rStyle w:val="Textoennegrita"/>
          <w:rFonts w:cs="Arial"/>
          <w:bCs w:val="0"/>
          <w:sz w:val="22"/>
        </w:rPr>
      </w:pPr>
    </w:p>
    <w:p w14:paraId="28C46FC3" w14:textId="0E8675B3" w:rsidR="005E307D" w:rsidRPr="00277FB1" w:rsidRDefault="005E307D" w:rsidP="00601136">
      <w:pPr>
        <w:pStyle w:val="Ttulo2"/>
        <w:rPr>
          <w:rStyle w:val="Textoennegrita"/>
          <w:rFonts w:cs="Arial"/>
          <w:sz w:val="32"/>
          <w:szCs w:val="32"/>
        </w:rPr>
      </w:pPr>
      <w:r w:rsidRPr="00277FB1">
        <w:rPr>
          <w:rStyle w:val="Textoennegrita"/>
          <w:rFonts w:cs="Arial"/>
          <w:sz w:val="32"/>
          <w:szCs w:val="32"/>
        </w:rPr>
        <w:t>Gateway</w:t>
      </w:r>
    </w:p>
    <w:p w14:paraId="3CAF6A5A" w14:textId="36DF3A1A" w:rsidR="00601136" w:rsidRDefault="008F1714" w:rsidP="00277FB1">
      <w:pPr>
        <w:spacing w:line="240" w:lineRule="auto"/>
        <w:jc w:val="both"/>
      </w:pPr>
      <w:r>
        <w:t>También conocido</w:t>
      </w:r>
      <w:r w:rsidR="000E45B1">
        <w:t>s</w:t>
      </w:r>
      <w:r>
        <w:t xml:space="preserve"> como puertas de enlace son dispositivos electrónicos que actúan como puentes que unen 2 protocolos de comunicación por medio de la decodificación </w:t>
      </w:r>
      <w:r w:rsidR="000E45B1">
        <w:t>de señal. E</w:t>
      </w:r>
      <w:r>
        <w:t xml:space="preserve">n el caso concreto de </w:t>
      </w:r>
      <w:proofErr w:type="spellStart"/>
      <w:r>
        <w:t>LoRaWAN</w:t>
      </w:r>
      <w:proofErr w:type="spellEnd"/>
      <w:r>
        <w:t xml:space="preserve"> los Gateway reciben mensajes </w:t>
      </w:r>
      <w:r w:rsidR="000E45B1">
        <w:t xml:space="preserve">emitidos por los nodo finales son </w:t>
      </w:r>
      <w:r>
        <w:t xml:space="preserve">modulados usando </w:t>
      </w:r>
      <w:proofErr w:type="spellStart"/>
      <w:r>
        <w:t>LoRa</w:t>
      </w:r>
      <w:proofErr w:type="spellEnd"/>
      <w:r>
        <w:t xml:space="preserve"> </w:t>
      </w:r>
      <w:r w:rsidR="000E45B1">
        <w:t>y que son recibidos usando componente físico llamado concentrador, cada uno de los mensajes el decodificado en forma de bits y se repite hacia el servidor de red usando un esquema IP.</w:t>
      </w:r>
      <w:r w:rsidR="000E45B1">
        <w:fldChar w:fldCharType="begin" w:fldLock="1"/>
      </w:r>
      <w:r w:rsidR="003C01E6">
        <w:instrText>ADDIN CSL_CITATION {"citationItems":[{"id":"ITEM-1","itemData":{"DOI":"10.3390/s20113061","ISSN":"1424-8220","abstract":"&lt;p&gt;This paper analyzes the feasibility of the coexistence of telemetry and alarm messages employing Long-Range Wide-Area Network (LoRaWAN) technology in industrial environments. The regular telemetry messages come from periodic measurements from the majority of sensors while the alarm messages come from sensors whose transmissions are triggered by rarer (random) events that require highly reliable communication. To reach such a strict requirement, we propose here strategies of allocation of spreading factor, by treating alarm and regular (telemetry) messages differently. The potential of such allocation strategies has also been investigated under retransmission and diversity of gateways. Both indoor industrial plant and open-field scenarios are investigated. We compare the proposed solution with a benchmark scenario—where no alarm is considered—by using system level simulation. Our results show that it is possible to achieve high reliability with reasonably low delay for the alarm messages without significantly affecting the performance of the regular links.&lt;/p&gt;","author":[{"dropping-particle":"dos","family":"Santos Filho","given":"Francisco Helder C.","non-dropping-particle":"","parse-names":false,"suffix":""},{"dropping-particle":"","family":"Dester","given":"Plínio S.","non-dropping-particle":"","parse-names":false,"suffix":""},{"dropping-particle":"","family":"Stancanelli","given":"Elvis M. G.","non-dropping-particle":"","parse-names":false,"suffix":""},{"dropping-particle":"","family":"Cardieri","given":"Paulo","non-dropping-particle":"","parse-names":false,"suffix":""},{"dropping-particle":"","family":"Nardelli","given":"Pedro H. J.","non-dropping-particle":"","parse-names":false,"suffix":""},{"dropping-particle":"","family":"Carrillo","given":"Dick","non-dropping-particle":"","parse-names":false,"suffix":""},{"dropping-particle":"","family":"Alves","given":"Hirley","non-dropping-particle":"","parse-names":false,"suffix":""}],"container-title":"Sensors","id":"ITEM-1","issue":"11","issued":{"date-parts":[["2020","5","28"]]},"page":"3061","publisher":"MDPI AG","title":"Performance of LoRaWAN for Handling Telemetry and Alarm Messages in Industrial Applications","type":"article-journal","volume":"20"},"uris":["http://www.mendeley.com/documents/?uuid=d9ad3c64-f0ea-3fc7-9f86-92094568f9e7"]}],"mendeley":{"formattedCitation":"(Santos Filho et al., 2020)","plainTextFormattedCitation":"(Santos Filho et al., 2020)","previouslyFormattedCitation":"(Santos Filho et al., 2020)"},"properties":{"noteIndex":0},"schema":"https://github.com/citation-style-language/schema/raw/master/csl-citation.json"}</w:instrText>
      </w:r>
      <w:r w:rsidR="000E45B1">
        <w:fldChar w:fldCharType="separate"/>
      </w:r>
      <w:r w:rsidR="000E45B1" w:rsidRPr="000E45B1">
        <w:rPr>
          <w:noProof/>
        </w:rPr>
        <w:t>(Santos Filho et al., 2020)</w:t>
      </w:r>
      <w:r w:rsidR="000E45B1">
        <w:fldChar w:fldCharType="end"/>
      </w:r>
    </w:p>
    <w:p w14:paraId="6336C859" w14:textId="4164932A" w:rsidR="00451D62" w:rsidRDefault="000E45B1" w:rsidP="00277FB1">
      <w:pPr>
        <w:pStyle w:val="Prrafodelista"/>
        <w:spacing w:line="240" w:lineRule="auto"/>
        <w:rPr>
          <w:rStyle w:val="Textoennegrita"/>
          <w:rFonts w:cs="Arial"/>
          <w:bCs w:val="0"/>
          <w:sz w:val="22"/>
        </w:rPr>
      </w:pPr>
      <w:r>
        <w:rPr>
          <w:rStyle w:val="Textoennegrita"/>
          <w:rFonts w:cs="Arial"/>
          <w:bCs w:val="0"/>
          <w:sz w:val="22"/>
        </w:rPr>
        <w:t xml:space="preserve">Existen varios tutoriales que </w:t>
      </w:r>
      <w:r w:rsidR="00277FB1">
        <w:rPr>
          <w:rStyle w:val="Textoennegrita"/>
          <w:rFonts w:cs="Arial"/>
          <w:bCs w:val="0"/>
          <w:sz w:val="22"/>
        </w:rPr>
        <w:t>indican</w:t>
      </w:r>
      <w:r>
        <w:rPr>
          <w:rStyle w:val="Textoennegrita"/>
          <w:rFonts w:cs="Arial"/>
          <w:bCs w:val="0"/>
          <w:sz w:val="22"/>
        </w:rPr>
        <w:t xml:space="preserve"> detalladamente el procedimiento para construir Gateway artesanales en los que con una tarjeta de desarrollo multipropósito </w:t>
      </w:r>
      <w:r w:rsidR="00451D62">
        <w:rPr>
          <w:rStyle w:val="Textoennegrita"/>
          <w:rFonts w:cs="Arial"/>
          <w:bCs w:val="0"/>
          <w:sz w:val="22"/>
        </w:rPr>
        <w:t xml:space="preserve">como una </w:t>
      </w:r>
      <w:proofErr w:type="spellStart"/>
      <w:r w:rsidR="00451D62">
        <w:rPr>
          <w:rStyle w:val="Textoennegrita"/>
          <w:rFonts w:cs="Arial"/>
          <w:bCs w:val="0"/>
          <w:sz w:val="22"/>
        </w:rPr>
        <w:t>R</w:t>
      </w:r>
      <w:r>
        <w:rPr>
          <w:rStyle w:val="Textoennegrita"/>
          <w:rFonts w:cs="Arial"/>
          <w:bCs w:val="0"/>
          <w:sz w:val="22"/>
        </w:rPr>
        <w:t>aspberry</w:t>
      </w:r>
      <w:proofErr w:type="spellEnd"/>
      <w:r>
        <w:rPr>
          <w:rStyle w:val="Textoennegrita"/>
          <w:rFonts w:cs="Arial"/>
          <w:bCs w:val="0"/>
          <w:sz w:val="22"/>
        </w:rPr>
        <w:t xml:space="preserve"> pi 3 y un concentrador de </w:t>
      </w:r>
      <w:r w:rsidR="00451D62">
        <w:rPr>
          <w:rStyle w:val="Textoennegrita"/>
          <w:rFonts w:cs="Arial"/>
          <w:bCs w:val="0"/>
          <w:sz w:val="22"/>
        </w:rPr>
        <w:t>señal</w:t>
      </w:r>
      <w:r>
        <w:rPr>
          <w:rStyle w:val="Textoennegrita"/>
          <w:rFonts w:cs="Arial"/>
          <w:bCs w:val="0"/>
          <w:sz w:val="22"/>
        </w:rPr>
        <w:t xml:space="preserve"> se puede ensamblar el dispositivo, </w:t>
      </w:r>
      <w:r w:rsidR="00277FB1">
        <w:rPr>
          <w:rStyle w:val="Textoennegrita"/>
          <w:rFonts w:cs="Arial"/>
          <w:bCs w:val="0"/>
          <w:sz w:val="22"/>
        </w:rPr>
        <w:t>él</w:t>
      </w:r>
      <w:r>
        <w:rPr>
          <w:rStyle w:val="Textoennegrita"/>
          <w:rFonts w:cs="Arial"/>
          <w:bCs w:val="0"/>
          <w:sz w:val="22"/>
        </w:rPr>
        <w:t xml:space="preserve"> </w:t>
      </w:r>
      <w:r w:rsidR="00451D62">
        <w:rPr>
          <w:rStyle w:val="Textoennegrita"/>
          <w:rFonts w:cs="Arial"/>
          <w:bCs w:val="0"/>
          <w:sz w:val="22"/>
        </w:rPr>
        <w:t xml:space="preserve">además se han creado software para permitir configurar las frecuencias de trasmisión y </w:t>
      </w:r>
      <w:r w:rsidR="00277FB1">
        <w:rPr>
          <w:rStyle w:val="Textoennegrita"/>
          <w:rFonts w:cs="Arial"/>
          <w:bCs w:val="0"/>
          <w:sz w:val="22"/>
        </w:rPr>
        <w:t>la ruta</w:t>
      </w:r>
      <w:r w:rsidR="00451D62">
        <w:rPr>
          <w:rStyle w:val="Textoennegrita"/>
          <w:rFonts w:cs="Arial"/>
          <w:bCs w:val="0"/>
          <w:sz w:val="22"/>
        </w:rPr>
        <w:t xml:space="preserve"> servidor </w:t>
      </w:r>
      <w:r w:rsidR="00277FB1">
        <w:rPr>
          <w:rStyle w:val="Textoennegrita"/>
          <w:rFonts w:cs="Arial"/>
          <w:bCs w:val="0"/>
          <w:sz w:val="22"/>
        </w:rPr>
        <w:t>en el que se procesaran los mensajes. Con este tipo de soluciones</w:t>
      </w:r>
      <w:r w:rsidR="00451D62">
        <w:rPr>
          <w:rStyle w:val="Textoennegrita"/>
          <w:rFonts w:cs="Arial"/>
          <w:bCs w:val="0"/>
          <w:sz w:val="22"/>
        </w:rPr>
        <w:t xml:space="preserve"> también se hace necesario construir una antena con ciertas especificaciones técnicas para amplificar la </w:t>
      </w:r>
      <w:r w:rsidR="00277FB1">
        <w:rPr>
          <w:rStyle w:val="Textoennegrita"/>
          <w:rFonts w:cs="Arial"/>
          <w:bCs w:val="0"/>
          <w:sz w:val="22"/>
        </w:rPr>
        <w:t>ganancia</w:t>
      </w:r>
      <w:r w:rsidR="00451D62">
        <w:rPr>
          <w:rStyle w:val="Textoennegrita"/>
          <w:rFonts w:cs="Arial"/>
          <w:bCs w:val="0"/>
          <w:sz w:val="22"/>
        </w:rPr>
        <w:t xml:space="preserve"> de la señal en el Gateway, no obstante encontramos una solución lista que ya viene ensamblada y dispone de una interfaz de configuración por un precio </w:t>
      </w:r>
      <w:r w:rsidR="00277FB1">
        <w:rPr>
          <w:rStyle w:val="Textoennegrita"/>
          <w:rFonts w:cs="Arial"/>
          <w:bCs w:val="0"/>
          <w:sz w:val="22"/>
        </w:rPr>
        <w:t>cómodo</w:t>
      </w:r>
      <w:r w:rsidR="00451D62">
        <w:rPr>
          <w:rStyle w:val="Textoennegrita"/>
          <w:rFonts w:cs="Arial"/>
          <w:bCs w:val="0"/>
          <w:sz w:val="22"/>
        </w:rPr>
        <w:t xml:space="preserve"> por lo cual decidimos usar este </w:t>
      </w:r>
      <w:r w:rsidR="00277FB1">
        <w:rPr>
          <w:rStyle w:val="Textoennegrita"/>
          <w:rFonts w:cs="Arial"/>
          <w:bCs w:val="0"/>
          <w:sz w:val="22"/>
        </w:rPr>
        <w:t>componente</w:t>
      </w:r>
      <w:r w:rsidR="00451D62">
        <w:rPr>
          <w:rStyle w:val="Textoennegrita"/>
          <w:rFonts w:cs="Arial"/>
          <w:bCs w:val="0"/>
          <w:sz w:val="22"/>
        </w:rPr>
        <w:t xml:space="preserve"> dentro de nuestra red en lugar de gastar tiempo y dinero experimentando </w:t>
      </w:r>
      <w:r w:rsidR="00277FB1">
        <w:rPr>
          <w:rStyle w:val="Textoennegrita"/>
          <w:rFonts w:cs="Arial"/>
          <w:bCs w:val="0"/>
          <w:sz w:val="22"/>
        </w:rPr>
        <w:t>con la fabricación de un Gateway artesanal.</w:t>
      </w:r>
    </w:p>
    <w:p w14:paraId="427F6D30" w14:textId="77777777" w:rsidR="00277FB1" w:rsidRDefault="00277FB1" w:rsidP="00277FB1">
      <w:pPr>
        <w:pStyle w:val="Prrafodelista"/>
        <w:spacing w:line="240" w:lineRule="auto"/>
        <w:rPr>
          <w:rStyle w:val="Textoennegrita"/>
          <w:rFonts w:cs="Arial"/>
          <w:bCs w:val="0"/>
          <w:sz w:val="22"/>
        </w:rPr>
      </w:pPr>
    </w:p>
    <w:p w14:paraId="0B976890" w14:textId="77777777" w:rsidR="00277FB1" w:rsidRDefault="00277FB1" w:rsidP="00701546">
      <w:pPr>
        <w:pStyle w:val="Prrafodelista"/>
        <w:rPr>
          <w:rStyle w:val="Textoennegrita"/>
          <w:rFonts w:cs="Arial"/>
          <w:bCs w:val="0"/>
          <w:sz w:val="22"/>
        </w:rPr>
      </w:pPr>
    </w:p>
    <w:p w14:paraId="4A931303" w14:textId="77777777" w:rsidR="00277FB1" w:rsidRDefault="00277FB1" w:rsidP="00701546">
      <w:pPr>
        <w:pStyle w:val="Prrafodelista"/>
        <w:rPr>
          <w:rStyle w:val="Textoennegrita"/>
          <w:rFonts w:cs="Arial"/>
          <w:bCs w:val="0"/>
          <w:sz w:val="22"/>
        </w:rPr>
      </w:pPr>
    </w:p>
    <w:p w14:paraId="13005340" w14:textId="4A6E7BFD" w:rsidR="005E307D" w:rsidRPr="00277FB1" w:rsidRDefault="00451D62" w:rsidP="00277FB1">
      <w:pPr>
        <w:pStyle w:val="Ttulo3"/>
        <w:rPr>
          <w:rStyle w:val="Textoennegrita"/>
          <w:rFonts w:cs="Arial"/>
          <w:bCs/>
          <w:sz w:val="28"/>
          <w:szCs w:val="28"/>
        </w:rPr>
      </w:pPr>
      <w:r w:rsidRPr="00277FB1">
        <w:rPr>
          <w:rStyle w:val="Textoennegrita"/>
          <w:rFonts w:cs="Arial"/>
          <w:bCs/>
          <w:sz w:val="28"/>
          <w:szCs w:val="28"/>
        </w:rPr>
        <w:lastRenderedPageBreak/>
        <w:t xml:space="preserve">LG02 de Dragino. </w:t>
      </w:r>
    </w:p>
    <w:p w14:paraId="786288BB" w14:textId="6838B4DB" w:rsidR="000E45B1" w:rsidRDefault="00277FB1" w:rsidP="006C1AF1">
      <w:pPr>
        <w:pStyle w:val="Prrafodelista"/>
        <w:spacing w:line="240" w:lineRule="auto"/>
        <w:rPr>
          <w:rStyle w:val="Textoennegrita"/>
          <w:rFonts w:cs="Arial"/>
          <w:bCs w:val="0"/>
          <w:sz w:val="22"/>
        </w:rPr>
      </w:pPr>
      <w:r>
        <w:rPr>
          <w:rStyle w:val="Textoennegrita"/>
          <w:rFonts w:cs="Arial"/>
          <w:bCs w:val="0"/>
          <w:sz w:val="22"/>
        </w:rPr>
        <w:t xml:space="preserve">El dispositivo elegido para usar en nuestra red fue el Gateway de 2 canales de LG02 de </w:t>
      </w:r>
      <w:proofErr w:type="spellStart"/>
      <w:r>
        <w:rPr>
          <w:rStyle w:val="Textoennegrita"/>
          <w:rFonts w:cs="Arial"/>
          <w:bCs w:val="0"/>
          <w:sz w:val="22"/>
        </w:rPr>
        <w:t>Dragino</w:t>
      </w:r>
      <w:proofErr w:type="spellEnd"/>
      <w:r w:rsidR="009923D4">
        <w:rPr>
          <w:rStyle w:val="Textoennegrita"/>
          <w:rFonts w:cs="Arial"/>
          <w:bCs w:val="0"/>
          <w:sz w:val="22"/>
        </w:rPr>
        <w:t xml:space="preserve">, el cual es capaz de enlazar una señal </w:t>
      </w:r>
      <w:proofErr w:type="spellStart"/>
      <w:r w:rsidR="009923D4">
        <w:rPr>
          <w:rStyle w:val="Textoennegrita"/>
          <w:rFonts w:cs="Arial"/>
          <w:bCs w:val="0"/>
          <w:sz w:val="22"/>
        </w:rPr>
        <w:t>LoRa</w:t>
      </w:r>
      <w:proofErr w:type="spellEnd"/>
      <w:r w:rsidR="009923D4">
        <w:rPr>
          <w:rStyle w:val="Textoennegrita"/>
          <w:rFonts w:cs="Arial"/>
          <w:bCs w:val="0"/>
          <w:sz w:val="22"/>
        </w:rPr>
        <w:t xml:space="preserve"> conectándose a internet a través de </w:t>
      </w:r>
      <w:proofErr w:type="spellStart"/>
      <w:r w:rsidR="009923D4">
        <w:rPr>
          <w:rStyle w:val="Textoennegrita"/>
          <w:rFonts w:cs="Arial"/>
          <w:bCs w:val="0"/>
          <w:sz w:val="22"/>
        </w:rPr>
        <w:t>WiFi</w:t>
      </w:r>
      <w:proofErr w:type="spellEnd"/>
      <w:r w:rsidR="009923D4">
        <w:rPr>
          <w:rStyle w:val="Textoennegrita"/>
          <w:rFonts w:cs="Arial"/>
          <w:bCs w:val="0"/>
          <w:sz w:val="22"/>
        </w:rPr>
        <w:t>, Ethernet, o de manera celular en la red 3G/4G usando un módulo LTE, esta cantidad de interfaces proveen buena flexibilidad para que los usuarios conecten sus nodos a internet</w:t>
      </w:r>
      <w:r w:rsidR="00D64A3F">
        <w:rPr>
          <w:rStyle w:val="Textoennegrita"/>
          <w:rFonts w:cs="Arial"/>
          <w:bCs w:val="0"/>
          <w:sz w:val="22"/>
        </w:rPr>
        <w:t>,</w:t>
      </w:r>
      <w:r w:rsidR="009923D4">
        <w:rPr>
          <w:rStyle w:val="Textoennegrita"/>
          <w:rFonts w:cs="Arial"/>
          <w:bCs w:val="0"/>
          <w:sz w:val="22"/>
        </w:rPr>
        <w:t xml:space="preserve"> el dispositivo usa software Linux para controlar los 2 </w:t>
      </w:r>
      <w:r w:rsidR="00D64A3F">
        <w:rPr>
          <w:rStyle w:val="Textoennegrita"/>
          <w:rFonts w:cs="Arial"/>
          <w:bCs w:val="0"/>
          <w:sz w:val="22"/>
        </w:rPr>
        <w:t>módulos</w:t>
      </w:r>
      <w:r w:rsidR="009923D4">
        <w:rPr>
          <w:rStyle w:val="Textoennegrita"/>
          <w:rFonts w:cs="Arial"/>
          <w:bCs w:val="0"/>
          <w:sz w:val="22"/>
        </w:rPr>
        <w:t xml:space="preserve"> 1276</w:t>
      </w:r>
      <w:r w:rsidR="00D64A3F">
        <w:rPr>
          <w:rStyle w:val="Textoennegrita"/>
          <w:rFonts w:cs="Arial"/>
          <w:bCs w:val="0"/>
          <w:sz w:val="22"/>
        </w:rPr>
        <w:t xml:space="preserve"> este le permite operar en modo full dúplex</w:t>
      </w:r>
      <w:r w:rsidR="00D64A3F">
        <w:rPr>
          <w:rStyle w:val="Refdenotaalpie"/>
          <w:rFonts w:cs="Arial"/>
        </w:rPr>
        <w:footnoteReference w:id="10"/>
      </w:r>
      <w:r w:rsidR="00D64A3F">
        <w:rPr>
          <w:rStyle w:val="Textoennegrita"/>
          <w:rFonts w:cs="Arial"/>
          <w:bCs w:val="0"/>
          <w:sz w:val="22"/>
        </w:rPr>
        <w:t xml:space="preserve"> incrementando la eficiencia de la comunicación. </w:t>
      </w:r>
    </w:p>
    <w:p w14:paraId="27282B75" w14:textId="77777777" w:rsidR="00351CAE" w:rsidRDefault="00351CAE" w:rsidP="006C1AF1">
      <w:pPr>
        <w:pStyle w:val="Prrafodelista"/>
        <w:spacing w:line="240" w:lineRule="auto"/>
        <w:rPr>
          <w:rStyle w:val="Textoennegrita"/>
          <w:rFonts w:cs="Arial"/>
          <w:bCs w:val="0"/>
          <w:sz w:val="22"/>
        </w:rPr>
      </w:pPr>
    </w:p>
    <w:p w14:paraId="2E7C1C68" w14:textId="6717496F" w:rsidR="00CE2A67" w:rsidRDefault="00CE2A67" w:rsidP="00701546">
      <w:pPr>
        <w:pStyle w:val="Prrafodelista"/>
        <w:rPr>
          <w:rStyle w:val="Textoennegrita"/>
          <w:rFonts w:cs="Arial"/>
          <w:bCs w:val="0"/>
          <w:sz w:val="22"/>
        </w:rPr>
      </w:pPr>
      <w:r>
        <w:rPr>
          <w:rStyle w:val="Textoennegrita"/>
          <w:rFonts w:cs="Arial"/>
          <w:bCs w:val="0"/>
          <w:noProof/>
          <w:sz w:val="22"/>
          <w:lang w:val="es-CO" w:eastAsia="es-CO"/>
        </w:rPr>
        <w:drawing>
          <wp:inline distT="0" distB="0" distL="0" distR="0" wp14:anchorId="4524146F" wp14:editId="28859169">
            <wp:extent cx="5793635" cy="31051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94975" cy="3105868"/>
                    </a:xfrm>
                    <a:prstGeom prst="rect">
                      <a:avLst/>
                    </a:prstGeom>
                    <a:noFill/>
                    <a:ln>
                      <a:noFill/>
                    </a:ln>
                  </pic:spPr>
                </pic:pic>
              </a:graphicData>
            </a:graphic>
          </wp:inline>
        </w:drawing>
      </w:r>
    </w:p>
    <w:p w14:paraId="319BA09E" w14:textId="61B24CC4" w:rsidR="006C1AF1" w:rsidRPr="006C1AF1" w:rsidRDefault="006C1AF1" w:rsidP="006C1AF1">
      <w:pPr>
        <w:pStyle w:val="Prrafodelista"/>
        <w:spacing w:line="240" w:lineRule="auto"/>
        <w:jc w:val="center"/>
        <w:rPr>
          <w:rStyle w:val="Textoennegrita"/>
          <w:bCs w:val="0"/>
          <w:sz w:val="22"/>
        </w:rPr>
      </w:pPr>
      <w:r>
        <w:rPr>
          <w:b/>
        </w:rPr>
        <w:t>Figura 5-1</w:t>
      </w:r>
      <w:r w:rsidRPr="00ED602A">
        <w:rPr>
          <w:b/>
        </w:rPr>
        <w:t>:</w:t>
      </w:r>
      <w:r>
        <w:t xml:space="preserve"> diagrama general componentes Gateway LG02 tomada de (</w:t>
      </w:r>
      <w:r w:rsidRPr="006C1AF1">
        <w:rPr>
          <w:rFonts w:ascii="Times New Roman" w:hAnsi="Times New Roman"/>
          <w:i/>
          <w:sz w:val="24"/>
          <w:lang w:val="es-CO" w:eastAsia="es-CO"/>
        </w:rPr>
        <w:t>Dragino LG02</w:t>
      </w:r>
      <w:r>
        <w:t>)</w:t>
      </w:r>
    </w:p>
    <w:p w14:paraId="3D9E2D8B" w14:textId="77777777" w:rsidR="00D64A3F" w:rsidRDefault="00D64A3F" w:rsidP="00701546">
      <w:pPr>
        <w:pStyle w:val="Prrafodelista"/>
        <w:rPr>
          <w:rStyle w:val="Textoennegrita"/>
          <w:rFonts w:cs="Arial"/>
          <w:bCs w:val="0"/>
          <w:sz w:val="22"/>
        </w:rPr>
      </w:pPr>
    </w:p>
    <w:p w14:paraId="0B139DDE" w14:textId="7B9DA226" w:rsidR="00D64A3F" w:rsidRDefault="00D64A3F" w:rsidP="006C1AF1">
      <w:pPr>
        <w:pStyle w:val="Prrafodelista"/>
        <w:spacing w:line="240" w:lineRule="auto"/>
        <w:rPr>
          <w:rStyle w:val="Textoennegrita"/>
          <w:rFonts w:cs="Arial"/>
          <w:bCs w:val="0"/>
          <w:sz w:val="22"/>
        </w:rPr>
      </w:pPr>
      <w:r>
        <w:rPr>
          <w:rStyle w:val="Textoennegrita"/>
          <w:rFonts w:cs="Arial"/>
          <w:bCs w:val="0"/>
          <w:sz w:val="22"/>
        </w:rPr>
        <w:t xml:space="preserve">Además de operar como </w:t>
      </w:r>
      <w:r w:rsidR="006C1AF1">
        <w:rPr>
          <w:rStyle w:val="Textoennegrita"/>
          <w:rFonts w:cs="Arial"/>
          <w:bCs w:val="0"/>
          <w:sz w:val="22"/>
        </w:rPr>
        <w:t>Gateway</w:t>
      </w:r>
      <w:r>
        <w:rPr>
          <w:rStyle w:val="Textoennegrita"/>
          <w:rFonts w:cs="Arial"/>
          <w:bCs w:val="0"/>
          <w:sz w:val="22"/>
        </w:rPr>
        <w:t xml:space="preserve"> dispositivo es configurable en diferentes modos de operación para ajustarse a las diferentes necesidades de </w:t>
      </w:r>
      <w:r w:rsidR="006C1AF1">
        <w:rPr>
          <w:rStyle w:val="Textoennegrita"/>
          <w:rFonts w:cs="Arial"/>
          <w:bCs w:val="0"/>
          <w:sz w:val="22"/>
        </w:rPr>
        <w:t>conexión</w:t>
      </w:r>
      <w:r>
        <w:rPr>
          <w:rStyle w:val="Textoennegrita"/>
          <w:rFonts w:cs="Arial"/>
          <w:bCs w:val="0"/>
          <w:sz w:val="22"/>
        </w:rPr>
        <w:t xml:space="preserve"> IoT funcionando como: Repetidor </w:t>
      </w:r>
      <w:proofErr w:type="spellStart"/>
      <w:r>
        <w:rPr>
          <w:rStyle w:val="Textoennegrita"/>
          <w:rFonts w:cs="Arial"/>
          <w:bCs w:val="0"/>
          <w:sz w:val="22"/>
        </w:rPr>
        <w:t>LoRa</w:t>
      </w:r>
      <w:proofErr w:type="spellEnd"/>
      <w:r>
        <w:rPr>
          <w:rStyle w:val="Textoennegrita"/>
          <w:rFonts w:cs="Arial"/>
          <w:bCs w:val="0"/>
          <w:sz w:val="22"/>
        </w:rPr>
        <w:t xml:space="preserve">, modo de receptor MQTT, cliente TCP/IP o servidor </w:t>
      </w:r>
      <w:r w:rsidR="00CE2A67">
        <w:rPr>
          <w:rStyle w:val="Textoennegrita"/>
          <w:rFonts w:cs="Arial"/>
          <w:bCs w:val="0"/>
          <w:sz w:val="22"/>
        </w:rPr>
        <w:t xml:space="preserve">TCP/IP, esta es una solución de bajo costo y por esto su capacidad de servicio </w:t>
      </w:r>
      <w:r w:rsidR="006C1AF1">
        <w:rPr>
          <w:rStyle w:val="Textoennegrita"/>
          <w:rFonts w:cs="Arial"/>
          <w:bCs w:val="0"/>
          <w:sz w:val="22"/>
        </w:rPr>
        <w:t>está</w:t>
      </w:r>
      <w:r w:rsidR="00CE2A67">
        <w:rPr>
          <w:rStyle w:val="Textoennegrita"/>
          <w:rFonts w:cs="Arial"/>
          <w:bCs w:val="0"/>
          <w:sz w:val="22"/>
        </w:rPr>
        <w:t xml:space="preserve"> limitada a la conexión de hasta 300 nodos finales sin embargo su costo es aproximadamente la cuarta parte de lo que cuesta un Gateway con un </w:t>
      </w:r>
      <w:r w:rsidR="006C1AF1">
        <w:rPr>
          <w:rStyle w:val="Textoennegrita"/>
          <w:rFonts w:cs="Arial"/>
          <w:bCs w:val="0"/>
          <w:sz w:val="22"/>
        </w:rPr>
        <w:t>módulo</w:t>
      </w:r>
      <w:r w:rsidR="00CE2A67">
        <w:rPr>
          <w:rStyle w:val="Textoennegrita"/>
          <w:rFonts w:cs="Arial"/>
          <w:bCs w:val="0"/>
          <w:sz w:val="22"/>
        </w:rPr>
        <w:t xml:space="preserve"> concentrador </w:t>
      </w:r>
      <w:r w:rsidR="006C1AF1">
        <w:rPr>
          <w:rStyle w:val="Textoennegrita"/>
          <w:rFonts w:cs="Arial"/>
          <w:bCs w:val="0"/>
          <w:sz w:val="22"/>
        </w:rPr>
        <w:t xml:space="preserve">potente </w:t>
      </w:r>
      <w:r w:rsidR="00CE2A67">
        <w:rPr>
          <w:rStyle w:val="Textoennegrita"/>
          <w:rFonts w:cs="Arial"/>
          <w:bCs w:val="0"/>
          <w:sz w:val="22"/>
        </w:rPr>
        <w:t>como el SX1301</w:t>
      </w:r>
      <w:r w:rsidR="006C1AF1">
        <w:rPr>
          <w:rStyle w:val="Textoennegrita"/>
          <w:rFonts w:cs="Arial"/>
          <w:bCs w:val="0"/>
          <w:sz w:val="22"/>
        </w:rPr>
        <w:t>.</w:t>
      </w:r>
    </w:p>
    <w:p w14:paraId="69628483" w14:textId="77777777" w:rsidR="006C1AF1" w:rsidRDefault="006C1AF1" w:rsidP="006C1AF1">
      <w:pPr>
        <w:pStyle w:val="Prrafodelista"/>
        <w:spacing w:line="240" w:lineRule="auto"/>
        <w:rPr>
          <w:rStyle w:val="Textoennegrita"/>
          <w:rFonts w:cs="Arial"/>
          <w:bCs w:val="0"/>
          <w:sz w:val="22"/>
        </w:rPr>
      </w:pPr>
    </w:p>
    <w:p w14:paraId="03828769" w14:textId="77777777" w:rsidR="006C1AF1" w:rsidRDefault="006C1AF1" w:rsidP="006C1AF1">
      <w:pPr>
        <w:pStyle w:val="Prrafodelista"/>
        <w:spacing w:line="240" w:lineRule="auto"/>
        <w:rPr>
          <w:rStyle w:val="Textoennegrita"/>
          <w:rFonts w:cs="Arial"/>
          <w:bCs w:val="0"/>
          <w:sz w:val="22"/>
        </w:rPr>
      </w:pPr>
    </w:p>
    <w:p w14:paraId="3C9F3D9E" w14:textId="77777777" w:rsidR="00351CAE" w:rsidRDefault="00351CAE" w:rsidP="006C1AF1">
      <w:pPr>
        <w:pStyle w:val="Prrafodelista"/>
        <w:spacing w:line="240" w:lineRule="auto"/>
        <w:rPr>
          <w:rStyle w:val="Textoennegrita"/>
          <w:rFonts w:cs="Arial"/>
          <w:bCs w:val="0"/>
          <w:sz w:val="22"/>
        </w:rPr>
      </w:pPr>
    </w:p>
    <w:p w14:paraId="18B97928" w14:textId="5764D709" w:rsidR="00277FB1" w:rsidRDefault="00351CAE" w:rsidP="00351CAE">
      <w:pPr>
        <w:pStyle w:val="Ttulo3"/>
        <w:rPr>
          <w:rStyle w:val="Textoennegrita"/>
          <w:rFonts w:cs="Arial"/>
          <w:bCs/>
          <w:sz w:val="28"/>
          <w:szCs w:val="28"/>
        </w:rPr>
      </w:pPr>
      <w:r w:rsidRPr="00351CAE">
        <w:rPr>
          <w:rStyle w:val="Textoennegrita"/>
          <w:rFonts w:cs="Arial"/>
          <w:bCs/>
          <w:sz w:val="28"/>
          <w:szCs w:val="28"/>
        </w:rPr>
        <w:lastRenderedPageBreak/>
        <w:t xml:space="preserve">Configuración del Gateway </w:t>
      </w:r>
    </w:p>
    <w:p w14:paraId="33B4A3D3" w14:textId="2E713E0F" w:rsidR="00351CAE" w:rsidRDefault="00351CAE" w:rsidP="00487F41">
      <w:pPr>
        <w:jc w:val="both"/>
      </w:pPr>
      <w:r>
        <w:t xml:space="preserve">Para la configuración del dispositivo se conectó </w:t>
      </w:r>
      <w:r w:rsidR="00A8717A">
        <w:t>vía</w:t>
      </w:r>
      <w:r>
        <w:t xml:space="preserve"> Ethernet y se siguió </w:t>
      </w:r>
      <w:r w:rsidR="00A8717A">
        <w:t>el manual del fabricante, u</w:t>
      </w:r>
      <w:r>
        <w:t xml:space="preserve">na vez el dispositivo </w:t>
      </w:r>
      <w:r w:rsidR="00A8717A">
        <w:t xml:space="preserve">estuvo </w:t>
      </w:r>
      <w:r>
        <w:t xml:space="preserve">conectado a la red </w:t>
      </w:r>
      <w:r w:rsidR="00A8717A">
        <w:t>fue</w:t>
      </w:r>
      <w:r>
        <w:t xml:space="preserve"> posible acceder a su interfaz de configuración ingresando por medio de un navegador web a la siguiente ruta: </w:t>
      </w:r>
      <w:r w:rsidRPr="00351CAE">
        <w:t>http://10.130.1.1/cgi-bin/luci/admin</w:t>
      </w:r>
      <w:r w:rsidR="00487F41">
        <w:t>.</w:t>
      </w:r>
    </w:p>
    <w:p w14:paraId="1C82954E" w14:textId="4EEC3C2A" w:rsidR="00351CAE" w:rsidRDefault="00351CAE" w:rsidP="00487F41">
      <w:pPr>
        <w:jc w:val="both"/>
      </w:pPr>
      <w:r>
        <w:t xml:space="preserve">Esta ruta </w:t>
      </w:r>
      <w:r w:rsidR="00487F41">
        <w:t>muestra</w:t>
      </w:r>
      <w:r>
        <w:t xml:space="preserve"> una interfaz </w:t>
      </w:r>
      <w:r w:rsidR="00A8717A">
        <w:t xml:space="preserve">de autenticación a la que solo se puede acceder </w:t>
      </w:r>
      <w:r>
        <w:t xml:space="preserve">usando usuario y contraseña </w:t>
      </w:r>
      <w:r w:rsidR="00A8717A">
        <w:t xml:space="preserve">suministrados por el fabricante </w:t>
      </w:r>
      <w:r>
        <w:t xml:space="preserve">los cuales están en la etiqueta del producto. Una vez allí se selecciona el modo de operación, en este caso se usara como Gateway </w:t>
      </w:r>
      <w:proofErr w:type="spellStart"/>
      <w:r>
        <w:t>LoR</w:t>
      </w:r>
      <w:r w:rsidR="00487F41">
        <w:t>a</w:t>
      </w:r>
      <w:proofErr w:type="spellEnd"/>
      <w:r w:rsidR="00A8717A">
        <w:t>.</w:t>
      </w:r>
    </w:p>
    <w:p w14:paraId="10424051" w14:textId="757060F8" w:rsidR="00487F41" w:rsidRDefault="0098511E" w:rsidP="00351CAE">
      <w:r>
        <w:rPr>
          <w:noProof/>
          <w:lang w:eastAsia="es-CO"/>
        </w:rPr>
        <w:drawing>
          <wp:inline distT="0" distB="0" distL="0" distR="0" wp14:anchorId="365C03FE" wp14:editId="0278D106">
            <wp:extent cx="5143500" cy="548698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50475" cy="5494428"/>
                    </a:xfrm>
                    <a:prstGeom prst="rect">
                      <a:avLst/>
                    </a:prstGeom>
                    <a:noFill/>
                    <a:ln>
                      <a:noFill/>
                    </a:ln>
                  </pic:spPr>
                </pic:pic>
              </a:graphicData>
            </a:graphic>
          </wp:inline>
        </w:drawing>
      </w:r>
    </w:p>
    <w:p w14:paraId="01F8B165" w14:textId="709549A0" w:rsidR="0098511E" w:rsidRPr="006C1AF1" w:rsidRDefault="006F0FEE" w:rsidP="0098511E">
      <w:pPr>
        <w:pStyle w:val="Prrafodelista"/>
        <w:spacing w:line="240" w:lineRule="auto"/>
        <w:jc w:val="center"/>
        <w:rPr>
          <w:rStyle w:val="Textoennegrita"/>
          <w:bCs w:val="0"/>
          <w:sz w:val="22"/>
        </w:rPr>
      </w:pPr>
      <w:r>
        <w:rPr>
          <w:b/>
        </w:rPr>
        <w:t>Figura 5-2</w:t>
      </w:r>
      <w:r w:rsidR="0098511E" w:rsidRPr="00ED602A">
        <w:rPr>
          <w:b/>
        </w:rPr>
        <w:t>:</w:t>
      </w:r>
      <w:r w:rsidR="0098511E">
        <w:t xml:space="preserve"> Interfaz de configuración del LG02.</w:t>
      </w:r>
    </w:p>
    <w:p w14:paraId="3E313CDD" w14:textId="77777777" w:rsidR="0098511E" w:rsidRPr="0098511E" w:rsidRDefault="0098511E" w:rsidP="00351CAE">
      <w:pPr>
        <w:rPr>
          <w:lang w:val="es-ES"/>
        </w:rPr>
      </w:pPr>
    </w:p>
    <w:p w14:paraId="0F99C223" w14:textId="10BDB5A8" w:rsidR="00277FB1" w:rsidRDefault="00487F41" w:rsidP="0098511E">
      <w:pPr>
        <w:pStyle w:val="Prrafodelista"/>
        <w:spacing w:line="240" w:lineRule="auto"/>
        <w:rPr>
          <w:rStyle w:val="Textoennegrita"/>
          <w:rFonts w:cs="Arial"/>
          <w:bCs w:val="0"/>
          <w:sz w:val="22"/>
        </w:rPr>
      </w:pPr>
      <w:r>
        <w:rPr>
          <w:rStyle w:val="Textoennegrita"/>
          <w:rFonts w:cs="Arial"/>
          <w:bCs w:val="0"/>
          <w:sz w:val="22"/>
        </w:rPr>
        <w:lastRenderedPageBreak/>
        <w:t xml:space="preserve">Los parámetros que se observan en la imagen anterior incluyen el modo en el que se usara el </w:t>
      </w:r>
      <w:r w:rsidR="0098511E">
        <w:rPr>
          <w:rStyle w:val="Textoennegrita"/>
          <w:rFonts w:cs="Arial"/>
          <w:bCs w:val="0"/>
          <w:sz w:val="22"/>
        </w:rPr>
        <w:t>Gateway</w:t>
      </w:r>
      <w:r>
        <w:rPr>
          <w:rStyle w:val="Textoennegrita"/>
          <w:rFonts w:cs="Arial"/>
          <w:bCs w:val="0"/>
          <w:sz w:val="22"/>
        </w:rPr>
        <w:t>, en nuestro caso una repetidor de datos crudos</w:t>
      </w:r>
      <w:r w:rsidR="0098511E">
        <w:rPr>
          <w:rStyle w:val="Textoennegrita"/>
          <w:rFonts w:cs="Arial"/>
          <w:bCs w:val="0"/>
          <w:sz w:val="22"/>
        </w:rPr>
        <w:t>, es decir sin procesar,</w:t>
      </w:r>
      <w:r>
        <w:rPr>
          <w:rStyle w:val="Textoennegrita"/>
          <w:rFonts w:cs="Arial"/>
          <w:bCs w:val="0"/>
          <w:sz w:val="22"/>
        </w:rPr>
        <w:t xml:space="preserve"> el nivel de </w:t>
      </w:r>
      <w:r w:rsidR="0098511E">
        <w:rPr>
          <w:rStyle w:val="Textoennegrita"/>
          <w:rFonts w:cs="Arial"/>
          <w:bCs w:val="0"/>
          <w:sz w:val="22"/>
        </w:rPr>
        <w:t>información</w:t>
      </w:r>
      <w:r>
        <w:rPr>
          <w:rStyle w:val="Textoennegrita"/>
          <w:rFonts w:cs="Arial"/>
          <w:bCs w:val="0"/>
          <w:sz w:val="22"/>
        </w:rPr>
        <w:t xml:space="preserve"> que queda en el registro del </w:t>
      </w:r>
      <w:r w:rsidR="0098511E">
        <w:rPr>
          <w:rStyle w:val="Textoennegrita"/>
          <w:rFonts w:cs="Arial"/>
          <w:bCs w:val="0"/>
          <w:sz w:val="22"/>
        </w:rPr>
        <w:t xml:space="preserve">Gateway, el servidor IoT que recibirá los mensajes, </w:t>
      </w:r>
      <w:r w:rsidR="00A8717A">
        <w:rPr>
          <w:rStyle w:val="Textoennegrita"/>
          <w:rFonts w:cs="Arial"/>
          <w:bCs w:val="0"/>
          <w:sz w:val="22"/>
        </w:rPr>
        <w:t xml:space="preserve">la ubicación física del servidor, </w:t>
      </w:r>
      <w:r w:rsidR="0098511E">
        <w:rPr>
          <w:rStyle w:val="Textoennegrita"/>
          <w:rFonts w:cs="Arial"/>
          <w:bCs w:val="0"/>
          <w:sz w:val="22"/>
        </w:rPr>
        <w:t xml:space="preserve">el puerto </w:t>
      </w:r>
      <w:r w:rsidR="00A8717A">
        <w:rPr>
          <w:rStyle w:val="Textoennegrita"/>
          <w:rFonts w:cs="Arial"/>
          <w:bCs w:val="0"/>
          <w:sz w:val="22"/>
        </w:rPr>
        <w:t xml:space="preserve">habilitado para la recepción de </w:t>
      </w:r>
      <w:r w:rsidR="0098511E">
        <w:rPr>
          <w:rStyle w:val="Textoennegrita"/>
          <w:rFonts w:cs="Arial"/>
          <w:bCs w:val="0"/>
          <w:sz w:val="22"/>
        </w:rPr>
        <w:t xml:space="preserve"> comunicaciones, las coordenadas </w:t>
      </w:r>
      <w:r w:rsidR="00A8717A">
        <w:rPr>
          <w:rStyle w:val="Textoennegrita"/>
          <w:rFonts w:cs="Arial"/>
          <w:bCs w:val="0"/>
          <w:sz w:val="22"/>
        </w:rPr>
        <w:t>geográficas,</w:t>
      </w:r>
      <w:r w:rsidR="0098511E">
        <w:rPr>
          <w:rStyle w:val="Textoennegrita"/>
          <w:rFonts w:cs="Arial"/>
          <w:bCs w:val="0"/>
          <w:sz w:val="22"/>
        </w:rPr>
        <w:t xml:space="preserve"> los canales de radio, se usara el canal A para recibir y el canal B para transmitir</w:t>
      </w:r>
      <w:r w:rsidR="00A8717A">
        <w:rPr>
          <w:rStyle w:val="Textoennegrita"/>
          <w:rFonts w:cs="Arial"/>
          <w:bCs w:val="0"/>
          <w:sz w:val="22"/>
        </w:rPr>
        <w:t xml:space="preserve">, la potencia de la señal de radio en </w:t>
      </w:r>
      <w:proofErr w:type="spellStart"/>
      <w:r w:rsidR="00A8717A">
        <w:rPr>
          <w:rStyle w:val="Textoennegrita"/>
          <w:rFonts w:cs="Arial"/>
          <w:bCs w:val="0"/>
          <w:sz w:val="22"/>
        </w:rPr>
        <w:t>Dbs</w:t>
      </w:r>
      <w:proofErr w:type="spellEnd"/>
      <w:r w:rsidR="00A8717A">
        <w:rPr>
          <w:rStyle w:val="Textoennegrita"/>
          <w:rFonts w:cs="Arial"/>
          <w:bCs w:val="0"/>
          <w:sz w:val="22"/>
        </w:rPr>
        <w:t xml:space="preserve"> y el correo electrónico de notificación </w:t>
      </w:r>
    </w:p>
    <w:p w14:paraId="29816F3F" w14:textId="77777777" w:rsidR="00487F41" w:rsidRDefault="00487F41" w:rsidP="00701546">
      <w:pPr>
        <w:pStyle w:val="Prrafodelista"/>
        <w:rPr>
          <w:rStyle w:val="Textoennegrita"/>
          <w:rFonts w:cs="Arial"/>
          <w:bCs w:val="0"/>
          <w:sz w:val="22"/>
        </w:rPr>
      </w:pPr>
    </w:p>
    <w:p w14:paraId="2D29BF98" w14:textId="52F07A03" w:rsidR="0098511E" w:rsidRDefault="0098511E" w:rsidP="0098511E">
      <w:pPr>
        <w:pStyle w:val="Prrafodelista"/>
        <w:spacing w:line="240" w:lineRule="auto"/>
        <w:rPr>
          <w:rStyle w:val="Textoennegrita"/>
          <w:rFonts w:cs="Arial"/>
          <w:bCs w:val="0"/>
          <w:sz w:val="22"/>
        </w:rPr>
      </w:pPr>
      <w:r>
        <w:rPr>
          <w:rStyle w:val="Textoennegrita"/>
          <w:rFonts w:cs="Arial"/>
          <w:bCs w:val="0"/>
          <w:sz w:val="22"/>
        </w:rPr>
        <w:t>En la siguiente sección se deben configurar los parámetros con los que se están modulando las señales desde los nodos, es importante tener en cuenta que los parámetros con los que emiten los nodos deben coincidir exactamente con los que recibe el Gateway en nuestro caso los parámetros de recepción quedaran de la siguiente manera.</w:t>
      </w:r>
    </w:p>
    <w:p w14:paraId="5BAB9FA1" w14:textId="47E8E198" w:rsidR="0098511E" w:rsidRDefault="0098511E" w:rsidP="0098511E">
      <w:pPr>
        <w:pStyle w:val="Prrafodelista"/>
        <w:jc w:val="center"/>
        <w:rPr>
          <w:rStyle w:val="Textoennegrita"/>
          <w:rFonts w:cs="Arial"/>
          <w:bCs w:val="0"/>
          <w:sz w:val="22"/>
        </w:rPr>
      </w:pPr>
      <w:r>
        <w:rPr>
          <w:noProof/>
          <w:lang w:val="es-CO" w:eastAsia="es-CO"/>
        </w:rPr>
        <w:drawing>
          <wp:inline distT="0" distB="0" distL="0" distR="0" wp14:anchorId="4C236F97" wp14:editId="6EFF29B3">
            <wp:extent cx="3990975" cy="37399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996496" cy="3745144"/>
                    </a:xfrm>
                    <a:prstGeom prst="rect">
                      <a:avLst/>
                    </a:prstGeom>
                  </pic:spPr>
                </pic:pic>
              </a:graphicData>
            </a:graphic>
          </wp:inline>
        </w:drawing>
      </w:r>
    </w:p>
    <w:p w14:paraId="3FCC1933" w14:textId="03DCF803" w:rsidR="0098511E" w:rsidRPr="006C1AF1" w:rsidRDefault="0098511E" w:rsidP="0098511E">
      <w:pPr>
        <w:pStyle w:val="Prrafodelista"/>
        <w:spacing w:line="240" w:lineRule="auto"/>
        <w:jc w:val="center"/>
        <w:rPr>
          <w:rStyle w:val="Textoennegrita"/>
          <w:bCs w:val="0"/>
          <w:sz w:val="22"/>
        </w:rPr>
      </w:pPr>
      <w:r>
        <w:rPr>
          <w:b/>
        </w:rPr>
        <w:t>Figura 5-</w:t>
      </w:r>
      <w:r w:rsidR="006F0FEE">
        <w:rPr>
          <w:b/>
        </w:rPr>
        <w:t>3</w:t>
      </w:r>
      <w:r w:rsidRPr="00ED602A">
        <w:rPr>
          <w:b/>
        </w:rPr>
        <w:t>:</w:t>
      </w:r>
      <w:r>
        <w:t xml:space="preserve"> </w:t>
      </w:r>
      <w:r w:rsidR="00007B8B">
        <w:t>C</w:t>
      </w:r>
      <w:r>
        <w:t xml:space="preserve">onfiguración del </w:t>
      </w:r>
      <w:r w:rsidR="00007B8B">
        <w:t>canal de recepción LG02</w:t>
      </w:r>
      <w:r>
        <w:t>.</w:t>
      </w:r>
    </w:p>
    <w:p w14:paraId="72471FCE" w14:textId="77777777" w:rsidR="0098511E" w:rsidRDefault="0098511E" w:rsidP="0098511E">
      <w:pPr>
        <w:pStyle w:val="Prrafodelista"/>
        <w:jc w:val="center"/>
        <w:rPr>
          <w:rStyle w:val="Textoennegrita"/>
          <w:rFonts w:cs="Arial"/>
          <w:bCs w:val="0"/>
          <w:sz w:val="22"/>
        </w:rPr>
      </w:pPr>
    </w:p>
    <w:p w14:paraId="5D12C66B" w14:textId="42EB6728" w:rsidR="00A8717A" w:rsidRDefault="00A8717A" w:rsidP="00A8717A">
      <w:pPr>
        <w:pStyle w:val="Prrafodelista"/>
        <w:spacing w:line="240" w:lineRule="auto"/>
        <w:rPr>
          <w:rStyle w:val="Textoennegrita"/>
          <w:rFonts w:cs="Arial"/>
          <w:bCs w:val="0"/>
          <w:sz w:val="22"/>
        </w:rPr>
      </w:pPr>
      <w:r>
        <w:rPr>
          <w:rStyle w:val="Textoennegrita"/>
          <w:rFonts w:cs="Arial"/>
          <w:bCs w:val="0"/>
          <w:sz w:val="22"/>
        </w:rPr>
        <w:t xml:space="preserve">Aquí se pueden distinguir: la frecuencia de modulación en Hercios, el factor de propagación que varía entre 7 y 12, el radio de codificación que será de 4/5 y el ancho de banda que puede ser </w:t>
      </w:r>
      <w:r w:rsidRPr="00A8717A">
        <w:rPr>
          <w:rStyle w:val="Textoennegrita"/>
          <w:rFonts w:cs="Arial"/>
          <w:bCs w:val="0"/>
          <w:sz w:val="22"/>
        </w:rPr>
        <w:t xml:space="preserve">125 kHz, 250 kHz </w:t>
      </w:r>
      <w:r>
        <w:rPr>
          <w:rStyle w:val="Textoennegrita"/>
          <w:rFonts w:cs="Arial"/>
          <w:bCs w:val="0"/>
          <w:sz w:val="22"/>
        </w:rPr>
        <w:t>o</w:t>
      </w:r>
      <w:r w:rsidRPr="00A8717A">
        <w:rPr>
          <w:rStyle w:val="Textoennegrita"/>
          <w:rFonts w:cs="Arial"/>
          <w:bCs w:val="0"/>
          <w:sz w:val="22"/>
        </w:rPr>
        <w:t xml:space="preserve"> 500 kHz</w:t>
      </w:r>
      <w:r>
        <w:rPr>
          <w:rStyle w:val="Textoennegrita"/>
          <w:rFonts w:cs="Arial"/>
          <w:bCs w:val="0"/>
          <w:sz w:val="22"/>
        </w:rPr>
        <w:t>. D</w:t>
      </w:r>
      <w:r w:rsidR="0098511E">
        <w:rPr>
          <w:rStyle w:val="Textoennegrita"/>
          <w:rFonts w:cs="Arial"/>
          <w:bCs w:val="0"/>
          <w:sz w:val="22"/>
        </w:rPr>
        <w:t xml:space="preserve">e manera similar se deben configurar los datos </w:t>
      </w:r>
      <w:r>
        <w:rPr>
          <w:rStyle w:val="Textoennegrita"/>
          <w:rFonts w:cs="Arial"/>
          <w:bCs w:val="0"/>
          <w:sz w:val="22"/>
        </w:rPr>
        <w:t>d</w:t>
      </w:r>
      <w:r w:rsidR="0098511E">
        <w:rPr>
          <w:rStyle w:val="Textoennegrita"/>
          <w:rFonts w:cs="Arial"/>
          <w:bCs w:val="0"/>
          <w:sz w:val="22"/>
        </w:rPr>
        <w:t xml:space="preserve">e </w:t>
      </w:r>
      <w:r>
        <w:rPr>
          <w:rStyle w:val="Textoennegrita"/>
          <w:rFonts w:cs="Arial"/>
          <w:bCs w:val="0"/>
          <w:sz w:val="22"/>
        </w:rPr>
        <w:t>transmisión,</w:t>
      </w:r>
      <w:r w:rsidR="0098511E">
        <w:rPr>
          <w:rStyle w:val="Textoennegrita"/>
          <w:rFonts w:cs="Arial"/>
          <w:bCs w:val="0"/>
          <w:sz w:val="22"/>
        </w:rPr>
        <w:t xml:space="preserve"> considerando nuevamente que estos </w:t>
      </w:r>
      <w:r>
        <w:rPr>
          <w:rStyle w:val="Textoennegrita"/>
          <w:rFonts w:cs="Arial"/>
          <w:bCs w:val="0"/>
          <w:sz w:val="22"/>
        </w:rPr>
        <w:t>parámetros</w:t>
      </w:r>
      <w:r w:rsidR="0098511E">
        <w:rPr>
          <w:rStyle w:val="Textoennegrita"/>
          <w:rFonts w:cs="Arial"/>
          <w:bCs w:val="0"/>
          <w:sz w:val="22"/>
        </w:rPr>
        <w:t xml:space="preserve"> serán los que se establezcan en los nodos</w:t>
      </w:r>
      <w:r>
        <w:rPr>
          <w:rStyle w:val="Textoennegrita"/>
          <w:rFonts w:cs="Arial"/>
          <w:bCs w:val="0"/>
          <w:sz w:val="22"/>
        </w:rPr>
        <w:t xml:space="preserve"> como datos de recepción </w:t>
      </w:r>
      <w:r w:rsidR="0098511E">
        <w:rPr>
          <w:rStyle w:val="Textoennegrita"/>
          <w:rFonts w:cs="Arial"/>
          <w:bCs w:val="0"/>
          <w:sz w:val="22"/>
        </w:rPr>
        <w:t xml:space="preserve"> para que efectivamente reciban las señales</w:t>
      </w:r>
      <w:r>
        <w:rPr>
          <w:rStyle w:val="Textoennegrita"/>
          <w:rFonts w:cs="Arial"/>
          <w:bCs w:val="0"/>
          <w:sz w:val="22"/>
        </w:rPr>
        <w:t xml:space="preserve"> descendentes.</w:t>
      </w:r>
    </w:p>
    <w:p w14:paraId="40061CBD" w14:textId="45895DBF" w:rsidR="00FD05C6" w:rsidRDefault="00007B8B" w:rsidP="00FD05C6">
      <w:pPr>
        <w:pStyle w:val="Prrafodelista"/>
        <w:spacing w:line="240" w:lineRule="auto"/>
        <w:jc w:val="center"/>
        <w:rPr>
          <w:rStyle w:val="Textoennegrita"/>
          <w:rFonts w:cs="Arial"/>
          <w:bCs w:val="0"/>
          <w:sz w:val="22"/>
        </w:rPr>
      </w:pPr>
      <w:r>
        <w:rPr>
          <w:noProof/>
          <w:lang w:val="es-CO" w:eastAsia="es-CO"/>
        </w:rPr>
        <w:lastRenderedPageBreak/>
        <w:drawing>
          <wp:inline distT="0" distB="0" distL="0" distR="0" wp14:anchorId="106C5DBA" wp14:editId="04988701">
            <wp:extent cx="3316841" cy="32289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326509" cy="3238387"/>
                    </a:xfrm>
                    <a:prstGeom prst="rect">
                      <a:avLst/>
                    </a:prstGeom>
                  </pic:spPr>
                </pic:pic>
              </a:graphicData>
            </a:graphic>
          </wp:inline>
        </w:drawing>
      </w:r>
    </w:p>
    <w:p w14:paraId="05ABA927" w14:textId="77777777" w:rsidR="00007B8B" w:rsidRDefault="00007B8B" w:rsidP="00007B8B">
      <w:pPr>
        <w:pStyle w:val="Prrafodelista"/>
        <w:spacing w:line="240" w:lineRule="auto"/>
        <w:jc w:val="center"/>
        <w:rPr>
          <w:rStyle w:val="Textoennegrita"/>
          <w:rFonts w:cs="Arial"/>
          <w:bCs w:val="0"/>
          <w:sz w:val="22"/>
        </w:rPr>
      </w:pPr>
    </w:p>
    <w:p w14:paraId="5DB1B64E" w14:textId="18155BFA" w:rsidR="00007B8B" w:rsidRDefault="006F0FEE" w:rsidP="00007B8B">
      <w:pPr>
        <w:pStyle w:val="Prrafodelista"/>
        <w:spacing w:line="240" w:lineRule="auto"/>
        <w:jc w:val="center"/>
      </w:pPr>
      <w:r>
        <w:rPr>
          <w:b/>
        </w:rPr>
        <w:t>Figura 5-4</w:t>
      </w:r>
      <w:r w:rsidR="00007B8B" w:rsidRPr="00ED602A">
        <w:rPr>
          <w:b/>
        </w:rPr>
        <w:t>:</w:t>
      </w:r>
      <w:r w:rsidR="00007B8B">
        <w:t xml:space="preserve"> Configuración del canal de </w:t>
      </w:r>
      <w:proofErr w:type="spellStart"/>
      <w:r w:rsidR="00007B8B">
        <w:t>transmision</w:t>
      </w:r>
      <w:proofErr w:type="spellEnd"/>
      <w:r w:rsidR="00007B8B">
        <w:t xml:space="preserve"> LG02.</w:t>
      </w:r>
    </w:p>
    <w:p w14:paraId="41DE2F1F" w14:textId="77777777" w:rsidR="00FD05C6" w:rsidRDefault="00FD05C6" w:rsidP="00007B8B">
      <w:pPr>
        <w:pStyle w:val="Prrafodelista"/>
        <w:spacing w:line="240" w:lineRule="auto"/>
        <w:jc w:val="center"/>
      </w:pPr>
    </w:p>
    <w:p w14:paraId="63F5F74E" w14:textId="2770EA7A" w:rsidR="00007B8B" w:rsidRDefault="00FD05C6" w:rsidP="00007B8B">
      <w:pPr>
        <w:pStyle w:val="Prrafodelista"/>
        <w:spacing w:line="240" w:lineRule="auto"/>
      </w:pPr>
      <w:r>
        <w:t xml:space="preserve">Para que los cambios tengan efecto se debe reiniciar el Gateway. </w:t>
      </w:r>
      <w:r w:rsidR="00007B8B">
        <w:t xml:space="preserve">En los nodos esta información se puede definir en el archivo de configuración de radio que se encuentra en la siguiente ruta </w:t>
      </w:r>
      <w:proofErr w:type="spellStart"/>
      <w:r w:rsidR="00007B8B" w:rsidRPr="00007B8B">
        <w:t>src</w:t>
      </w:r>
      <w:proofErr w:type="spellEnd"/>
      <w:r w:rsidR="00007B8B" w:rsidRPr="00007B8B">
        <w:t>\</w:t>
      </w:r>
      <w:proofErr w:type="spellStart"/>
      <w:r w:rsidR="00007B8B" w:rsidRPr="00007B8B">
        <w:t>lmic</w:t>
      </w:r>
      <w:proofErr w:type="spellEnd"/>
      <w:r w:rsidR="00007B8B" w:rsidRPr="00007B8B">
        <w:t>\</w:t>
      </w:r>
      <w:proofErr w:type="spellStart"/>
      <w:r w:rsidR="00007B8B" w:rsidRPr="00007B8B">
        <w:t>config.h</w:t>
      </w:r>
      <w:proofErr w:type="spellEnd"/>
      <w:r>
        <w:t>, como se puede ver las frecuencias y SF son inversas a las que se definieron en el Gateway.</w:t>
      </w:r>
    </w:p>
    <w:p w14:paraId="5CAE0E73" w14:textId="77777777" w:rsidR="00007B8B" w:rsidRDefault="00007B8B" w:rsidP="00007B8B">
      <w:pPr>
        <w:pStyle w:val="Prrafodelista"/>
        <w:spacing w:line="240" w:lineRule="auto"/>
      </w:pPr>
    </w:p>
    <w:p w14:paraId="1C6D42FF" w14:textId="68A693B6" w:rsidR="00007B8B" w:rsidRDefault="00007B8B" w:rsidP="00007B8B">
      <w:pPr>
        <w:pStyle w:val="Prrafodelista"/>
        <w:spacing w:line="240" w:lineRule="auto"/>
        <w:jc w:val="center"/>
        <w:rPr>
          <w:rStyle w:val="Textoennegrita"/>
          <w:bCs w:val="0"/>
          <w:sz w:val="22"/>
        </w:rPr>
      </w:pPr>
      <w:r>
        <w:rPr>
          <w:noProof/>
          <w:lang w:val="es-CO" w:eastAsia="es-CO"/>
        </w:rPr>
        <w:drawing>
          <wp:inline distT="0" distB="0" distL="0" distR="0" wp14:anchorId="597DA53A" wp14:editId="4438826E">
            <wp:extent cx="5048250" cy="21050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8250" cy="2105025"/>
                    </a:xfrm>
                    <a:prstGeom prst="rect">
                      <a:avLst/>
                    </a:prstGeom>
                  </pic:spPr>
                </pic:pic>
              </a:graphicData>
            </a:graphic>
          </wp:inline>
        </w:drawing>
      </w:r>
    </w:p>
    <w:p w14:paraId="46F08011" w14:textId="77777777" w:rsidR="00007B8B" w:rsidRPr="006C1AF1" w:rsidRDefault="00007B8B" w:rsidP="00007B8B">
      <w:pPr>
        <w:pStyle w:val="Prrafodelista"/>
        <w:spacing w:line="240" w:lineRule="auto"/>
        <w:jc w:val="center"/>
        <w:rPr>
          <w:rStyle w:val="Textoennegrita"/>
          <w:bCs w:val="0"/>
          <w:sz w:val="22"/>
        </w:rPr>
      </w:pPr>
    </w:p>
    <w:p w14:paraId="052FD6C4" w14:textId="02D3EF84" w:rsidR="00007B8B" w:rsidRDefault="006F0FEE" w:rsidP="00007B8B">
      <w:pPr>
        <w:pStyle w:val="Prrafodelista"/>
        <w:spacing w:line="240" w:lineRule="auto"/>
        <w:jc w:val="center"/>
      </w:pPr>
      <w:r>
        <w:rPr>
          <w:b/>
        </w:rPr>
        <w:t>Figura 5-5</w:t>
      </w:r>
      <w:r w:rsidR="00007B8B" w:rsidRPr="00ED602A">
        <w:rPr>
          <w:b/>
        </w:rPr>
        <w:t>:</w:t>
      </w:r>
      <w:r w:rsidR="00007B8B">
        <w:t xml:space="preserve"> Configuración de l</w:t>
      </w:r>
      <w:r w:rsidR="007D14FE">
        <w:t>o</w:t>
      </w:r>
      <w:r w:rsidR="00007B8B">
        <w:t xml:space="preserve">s parámetros de transmisión y recepción en la </w:t>
      </w:r>
      <w:r w:rsidR="007D14FE">
        <w:t>librería</w:t>
      </w:r>
      <w:r w:rsidR="00007B8B">
        <w:t>.</w:t>
      </w:r>
    </w:p>
    <w:p w14:paraId="09DE2812" w14:textId="77777777" w:rsidR="00007B8B" w:rsidRDefault="00007B8B" w:rsidP="00007B8B">
      <w:pPr>
        <w:pStyle w:val="Prrafodelista"/>
        <w:spacing w:line="240" w:lineRule="auto"/>
        <w:jc w:val="center"/>
        <w:rPr>
          <w:rStyle w:val="Textoennegrita"/>
          <w:rFonts w:cs="Arial"/>
          <w:bCs w:val="0"/>
          <w:sz w:val="22"/>
        </w:rPr>
      </w:pPr>
    </w:p>
    <w:p w14:paraId="31E011BA" w14:textId="1D681558" w:rsidR="00FD05C6" w:rsidRDefault="00FD05C6" w:rsidP="00FD05C6">
      <w:pPr>
        <w:pStyle w:val="Prrafodelista"/>
        <w:spacing w:line="240" w:lineRule="auto"/>
        <w:rPr>
          <w:rStyle w:val="Textoennegrita"/>
          <w:rFonts w:cs="Arial"/>
          <w:bCs w:val="0"/>
          <w:sz w:val="22"/>
        </w:rPr>
      </w:pPr>
      <w:r>
        <w:rPr>
          <w:rStyle w:val="Textoennegrita"/>
          <w:rFonts w:cs="Arial"/>
          <w:bCs w:val="0"/>
          <w:sz w:val="22"/>
        </w:rPr>
        <w:t xml:space="preserve">Para validar los parámetros con los que opera el Gateway podemos simplemente revisar el registro que se en la pestaña de información de frecuencias, podemos observar cada uno de los canales, el modo de operación, el identificador del dispositivo, el cual dejara una marca en los paquetes que transiten a través de </w:t>
      </w:r>
      <w:proofErr w:type="spellStart"/>
      <w:r>
        <w:rPr>
          <w:rStyle w:val="Textoennegrita"/>
          <w:rFonts w:cs="Arial"/>
          <w:bCs w:val="0"/>
          <w:sz w:val="22"/>
        </w:rPr>
        <w:t>el</w:t>
      </w:r>
      <w:proofErr w:type="spellEnd"/>
      <w:r>
        <w:rPr>
          <w:rStyle w:val="Textoennegrita"/>
          <w:rFonts w:cs="Arial"/>
          <w:bCs w:val="0"/>
          <w:sz w:val="22"/>
        </w:rPr>
        <w:t xml:space="preserve"> y el servidor al cual se enviaran los mensajes.</w:t>
      </w:r>
    </w:p>
    <w:p w14:paraId="69F51294" w14:textId="511A5F24" w:rsidR="00A8717A" w:rsidRDefault="00FD05C6" w:rsidP="00A8717A">
      <w:pPr>
        <w:pStyle w:val="Prrafodelista"/>
        <w:spacing w:line="240" w:lineRule="auto"/>
        <w:rPr>
          <w:rStyle w:val="Textoennegrita"/>
          <w:rFonts w:cs="Arial"/>
          <w:bCs w:val="0"/>
          <w:sz w:val="22"/>
        </w:rPr>
      </w:pPr>
      <w:r>
        <w:rPr>
          <w:rStyle w:val="Textoennegrita"/>
          <w:rFonts w:cs="Arial"/>
          <w:bCs w:val="0"/>
          <w:noProof/>
          <w:sz w:val="22"/>
          <w:lang w:val="es-CO" w:eastAsia="es-CO"/>
        </w:rPr>
        <w:lastRenderedPageBreak/>
        <w:drawing>
          <wp:inline distT="0" distB="0" distL="0" distR="0" wp14:anchorId="48A312E7" wp14:editId="76F5DC89">
            <wp:extent cx="5577840" cy="1371600"/>
            <wp:effectExtent l="0" t="0" r="381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77840" cy="1371600"/>
                    </a:xfrm>
                    <a:prstGeom prst="rect">
                      <a:avLst/>
                    </a:prstGeom>
                    <a:noFill/>
                    <a:ln>
                      <a:noFill/>
                    </a:ln>
                  </pic:spPr>
                </pic:pic>
              </a:graphicData>
            </a:graphic>
          </wp:inline>
        </w:drawing>
      </w:r>
    </w:p>
    <w:p w14:paraId="1FA084F2" w14:textId="4798940F" w:rsidR="00FD05C6" w:rsidRDefault="006F0FEE" w:rsidP="00FD05C6">
      <w:pPr>
        <w:pStyle w:val="Prrafodelista"/>
        <w:spacing w:line="240" w:lineRule="auto"/>
        <w:jc w:val="center"/>
      </w:pPr>
      <w:r>
        <w:rPr>
          <w:b/>
        </w:rPr>
        <w:t>Figura 5-6</w:t>
      </w:r>
      <w:r w:rsidR="00FD05C6" w:rsidRPr="00ED602A">
        <w:rPr>
          <w:b/>
        </w:rPr>
        <w:t>:</w:t>
      </w:r>
      <w:r w:rsidR="00FD05C6">
        <w:t xml:space="preserve"> Registro de </w:t>
      </w:r>
      <w:proofErr w:type="spellStart"/>
      <w:r w:rsidR="00FD05C6">
        <w:t>parametros</w:t>
      </w:r>
      <w:proofErr w:type="spellEnd"/>
      <w:r w:rsidR="00FD05C6">
        <w:t xml:space="preserve"> de operación del LG02.</w:t>
      </w:r>
    </w:p>
    <w:p w14:paraId="39B63F20" w14:textId="77777777" w:rsidR="00FD05C6" w:rsidRDefault="00FD05C6" w:rsidP="00A8717A">
      <w:pPr>
        <w:pStyle w:val="Prrafodelista"/>
        <w:spacing w:line="240" w:lineRule="auto"/>
        <w:rPr>
          <w:rStyle w:val="Textoennegrita"/>
          <w:rFonts w:cs="Arial"/>
          <w:bCs w:val="0"/>
          <w:sz w:val="22"/>
        </w:rPr>
      </w:pPr>
    </w:p>
    <w:p w14:paraId="7E91C064" w14:textId="508B49D3" w:rsidR="007D14FE" w:rsidRDefault="00FD05C6" w:rsidP="00A8717A">
      <w:pPr>
        <w:pStyle w:val="Prrafodelista"/>
        <w:spacing w:line="240" w:lineRule="auto"/>
        <w:rPr>
          <w:rStyle w:val="Textoennegrita"/>
          <w:rFonts w:cs="Arial"/>
          <w:bCs w:val="0"/>
          <w:sz w:val="22"/>
        </w:rPr>
      </w:pPr>
      <w:r>
        <w:rPr>
          <w:rStyle w:val="Textoennegrita"/>
          <w:rFonts w:cs="Arial"/>
          <w:bCs w:val="0"/>
          <w:sz w:val="22"/>
        </w:rPr>
        <w:t xml:space="preserve">Algo que nos interesa revisar son los mensajes que recibe el Gateway, para esta prueba demás de tener el </w:t>
      </w:r>
      <w:r w:rsidR="002D2FBE">
        <w:rPr>
          <w:rStyle w:val="Textoennegrita"/>
          <w:rFonts w:cs="Arial"/>
          <w:bCs w:val="0"/>
          <w:sz w:val="22"/>
        </w:rPr>
        <w:t>Gateway</w:t>
      </w:r>
      <w:r>
        <w:rPr>
          <w:rStyle w:val="Textoennegrita"/>
          <w:rFonts w:cs="Arial"/>
          <w:bCs w:val="0"/>
          <w:sz w:val="22"/>
        </w:rPr>
        <w:t xml:space="preserve"> configurado y conectado a la red, activamos uno de los nodos que se configuraron en el capítulo 2 suministrándole corriente, luego de un par de minutos en la pestaña de </w:t>
      </w:r>
      <w:r w:rsidR="002D2FBE">
        <w:rPr>
          <w:rStyle w:val="Textoennegrita"/>
          <w:rFonts w:cs="Arial"/>
          <w:bCs w:val="0"/>
          <w:sz w:val="22"/>
        </w:rPr>
        <w:t>trasmisión</w:t>
      </w:r>
      <w:r>
        <w:rPr>
          <w:rStyle w:val="Textoennegrita"/>
          <w:rFonts w:cs="Arial"/>
          <w:bCs w:val="0"/>
          <w:sz w:val="22"/>
        </w:rPr>
        <w:t xml:space="preserve"> se empe</w:t>
      </w:r>
      <w:r w:rsidR="002D2FBE">
        <w:rPr>
          <w:rStyle w:val="Textoennegrita"/>
          <w:rFonts w:cs="Arial"/>
          <w:bCs w:val="0"/>
          <w:sz w:val="22"/>
        </w:rPr>
        <w:t>zaron al obtener los mensajes que percibe el Gateway.</w:t>
      </w:r>
    </w:p>
    <w:p w14:paraId="388EBEA1" w14:textId="77777777" w:rsidR="007D14FE" w:rsidRDefault="007D14FE" w:rsidP="00A8717A">
      <w:pPr>
        <w:pStyle w:val="Prrafodelista"/>
        <w:spacing w:line="240" w:lineRule="auto"/>
        <w:rPr>
          <w:rStyle w:val="Textoennegrita"/>
          <w:rFonts w:cs="Arial"/>
          <w:bCs w:val="0"/>
          <w:sz w:val="22"/>
        </w:rPr>
      </w:pPr>
    </w:p>
    <w:p w14:paraId="5733FB88" w14:textId="6B17AE85" w:rsidR="007D14FE" w:rsidRDefault="007D14FE" w:rsidP="00A8717A">
      <w:pPr>
        <w:pStyle w:val="Prrafodelista"/>
        <w:spacing w:line="240" w:lineRule="auto"/>
        <w:rPr>
          <w:rStyle w:val="Textoennegrita"/>
          <w:rFonts w:cs="Arial"/>
          <w:bCs w:val="0"/>
          <w:sz w:val="22"/>
        </w:rPr>
      </w:pPr>
      <w:r>
        <w:rPr>
          <w:noProof/>
          <w:lang w:val="es-CO" w:eastAsia="es-CO"/>
        </w:rPr>
        <w:drawing>
          <wp:inline distT="0" distB="0" distL="0" distR="0" wp14:anchorId="068F22B9" wp14:editId="423AC1A0">
            <wp:extent cx="5561965" cy="2688590"/>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561965" cy="2688590"/>
                    </a:xfrm>
                    <a:prstGeom prst="rect">
                      <a:avLst/>
                    </a:prstGeom>
                  </pic:spPr>
                </pic:pic>
              </a:graphicData>
            </a:graphic>
          </wp:inline>
        </w:drawing>
      </w:r>
    </w:p>
    <w:p w14:paraId="1F1EC804" w14:textId="76AD624B" w:rsidR="002D2FBE" w:rsidRDefault="006F0FEE" w:rsidP="002D2FBE">
      <w:pPr>
        <w:pStyle w:val="Prrafodelista"/>
        <w:spacing w:line="240" w:lineRule="auto"/>
        <w:jc w:val="center"/>
      </w:pPr>
      <w:r>
        <w:rPr>
          <w:b/>
        </w:rPr>
        <w:t>Figura 5-7</w:t>
      </w:r>
      <w:r w:rsidR="002D2FBE" w:rsidRPr="00ED602A">
        <w:rPr>
          <w:b/>
        </w:rPr>
        <w:t>:</w:t>
      </w:r>
      <w:r w:rsidR="002D2FBE">
        <w:t xml:space="preserve"> Registro de mensajes retransmitidos por LG02.</w:t>
      </w:r>
    </w:p>
    <w:p w14:paraId="04E74CCD" w14:textId="77777777" w:rsidR="002D2FBE" w:rsidRDefault="002D2FBE" w:rsidP="002D2FBE">
      <w:pPr>
        <w:pStyle w:val="Prrafodelista"/>
        <w:spacing w:line="240" w:lineRule="auto"/>
        <w:jc w:val="center"/>
      </w:pPr>
    </w:p>
    <w:p w14:paraId="3879FA89" w14:textId="15B8967F" w:rsidR="002D2FBE" w:rsidRDefault="002D2FBE" w:rsidP="002D2FBE">
      <w:pPr>
        <w:pStyle w:val="Prrafodelista"/>
        <w:spacing w:line="240" w:lineRule="auto"/>
      </w:pPr>
      <w:r>
        <w:t>Si estos mensajes corresponden con los cuales emitió el nodo que activamos podríamos afirmar que la prueba es exitosa, sin embargo dado que para efectos de seguridad la información del mensaje se encuentra codificada es complicado identificar si estos mensajes que se muestran en el registro pertenecen al nodo que fue activado o pertenecen a un nodo desconocido en la misma zona de cobertura, lo cual es poco probable pues para</w:t>
      </w:r>
      <w:r w:rsidR="00804D23">
        <w:t xml:space="preserve"> haber sido recibido, </w:t>
      </w:r>
      <w:r>
        <w:t>debe estar configurado con los mismos parámetros que nosotros usamos</w:t>
      </w:r>
      <w:r w:rsidR="00804D23">
        <w:t xml:space="preserve"> en el Gateway</w:t>
      </w:r>
      <w:r>
        <w:t>, de cualquier manera esto podemos validarlo una vez que decodifiquemos la información del mensaje una vez llegue a</w:t>
      </w:r>
      <w:r w:rsidR="00804D23">
        <w:t>l servidor.</w:t>
      </w:r>
    </w:p>
    <w:p w14:paraId="1889611D" w14:textId="77777777" w:rsidR="007D14FE" w:rsidRDefault="007D14FE" w:rsidP="00A8717A">
      <w:pPr>
        <w:pStyle w:val="Prrafodelista"/>
        <w:spacing w:line="240" w:lineRule="auto"/>
        <w:rPr>
          <w:rStyle w:val="Textoennegrita"/>
          <w:rFonts w:cs="Arial"/>
          <w:bCs w:val="0"/>
          <w:sz w:val="22"/>
        </w:rPr>
      </w:pPr>
    </w:p>
    <w:p w14:paraId="695F5526" w14:textId="77777777" w:rsidR="007D14FE" w:rsidRDefault="007D14FE" w:rsidP="00A8717A">
      <w:pPr>
        <w:pStyle w:val="Prrafodelista"/>
        <w:spacing w:line="240" w:lineRule="auto"/>
        <w:rPr>
          <w:rStyle w:val="Textoennegrita"/>
          <w:rFonts w:cs="Arial"/>
          <w:bCs w:val="0"/>
          <w:sz w:val="22"/>
        </w:rPr>
      </w:pPr>
    </w:p>
    <w:p w14:paraId="54489257" w14:textId="77777777" w:rsidR="00804D23" w:rsidRDefault="00804D23" w:rsidP="00A8717A">
      <w:pPr>
        <w:pStyle w:val="Prrafodelista"/>
        <w:spacing w:line="240" w:lineRule="auto"/>
        <w:rPr>
          <w:rStyle w:val="Textoennegrita"/>
          <w:rFonts w:cs="Arial"/>
          <w:bCs w:val="0"/>
          <w:sz w:val="22"/>
        </w:rPr>
      </w:pPr>
    </w:p>
    <w:p w14:paraId="7B29D281" w14:textId="77777777" w:rsidR="00804D23" w:rsidRDefault="00804D23">
      <w:pPr>
        <w:rPr>
          <w:rStyle w:val="Textoennegrita"/>
          <w:rFonts w:eastAsia="Times New Roman" w:cs="Arial"/>
          <w:bCs w:val="0"/>
          <w:sz w:val="22"/>
          <w:szCs w:val="24"/>
          <w:lang w:val="es-ES" w:eastAsia="es-ES"/>
        </w:rPr>
      </w:pPr>
      <w:r>
        <w:rPr>
          <w:rStyle w:val="Textoennegrita"/>
          <w:rFonts w:cs="Arial"/>
          <w:bCs w:val="0"/>
          <w:sz w:val="22"/>
        </w:rPr>
        <w:br w:type="page"/>
      </w:r>
    </w:p>
    <w:p w14:paraId="575E1763" w14:textId="7F22F54F" w:rsidR="005E307D" w:rsidRDefault="005E307D" w:rsidP="00804D23">
      <w:pPr>
        <w:pStyle w:val="Ttulo2"/>
        <w:rPr>
          <w:rStyle w:val="Textoennegrita"/>
          <w:rFonts w:cs="Arial"/>
          <w:bCs/>
          <w:sz w:val="32"/>
          <w:szCs w:val="32"/>
        </w:rPr>
      </w:pPr>
      <w:r w:rsidRPr="00804D23">
        <w:rPr>
          <w:rStyle w:val="Textoennegrita"/>
          <w:rFonts w:cs="Arial"/>
          <w:bCs/>
          <w:sz w:val="32"/>
          <w:szCs w:val="32"/>
        </w:rPr>
        <w:lastRenderedPageBreak/>
        <w:t xml:space="preserve">Servidor </w:t>
      </w:r>
      <w:r w:rsidR="00804D23" w:rsidRPr="00804D23">
        <w:rPr>
          <w:rStyle w:val="Textoennegrita"/>
          <w:rFonts w:cs="Arial"/>
          <w:bCs/>
          <w:sz w:val="32"/>
          <w:szCs w:val="32"/>
        </w:rPr>
        <w:t>IoT</w:t>
      </w:r>
    </w:p>
    <w:p w14:paraId="36F4AB2B" w14:textId="7F142ABF" w:rsidR="003A1A71" w:rsidRPr="003A1A71" w:rsidRDefault="003A1A71" w:rsidP="00CD004D">
      <w:pPr>
        <w:spacing w:line="240" w:lineRule="auto"/>
        <w:jc w:val="both"/>
      </w:pPr>
      <w:r>
        <w:t xml:space="preserve">Uno de los pilares de IoT es la capacidad de identificar objetos del mundo real y dándoles una identidad en internet a través de la virtualización para poder monitorearlos, </w:t>
      </w:r>
      <w:r w:rsidR="00CD004D">
        <w:t xml:space="preserve">un servidor </w:t>
      </w:r>
      <w:r>
        <w:t>IoT</w:t>
      </w:r>
      <w:r w:rsidR="00CD004D">
        <w:t xml:space="preserve"> es el lugar donde se programan las reglas para que los dispositivos puedan interactuar o mejor cooperar para cumplir un objetivo común, sin necesidad de la intervención humana. Por otra parte es aquí donde se agrupa la información de los dispositivos físicos y se analiza en conjunto y encontrar patrones o tendencias que permitan modelar e implementar soluciones más prácticas y eficientes.</w:t>
      </w:r>
    </w:p>
    <w:p w14:paraId="2E6AF1B6" w14:textId="329BA104" w:rsidR="00634141" w:rsidRDefault="00CD004D" w:rsidP="003A1A71">
      <w:pPr>
        <w:spacing w:line="240" w:lineRule="auto"/>
        <w:jc w:val="both"/>
      </w:pPr>
      <w:r>
        <w:t>Para entender de forma concreta que es un</w:t>
      </w:r>
      <w:r w:rsidR="00634141">
        <w:t xml:space="preserve"> servidor IoT</w:t>
      </w:r>
      <w:r>
        <w:t>,</w:t>
      </w:r>
      <w:r w:rsidR="00634141">
        <w:t xml:space="preserve"> </w:t>
      </w:r>
      <w:r>
        <w:t xml:space="preserve">se puede pensar </w:t>
      </w:r>
      <w:r w:rsidR="00634141">
        <w:t xml:space="preserve">un servicio publicado en internet que ofrece funcionalidades a los desarrolladores de </w:t>
      </w:r>
      <w:r>
        <w:t xml:space="preserve">sistemas de IoT para comunicar los dispositivos físicos y las aplicaciones; </w:t>
      </w:r>
      <w:r w:rsidR="00634141">
        <w:t xml:space="preserve">algunos de estos servicios incluyen el registro de dispositivos sean nodos finales o </w:t>
      </w:r>
      <w:proofErr w:type="spellStart"/>
      <w:r w:rsidR="00634141">
        <w:t>Gateway</w:t>
      </w:r>
      <w:r>
        <w:t>s</w:t>
      </w:r>
      <w:proofErr w:type="spellEnd"/>
      <w:r w:rsidR="00634141">
        <w:t>, la creación de aplicaciones desde las cuales se puede hacer seguimiento a los mensajes enviados por los dispositivos</w:t>
      </w:r>
      <w:r>
        <w:t>.</w:t>
      </w:r>
      <w:r w:rsidR="003A1A71">
        <w:t xml:space="preserve"> </w:t>
      </w:r>
      <w:r>
        <w:t>U</w:t>
      </w:r>
      <w:r w:rsidR="003A1A71">
        <w:t>no</w:t>
      </w:r>
      <w:r>
        <w:t xml:space="preserve"> </w:t>
      </w:r>
      <w:r w:rsidR="003A1A71">
        <w:t>de los aspectos importantes en una aplicación IoT es la seguridad lo cual se consigue por medio de</w:t>
      </w:r>
      <w:r w:rsidR="00634141">
        <w:t xml:space="preserve"> la autenticación de dispositivos y la verificación de integridad de los mensajes</w:t>
      </w:r>
      <w:r w:rsidR="003A1A71">
        <w:t>, existen servidores que permiten la decodificación de mensajes y algunos servicios para el post procesamiento de datos, como esquemas de visualización de información, integración con servidores de mapas o servicio de bases de datos en la nube</w:t>
      </w:r>
      <w:r>
        <w:t>.</w:t>
      </w:r>
    </w:p>
    <w:p w14:paraId="3B2C8493" w14:textId="62596359" w:rsidR="001D407D" w:rsidRDefault="001D407D" w:rsidP="003A1A71">
      <w:pPr>
        <w:spacing w:line="240" w:lineRule="auto"/>
        <w:jc w:val="both"/>
      </w:pPr>
      <w:r>
        <w:t xml:space="preserve">Algunos de los servidores IoT más populares en la nube son </w:t>
      </w:r>
      <w:proofErr w:type="spellStart"/>
      <w:r>
        <w:t>Ubidots</w:t>
      </w:r>
      <w:proofErr w:type="spellEnd"/>
      <w:r>
        <w:t xml:space="preserve">, </w:t>
      </w:r>
      <w:proofErr w:type="spellStart"/>
      <w:r>
        <w:t>ThingWorx</w:t>
      </w:r>
      <w:proofErr w:type="spellEnd"/>
      <w:r>
        <w:t xml:space="preserve">, WSO2 IoT, </w:t>
      </w:r>
      <w:proofErr w:type="spellStart"/>
      <w:r>
        <w:t>ThingsBoard</w:t>
      </w:r>
      <w:proofErr w:type="spellEnd"/>
      <w:r>
        <w:t xml:space="preserve">, AWS IoT </w:t>
      </w:r>
      <w:proofErr w:type="spellStart"/>
      <w:r>
        <w:t>Analitics</w:t>
      </w:r>
      <w:proofErr w:type="spellEnd"/>
      <w:r>
        <w:t xml:space="preserve"> y </w:t>
      </w:r>
      <w:proofErr w:type="spellStart"/>
      <w:r>
        <w:t>ThingSpeak</w:t>
      </w:r>
      <w:proofErr w:type="spellEnd"/>
      <w:r>
        <w:t xml:space="preserve">, sin embargo dependiendo de la tecnología de trasmisión que se haya elegido en la capa física hay algunos que resultan integrarse mejor a nuestras aplicaciones en el caso de redes que usen el protocolo </w:t>
      </w:r>
      <w:proofErr w:type="spellStart"/>
      <w:r>
        <w:t>LoRaWAN</w:t>
      </w:r>
      <w:proofErr w:type="spellEnd"/>
      <w:r>
        <w:t xml:space="preserve"> unos de los servidores que mejor implementan los componentes de este protocolo es </w:t>
      </w:r>
      <w:proofErr w:type="spellStart"/>
      <w:r>
        <w:t>The</w:t>
      </w:r>
      <w:proofErr w:type="spellEnd"/>
      <w:r>
        <w:t xml:space="preserve"> </w:t>
      </w:r>
      <w:proofErr w:type="spellStart"/>
      <w:r>
        <w:t>Things</w:t>
      </w:r>
      <w:proofErr w:type="spellEnd"/>
      <w:r>
        <w:t xml:space="preserve"> Network TTN y es por esta razón que se ha elegido para el sistema.</w:t>
      </w:r>
    </w:p>
    <w:p w14:paraId="4D5B1B20" w14:textId="101B0BE3" w:rsidR="001D407D" w:rsidRDefault="000A4607" w:rsidP="000A4607">
      <w:pPr>
        <w:pStyle w:val="Ttulo3"/>
      </w:pPr>
      <w:proofErr w:type="spellStart"/>
      <w:r>
        <w:t>The</w:t>
      </w:r>
      <w:proofErr w:type="spellEnd"/>
      <w:r>
        <w:t xml:space="preserve"> </w:t>
      </w:r>
      <w:proofErr w:type="spellStart"/>
      <w:r>
        <w:t>Things</w:t>
      </w:r>
      <w:proofErr w:type="spellEnd"/>
      <w:r>
        <w:t xml:space="preserve"> Network TTN</w:t>
      </w:r>
    </w:p>
    <w:p w14:paraId="742942C6" w14:textId="2BA49A0E" w:rsidR="00BA61D0" w:rsidRDefault="00BA61D0" w:rsidP="00BA61D0">
      <w:pPr>
        <w:jc w:val="center"/>
      </w:pPr>
      <w:r>
        <w:rPr>
          <w:noProof/>
          <w:lang w:eastAsia="es-CO"/>
        </w:rPr>
        <w:drawing>
          <wp:inline distT="0" distB="0" distL="0" distR="0" wp14:anchorId="64B6E885" wp14:editId="58032390">
            <wp:extent cx="1457325" cy="134302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457325" cy="1343025"/>
                    </a:xfrm>
                    <a:prstGeom prst="rect">
                      <a:avLst/>
                    </a:prstGeom>
                  </pic:spPr>
                </pic:pic>
              </a:graphicData>
            </a:graphic>
          </wp:inline>
        </w:drawing>
      </w:r>
    </w:p>
    <w:p w14:paraId="7A08F0E5" w14:textId="5582560C" w:rsidR="00BA61D0" w:rsidRDefault="006F0FEE" w:rsidP="00BA61D0">
      <w:pPr>
        <w:pStyle w:val="Prrafodelista"/>
        <w:spacing w:line="240" w:lineRule="auto"/>
        <w:jc w:val="center"/>
      </w:pPr>
      <w:r>
        <w:rPr>
          <w:b/>
        </w:rPr>
        <w:t>Figura 5-8</w:t>
      </w:r>
      <w:r w:rsidR="00BA61D0" w:rsidRPr="00ED602A">
        <w:rPr>
          <w:b/>
        </w:rPr>
        <w:t>:</w:t>
      </w:r>
      <w:r w:rsidR="00BA61D0">
        <w:t xml:space="preserve"> Logo comunidad TTN en </w:t>
      </w:r>
      <w:r w:rsidR="00F92E6B">
        <w:t>Bogotá</w:t>
      </w:r>
      <w:r w:rsidR="00BA61D0">
        <w:t>.</w:t>
      </w:r>
    </w:p>
    <w:p w14:paraId="621B59DB" w14:textId="77777777" w:rsidR="00BA61D0" w:rsidRPr="00BA61D0" w:rsidRDefault="00BA61D0" w:rsidP="00BA61D0">
      <w:pPr>
        <w:pStyle w:val="Prrafodelista"/>
        <w:spacing w:line="240" w:lineRule="auto"/>
        <w:jc w:val="center"/>
      </w:pPr>
    </w:p>
    <w:p w14:paraId="53BEC9C7" w14:textId="112577E8" w:rsidR="000A4607" w:rsidRDefault="004F5915" w:rsidP="00F92E6B">
      <w:pPr>
        <w:spacing w:line="240" w:lineRule="auto"/>
        <w:jc w:val="both"/>
      </w:pPr>
      <w:r>
        <w:t xml:space="preserve">Suministra un servidor de red </w:t>
      </w:r>
      <w:proofErr w:type="spellStart"/>
      <w:r>
        <w:t>LoRaWAN</w:t>
      </w:r>
      <w:proofErr w:type="spellEnd"/>
      <w:r>
        <w:t xml:space="preserve"> que usando componentes minimalistas enfocados en los dispositivos, el servidor se encarga de la lógica de conexión lo cual es conocido como sistema de subyacente o </w:t>
      </w:r>
      <w:proofErr w:type="spellStart"/>
      <w:r>
        <w:t>backend</w:t>
      </w:r>
      <w:proofErr w:type="spellEnd"/>
      <w:r>
        <w:t xml:space="preserve">, algunas de las funciones que proporciona TTN están relacionadas a los </w:t>
      </w:r>
      <w:proofErr w:type="spellStart"/>
      <w:r>
        <w:t>Gateways</w:t>
      </w:r>
      <w:proofErr w:type="spellEnd"/>
      <w:r>
        <w:t xml:space="preserve"> son el </w:t>
      </w:r>
      <w:r w:rsidR="00F92E6B">
        <w:t>agenda miento</w:t>
      </w:r>
      <w:r>
        <w:t xml:space="preserve">, gestión de los dispositivos obedeciendo a los ciclos de labor </w:t>
      </w:r>
      <w:r w:rsidR="00BA61D0">
        <w:t xml:space="preserve">y en enrutamiento de mensajes </w:t>
      </w:r>
      <w:r w:rsidR="00F92E6B">
        <w:t>descendentes</w:t>
      </w:r>
      <w:r w:rsidR="00BA61D0">
        <w:t xml:space="preserve"> a través de los </w:t>
      </w:r>
      <w:r w:rsidR="00F92E6B">
        <w:t>Gateway</w:t>
      </w:r>
      <w:r w:rsidR="00BA61D0">
        <w:t xml:space="preserve"> que ofrezcan mejor señal al dispositivo final. Hay </w:t>
      </w:r>
      <w:r w:rsidR="00BA61D0">
        <w:lastRenderedPageBreak/>
        <w:t xml:space="preserve">funciones relacionadas con los dispositivos como la administración del estado de los dispositivos en la red, ofrece funcionalidades relacionadas con las aplicaciones como los son los </w:t>
      </w:r>
      <w:proofErr w:type="spellStart"/>
      <w:r w:rsidR="00BA61D0">
        <w:t>Brokers</w:t>
      </w:r>
      <w:proofErr w:type="spellEnd"/>
      <w:r w:rsidR="00BA61D0">
        <w:t xml:space="preserve"> y los manejadores que se usan para procesar el </w:t>
      </w:r>
      <w:r w:rsidR="00F92E6B">
        <w:t>tráfico</w:t>
      </w:r>
      <w:r w:rsidR="00BA61D0">
        <w:t xml:space="preserve"> en la red indicando que </w:t>
      </w:r>
      <w:r w:rsidR="00F92E6B">
        <w:t>información</w:t>
      </w:r>
      <w:r w:rsidR="00BA61D0">
        <w:t xml:space="preserve"> </w:t>
      </w:r>
      <w:proofErr w:type="spellStart"/>
      <w:r w:rsidR="00BA61D0">
        <w:t>especifica</w:t>
      </w:r>
      <w:proofErr w:type="spellEnd"/>
      <w:r w:rsidR="00BA61D0">
        <w:t xml:space="preserve"> requiere ser en</w:t>
      </w:r>
      <w:r w:rsidR="00F92E6B">
        <w:t xml:space="preserve"> </w:t>
      </w:r>
      <w:r w:rsidR="00BA61D0">
        <w:t>rutada a cada aplicación haciendo uso de protocolos como AMQP o MQTT.</w:t>
      </w:r>
    </w:p>
    <w:p w14:paraId="5C2DDC0A" w14:textId="4822745B" w:rsidR="00BA61D0" w:rsidRDefault="00BA61D0" w:rsidP="00F92E6B">
      <w:pPr>
        <w:spacing w:line="240" w:lineRule="auto"/>
        <w:jc w:val="both"/>
      </w:pPr>
      <w:r>
        <w:t xml:space="preserve">TTN es además una comunidad en la que los usuarios pueden cooperar para crear aplicaciones, compartir dispositivos y encontrar la distribución de </w:t>
      </w:r>
      <w:proofErr w:type="spellStart"/>
      <w:r>
        <w:t>Gateway</w:t>
      </w:r>
      <w:r w:rsidR="00F92E6B">
        <w:t>s</w:t>
      </w:r>
      <w:proofErr w:type="spellEnd"/>
      <w:r>
        <w:t xml:space="preserve"> que permita maxi</w:t>
      </w:r>
      <w:r w:rsidR="00F92E6B">
        <w:t>mizar la cobertura en la cuidad, dándole mayor soporte a las aplicaciones,</w:t>
      </w:r>
      <w:r>
        <w:t xml:space="preserve"> esto requiere ofrecer servicios de interoperabilidad en los que las aplicaciones se </w:t>
      </w:r>
      <w:r w:rsidR="00F92E6B">
        <w:t>descentralicen, un servicio de descubrimiento para anexar a la red los nuevos nodos que se activen en el área de cobertura, ofrecer servicios que faciliten el enrutamiento de los mensajes para garantizar que son recibidos en el sitio que se requieren.</w:t>
      </w:r>
    </w:p>
    <w:p w14:paraId="6575C723" w14:textId="5A704C6C" w:rsidR="00F92E6B" w:rsidRDefault="00F92E6B" w:rsidP="00F92E6B">
      <w:pPr>
        <w:spacing w:line="240" w:lineRule="auto"/>
        <w:jc w:val="both"/>
      </w:pPr>
      <w:r>
        <w:rPr>
          <w:noProof/>
          <w:lang w:eastAsia="es-CO"/>
        </w:rPr>
        <w:drawing>
          <wp:inline distT="0" distB="0" distL="0" distR="0" wp14:anchorId="2130AEBE" wp14:editId="16623ED0">
            <wp:extent cx="5561965" cy="5010785"/>
            <wp:effectExtent l="0" t="0" r="63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561965" cy="5010785"/>
                    </a:xfrm>
                    <a:prstGeom prst="rect">
                      <a:avLst/>
                    </a:prstGeom>
                  </pic:spPr>
                </pic:pic>
              </a:graphicData>
            </a:graphic>
          </wp:inline>
        </w:drawing>
      </w:r>
    </w:p>
    <w:p w14:paraId="52107286" w14:textId="22C74B3C" w:rsidR="00F92E6B" w:rsidRDefault="006F0FEE" w:rsidP="00F92E6B">
      <w:pPr>
        <w:spacing w:line="240" w:lineRule="auto"/>
        <w:jc w:val="center"/>
      </w:pPr>
      <w:r>
        <w:rPr>
          <w:b/>
        </w:rPr>
        <w:t>Figura 5-9</w:t>
      </w:r>
      <w:r w:rsidR="00F92E6B" w:rsidRPr="00ED602A">
        <w:rPr>
          <w:b/>
        </w:rPr>
        <w:t>:</w:t>
      </w:r>
      <w:r w:rsidR="00F92E6B">
        <w:t xml:space="preserve"> localización de </w:t>
      </w:r>
      <w:proofErr w:type="spellStart"/>
      <w:r w:rsidR="00F92E6B">
        <w:t>Gateways</w:t>
      </w:r>
      <w:proofErr w:type="spellEnd"/>
      <w:r w:rsidR="00F92E6B">
        <w:t xml:space="preserve"> registrados en Bogotá.</w:t>
      </w:r>
    </w:p>
    <w:p w14:paraId="6B7F1429" w14:textId="77777777" w:rsidR="000015FB" w:rsidRDefault="000015FB" w:rsidP="00F92E6B">
      <w:pPr>
        <w:spacing w:line="240" w:lineRule="auto"/>
        <w:jc w:val="center"/>
      </w:pPr>
    </w:p>
    <w:p w14:paraId="053552EC" w14:textId="351AFF00" w:rsidR="000015FB" w:rsidRDefault="000015FB" w:rsidP="00F92E6B">
      <w:pPr>
        <w:spacing w:line="240" w:lineRule="auto"/>
        <w:jc w:val="center"/>
      </w:pPr>
    </w:p>
    <w:p w14:paraId="4C8C360F" w14:textId="77777777" w:rsidR="004A4018" w:rsidRDefault="004A4018" w:rsidP="004A4018">
      <w:pPr>
        <w:spacing w:line="240" w:lineRule="auto"/>
      </w:pPr>
    </w:p>
    <w:p w14:paraId="3A02C9A5" w14:textId="3957CC35" w:rsidR="004A4018" w:rsidRPr="004E3105" w:rsidRDefault="007672F4" w:rsidP="007B10FA">
      <w:pPr>
        <w:spacing w:line="240" w:lineRule="auto"/>
      </w:pPr>
      <w:r>
        <w:t>Para poder integrar los dispositivos en TTN se requieren algun</w:t>
      </w:r>
      <w:r w:rsidR="004E3105">
        <w:t xml:space="preserve">as configuraciones preliminares que se comentan a </w:t>
      </w:r>
      <w:proofErr w:type="spellStart"/>
      <w:r w:rsidR="004E3105">
        <w:t>continuacion</w:t>
      </w:r>
      <w:proofErr w:type="spellEnd"/>
    </w:p>
    <w:p w14:paraId="43CB1D8C" w14:textId="26B84A64" w:rsidR="003A6F94" w:rsidRDefault="003A6F94" w:rsidP="007672F4">
      <w:pPr>
        <w:pStyle w:val="Ttulo3"/>
        <w:rPr>
          <w:rStyle w:val="Textoennegrita"/>
          <w:rFonts w:cs="Arial"/>
          <w:bCs/>
          <w:sz w:val="28"/>
          <w:szCs w:val="28"/>
        </w:rPr>
      </w:pPr>
      <w:r w:rsidRPr="007672F4">
        <w:rPr>
          <w:rStyle w:val="Textoennegrita"/>
          <w:rFonts w:cs="Arial"/>
          <w:bCs/>
          <w:sz w:val="28"/>
          <w:szCs w:val="28"/>
        </w:rPr>
        <w:t>Registro de dispositivos</w:t>
      </w:r>
    </w:p>
    <w:p w14:paraId="070AA357" w14:textId="53D7BB5B" w:rsidR="007672F4" w:rsidRDefault="007672F4" w:rsidP="007B10FA">
      <w:pPr>
        <w:spacing w:line="240" w:lineRule="auto"/>
      </w:pPr>
      <w:r>
        <w:t xml:space="preserve">Antes de usar </w:t>
      </w:r>
      <w:proofErr w:type="spellStart"/>
      <w:r>
        <w:t>the</w:t>
      </w:r>
      <w:proofErr w:type="spellEnd"/>
      <w:r>
        <w:t xml:space="preserve"> </w:t>
      </w:r>
      <w:proofErr w:type="spellStart"/>
      <w:r>
        <w:t>things</w:t>
      </w:r>
      <w:proofErr w:type="spellEnd"/>
      <w:r>
        <w:t xml:space="preserve"> </w:t>
      </w:r>
      <w:proofErr w:type="spellStart"/>
      <w:r>
        <w:t>network</w:t>
      </w:r>
      <w:proofErr w:type="spellEnd"/>
      <w:r>
        <w:t xml:space="preserve"> se debe crear una cuenta de usuario esto le permite tener control sobre y administrar los dispositivos que se creen desde su cuenta de usuario y le garantiza que solo la persona con los datos de acceso a la cuenta podrá cambiar la </w:t>
      </w:r>
      <w:r w:rsidR="007B10FA">
        <w:t>información</w:t>
      </w:r>
      <w:r>
        <w:t xml:space="preserve"> y la configuración de dichos dispositivos.</w:t>
      </w:r>
    </w:p>
    <w:p w14:paraId="5646238F" w14:textId="767CB713" w:rsidR="007672F4" w:rsidRDefault="007672F4" w:rsidP="007672F4">
      <w:pPr>
        <w:rPr>
          <w:b/>
        </w:rPr>
      </w:pPr>
      <w:r w:rsidRPr="007672F4">
        <w:rPr>
          <w:b/>
        </w:rPr>
        <w:t xml:space="preserve">Registro del </w:t>
      </w:r>
      <w:r w:rsidR="007B10FA" w:rsidRPr="007672F4">
        <w:rPr>
          <w:b/>
        </w:rPr>
        <w:t>Gateway</w:t>
      </w:r>
      <w:r>
        <w:rPr>
          <w:b/>
        </w:rPr>
        <w:t xml:space="preserve">: </w:t>
      </w:r>
    </w:p>
    <w:p w14:paraId="680A2AFE" w14:textId="333F81D7" w:rsidR="007672F4" w:rsidRDefault="007672F4" w:rsidP="007B10FA">
      <w:pPr>
        <w:spacing w:line="240" w:lineRule="auto"/>
      </w:pPr>
      <w:r>
        <w:t xml:space="preserve">TTN </w:t>
      </w:r>
      <w:r w:rsidR="00175ED5">
        <w:t xml:space="preserve">dispone de </w:t>
      </w:r>
      <w:r>
        <w:t>existe una opción para registrar el Gateway</w:t>
      </w:r>
      <w:r w:rsidR="00175ED5">
        <w:t xml:space="preserve"> en su consola de administración</w:t>
      </w:r>
      <w:r>
        <w:t>,</w:t>
      </w:r>
      <w:r w:rsidR="00175ED5">
        <w:t xml:space="preserve"> para esta </w:t>
      </w:r>
      <w:proofErr w:type="spellStart"/>
      <w:r w:rsidR="00175ED5">
        <w:t>operacion</w:t>
      </w:r>
      <w:proofErr w:type="spellEnd"/>
      <w:r>
        <w:t xml:space="preserve"> se requieren algunos datos como el código de identificación, el plan de frecuencias en el que opera, la ubicación, el tipo de antena </w:t>
      </w:r>
      <w:r w:rsidR="007B10FA">
        <w:t>que usa y una descripción, luego de registrado se puede observar desde la consola de la siguiente manera.</w:t>
      </w:r>
    </w:p>
    <w:p w14:paraId="18BE343C" w14:textId="65ABB5E0" w:rsidR="007672F4" w:rsidRDefault="007672F4" w:rsidP="007672F4">
      <w:r>
        <w:rPr>
          <w:noProof/>
          <w:lang w:eastAsia="es-CO"/>
        </w:rPr>
        <w:drawing>
          <wp:inline distT="0" distB="0" distL="0" distR="0" wp14:anchorId="4B08C844" wp14:editId="6D9E1C2C">
            <wp:extent cx="5577840" cy="3840480"/>
            <wp:effectExtent l="0" t="0" r="3810" b="762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77840" cy="3840480"/>
                    </a:xfrm>
                    <a:prstGeom prst="rect">
                      <a:avLst/>
                    </a:prstGeom>
                    <a:noFill/>
                    <a:ln>
                      <a:noFill/>
                    </a:ln>
                  </pic:spPr>
                </pic:pic>
              </a:graphicData>
            </a:graphic>
          </wp:inline>
        </w:drawing>
      </w:r>
    </w:p>
    <w:p w14:paraId="56B54CEA" w14:textId="529E10CA" w:rsidR="007B10FA" w:rsidRDefault="007B10FA" w:rsidP="007B10FA">
      <w:pPr>
        <w:spacing w:line="240" w:lineRule="auto"/>
        <w:jc w:val="center"/>
      </w:pPr>
      <w:r>
        <w:rPr>
          <w:b/>
        </w:rPr>
        <w:t>Figura 5-1</w:t>
      </w:r>
      <w:r w:rsidR="006F0FEE">
        <w:rPr>
          <w:b/>
        </w:rPr>
        <w:t>0</w:t>
      </w:r>
      <w:r w:rsidRPr="00ED602A">
        <w:rPr>
          <w:b/>
        </w:rPr>
        <w:t>:</w:t>
      </w:r>
      <w:r>
        <w:t xml:space="preserve"> </w:t>
      </w:r>
      <w:r w:rsidR="00A6615D">
        <w:t>registro exitoso del Gateway en la consola de TTN</w:t>
      </w:r>
      <w:r>
        <w:t>.</w:t>
      </w:r>
    </w:p>
    <w:p w14:paraId="191BB32C" w14:textId="536B113E" w:rsidR="007B10FA" w:rsidRDefault="007B10FA" w:rsidP="00175ED5">
      <w:pPr>
        <w:spacing w:line="240" w:lineRule="auto"/>
        <w:jc w:val="both"/>
      </w:pPr>
      <w:r>
        <w:t xml:space="preserve">Una vez el servidor </w:t>
      </w:r>
      <w:r w:rsidR="00175ED5">
        <w:t xml:space="preserve">recibe una petición </w:t>
      </w:r>
      <w:r>
        <w:t xml:space="preserve">con el código de identificación </w:t>
      </w:r>
      <w:r w:rsidR="00175ED5">
        <w:t xml:space="preserve">con el que el Gateway ha sido </w:t>
      </w:r>
      <w:r>
        <w:t>registrado</w:t>
      </w:r>
      <w:r w:rsidR="00175ED5">
        <w:t>, lo identifica y asocia y actualiza</w:t>
      </w:r>
      <w:r>
        <w:t xml:space="preserve"> su estado, </w:t>
      </w:r>
      <w:r w:rsidR="00175ED5">
        <w:t xml:space="preserve">esto se puede </w:t>
      </w:r>
      <w:r w:rsidR="00175ED5">
        <w:lastRenderedPageBreak/>
        <w:t xml:space="preserve">observar en la interfaz en la figura XXXXX se puede observar que el Gateway </w:t>
      </w:r>
      <w:proofErr w:type="spellStart"/>
      <w:r w:rsidR="00175ED5">
        <w:t>esta</w:t>
      </w:r>
      <w:proofErr w:type="spellEnd"/>
      <w:r w:rsidR="00175ED5">
        <w:t xml:space="preserve"> </w:t>
      </w:r>
      <w:r>
        <w:t>conectado y la última vez que ha el servidor a recibió señal del Gateway.</w:t>
      </w:r>
    </w:p>
    <w:p w14:paraId="34C708A4" w14:textId="5CC832E6" w:rsidR="007B10FA" w:rsidRDefault="007B10FA" w:rsidP="007B10FA">
      <w:pPr>
        <w:spacing w:line="240" w:lineRule="auto"/>
        <w:rPr>
          <w:b/>
        </w:rPr>
      </w:pPr>
      <w:r w:rsidRPr="007B10FA">
        <w:rPr>
          <w:b/>
        </w:rPr>
        <w:t xml:space="preserve">Creación de la </w:t>
      </w:r>
      <w:r>
        <w:rPr>
          <w:b/>
        </w:rPr>
        <w:t>aplicación:</w:t>
      </w:r>
    </w:p>
    <w:p w14:paraId="29884BCA" w14:textId="23E374A6" w:rsidR="007B10FA" w:rsidRDefault="007B10FA" w:rsidP="00175ED5">
      <w:pPr>
        <w:spacing w:line="240" w:lineRule="auto"/>
        <w:jc w:val="both"/>
      </w:pPr>
      <w:r>
        <w:t xml:space="preserve">Desde la consola de administración en la sección de aplicaciones también se </w:t>
      </w:r>
      <w:r w:rsidR="00175ED5">
        <w:t>creó</w:t>
      </w:r>
      <w:r>
        <w:t xml:space="preserve"> una aplicación en la cual se recogerán los datos de los sensores que se reciban, para ello se requiere asignar un nombre a la aplicación, el servidor genera un código de aplicación</w:t>
      </w:r>
      <w:r w:rsidR="00A6615D">
        <w:t xml:space="preserve">, una descripción y </w:t>
      </w:r>
      <w:r w:rsidR="00175ED5">
        <w:t xml:space="preserve">la selección de </w:t>
      </w:r>
      <w:r w:rsidR="00A6615D">
        <w:t xml:space="preserve">un manejador de </w:t>
      </w:r>
      <w:r w:rsidR="00175ED5">
        <w:t>tráfico</w:t>
      </w:r>
      <w:r w:rsidR="00A6615D">
        <w:t xml:space="preserve">, del listado que se encuentra disponible, se recomienda que el manejador sea el mismo que el servidor asigno durante el registros del Gateway el cual </w:t>
      </w:r>
      <w:r w:rsidR="00175ED5">
        <w:t>está</w:t>
      </w:r>
      <w:r w:rsidR="00A6615D">
        <w:t xml:space="preserve"> muy relacionado con el plan de </w:t>
      </w:r>
      <w:r w:rsidR="00175ED5">
        <w:t>frecuencias</w:t>
      </w:r>
      <w:r w:rsidR="00A6615D">
        <w:t xml:space="preserve"> seleccionado.</w:t>
      </w:r>
    </w:p>
    <w:p w14:paraId="4374258B" w14:textId="0E710645" w:rsidR="00A6615D" w:rsidRDefault="00A6615D" w:rsidP="007B10FA">
      <w:pPr>
        <w:spacing w:line="240" w:lineRule="auto"/>
      </w:pPr>
      <w:r>
        <w:rPr>
          <w:noProof/>
          <w:lang w:eastAsia="es-CO"/>
        </w:rPr>
        <w:drawing>
          <wp:inline distT="0" distB="0" distL="0" distR="0" wp14:anchorId="4A114C13" wp14:editId="02CD0622">
            <wp:extent cx="5555615" cy="1190625"/>
            <wp:effectExtent l="0" t="0" r="6985"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431C552E" w14:textId="14F706FA" w:rsidR="00A6615D" w:rsidRDefault="00A6615D" w:rsidP="00A6615D">
      <w:pPr>
        <w:spacing w:line="240" w:lineRule="auto"/>
        <w:jc w:val="center"/>
      </w:pPr>
      <w:r>
        <w:rPr>
          <w:b/>
        </w:rPr>
        <w:t>Figura 5-1</w:t>
      </w:r>
      <w:r w:rsidR="006F0FEE">
        <w:rPr>
          <w:b/>
        </w:rPr>
        <w:t>1</w:t>
      </w:r>
      <w:r w:rsidRPr="00ED602A">
        <w:rPr>
          <w:b/>
        </w:rPr>
        <w:t>:</w:t>
      </w:r>
      <w:r>
        <w:t xml:space="preserve"> selección de un manejador de tráfico para la aplicación.</w:t>
      </w:r>
    </w:p>
    <w:p w14:paraId="3D477AB1" w14:textId="366C50D3" w:rsidR="00A6615D" w:rsidRDefault="00A6615D" w:rsidP="00A6615D">
      <w:pPr>
        <w:spacing w:line="240" w:lineRule="auto"/>
        <w:jc w:val="both"/>
      </w:pPr>
      <w:r>
        <w:t xml:space="preserve">Cuando la aplicación queda registrada se podrá ver su </w:t>
      </w:r>
      <w:r w:rsidR="00175ED5">
        <w:t>información</w:t>
      </w:r>
      <w:r>
        <w:t xml:space="preserve"> desde la consola</w:t>
      </w:r>
    </w:p>
    <w:p w14:paraId="02E5BB4B" w14:textId="32925E12" w:rsidR="00A6615D" w:rsidRDefault="00A6615D" w:rsidP="00A6615D">
      <w:pPr>
        <w:spacing w:line="240" w:lineRule="auto"/>
        <w:jc w:val="center"/>
      </w:pPr>
      <w:r>
        <w:rPr>
          <w:noProof/>
          <w:lang w:eastAsia="es-CO"/>
        </w:rPr>
        <w:drawing>
          <wp:inline distT="0" distB="0" distL="0" distR="0" wp14:anchorId="342FB78D" wp14:editId="1A3E3FD9">
            <wp:extent cx="4822166" cy="1494712"/>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844306" cy="1501575"/>
                    </a:xfrm>
                    <a:prstGeom prst="rect">
                      <a:avLst/>
                    </a:prstGeom>
                  </pic:spPr>
                </pic:pic>
              </a:graphicData>
            </a:graphic>
          </wp:inline>
        </w:drawing>
      </w:r>
    </w:p>
    <w:p w14:paraId="4EA0E943" w14:textId="63D36661" w:rsidR="00A6615D" w:rsidRDefault="00A6615D" w:rsidP="00A6615D">
      <w:pPr>
        <w:spacing w:line="240" w:lineRule="auto"/>
        <w:jc w:val="center"/>
      </w:pPr>
      <w:r>
        <w:rPr>
          <w:b/>
        </w:rPr>
        <w:t>Figura 5-1</w:t>
      </w:r>
      <w:r w:rsidR="006F0FEE">
        <w:rPr>
          <w:b/>
        </w:rPr>
        <w:t>2</w:t>
      </w:r>
      <w:r w:rsidRPr="00ED602A">
        <w:rPr>
          <w:b/>
        </w:rPr>
        <w:t>:</w:t>
      </w:r>
      <w:r>
        <w:t xml:space="preserve"> </w:t>
      </w:r>
      <w:r w:rsidR="00EA4125">
        <w:t>información</w:t>
      </w:r>
      <w:r>
        <w:t xml:space="preserve"> de la aplicación que se </w:t>
      </w:r>
      <w:r w:rsidR="00EA4125">
        <w:t>creó</w:t>
      </w:r>
      <w:r>
        <w:t>.</w:t>
      </w:r>
    </w:p>
    <w:p w14:paraId="34898DE5" w14:textId="77777777" w:rsidR="00A6615D" w:rsidRDefault="00A6615D" w:rsidP="00A6615D">
      <w:pPr>
        <w:spacing w:line="240" w:lineRule="auto"/>
      </w:pPr>
    </w:p>
    <w:p w14:paraId="1C154D1B" w14:textId="27476C9D" w:rsidR="00A6615D" w:rsidRPr="00A6615D" w:rsidRDefault="00A6615D" w:rsidP="00A6615D">
      <w:pPr>
        <w:spacing w:line="240" w:lineRule="auto"/>
        <w:rPr>
          <w:b/>
          <w:u w:val="single"/>
        </w:rPr>
      </w:pPr>
      <w:r w:rsidRPr="00A6615D">
        <w:rPr>
          <w:b/>
        </w:rPr>
        <w:t>Registro de los nodos</w:t>
      </w:r>
      <w:r>
        <w:rPr>
          <w:b/>
        </w:rPr>
        <w:t>:</w:t>
      </w:r>
    </w:p>
    <w:p w14:paraId="4E9F5A0E" w14:textId="556EFCBB" w:rsidR="00A6615D" w:rsidRDefault="00175ED5" w:rsidP="008F3C76">
      <w:pPr>
        <w:spacing w:line="240" w:lineRule="auto"/>
        <w:jc w:val="both"/>
      </w:pPr>
      <w:r>
        <w:t xml:space="preserve">El registro de nodos se hace en la sección dispositivos de la aplicación que se </w:t>
      </w:r>
      <w:r w:rsidR="008F3C76">
        <w:t>creó</w:t>
      </w:r>
      <w:r>
        <w:t xml:space="preserve"> anteriormente</w:t>
      </w:r>
      <w:r w:rsidR="008F3C76">
        <w:t>,</w:t>
      </w:r>
      <w:r>
        <w:t xml:space="preserve"> con esto se consigue que los dispositivos queden asociados a dicha aplicación</w:t>
      </w:r>
      <w:r w:rsidR="008F3C76">
        <w:t>.</w:t>
      </w:r>
      <w:r>
        <w:t xml:space="preserve"> </w:t>
      </w:r>
      <w:r w:rsidR="008F3C76">
        <w:t>D</w:t>
      </w:r>
      <w:r>
        <w:t xml:space="preserve">icho de otra manera que los mensajes que se reciben desde los dispositivos que están asociados a la aplicación sean procesados con las mismas reglas que se programan a nivel de aplicación, para registrar un dispositivo es suficiente con darle un código de identificación, se sugiere que este código tenga un significado relevante que nos </w:t>
      </w:r>
      <w:r w:rsidR="008F3C76">
        <w:t>dé</w:t>
      </w:r>
      <w:r>
        <w:t xml:space="preserve"> cierto </w:t>
      </w:r>
      <w:r w:rsidR="008F3C76">
        <w:t>grado</w:t>
      </w:r>
      <w:r>
        <w:t xml:space="preserve"> de </w:t>
      </w:r>
      <w:r w:rsidR="008F3C76">
        <w:t>información</w:t>
      </w:r>
      <w:r>
        <w:t xml:space="preserve"> </w:t>
      </w:r>
      <w:r w:rsidR="008F3C76">
        <w:t>acerca de que función cumple en la red, dado que aunque esta información también puede ser enviada en la trama del mensaje aumentara el tamaño del paquete que es algo que se desea evitar considerando las limitaciones de ancho de banda.</w:t>
      </w:r>
    </w:p>
    <w:p w14:paraId="1DE2694D" w14:textId="3CA84455" w:rsidR="008F3C76" w:rsidRDefault="008F3C76" w:rsidP="008F3C76">
      <w:pPr>
        <w:spacing w:line="240" w:lineRule="auto"/>
        <w:jc w:val="both"/>
      </w:pPr>
      <w:r>
        <w:lastRenderedPageBreak/>
        <w:t xml:space="preserve">Una vez el dispositivo </w:t>
      </w:r>
      <w:r w:rsidR="00EA4125">
        <w:t>ha</w:t>
      </w:r>
      <w:r>
        <w:t xml:space="preserve"> sido creado se requiere configurar un mecanismo de </w:t>
      </w:r>
      <w:r w:rsidR="00EA4125">
        <w:t>activación</w:t>
      </w:r>
      <w:r>
        <w:t xml:space="preserve"> que como vimos en los conceptos generales podía ser OTAA o ABP, para este caso se eligió OTAA</w:t>
      </w:r>
      <w:r w:rsidR="00EA4125">
        <w:t xml:space="preserve"> por lo TTN genera las claves necesarias para poder procesar esta autenticación.</w:t>
      </w:r>
    </w:p>
    <w:p w14:paraId="3BD4CCBD" w14:textId="075D6CFD" w:rsidR="008F3C76" w:rsidRDefault="00EA4125" w:rsidP="00EA4125">
      <w:pPr>
        <w:spacing w:line="240" w:lineRule="auto"/>
        <w:jc w:val="center"/>
      </w:pPr>
      <w:r>
        <w:rPr>
          <w:noProof/>
          <w:lang w:eastAsia="es-CO"/>
        </w:rPr>
        <w:drawing>
          <wp:inline distT="0" distB="0" distL="0" distR="0" wp14:anchorId="2D86EB03" wp14:editId="0044F4F1">
            <wp:extent cx="3311370" cy="2570672"/>
            <wp:effectExtent l="0" t="0" r="3810"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344144" cy="2596115"/>
                    </a:xfrm>
                    <a:prstGeom prst="rect">
                      <a:avLst/>
                    </a:prstGeom>
                    <a:noFill/>
                    <a:ln>
                      <a:noFill/>
                    </a:ln>
                  </pic:spPr>
                </pic:pic>
              </a:graphicData>
            </a:graphic>
          </wp:inline>
        </w:drawing>
      </w:r>
    </w:p>
    <w:p w14:paraId="68B7A3AF" w14:textId="400B94F8" w:rsidR="00EA4125" w:rsidRDefault="00EA4125" w:rsidP="00EA4125">
      <w:pPr>
        <w:spacing w:line="240" w:lineRule="auto"/>
        <w:jc w:val="center"/>
      </w:pPr>
      <w:r>
        <w:rPr>
          <w:b/>
        </w:rPr>
        <w:t>Figura 5-1</w:t>
      </w:r>
      <w:r w:rsidR="006F0FEE">
        <w:rPr>
          <w:b/>
        </w:rPr>
        <w:t>3</w:t>
      </w:r>
      <w:r w:rsidRPr="00ED602A">
        <w:rPr>
          <w:b/>
        </w:rPr>
        <w:t>:</w:t>
      </w:r>
      <w:r>
        <w:t xml:space="preserve"> Registro del 01nodo en la aplicación TTN.</w:t>
      </w:r>
    </w:p>
    <w:p w14:paraId="210A3639" w14:textId="774C1A4F" w:rsidR="00A6615D" w:rsidRDefault="00EA4125" w:rsidP="00EA4125">
      <w:pPr>
        <w:spacing w:line="240" w:lineRule="auto"/>
        <w:jc w:val="both"/>
      </w:pPr>
      <w:r>
        <w:t>De forma análoga se procedió con el registro de los otros 2 dispositivos que se ensamblaron en el capítulo 2 con lo cual quedaron registrados los 3 dispositivos, el punto verde al final de cada línea indica que ya se ha establecido una conexión entre el servidor y el nodo.</w:t>
      </w:r>
    </w:p>
    <w:p w14:paraId="4D438CB8" w14:textId="233D5AB9" w:rsidR="00EA4125" w:rsidRDefault="00EA4125" w:rsidP="007B10FA">
      <w:pPr>
        <w:spacing w:line="240" w:lineRule="auto"/>
      </w:pPr>
      <w:r>
        <w:rPr>
          <w:noProof/>
          <w:lang w:eastAsia="es-CO"/>
        </w:rPr>
        <w:drawing>
          <wp:inline distT="0" distB="0" distL="0" distR="0" wp14:anchorId="46A4B7E7" wp14:editId="537DFC1A">
            <wp:extent cx="5555615" cy="1544320"/>
            <wp:effectExtent l="0" t="0" r="698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555615" cy="1544320"/>
                    </a:xfrm>
                    <a:prstGeom prst="rect">
                      <a:avLst/>
                    </a:prstGeom>
                    <a:noFill/>
                    <a:ln>
                      <a:noFill/>
                    </a:ln>
                  </pic:spPr>
                </pic:pic>
              </a:graphicData>
            </a:graphic>
          </wp:inline>
        </w:drawing>
      </w:r>
    </w:p>
    <w:p w14:paraId="53DC96C1" w14:textId="175EBFFE" w:rsidR="00EA4125" w:rsidRDefault="00EA4125" w:rsidP="00EA4125">
      <w:pPr>
        <w:spacing w:line="240" w:lineRule="auto"/>
        <w:jc w:val="center"/>
      </w:pPr>
      <w:r>
        <w:rPr>
          <w:b/>
        </w:rPr>
        <w:t>Figura 5-1</w:t>
      </w:r>
      <w:r w:rsidR="006F0FEE">
        <w:rPr>
          <w:b/>
        </w:rPr>
        <w:t>4</w:t>
      </w:r>
      <w:r w:rsidRPr="00ED602A">
        <w:rPr>
          <w:b/>
        </w:rPr>
        <w:t>:</w:t>
      </w:r>
      <w:r>
        <w:t xml:space="preserve"> lista de dispositivos asociados a la aplicación.</w:t>
      </w:r>
    </w:p>
    <w:p w14:paraId="6D417F8E" w14:textId="77777777" w:rsidR="00EA4125" w:rsidRDefault="00EA4125" w:rsidP="007B10FA">
      <w:pPr>
        <w:spacing w:line="240" w:lineRule="auto"/>
      </w:pPr>
    </w:p>
    <w:p w14:paraId="54298899" w14:textId="4F20AE57" w:rsidR="003A6F94" w:rsidRDefault="003A6F94" w:rsidP="00EA4125">
      <w:pPr>
        <w:rPr>
          <w:b/>
        </w:rPr>
      </w:pPr>
      <w:r w:rsidRPr="00EA4125">
        <w:rPr>
          <w:b/>
        </w:rPr>
        <w:t>Autenticación OTAA</w:t>
      </w:r>
      <w:r w:rsidR="00EA4125">
        <w:rPr>
          <w:b/>
        </w:rPr>
        <w:t>:</w:t>
      </w:r>
    </w:p>
    <w:p w14:paraId="1521DCCF" w14:textId="7A139CBC" w:rsidR="00EA4125" w:rsidRDefault="00EC573B" w:rsidP="00EC573B">
      <w:pPr>
        <w:spacing w:line="240" w:lineRule="auto"/>
      </w:pPr>
      <w:r>
        <w:t xml:space="preserve">Dado que ya disponemos de los códigos requeridos para gestionar la activación; </w:t>
      </w:r>
      <w:proofErr w:type="spellStart"/>
      <w:r>
        <w:t>Device</w:t>
      </w:r>
      <w:proofErr w:type="spellEnd"/>
      <w:r>
        <w:t xml:space="preserve"> EUI, App EUI y App Key podemos hacer uso de dichos códigos para configurar el nodo y </w:t>
      </w:r>
      <w:r w:rsidR="00610135">
        <w:t>así poder establecer un</w:t>
      </w:r>
      <w:r>
        <w:t xml:space="preserve"> canal de comunicación seg</w:t>
      </w:r>
      <w:r w:rsidR="00610135">
        <w:t>uro entre el nodo y el servidor.</w:t>
      </w:r>
    </w:p>
    <w:p w14:paraId="356141DD" w14:textId="77777777" w:rsidR="00610135" w:rsidRDefault="00610135" w:rsidP="00EC573B">
      <w:pPr>
        <w:spacing w:line="240" w:lineRule="auto"/>
      </w:pPr>
    </w:p>
    <w:p w14:paraId="6B14FD57" w14:textId="51C66441" w:rsidR="00610135" w:rsidRDefault="00610135" w:rsidP="00EC573B">
      <w:pPr>
        <w:spacing w:line="240" w:lineRule="auto"/>
      </w:pPr>
      <w:r>
        <w:rPr>
          <w:noProof/>
          <w:lang w:eastAsia="es-CO"/>
        </w:rPr>
        <w:lastRenderedPageBreak/>
        <w:drawing>
          <wp:inline distT="0" distB="0" distL="0" distR="0" wp14:anchorId="2C8EE8A8" wp14:editId="2E8224B1">
            <wp:extent cx="5555615" cy="828040"/>
            <wp:effectExtent l="0" t="0" r="698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555615" cy="828040"/>
                    </a:xfrm>
                    <a:prstGeom prst="rect">
                      <a:avLst/>
                    </a:prstGeom>
                    <a:noFill/>
                    <a:ln>
                      <a:noFill/>
                    </a:ln>
                  </pic:spPr>
                </pic:pic>
              </a:graphicData>
            </a:graphic>
          </wp:inline>
        </w:drawing>
      </w:r>
    </w:p>
    <w:p w14:paraId="365DE0C7" w14:textId="28F83B35" w:rsidR="00610135" w:rsidRDefault="00610135" w:rsidP="00610135">
      <w:pPr>
        <w:spacing w:line="240" w:lineRule="auto"/>
        <w:jc w:val="center"/>
      </w:pPr>
      <w:r>
        <w:rPr>
          <w:b/>
        </w:rPr>
        <w:t>Figura 5-1</w:t>
      </w:r>
      <w:r w:rsidR="006F0FEE">
        <w:rPr>
          <w:b/>
        </w:rPr>
        <w:t>5</w:t>
      </w:r>
      <w:r w:rsidRPr="00ED602A">
        <w:rPr>
          <w:b/>
        </w:rPr>
        <w:t>:</w:t>
      </w:r>
      <w:r>
        <w:t xml:space="preserve"> configuración de los códigos de autenticación OTAA en los nodos.</w:t>
      </w:r>
    </w:p>
    <w:p w14:paraId="1F4EA48C" w14:textId="3DE39B73" w:rsidR="00610135" w:rsidRPr="00EC573B" w:rsidRDefault="00610135" w:rsidP="00EC573B">
      <w:pPr>
        <w:spacing w:line="240" w:lineRule="auto"/>
      </w:pPr>
      <w:r>
        <w:t xml:space="preserve">Estos códigos serán parte de la trama cuando se realice la petición de conexión, el servidor validara la correspondencia de estos datos y en caso de haber coincidencia retornara por medio de un mensaje descendente la dirección del dispositivo, que será usara por el Gateway para </w:t>
      </w:r>
      <w:proofErr w:type="spellStart"/>
      <w:r>
        <w:t>enrutar</w:t>
      </w:r>
      <w:proofErr w:type="spellEnd"/>
      <w:r>
        <w:t xml:space="preserve"> el mensaje de retorno, además de un ID de red y un </w:t>
      </w:r>
      <w:proofErr w:type="spellStart"/>
      <w:r>
        <w:t>AppNounce</w:t>
      </w:r>
      <w:proofErr w:type="spellEnd"/>
      <w:r>
        <w:t xml:space="preserve">, que el nodo usara para generar el </w:t>
      </w:r>
      <w:proofErr w:type="spellStart"/>
      <w:r>
        <w:t>AppSKey</w:t>
      </w:r>
      <w:proofErr w:type="spellEnd"/>
      <w:r>
        <w:t xml:space="preserve"> y el </w:t>
      </w:r>
      <w:proofErr w:type="spellStart"/>
      <w:r>
        <w:t>NetSKey</w:t>
      </w:r>
      <w:proofErr w:type="spellEnd"/>
      <w:r>
        <w:t xml:space="preserve"> con los que empezara a enviar los mensajes al servidor. La demostración de la comunicación se hará </w:t>
      </w:r>
      <w:proofErr w:type="spellStart"/>
      <w:r>
        <w:t>mas</w:t>
      </w:r>
      <w:proofErr w:type="spellEnd"/>
      <w:r>
        <w:t xml:space="preserve"> adelante en este mismo capitulo</w:t>
      </w:r>
    </w:p>
    <w:p w14:paraId="39A31AB9" w14:textId="360E1B8D" w:rsidR="003A6F94" w:rsidRDefault="003A6F94" w:rsidP="00610135">
      <w:pPr>
        <w:rPr>
          <w:rStyle w:val="Textoennegrita"/>
          <w:rFonts w:cs="Arial"/>
          <w:b/>
          <w:bCs w:val="0"/>
          <w:sz w:val="22"/>
        </w:rPr>
      </w:pPr>
      <w:r w:rsidRPr="00610135">
        <w:rPr>
          <w:rStyle w:val="Textoennegrita"/>
          <w:rFonts w:cs="Arial"/>
          <w:b/>
          <w:bCs w:val="0"/>
          <w:sz w:val="22"/>
        </w:rPr>
        <w:t>Función de decodificación</w:t>
      </w:r>
      <w:r w:rsidR="00610135">
        <w:rPr>
          <w:rStyle w:val="Textoennegrita"/>
          <w:rFonts w:cs="Arial"/>
          <w:b/>
          <w:bCs w:val="0"/>
          <w:sz w:val="22"/>
        </w:rPr>
        <w:t>:</w:t>
      </w:r>
    </w:p>
    <w:p w14:paraId="0C8DC6BE" w14:textId="087F0C77" w:rsidR="00610135" w:rsidRDefault="008F64FA" w:rsidP="00610135">
      <w:pPr>
        <w:rPr>
          <w:rStyle w:val="Textoennegrita"/>
          <w:rFonts w:cs="Arial"/>
          <w:bCs w:val="0"/>
          <w:sz w:val="22"/>
        </w:rPr>
      </w:pPr>
      <w:r>
        <w:rPr>
          <w:rStyle w:val="Textoennegrita"/>
          <w:rFonts w:cs="Arial"/>
          <w:bCs w:val="0"/>
          <w:sz w:val="22"/>
        </w:rPr>
        <w:t>Los datos emitidos por el nodo final se organizan en un arreglo de 8 bytes de los cuales se usan 3 para la coordenada de latitud, 3 para la coordenada de longitud y 2 para la distancia que obtiene el sensor de proximidad, es necesario hacer un corrimiento de bits para que los datos muy grandes se ajusten al tamaño del arreglo esta codificación se realiza a nivel de nodo de la siguiente manera:</w:t>
      </w:r>
    </w:p>
    <w:p w14:paraId="326D043C" w14:textId="381423D4" w:rsidR="008F64FA" w:rsidRDefault="008F64FA" w:rsidP="008F64FA">
      <w:pPr>
        <w:pStyle w:val="Prrafodelista"/>
        <w:jc w:val="center"/>
        <w:rPr>
          <w:rStyle w:val="Textoennegrita"/>
          <w:rFonts w:cs="Arial"/>
          <w:bCs w:val="0"/>
          <w:sz w:val="22"/>
        </w:rPr>
      </w:pPr>
      <w:r>
        <w:rPr>
          <w:noProof/>
          <w:lang w:val="es-CO" w:eastAsia="es-CO"/>
        </w:rPr>
        <w:drawing>
          <wp:inline distT="0" distB="0" distL="0" distR="0" wp14:anchorId="77AF5BD9" wp14:editId="1D6379E3">
            <wp:extent cx="2971800" cy="21336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971800" cy="2133600"/>
                    </a:xfrm>
                    <a:prstGeom prst="rect">
                      <a:avLst/>
                    </a:prstGeom>
                  </pic:spPr>
                </pic:pic>
              </a:graphicData>
            </a:graphic>
          </wp:inline>
        </w:drawing>
      </w:r>
    </w:p>
    <w:p w14:paraId="3A864770" w14:textId="5604221D" w:rsidR="008F64FA" w:rsidRDefault="008F64FA" w:rsidP="008F64FA">
      <w:pPr>
        <w:pStyle w:val="Prrafodelista"/>
        <w:jc w:val="center"/>
      </w:pPr>
      <w:r>
        <w:rPr>
          <w:b/>
        </w:rPr>
        <w:t>Figura 5-1</w:t>
      </w:r>
      <w:r w:rsidR="006F0FEE">
        <w:rPr>
          <w:b/>
        </w:rPr>
        <w:t>6</w:t>
      </w:r>
      <w:r w:rsidRPr="00ED602A">
        <w:rPr>
          <w:b/>
        </w:rPr>
        <w:t>:</w:t>
      </w:r>
      <w:r>
        <w:t xml:space="preserve"> organización del arreglo con carga útil en los Nodos finales.</w:t>
      </w:r>
    </w:p>
    <w:p w14:paraId="72E5A705" w14:textId="77777777" w:rsidR="005C341F" w:rsidRDefault="005C341F" w:rsidP="008F64FA">
      <w:pPr>
        <w:pStyle w:val="Prrafodelista"/>
        <w:jc w:val="center"/>
      </w:pPr>
    </w:p>
    <w:p w14:paraId="2D09525F" w14:textId="513B07F3" w:rsidR="008F64FA" w:rsidRDefault="0000423D" w:rsidP="005C341F">
      <w:pPr>
        <w:pStyle w:val="Prrafodelista"/>
        <w:spacing w:line="240" w:lineRule="auto"/>
      </w:pPr>
      <w:r>
        <w:t xml:space="preserve">Cuando esta información llega al servidor los bytes están codificado en Hexadecimal y no son legibles de manera que para que sean útiles deben ser decodificadas, esta es una de las características que nos suministrar TTN, nos permite escribir funciones </w:t>
      </w:r>
      <w:r w:rsidR="005C341F">
        <w:t>JavaScript</w:t>
      </w:r>
      <w:r>
        <w:t xml:space="preserve"> que sean comunes para decodificar los mensajes cuyo origen sean los dispositivos que están asociados a la aplicación esta funciones se llaman </w:t>
      </w:r>
      <w:proofErr w:type="spellStart"/>
      <w:r>
        <w:t>payload</w:t>
      </w:r>
      <w:proofErr w:type="spellEnd"/>
      <w:r>
        <w:t xml:space="preserve"> </w:t>
      </w:r>
      <w:proofErr w:type="spellStart"/>
      <w:r>
        <w:t>formats</w:t>
      </w:r>
      <w:proofErr w:type="spellEnd"/>
      <w:r>
        <w:t xml:space="preserve">. </w:t>
      </w:r>
      <w:r w:rsidR="005C341F">
        <w:t>Para poder decodificar el arreglo de bytes que estamos construyendo en los nodos la función de decodificación queda de la siguiente manera.</w:t>
      </w:r>
    </w:p>
    <w:p w14:paraId="036432E4" w14:textId="77777777" w:rsidR="005C341F" w:rsidRDefault="005C341F" w:rsidP="005C341F">
      <w:pPr>
        <w:pStyle w:val="Prrafodelista"/>
        <w:spacing w:line="240" w:lineRule="auto"/>
      </w:pPr>
    </w:p>
    <w:p w14:paraId="4B492C73" w14:textId="190C9982" w:rsidR="005C341F" w:rsidRDefault="00FA1050" w:rsidP="008F64FA">
      <w:pPr>
        <w:pStyle w:val="Prrafodelista"/>
      </w:pPr>
      <w:r>
        <w:rPr>
          <w:noProof/>
          <w:lang w:val="es-CO" w:eastAsia="es-CO"/>
        </w:rPr>
        <w:lastRenderedPageBreak/>
        <w:drawing>
          <wp:inline distT="0" distB="0" distL="0" distR="0" wp14:anchorId="4A3B0FE9" wp14:editId="06C6F0B2">
            <wp:extent cx="5555615" cy="1190625"/>
            <wp:effectExtent l="0" t="0" r="698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0AC3CD5E" w14:textId="779DA5C6" w:rsidR="005C341F" w:rsidRDefault="005C341F" w:rsidP="005C341F">
      <w:pPr>
        <w:pStyle w:val="Prrafodelista"/>
        <w:jc w:val="center"/>
      </w:pPr>
      <w:r>
        <w:rPr>
          <w:b/>
        </w:rPr>
        <w:t>Figura 5-1</w:t>
      </w:r>
      <w:r w:rsidR="006F0FEE">
        <w:rPr>
          <w:b/>
        </w:rPr>
        <w:t>7</w:t>
      </w:r>
      <w:r w:rsidRPr="00ED602A">
        <w:rPr>
          <w:b/>
        </w:rPr>
        <w:t>:</w:t>
      </w:r>
      <w:r>
        <w:t xml:space="preserve"> función para decodificación de la carga útil recibida en el servidor.</w:t>
      </w:r>
    </w:p>
    <w:p w14:paraId="3FE71FB2" w14:textId="77777777" w:rsidR="005C341F" w:rsidRDefault="005C341F" w:rsidP="005C341F">
      <w:pPr>
        <w:pStyle w:val="Prrafodelista"/>
      </w:pPr>
    </w:p>
    <w:p w14:paraId="20B7D857" w14:textId="08CA8486" w:rsidR="005C341F" w:rsidRDefault="005C341F" w:rsidP="005C341F">
      <w:pPr>
        <w:pStyle w:val="Prrafodelista"/>
        <w:spacing w:line="240" w:lineRule="auto"/>
      </w:pPr>
      <w:r>
        <w:t>De forma similar TTN ofrece continuar procesando los datos luego de que estos son decodificados se tiene un conversor con la cual podemos hacer transformaciones de los datos, un validador para determinar si los datos recibidos tienen un nivel de integridad, cumple con los formatos y están dentro de los valores o rangos permitidos y finalmente dispone de una sección de codificación para los datos que se retornaran a los nodos.</w:t>
      </w:r>
    </w:p>
    <w:p w14:paraId="6C0281AF" w14:textId="77777777" w:rsidR="0000423D" w:rsidRDefault="0000423D" w:rsidP="00701546">
      <w:pPr>
        <w:pStyle w:val="Prrafodelista"/>
      </w:pPr>
    </w:p>
    <w:p w14:paraId="63E56737" w14:textId="72D7E3E2" w:rsidR="005B1867" w:rsidRDefault="005B1867">
      <w:pPr>
        <w:rPr>
          <w:rFonts w:eastAsia="Times New Roman" w:cs="Times New Roman"/>
          <w:szCs w:val="24"/>
          <w:lang w:val="es-ES" w:eastAsia="es-ES"/>
        </w:rPr>
      </w:pPr>
      <w:r>
        <w:br w:type="page"/>
      </w:r>
    </w:p>
    <w:p w14:paraId="373614C1" w14:textId="0283FFA0" w:rsidR="0000423D" w:rsidRDefault="0000423D" w:rsidP="00F97CAD">
      <w:pPr>
        <w:pStyle w:val="Ttulo2"/>
      </w:pPr>
      <w:r>
        <w:lastRenderedPageBreak/>
        <w:t>Prueba de recepción de datos</w:t>
      </w:r>
      <w:r w:rsidR="009B7335">
        <w:t>:</w:t>
      </w:r>
      <w:r>
        <w:t xml:space="preserve"> </w:t>
      </w:r>
    </w:p>
    <w:p w14:paraId="5B4541D8" w14:textId="21C3DF5C" w:rsidR="005B1867" w:rsidRPr="005B1867" w:rsidRDefault="005B1867" w:rsidP="005B1867">
      <w:r>
        <w:t>Luego de haber configurado los dispositivos en el servidor, tanto el Gateway como los nodos finales, luego de configura</w:t>
      </w:r>
      <w:r w:rsidR="00803755">
        <w:t>r</w:t>
      </w:r>
      <w:r>
        <w:t xml:space="preserve"> los datos de </w:t>
      </w:r>
      <w:r w:rsidR="00803755">
        <w:t>activación</w:t>
      </w:r>
      <w:r>
        <w:t xml:space="preserve"> por mecanismo OTAA y de haber configurado las funciones de decodificación, veremos el flujo de datos desde los 3 nodos hasta el servidor. </w:t>
      </w:r>
    </w:p>
    <w:p w14:paraId="6135E348" w14:textId="4152B299" w:rsidR="009B7335" w:rsidRDefault="009B7335" w:rsidP="00F97CAD">
      <w:pPr>
        <w:pStyle w:val="Ttulo3"/>
      </w:pPr>
      <w:r w:rsidRPr="009B7335">
        <w:t>Pruebas con TTGO (01nodo):</w:t>
      </w:r>
    </w:p>
    <w:p w14:paraId="1C9A60B7" w14:textId="054B8B57" w:rsidR="009B7335" w:rsidRDefault="00FA1050" w:rsidP="009B7335">
      <w:pPr>
        <w:rPr>
          <w:b/>
        </w:rPr>
      </w:pPr>
      <w:r>
        <w:rPr>
          <w:noProof/>
          <w:lang w:eastAsia="es-CO"/>
        </w:rPr>
        <w:drawing>
          <wp:inline distT="0" distB="0" distL="0" distR="0" wp14:anchorId="3E2D3676" wp14:editId="2A6FB63F">
            <wp:extent cx="5561965" cy="3595370"/>
            <wp:effectExtent l="0" t="0" r="635" b="508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61965" cy="3595370"/>
                    </a:xfrm>
                    <a:prstGeom prst="rect">
                      <a:avLst/>
                    </a:prstGeom>
                  </pic:spPr>
                </pic:pic>
              </a:graphicData>
            </a:graphic>
          </wp:inline>
        </w:drawing>
      </w:r>
    </w:p>
    <w:p w14:paraId="15B06BA6" w14:textId="75ED84B4" w:rsidR="00803755" w:rsidRDefault="00803755" w:rsidP="00803755">
      <w:pPr>
        <w:pStyle w:val="Prrafodelista"/>
        <w:jc w:val="center"/>
      </w:pPr>
      <w:r>
        <w:rPr>
          <w:b/>
        </w:rPr>
        <w:t>Figura 5-1</w:t>
      </w:r>
      <w:r w:rsidR="006F0FEE">
        <w:rPr>
          <w:b/>
        </w:rPr>
        <w:t>8</w:t>
      </w:r>
      <w:r w:rsidRPr="00ED602A">
        <w:rPr>
          <w:b/>
        </w:rPr>
        <w:t>:</w:t>
      </w:r>
      <w:r>
        <w:t xml:space="preserve"> inspección del registro del 01nodo usando el monitor serial.</w:t>
      </w:r>
    </w:p>
    <w:p w14:paraId="4D5AD3D2" w14:textId="4A537097" w:rsidR="00803755" w:rsidRDefault="00803755" w:rsidP="00967444">
      <w:pPr>
        <w:spacing w:line="240" w:lineRule="auto"/>
        <w:rPr>
          <w:lang w:val="es-ES"/>
        </w:rPr>
      </w:pPr>
      <w:r w:rsidRPr="00803755">
        <w:rPr>
          <w:lang w:val="es-ES"/>
        </w:rPr>
        <w:t xml:space="preserve">Aquí podemos </w:t>
      </w:r>
      <w:r>
        <w:rPr>
          <w:lang w:val="es-ES"/>
        </w:rPr>
        <w:t>observar que luego de empaquetar el los datos obtenidos por los sensores de ubicación y proximidad en paquete queda en espera para ser enviado, se puede ver el mensaje EV_JOINING que indica que el nodo inicio una negociación con el servidor para establecer conexión, luego 7 líneas más abajo se ve el mensaje EV_JOINED, lo cual indica que ya se estableció conexión con el servidor y 6 líneas más abajo se puede ver el mensaje EV_TXCOMPLETE, lo cual indica que el mensaje ha sido entregado y confirmado por el servidor. Si revisamos el flujo de datos de la aplicación en la interfaz del servidor podemos observar lo siguiente.</w:t>
      </w:r>
    </w:p>
    <w:p w14:paraId="7E132512" w14:textId="4815AB55" w:rsidR="00803755" w:rsidRDefault="00FA1050" w:rsidP="009B7335">
      <w:pPr>
        <w:rPr>
          <w:lang w:val="es-ES"/>
        </w:rPr>
      </w:pPr>
      <w:r>
        <w:rPr>
          <w:noProof/>
          <w:lang w:eastAsia="es-CO"/>
        </w:rPr>
        <w:lastRenderedPageBreak/>
        <w:drawing>
          <wp:inline distT="0" distB="0" distL="0" distR="0" wp14:anchorId="0F2F7200" wp14:editId="53F4EB96">
            <wp:extent cx="5577840" cy="1463040"/>
            <wp:effectExtent l="0" t="0" r="3810" b="381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77840" cy="1463040"/>
                    </a:xfrm>
                    <a:prstGeom prst="rect">
                      <a:avLst/>
                    </a:prstGeom>
                    <a:noFill/>
                    <a:ln>
                      <a:noFill/>
                    </a:ln>
                  </pic:spPr>
                </pic:pic>
              </a:graphicData>
            </a:graphic>
          </wp:inline>
        </w:drawing>
      </w:r>
    </w:p>
    <w:p w14:paraId="3F8CE0E5" w14:textId="3408DD42" w:rsidR="00803755" w:rsidRDefault="00803755" w:rsidP="00803755">
      <w:pPr>
        <w:pStyle w:val="Prrafodelista"/>
        <w:jc w:val="center"/>
      </w:pPr>
      <w:r>
        <w:rPr>
          <w:b/>
        </w:rPr>
        <w:t>Figura 5-1</w:t>
      </w:r>
      <w:r w:rsidR="006F0FEE">
        <w:rPr>
          <w:b/>
        </w:rPr>
        <w:t>9</w:t>
      </w:r>
      <w:r w:rsidRPr="00ED602A">
        <w:rPr>
          <w:b/>
        </w:rPr>
        <w:t>:</w:t>
      </w:r>
      <w:r>
        <w:t xml:space="preserve"> datos emitidos por el 01nodo en la aplicación TTN.</w:t>
      </w:r>
    </w:p>
    <w:p w14:paraId="4E55344B" w14:textId="6333AAF1" w:rsidR="00967444" w:rsidRDefault="00967444" w:rsidP="00967444">
      <w:pPr>
        <w:pStyle w:val="Prrafodelista"/>
        <w:spacing w:line="240" w:lineRule="auto"/>
      </w:pPr>
      <w:r>
        <w:t xml:space="preserve">Leyendo la secuencia de abajo hacia arriba podemos observar que el servidor detecto que el dispositivo estaba encendido y realizo una solicitud de conexión enviando </w:t>
      </w:r>
      <w:proofErr w:type="spellStart"/>
      <w:r w:rsidRPr="00967444">
        <w:rPr>
          <w:b/>
        </w:rPr>
        <w:t>dev</w:t>
      </w:r>
      <w:proofErr w:type="spellEnd"/>
      <w:r w:rsidRPr="00967444">
        <w:rPr>
          <w:b/>
        </w:rPr>
        <w:t xml:space="preserve"> </w:t>
      </w:r>
      <w:proofErr w:type="spellStart"/>
      <w:r w:rsidRPr="00967444">
        <w:rPr>
          <w:b/>
        </w:rPr>
        <w:t>addr</w:t>
      </w:r>
      <w:proofErr w:type="spellEnd"/>
      <w:r>
        <w:t xml:space="preserve">, </w:t>
      </w:r>
      <w:proofErr w:type="spellStart"/>
      <w:r w:rsidRPr="00967444">
        <w:rPr>
          <w:b/>
        </w:rPr>
        <w:t>app</w:t>
      </w:r>
      <w:proofErr w:type="spellEnd"/>
      <w:r w:rsidRPr="00967444">
        <w:rPr>
          <w:b/>
        </w:rPr>
        <w:t xml:space="preserve"> </w:t>
      </w:r>
      <w:proofErr w:type="spellStart"/>
      <w:r w:rsidRPr="00967444">
        <w:rPr>
          <w:b/>
        </w:rPr>
        <w:t>eui</w:t>
      </w:r>
      <w:proofErr w:type="spellEnd"/>
      <w:r>
        <w:t xml:space="preserve"> y </w:t>
      </w:r>
      <w:proofErr w:type="spellStart"/>
      <w:r w:rsidRPr="00967444">
        <w:rPr>
          <w:b/>
        </w:rPr>
        <w:t>dev</w:t>
      </w:r>
      <w:proofErr w:type="spellEnd"/>
      <w:r w:rsidRPr="00967444">
        <w:rPr>
          <w:b/>
        </w:rPr>
        <w:t xml:space="preserve"> </w:t>
      </w:r>
      <w:proofErr w:type="spellStart"/>
      <w:r w:rsidRPr="00967444">
        <w:rPr>
          <w:b/>
        </w:rPr>
        <w:t>eui</w:t>
      </w:r>
      <w:proofErr w:type="spellEnd"/>
      <w:r>
        <w:t xml:space="preserve">, luego de establecer </w:t>
      </w:r>
      <w:r w:rsidR="00FA1050">
        <w:t>conexión</w:t>
      </w:r>
      <w:r>
        <w:t xml:space="preserve"> se recibe un mensaje con carga útil codificada como </w:t>
      </w:r>
      <w:r w:rsidRPr="00967444">
        <w:t>D71007C6F38E06AE</w:t>
      </w:r>
      <w:r>
        <w:t>, y un mensaje de respuesta en el que no se está enviando ninguna información descendente, el mensaje se repite a las 17:21:01.</w:t>
      </w:r>
    </w:p>
    <w:p w14:paraId="473535B2" w14:textId="77777777" w:rsidR="00967444" w:rsidRDefault="00967444" w:rsidP="00967444">
      <w:pPr>
        <w:pStyle w:val="Prrafodelista"/>
        <w:spacing w:line="240" w:lineRule="auto"/>
      </w:pPr>
    </w:p>
    <w:p w14:paraId="2857DDDE" w14:textId="1FAC8495" w:rsidR="00803755" w:rsidRDefault="00967444" w:rsidP="009B7335">
      <w:pPr>
        <w:rPr>
          <w:lang w:val="es-ES"/>
        </w:rPr>
      </w:pPr>
      <w:r>
        <w:rPr>
          <w:lang w:val="es-ES"/>
        </w:rPr>
        <w:t xml:space="preserve">Inspeccionando el mensaje podemos observar que la función de decodificación </w:t>
      </w:r>
      <w:r w:rsidR="00FA1050">
        <w:rPr>
          <w:lang w:val="es-ES"/>
        </w:rPr>
        <w:t>está</w:t>
      </w:r>
      <w:r>
        <w:rPr>
          <w:lang w:val="es-ES"/>
        </w:rPr>
        <w:t xml:space="preserve"> operando correctamente pues </w:t>
      </w:r>
      <w:r w:rsidR="00FA1050">
        <w:rPr>
          <w:lang w:val="es-ES"/>
        </w:rPr>
        <w:t>transforma los valores recibidos en hexadecimal y retorna los valores de distancia, latitud y longitud.</w:t>
      </w:r>
    </w:p>
    <w:p w14:paraId="041C945D" w14:textId="4DA3EBDE" w:rsidR="00FA1050" w:rsidRDefault="00FA1050" w:rsidP="009B7335">
      <w:pPr>
        <w:rPr>
          <w:lang w:val="es-ES"/>
        </w:rPr>
      </w:pPr>
      <w:r>
        <w:rPr>
          <w:noProof/>
          <w:lang w:eastAsia="es-CO"/>
        </w:rPr>
        <w:drawing>
          <wp:inline distT="0" distB="0" distL="0" distR="0" wp14:anchorId="249C9158" wp14:editId="7D32FD87">
            <wp:extent cx="5561965" cy="2310130"/>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561965" cy="2310130"/>
                    </a:xfrm>
                    <a:prstGeom prst="rect">
                      <a:avLst/>
                    </a:prstGeom>
                  </pic:spPr>
                </pic:pic>
              </a:graphicData>
            </a:graphic>
          </wp:inline>
        </w:drawing>
      </w:r>
    </w:p>
    <w:p w14:paraId="353E9578" w14:textId="1CB504ED" w:rsidR="00F97CAD" w:rsidRDefault="006F0FEE" w:rsidP="00F97CAD">
      <w:pPr>
        <w:pStyle w:val="Prrafodelista"/>
        <w:jc w:val="center"/>
      </w:pPr>
      <w:r>
        <w:rPr>
          <w:b/>
        </w:rPr>
        <w:t>Figura 5-20</w:t>
      </w:r>
      <w:r w:rsidR="00F97CAD" w:rsidRPr="00ED602A">
        <w:rPr>
          <w:b/>
        </w:rPr>
        <w:t>:</w:t>
      </w:r>
      <w:r w:rsidR="00F97CAD">
        <w:t xml:space="preserve"> salida de la función de decodificación en tiempo de ejecución.</w:t>
      </w:r>
    </w:p>
    <w:p w14:paraId="775FE76F" w14:textId="77D0CC7B" w:rsidR="00F97CAD" w:rsidRDefault="00F97CAD">
      <w:pPr>
        <w:rPr>
          <w:lang w:val="es-ES"/>
        </w:rPr>
      </w:pPr>
      <w:r>
        <w:rPr>
          <w:lang w:val="es-ES"/>
        </w:rPr>
        <w:br w:type="page"/>
      </w:r>
    </w:p>
    <w:p w14:paraId="204181D2" w14:textId="77777777" w:rsidR="00F97CAD" w:rsidRPr="00803755" w:rsidRDefault="00F97CAD" w:rsidP="009B7335">
      <w:pPr>
        <w:rPr>
          <w:lang w:val="es-ES"/>
        </w:rPr>
      </w:pPr>
    </w:p>
    <w:p w14:paraId="07D9C941" w14:textId="7D13AB33" w:rsidR="00CC56BD" w:rsidRDefault="00CC56BD" w:rsidP="00F97CAD">
      <w:pPr>
        <w:pStyle w:val="Ttulo3"/>
      </w:pPr>
      <w:r w:rsidRPr="009B7335">
        <w:t xml:space="preserve">Pruebas con </w:t>
      </w:r>
      <w:proofErr w:type="spellStart"/>
      <w:r>
        <w:t>Shield</w:t>
      </w:r>
      <w:proofErr w:type="spellEnd"/>
      <w:r>
        <w:t xml:space="preserve"> (</w:t>
      </w:r>
      <w:proofErr w:type="spellStart"/>
      <w:r>
        <w:t>Dragino</w:t>
      </w:r>
      <w:proofErr w:type="spellEnd"/>
      <w:r>
        <w:t>)</w:t>
      </w:r>
      <w:r w:rsidRPr="009B7335">
        <w:t>:</w:t>
      </w:r>
    </w:p>
    <w:p w14:paraId="50B55A8B" w14:textId="6BE6BF15" w:rsidR="00CC56BD" w:rsidRDefault="00CC56BD" w:rsidP="00701546">
      <w:pPr>
        <w:pStyle w:val="Prrafodelista"/>
        <w:rPr>
          <w:b/>
        </w:rPr>
      </w:pPr>
      <w:r>
        <w:rPr>
          <w:noProof/>
          <w:lang w:val="es-CO" w:eastAsia="es-CO"/>
        </w:rPr>
        <w:drawing>
          <wp:inline distT="0" distB="0" distL="0" distR="0" wp14:anchorId="0E3D786D" wp14:editId="542679C8">
            <wp:extent cx="5561965" cy="2274570"/>
            <wp:effectExtent l="0" t="0" r="63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61965" cy="2274570"/>
                    </a:xfrm>
                    <a:prstGeom prst="rect">
                      <a:avLst/>
                    </a:prstGeom>
                  </pic:spPr>
                </pic:pic>
              </a:graphicData>
            </a:graphic>
          </wp:inline>
        </w:drawing>
      </w:r>
    </w:p>
    <w:p w14:paraId="2236D616" w14:textId="678ABD41" w:rsidR="00F97CAD" w:rsidRDefault="00F97CAD" w:rsidP="00F97CAD">
      <w:pPr>
        <w:pStyle w:val="Prrafodelista"/>
        <w:jc w:val="center"/>
      </w:pPr>
      <w:r>
        <w:rPr>
          <w:b/>
        </w:rPr>
        <w:t>Figura 5-</w:t>
      </w:r>
      <w:r w:rsidR="006F0FEE">
        <w:rPr>
          <w:b/>
        </w:rPr>
        <w:t>2</w:t>
      </w:r>
      <w:r>
        <w:rPr>
          <w:b/>
        </w:rPr>
        <w:t>1</w:t>
      </w:r>
      <w:r w:rsidRPr="00ED602A">
        <w:rPr>
          <w:b/>
        </w:rPr>
        <w:t>:</w:t>
      </w:r>
      <w:r>
        <w:t xml:space="preserve"> inspección del registro del </w:t>
      </w:r>
      <w:proofErr w:type="spellStart"/>
      <w:r>
        <w:t>Dragino</w:t>
      </w:r>
      <w:proofErr w:type="spellEnd"/>
      <w:r>
        <w:t xml:space="preserve"> usando el monitor serial.</w:t>
      </w:r>
    </w:p>
    <w:p w14:paraId="2CBFDF1D" w14:textId="3472CCED" w:rsidR="00F97CAD" w:rsidRDefault="00F97CAD" w:rsidP="00F97CAD">
      <w:pPr>
        <w:pStyle w:val="Prrafodelista"/>
      </w:pPr>
      <w:r>
        <w:t>En la imagen se puede observar que luego de la conexión con el servidor la trasmisión ha sido completada por el mensaje EV_TXCOMPLETE.</w:t>
      </w:r>
    </w:p>
    <w:p w14:paraId="0BD9163D" w14:textId="77777777" w:rsidR="00F97CAD" w:rsidRDefault="00F97CAD" w:rsidP="00701546">
      <w:pPr>
        <w:pStyle w:val="Prrafodelista"/>
        <w:rPr>
          <w:b/>
        </w:rPr>
      </w:pPr>
    </w:p>
    <w:p w14:paraId="631AD1AF" w14:textId="198E1B9E" w:rsidR="00CC56BD" w:rsidRDefault="00CC56BD" w:rsidP="00701546">
      <w:pPr>
        <w:pStyle w:val="Prrafodelista"/>
        <w:rPr>
          <w:b/>
        </w:rPr>
      </w:pPr>
      <w:r>
        <w:rPr>
          <w:noProof/>
          <w:lang w:val="es-CO" w:eastAsia="es-CO"/>
        </w:rPr>
        <w:drawing>
          <wp:inline distT="0" distB="0" distL="0" distR="0" wp14:anchorId="7BC63989" wp14:editId="1BBA5503">
            <wp:extent cx="5561965" cy="1398905"/>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61965" cy="1398905"/>
                    </a:xfrm>
                    <a:prstGeom prst="rect">
                      <a:avLst/>
                    </a:prstGeom>
                  </pic:spPr>
                </pic:pic>
              </a:graphicData>
            </a:graphic>
          </wp:inline>
        </w:drawing>
      </w:r>
    </w:p>
    <w:p w14:paraId="750DB1E4" w14:textId="0A705D54" w:rsidR="00F97CAD" w:rsidRDefault="00F97CAD" w:rsidP="00F97CAD">
      <w:pPr>
        <w:pStyle w:val="Prrafodelista"/>
        <w:jc w:val="center"/>
      </w:pPr>
      <w:r>
        <w:rPr>
          <w:b/>
        </w:rPr>
        <w:t>Figura 5-</w:t>
      </w:r>
      <w:r w:rsidR="006F0FEE">
        <w:rPr>
          <w:b/>
        </w:rPr>
        <w:t>22</w:t>
      </w:r>
      <w:r w:rsidRPr="00ED602A">
        <w:rPr>
          <w:b/>
        </w:rPr>
        <w:t>:</w:t>
      </w:r>
      <w:r>
        <w:t xml:space="preserve"> datos emitidos por el </w:t>
      </w:r>
      <w:proofErr w:type="spellStart"/>
      <w:r>
        <w:t>Dragino</w:t>
      </w:r>
      <w:proofErr w:type="spellEnd"/>
      <w:r>
        <w:t xml:space="preserve"> en la aplicación TTN.</w:t>
      </w:r>
    </w:p>
    <w:p w14:paraId="57E47168" w14:textId="6D43C6CD" w:rsidR="00F97CAD" w:rsidRDefault="00F97CAD" w:rsidP="00F97CAD">
      <w:pPr>
        <w:pStyle w:val="Prrafodelista"/>
      </w:pPr>
      <w:r>
        <w:t>Y se puede ver como los datos son recibidos y decodificados en el servidor.</w:t>
      </w:r>
    </w:p>
    <w:p w14:paraId="7367B97C" w14:textId="017B721A" w:rsidR="00F97CAD" w:rsidRPr="00F97CAD" w:rsidRDefault="00F97CAD" w:rsidP="00F97CAD">
      <w:pPr>
        <w:rPr>
          <w:rFonts w:eastAsia="Times New Roman" w:cs="Times New Roman"/>
          <w:szCs w:val="24"/>
          <w:lang w:val="es-ES" w:eastAsia="es-ES"/>
        </w:rPr>
      </w:pPr>
      <w:r>
        <w:br w:type="page"/>
      </w:r>
    </w:p>
    <w:p w14:paraId="1EE29227" w14:textId="191C4AE6" w:rsidR="00F97CAD" w:rsidRDefault="00F97CAD" w:rsidP="00F97CAD">
      <w:pPr>
        <w:pStyle w:val="Ttulo3"/>
      </w:pPr>
      <w:r w:rsidRPr="009B7335">
        <w:lastRenderedPageBreak/>
        <w:t xml:space="preserve">Pruebas con </w:t>
      </w:r>
      <w:r>
        <w:t>Arduino y SX1276</w:t>
      </w:r>
    </w:p>
    <w:p w14:paraId="545CB8FF" w14:textId="1D060D8D" w:rsidR="00F97CAD" w:rsidRPr="00F97CAD" w:rsidRDefault="00F97CAD" w:rsidP="00F97CAD">
      <w:r>
        <w:t>La prueba se repitió con el tercer dispositivo y se obtuvieron los resultados esperados.</w:t>
      </w:r>
    </w:p>
    <w:p w14:paraId="6D720935" w14:textId="086FCC27" w:rsidR="00F97CAD" w:rsidRDefault="00F97CAD" w:rsidP="00F97CAD">
      <w:r>
        <w:rPr>
          <w:noProof/>
          <w:lang w:eastAsia="es-CO"/>
        </w:rPr>
        <w:drawing>
          <wp:inline distT="0" distB="0" distL="0" distR="0" wp14:anchorId="43F7B5CE" wp14:editId="65D69025">
            <wp:extent cx="5561965" cy="3576955"/>
            <wp:effectExtent l="0" t="0" r="635" b="444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561965" cy="3576955"/>
                    </a:xfrm>
                    <a:prstGeom prst="rect">
                      <a:avLst/>
                    </a:prstGeom>
                  </pic:spPr>
                </pic:pic>
              </a:graphicData>
            </a:graphic>
          </wp:inline>
        </w:drawing>
      </w:r>
    </w:p>
    <w:p w14:paraId="02AADE55" w14:textId="3DEC6E04" w:rsidR="00F97CAD" w:rsidRDefault="006F0FEE" w:rsidP="00F97CAD">
      <w:pPr>
        <w:pStyle w:val="Prrafodelista"/>
        <w:jc w:val="center"/>
      </w:pPr>
      <w:r>
        <w:rPr>
          <w:b/>
        </w:rPr>
        <w:t>Figura 5-23</w:t>
      </w:r>
      <w:r w:rsidR="00F97CAD" w:rsidRPr="00ED602A">
        <w:rPr>
          <w:b/>
        </w:rPr>
        <w:t>:</w:t>
      </w:r>
      <w:r w:rsidR="00F97CAD">
        <w:t xml:space="preserve"> inspección del registro del </w:t>
      </w:r>
      <w:r w:rsidR="001A2E7D">
        <w:t>Arduino</w:t>
      </w:r>
      <w:r w:rsidR="00F97CAD">
        <w:t xml:space="preserve"> usando el monitor serial.</w:t>
      </w:r>
    </w:p>
    <w:p w14:paraId="09B4E23E" w14:textId="77777777" w:rsidR="00F97CAD" w:rsidRPr="00F97CAD" w:rsidRDefault="00F97CAD" w:rsidP="00F97CAD">
      <w:pPr>
        <w:rPr>
          <w:lang w:val="es-ES"/>
        </w:rPr>
      </w:pPr>
    </w:p>
    <w:p w14:paraId="7364BA13" w14:textId="56CCE5EE" w:rsidR="00F97CAD" w:rsidRDefault="00F97CAD" w:rsidP="00F97CAD">
      <w:r>
        <w:rPr>
          <w:noProof/>
          <w:lang w:eastAsia="es-CO"/>
        </w:rPr>
        <w:drawing>
          <wp:inline distT="0" distB="0" distL="0" distR="0" wp14:anchorId="5EA6BB7D" wp14:editId="66F16C19">
            <wp:extent cx="5555615" cy="1612900"/>
            <wp:effectExtent l="0" t="0" r="6985" b="63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555615" cy="1612900"/>
                    </a:xfrm>
                    <a:prstGeom prst="rect">
                      <a:avLst/>
                    </a:prstGeom>
                    <a:noFill/>
                    <a:ln>
                      <a:noFill/>
                    </a:ln>
                  </pic:spPr>
                </pic:pic>
              </a:graphicData>
            </a:graphic>
          </wp:inline>
        </w:drawing>
      </w:r>
    </w:p>
    <w:p w14:paraId="32CF437C" w14:textId="2A360752" w:rsidR="00F97CAD" w:rsidRDefault="006F0FEE" w:rsidP="00F97CAD">
      <w:pPr>
        <w:pStyle w:val="Prrafodelista"/>
        <w:jc w:val="center"/>
      </w:pPr>
      <w:r>
        <w:rPr>
          <w:b/>
        </w:rPr>
        <w:t>Figura 5-24</w:t>
      </w:r>
      <w:r w:rsidR="00F97CAD" w:rsidRPr="00ED602A">
        <w:rPr>
          <w:b/>
        </w:rPr>
        <w:t>:</w:t>
      </w:r>
      <w:r w:rsidR="00F97CAD">
        <w:t xml:space="preserve"> datos emitidos por el </w:t>
      </w:r>
      <w:r w:rsidR="001A2E7D">
        <w:t xml:space="preserve">Arduino </w:t>
      </w:r>
      <w:r w:rsidR="00F97CAD">
        <w:t>en la aplicación TTN.</w:t>
      </w:r>
    </w:p>
    <w:p w14:paraId="1ADE0909" w14:textId="77777777" w:rsidR="00F97CAD" w:rsidRPr="00F97CAD" w:rsidRDefault="00F97CAD" w:rsidP="00F97CAD">
      <w:pPr>
        <w:rPr>
          <w:lang w:val="es-ES"/>
        </w:rPr>
      </w:pPr>
    </w:p>
    <w:p w14:paraId="294FEB03" w14:textId="77777777" w:rsidR="005010B9" w:rsidRDefault="005010B9" w:rsidP="00701546">
      <w:pPr>
        <w:pStyle w:val="Prrafodelista"/>
        <w:rPr>
          <w:rStyle w:val="Textoennegrita"/>
          <w:rFonts w:cs="Arial"/>
          <w:bCs w:val="0"/>
          <w:sz w:val="22"/>
        </w:rPr>
      </w:pPr>
    </w:p>
    <w:p w14:paraId="79F79107" w14:textId="77777777" w:rsidR="005010B9" w:rsidRDefault="005010B9" w:rsidP="00701546">
      <w:pPr>
        <w:pStyle w:val="Prrafodelista"/>
        <w:rPr>
          <w:rStyle w:val="Textoennegrita"/>
          <w:rFonts w:cs="Arial"/>
          <w:bCs w:val="0"/>
          <w:sz w:val="22"/>
        </w:rPr>
      </w:pPr>
    </w:p>
    <w:p w14:paraId="2983A990" w14:textId="77777777" w:rsidR="005010B9" w:rsidRDefault="005010B9" w:rsidP="00701546">
      <w:pPr>
        <w:pStyle w:val="Prrafodelista"/>
        <w:rPr>
          <w:rStyle w:val="Textoennegrita"/>
          <w:rFonts w:cs="Arial"/>
          <w:bCs w:val="0"/>
          <w:sz w:val="22"/>
        </w:rPr>
      </w:pPr>
    </w:p>
    <w:p w14:paraId="3B0CC212" w14:textId="77777777" w:rsidR="005010B9" w:rsidRDefault="005010B9" w:rsidP="00701546">
      <w:pPr>
        <w:pStyle w:val="Prrafodelista"/>
        <w:rPr>
          <w:rStyle w:val="Textoennegrita"/>
          <w:rFonts w:cs="Arial"/>
          <w:bCs w:val="0"/>
          <w:sz w:val="22"/>
        </w:rPr>
      </w:pPr>
    </w:p>
    <w:p w14:paraId="4144FF0D" w14:textId="14468E22" w:rsidR="003A6F94" w:rsidRDefault="005010B9" w:rsidP="005010B9">
      <w:pPr>
        <w:pStyle w:val="Ttulo2"/>
        <w:rPr>
          <w:rStyle w:val="Textoennegrita"/>
          <w:rFonts w:cs="Arial"/>
          <w:bCs/>
          <w:sz w:val="28"/>
          <w:szCs w:val="28"/>
        </w:rPr>
      </w:pPr>
      <w:r w:rsidRPr="005010B9">
        <w:rPr>
          <w:rStyle w:val="Textoennegrita"/>
          <w:rFonts w:cs="Arial"/>
          <w:bCs/>
          <w:sz w:val="28"/>
          <w:szCs w:val="28"/>
        </w:rPr>
        <w:lastRenderedPageBreak/>
        <w:t>Bróker</w:t>
      </w:r>
      <w:r w:rsidR="003A6F94" w:rsidRPr="005010B9">
        <w:rPr>
          <w:rStyle w:val="Textoennegrita"/>
          <w:rFonts w:cs="Arial"/>
          <w:bCs/>
          <w:sz w:val="28"/>
          <w:szCs w:val="28"/>
        </w:rPr>
        <w:t xml:space="preserve"> MQTT</w:t>
      </w:r>
    </w:p>
    <w:p w14:paraId="0EA2DEB2" w14:textId="70B8FD98" w:rsidR="00831926" w:rsidRDefault="00B8534D" w:rsidP="007F3A87">
      <w:pPr>
        <w:jc w:val="both"/>
      </w:pPr>
      <w:r>
        <w:t>Tras recibir los datos al servidor IoT, se requiere de un mecanismo con el cual se comunique a las aplicaciones que hacen usan de los datos, TTN soporta 2 de los protocolos de la capa de comunicación MQTT y AMQP, sin embargo</w:t>
      </w:r>
      <w:r w:rsidR="007F3A87">
        <w:t xml:space="preserve"> para</w:t>
      </w:r>
      <w:r>
        <w:t xml:space="preserve"> todas la aplica</w:t>
      </w:r>
      <w:r w:rsidR="00831926">
        <w:t xml:space="preserve">ciones TTN </w:t>
      </w:r>
      <w:proofErr w:type="spellStart"/>
      <w:r w:rsidR="00831926">
        <w:t>cofigura</w:t>
      </w:r>
      <w:proofErr w:type="spellEnd"/>
      <w:r w:rsidR="00831926">
        <w:t xml:space="preserve"> </w:t>
      </w:r>
      <w:r w:rsidR="007F3A87">
        <w:t xml:space="preserve">por defecto </w:t>
      </w:r>
      <w:r>
        <w:t xml:space="preserve">un </w:t>
      </w:r>
      <w:proofErr w:type="spellStart"/>
      <w:r>
        <w:t>Broker</w:t>
      </w:r>
      <w:proofErr w:type="spellEnd"/>
      <w:r>
        <w:t xml:space="preserve"> MQTT</w:t>
      </w:r>
      <w:r w:rsidR="00831926">
        <w:t xml:space="preserve"> usando una implementación de Eclipse Mosquito,</w:t>
      </w:r>
      <w:r>
        <w:t xml:space="preserve"> </w:t>
      </w:r>
      <w:r w:rsidR="007F3A87">
        <w:t xml:space="preserve">teniendo en cuenta que esto simplifica mucho el proceso de </w:t>
      </w:r>
      <w:proofErr w:type="spellStart"/>
      <w:r w:rsidR="007F3A87">
        <w:t>extracion</w:t>
      </w:r>
      <w:proofErr w:type="spellEnd"/>
      <w:r w:rsidR="007F3A87">
        <w:t xml:space="preserve"> de datos pues ya se cuenta con un </w:t>
      </w:r>
      <w:r>
        <w:t>bróker</w:t>
      </w:r>
      <w:r w:rsidR="007F3A87">
        <w:t>, hace falta solamente</w:t>
      </w:r>
      <w:r>
        <w:t xml:space="preserve"> la implementación de un cliente para </w:t>
      </w:r>
      <w:r w:rsidR="00831926">
        <w:t>poder extraer los datos que se reciben en la aplicación.</w:t>
      </w:r>
      <w:r w:rsidR="007F3A87">
        <w:t xml:space="preserve"> </w:t>
      </w:r>
      <w:r w:rsidR="00831926">
        <w:t xml:space="preserve">Para configurar </w:t>
      </w:r>
      <w:r w:rsidR="007F3A87">
        <w:t>cliente</w:t>
      </w:r>
      <w:r w:rsidR="00831926">
        <w:t xml:space="preserve"> bróker se </w:t>
      </w:r>
      <w:r w:rsidR="007F3A87">
        <w:t>realizaron</w:t>
      </w:r>
      <w:r w:rsidR="00831926">
        <w:t xml:space="preserve"> los siguientes pasos: </w:t>
      </w:r>
    </w:p>
    <w:p w14:paraId="41F30411" w14:textId="1C43C147" w:rsidR="00831926" w:rsidRDefault="00831926" w:rsidP="00B8534D">
      <w:r>
        <w:t xml:space="preserve">1 se descargó e instalo mosquito de la </w:t>
      </w:r>
      <w:r w:rsidR="007F3A87">
        <w:t>página</w:t>
      </w:r>
      <w:r>
        <w:t xml:space="preserve"> </w:t>
      </w:r>
      <w:hyperlink r:id="rId88" w:history="1">
        <w:r w:rsidRPr="007F6A62">
          <w:rPr>
            <w:rStyle w:val="Hipervnculo"/>
          </w:rPr>
          <w:t>https://mosquitto.org/download/</w:t>
        </w:r>
      </w:hyperlink>
    </w:p>
    <w:p w14:paraId="6160AF0E" w14:textId="1813AEB9" w:rsidR="00831926" w:rsidRDefault="00831926" w:rsidP="00B8534D">
      <w:r>
        <w:t xml:space="preserve">2. se </w:t>
      </w:r>
      <w:r w:rsidR="005823E0">
        <w:t>descargó</w:t>
      </w:r>
      <w:r>
        <w:t xml:space="preserve"> el certificado de para añadir seguridad en la capa de transporte TLS </w:t>
      </w:r>
      <w:hyperlink r:id="rId89" w:history="1">
        <w:r w:rsidRPr="007F6A62">
          <w:rPr>
            <w:rStyle w:val="Hipervnculo"/>
          </w:rPr>
          <w:t>https://console.thethingsnetwork.org/mqtt-ca.pem</w:t>
        </w:r>
      </w:hyperlink>
      <w:r w:rsidR="005823E0">
        <w:t xml:space="preserve"> que ofrece TTN</w:t>
      </w:r>
    </w:p>
    <w:p w14:paraId="3C7276C2" w14:textId="1E23779A" w:rsidR="00831926" w:rsidRDefault="00831926" w:rsidP="00B8534D">
      <w:r>
        <w:t xml:space="preserve">3. </w:t>
      </w:r>
      <w:r w:rsidR="005823E0">
        <w:t>se hizo una prueba para verificar que dispositivos estaban siendo activados en la aplicación para lo cual se usó la siguiente sentencia</w:t>
      </w:r>
    </w:p>
    <w:p w14:paraId="51B023B0" w14:textId="0B9138FA" w:rsidR="005823E0" w:rsidRDefault="005823E0" w:rsidP="00B8534D">
      <m:oMathPara>
        <m:oMath>
          <m:r>
            <w:rPr>
              <w:rFonts w:ascii="Cambria Math" w:hAnsi="Cambria Math"/>
            </w:rPr>
            <m:t>mosquitto_sub -h us-west.thethings.network -t "+/devices/+/events/activations" -u "01basurasbogota" -P "ttn-account-v2.RmXvJu3XZ3e1S3B9cpFGwnBTBrCSVRniB_vMJEud3cA" -v --cafile mqtt-ca.pem -p 8883</m:t>
          </m:r>
        </m:oMath>
      </m:oMathPara>
    </w:p>
    <w:p w14:paraId="10C46977" w14:textId="77777777" w:rsidR="005823E0" w:rsidRDefault="005823E0" w:rsidP="00B8534D"/>
    <w:p w14:paraId="5A0EA636" w14:textId="516D8718" w:rsidR="005823E0" w:rsidRDefault="005823E0" w:rsidP="00B8534D">
      <w:r>
        <w:rPr>
          <w:noProof/>
          <w:lang w:eastAsia="es-CO"/>
        </w:rPr>
        <w:drawing>
          <wp:inline distT="0" distB="0" distL="0" distR="0" wp14:anchorId="71E49083" wp14:editId="66FE9BB0">
            <wp:extent cx="5561965" cy="2538095"/>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61965" cy="2538095"/>
                    </a:xfrm>
                    <a:prstGeom prst="rect">
                      <a:avLst/>
                    </a:prstGeom>
                  </pic:spPr>
                </pic:pic>
              </a:graphicData>
            </a:graphic>
          </wp:inline>
        </w:drawing>
      </w:r>
    </w:p>
    <w:p w14:paraId="553C0FC3" w14:textId="69E4E3A6" w:rsidR="005823E0" w:rsidRDefault="006F0FEE" w:rsidP="005823E0">
      <w:pPr>
        <w:pStyle w:val="Prrafodelista"/>
        <w:jc w:val="center"/>
      </w:pPr>
      <w:r>
        <w:rPr>
          <w:b/>
        </w:rPr>
        <w:t>Figura 5-25</w:t>
      </w:r>
      <w:r w:rsidR="005823E0" w:rsidRPr="00ED602A">
        <w:rPr>
          <w:b/>
        </w:rPr>
        <w:t>:</w:t>
      </w:r>
      <w:r w:rsidR="005823E0">
        <w:t xml:space="preserve"> </w:t>
      </w:r>
      <w:r w:rsidR="00B44F40">
        <w:t xml:space="preserve">datos recibidos tema de dispositivos activados en la </w:t>
      </w:r>
      <w:proofErr w:type="spellStart"/>
      <w:r w:rsidR="00B44F40">
        <w:t>app</w:t>
      </w:r>
      <w:proofErr w:type="spellEnd"/>
      <w:r w:rsidR="00B44F40">
        <w:t xml:space="preserve"> 01basurasbogota.</w:t>
      </w:r>
    </w:p>
    <w:p w14:paraId="50A7A5EC" w14:textId="77777777" w:rsidR="005823E0" w:rsidRDefault="005823E0" w:rsidP="00B8534D">
      <w:pPr>
        <w:rPr>
          <w:lang w:val="es-ES"/>
        </w:rPr>
      </w:pPr>
    </w:p>
    <w:p w14:paraId="5D43916E" w14:textId="2338FE0E" w:rsidR="005823E0" w:rsidRDefault="005823E0" w:rsidP="00B8534D">
      <w:pPr>
        <w:rPr>
          <w:lang w:val="es-ES"/>
        </w:rPr>
      </w:pPr>
      <w:r>
        <w:rPr>
          <w:lang w:val="es-ES"/>
        </w:rPr>
        <w:t xml:space="preserve">4. se hizo la suscripción al canal de los mensajes que ingresan a la aplicación en modo </w:t>
      </w:r>
      <w:r w:rsidR="007F3A87">
        <w:rPr>
          <w:lang w:val="es-ES"/>
        </w:rPr>
        <w:t>ascendente</w:t>
      </w:r>
      <w:r>
        <w:rPr>
          <w:lang w:val="es-ES"/>
        </w:rPr>
        <w:t xml:space="preserve"> </w:t>
      </w:r>
    </w:p>
    <w:p w14:paraId="4F9A3FD9" w14:textId="0F1E35F9" w:rsidR="005823E0" w:rsidRDefault="005823E0" w:rsidP="00B8534D">
      <w:pPr>
        <w:rPr>
          <w:lang w:val="es-ES"/>
        </w:rPr>
      </w:pPr>
      <m:oMathPara>
        <m:oMath>
          <m:r>
            <w:rPr>
              <w:rFonts w:ascii="Cambria Math" w:hAnsi="Cambria Math"/>
              <w:lang w:val="es-ES"/>
            </w:rPr>
            <w:lastRenderedPageBreak/>
            <m:t>mosquitto_sub -h us-west.thethings.network -t "+/devices/+/up" -u "01basurasbogota" -P "ttn-account-v2.RmXvJu3XZ3e1S3B9cpFGwnBTBrCSVRniB_vMJEud3cA" -v --cafile mqtt-ca.pem -p 8883</m:t>
          </m:r>
        </m:oMath>
      </m:oMathPara>
    </w:p>
    <w:p w14:paraId="7C3591D0" w14:textId="1BFDF431" w:rsidR="005823E0" w:rsidRDefault="005823E0" w:rsidP="00B8534D">
      <w:pPr>
        <w:rPr>
          <w:lang w:val="es-ES"/>
        </w:rPr>
      </w:pPr>
      <w:r>
        <w:rPr>
          <w:lang w:val="es-ES"/>
        </w:rPr>
        <w:t xml:space="preserve">5 se compara la información de los mensajes que llegaron al servidor IoT y los que se encuentran en el </w:t>
      </w:r>
      <w:proofErr w:type="spellStart"/>
      <w:r>
        <w:rPr>
          <w:lang w:val="es-ES"/>
        </w:rPr>
        <w:t>Broker</w:t>
      </w:r>
      <w:proofErr w:type="spellEnd"/>
      <w:r>
        <w:rPr>
          <w:lang w:val="es-ES"/>
        </w:rPr>
        <w:t xml:space="preserve"> y se valida la correspondencia</w:t>
      </w:r>
    </w:p>
    <w:p w14:paraId="2E27E0EF" w14:textId="04ED7697" w:rsidR="005823E0" w:rsidRDefault="005823E0" w:rsidP="00B8534D">
      <w:pPr>
        <w:rPr>
          <w:lang w:val="es-ES"/>
        </w:rPr>
      </w:pPr>
      <w:r>
        <w:rPr>
          <w:noProof/>
          <w:lang w:eastAsia="es-CO"/>
        </w:rPr>
        <w:drawing>
          <wp:inline distT="0" distB="0" distL="0" distR="0" wp14:anchorId="24EB230C" wp14:editId="0A8FD9B1">
            <wp:extent cx="5561965" cy="1816100"/>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61965" cy="1816100"/>
                    </a:xfrm>
                    <a:prstGeom prst="rect">
                      <a:avLst/>
                    </a:prstGeom>
                  </pic:spPr>
                </pic:pic>
              </a:graphicData>
            </a:graphic>
          </wp:inline>
        </w:drawing>
      </w:r>
    </w:p>
    <w:p w14:paraId="49423CBA" w14:textId="11060F37" w:rsidR="00B44F40" w:rsidRDefault="006F0FEE" w:rsidP="00B44F40">
      <w:pPr>
        <w:pStyle w:val="Prrafodelista"/>
        <w:jc w:val="center"/>
      </w:pPr>
      <w:r>
        <w:rPr>
          <w:b/>
        </w:rPr>
        <w:t>Figura 5-26</w:t>
      </w:r>
      <w:r w:rsidR="00B44F40" w:rsidRPr="00ED602A">
        <w:rPr>
          <w:b/>
        </w:rPr>
        <w:t>:</w:t>
      </w:r>
      <w:r w:rsidR="00B44F40">
        <w:t xml:space="preserve"> mensajes recibidos en el servidor para la </w:t>
      </w:r>
      <w:proofErr w:type="spellStart"/>
      <w:r w:rsidR="00B44F40">
        <w:t>app</w:t>
      </w:r>
      <w:proofErr w:type="spellEnd"/>
      <w:r w:rsidR="00B44F40">
        <w:t xml:space="preserve"> 01basurasbogota.</w:t>
      </w:r>
    </w:p>
    <w:p w14:paraId="4B9F12AC" w14:textId="77777777" w:rsidR="005823E0" w:rsidRDefault="005823E0" w:rsidP="00B8534D">
      <w:pPr>
        <w:rPr>
          <w:lang w:val="es-ES"/>
        </w:rPr>
      </w:pPr>
    </w:p>
    <w:p w14:paraId="192D2F5A" w14:textId="103ABBDE" w:rsidR="005823E0" w:rsidRDefault="005823E0" w:rsidP="00B8534D">
      <w:pPr>
        <w:rPr>
          <w:lang w:val="es-ES"/>
        </w:rPr>
      </w:pPr>
      <w:r>
        <w:rPr>
          <w:noProof/>
          <w:lang w:eastAsia="es-CO"/>
        </w:rPr>
        <w:drawing>
          <wp:inline distT="0" distB="0" distL="0" distR="0" wp14:anchorId="3845DEA8" wp14:editId="3864CF21">
            <wp:extent cx="5561965" cy="3014345"/>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61965" cy="3014345"/>
                    </a:xfrm>
                    <a:prstGeom prst="rect">
                      <a:avLst/>
                    </a:prstGeom>
                  </pic:spPr>
                </pic:pic>
              </a:graphicData>
            </a:graphic>
          </wp:inline>
        </w:drawing>
      </w:r>
    </w:p>
    <w:p w14:paraId="0FAD6512" w14:textId="19094380" w:rsidR="00B44F40" w:rsidRDefault="006F0FEE" w:rsidP="00B44F40">
      <w:pPr>
        <w:pStyle w:val="Prrafodelista"/>
        <w:jc w:val="center"/>
      </w:pPr>
      <w:r>
        <w:rPr>
          <w:b/>
        </w:rPr>
        <w:t>Figura 5-27</w:t>
      </w:r>
      <w:r w:rsidR="00B44F40" w:rsidRPr="00ED602A">
        <w:rPr>
          <w:b/>
        </w:rPr>
        <w:t>:</w:t>
      </w:r>
      <w:r w:rsidR="00B44F40">
        <w:t xml:space="preserve"> datos recibidos tema de mensajes ascendentes en la </w:t>
      </w:r>
      <w:proofErr w:type="spellStart"/>
      <w:r w:rsidR="00B44F40">
        <w:t>app</w:t>
      </w:r>
      <w:proofErr w:type="spellEnd"/>
      <w:r w:rsidR="00B44F40">
        <w:t xml:space="preserve"> 01basurasbogota.</w:t>
      </w:r>
    </w:p>
    <w:p w14:paraId="04B4304B" w14:textId="77777777" w:rsidR="00B44F40" w:rsidRDefault="00B44F40" w:rsidP="00B8534D">
      <w:pPr>
        <w:rPr>
          <w:lang w:val="es-ES"/>
        </w:rPr>
      </w:pPr>
    </w:p>
    <w:p w14:paraId="5654D539" w14:textId="502286F4" w:rsidR="00FD2C77" w:rsidRPr="00FD2C77" w:rsidRDefault="00FD2C77" w:rsidP="00B8534D">
      <w:pPr>
        <w:pStyle w:val="Ttulo2"/>
      </w:pPr>
      <w:r>
        <w:lastRenderedPageBreak/>
        <w:t>Prueba Cliente MQTT</w:t>
      </w:r>
    </w:p>
    <w:p w14:paraId="75D6DC0A" w14:textId="48BB3887" w:rsidR="00E1672D" w:rsidRDefault="00E1672D" w:rsidP="00B8534D">
      <w:pPr>
        <w:rPr>
          <w:lang w:val="es-ES"/>
        </w:rPr>
      </w:pPr>
      <w:r>
        <w:rPr>
          <w:lang w:val="es-ES"/>
        </w:rPr>
        <w:t xml:space="preserve">Este ejercicio fue suficiente para determinar que la </w:t>
      </w:r>
      <w:proofErr w:type="spellStart"/>
      <w:r>
        <w:rPr>
          <w:lang w:val="es-ES"/>
        </w:rPr>
        <w:t>informacion</w:t>
      </w:r>
      <w:proofErr w:type="spellEnd"/>
      <w:r>
        <w:rPr>
          <w:lang w:val="es-ES"/>
        </w:rPr>
        <w:t xml:space="preserve"> se podía extraer del servidor por medio de un cliente MQTT, sin embargo se requiere una implementación </w:t>
      </w:r>
      <w:r w:rsidR="0080711D">
        <w:rPr>
          <w:lang w:val="es-ES"/>
        </w:rPr>
        <w:t>más</w:t>
      </w:r>
      <w:r>
        <w:rPr>
          <w:lang w:val="es-ES"/>
        </w:rPr>
        <w:t xml:space="preserve"> flexible que nos permita hacer un pos procesamiento de los datos.</w:t>
      </w:r>
    </w:p>
    <w:p w14:paraId="7E5E45DF" w14:textId="70DBCD97" w:rsidR="0080711D" w:rsidRPr="0080711D" w:rsidRDefault="00E1672D" w:rsidP="00B8534D">
      <w:pPr>
        <w:rPr>
          <w:lang w:val="es-ES"/>
        </w:rPr>
      </w:pPr>
      <w:r>
        <w:rPr>
          <w:lang w:val="es-ES"/>
        </w:rPr>
        <w:t xml:space="preserve">La comunidad de TTN también creo un paquete de desarrollo para embeber el </w:t>
      </w:r>
      <w:r w:rsidR="0080711D">
        <w:rPr>
          <w:lang w:val="es-ES"/>
        </w:rPr>
        <w:t>cliente</w:t>
      </w:r>
      <w:r>
        <w:rPr>
          <w:lang w:val="es-ES"/>
        </w:rPr>
        <w:t xml:space="preserve"> en una aplicación Java el código fuente es de libre acceso y se encuentra publicado en el siguiente repositorio </w:t>
      </w:r>
      <w:hyperlink r:id="rId93" w:history="1">
        <w:r w:rsidRPr="007F6A62">
          <w:rPr>
            <w:rStyle w:val="Hipervnculo"/>
            <w:lang w:val="es-ES"/>
          </w:rPr>
          <w:t>https://github.com/TheThingsNetwork/java-app-sdk</w:t>
        </w:r>
      </w:hyperlink>
      <w:r w:rsidR="0080711D">
        <w:rPr>
          <w:rStyle w:val="Hipervnculo"/>
          <w:lang w:val="es-ES"/>
        </w:rPr>
        <w:t xml:space="preserve"> </w:t>
      </w:r>
      <w:r w:rsidR="0080711D">
        <w:t>este repositorio contiene una implementación del protocolo</w:t>
      </w:r>
      <w:r w:rsidR="0080711D" w:rsidRPr="0080711D">
        <w:t xml:space="preserve"> MQTT </w:t>
      </w:r>
      <w:r w:rsidR="0080711D">
        <w:t>y una para el protocolo</w:t>
      </w:r>
      <w:r w:rsidR="0080711D" w:rsidRPr="0080711D">
        <w:t xml:space="preserve"> AMQP</w:t>
      </w:r>
      <w:r w:rsidR="0080711D">
        <w:t>.</w:t>
      </w:r>
    </w:p>
    <w:p w14:paraId="6BDD421C" w14:textId="3E17E178" w:rsidR="007F3A87" w:rsidRDefault="00E1672D" w:rsidP="00B8534D">
      <w:pPr>
        <w:rPr>
          <w:lang w:val="es-ES"/>
        </w:rPr>
      </w:pPr>
      <w:r>
        <w:rPr>
          <w:lang w:val="es-ES"/>
        </w:rPr>
        <w:t xml:space="preserve">Lo que se hizo </w:t>
      </w:r>
      <w:r w:rsidR="0080711D">
        <w:rPr>
          <w:lang w:val="es-ES"/>
        </w:rPr>
        <w:t>es que</w:t>
      </w:r>
      <w:r>
        <w:rPr>
          <w:lang w:val="es-ES"/>
        </w:rPr>
        <w:t xml:space="preserve"> de una copia del kit de desarrollo ofrecido por TTN </w:t>
      </w:r>
      <w:r w:rsidR="0080711D">
        <w:rPr>
          <w:lang w:val="es-ES"/>
        </w:rPr>
        <w:t xml:space="preserve">se generó un </w:t>
      </w:r>
      <w:r w:rsidR="008A4CB4">
        <w:rPr>
          <w:lang w:val="es-ES"/>
        </w:rPr>
        <w:t>cliente que se suscribe al canal de mensajes ascendentes</w:t>
      </w:r>
      <w:r w:rsidR="0080711D">
        <w:rPr>
          <w:lang w:val="es-ES"/>
        </w:rPr>
        <w:t xml:space="preserve">, que contienen </w:t>
      </w:r>
      <w:r w:rsidR="008A4CB4">
        <w:rPr>
          <w:lang w:val="es-ES"/>
        </w:rPr>
        <w:t xml:space="preserve">los datos de nuestra aplicación, </w:t>
      </w:r>
      <w:r w:rsidR="0080711D">
        <w:rPr>
          <w:lang w:val="es-ES"/>
        </w:rPr>
        <w:t>en la función de recepción de mensajes se invoca una</w:t>
      </w:r>
      <w:r w:rsidR="008A4CB4">
        <w:rPr>
          <w:lang w:val="es-ES"/>
        </w:rPr>
        <w:t xml:space="preserve"> </w:t>
      </w:r>
      <w:r w:rsidR="007F3A87">
        <w:rPr>
          <w:lang w:val="es-ES"/>
        </w:rPr>
        <w:t>función</w:t>
      </w:r>
      <w:r w:rsidR="008A4CB4">
        <w:rPr>
          <w:lang w:val="es-ES"/>
        </w:rPr>
        <w:t xml:space="preserve"> </w:t>
      </w:r>
      <w:r w:rsidR="007F3A87">
        <w:rPr>
          <w:lang w:val="es-ES"/>
        </w:rPr>
        <w:t xml:space="preserve">pos procesamiento </w:t>
      </w:r>
      <w:r w:rsidR="0080711D">
        <w:rPr>
          <w:lang w:val="es-ES"/>
        </w:rPr>
        <w:t xml:space="preserve">que </w:t>
      </w:r>
      <w:r w:rsidR="007F3A87">
        <w:rPr>
          <w:lang w:val="es-ES"/>
        </w:rPr>
        <w:t>se encarga de extraer la hora de la medición el dispositivo, y los valores que fueron retornados por la función de decodificación</w:t>
      </w:r>
      <w:r w:rsidR="00901F8F">
        <w:rPr>
          <w:lang w:val="es-ES"/>
        </w:rPr>
        <w:t>, usa estos valores y el tipo de contenedor al que esta enlazado el sensor para estimar el nivel de llenado y</w:t>
      </w:r>
      <w:r w:rsidR="008A4CB4">
        <w:rPr>
          <w:lang w:val="es-ES"/>
        </w:rPr>
        <w:t xml:space="preserve"> persiste los datos en la base de datos de nuestra aplicación.</w:t>
      </w:r>
    </w:p>
    <w:p w14:paraId="4EC46EC2" w14:textId="19E85268" w:rsidR="00E1672D" w:rsidRDefault="00901F8F" w:rsidP="00B8534D">
      <w:pPr>
        <w:rPr>
          <w:lang w:val="es-ES"/>
        </w:rPr>
      </w:pPr>
      <w:r>
        <w:rPr>
          <w:noProof/>
          <w:lang w:eastAsia="es-CO"/>
        </w:rPr>
        <w:drawing>
          <wp:inline distT="0" distB="0" distL="0" distR="0" wp14:anchorId="00AE2DF0" wp14:editId="2AD6510E">
            <wp:extent cx="5561965" cy="220345"/>
            <wp:effectExtent l="0" t="0" r="635"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61965" cy="220345"/>
                    </a:xfrm>
                    <a:prstGeom prst="rect">
                      <a:avLst/>
                    </a:prstGeom>
                  </pic:spPr>
                </pic:pic>
              </a:graphicData>
            </a:graphic>
          </wp:inline>
        </w:drawing>
      </w:r>
    </w:p>
    <w:p w14:paraId="385A9F25" w14:textId="3002FCCD" w:rsidR="00901F8F" w:rsidRDefault="006F0FEE" w:rsidP="0080711D">
      <w:pPr>
        <w:pStyle w:val="Prrafodelista"/>
        <w:spacing w:line="240" w:lineRule="auto"/>
        <w:jc w:val="center"/>
      </w:pPr>
      <w:r>
        <w:rPr>
          <w:b/>
        </w:rPr>
        <w:t>Figura 5-28</w:t>
      </w:r>
      <w:r w:rsidR="00901F8F" w:rsidRPr="00ED602A">
        <w:rPr>
          <w:b/>
        </w:rPr>
        <w:t>:</w:t>
      </w:r>
      <w:r w:rsidR="00901F8F">
        <w:t xml:space="preserve"> función </w:t>
      </w:r>
      <w:r w:rsidR="0080711D">
        <w:t>SDK TTN</w:t>
      </w:r>
      <w:r w:rsidR="00901F8F">
        <w:t xml:space="preserve"> que se suscribe a los mensajes ascendentes de la aplicación mediante </w:t>
      </w:r>
      <w:proofErr w:type="spellStart"/>
      <w:r w:rsidR="00901F8F">
        <w:t>mosquitto</w:t>
      </w:r>
      <w:proofErr w:type="spellEnd"/>
      <w:r w:rsidR="00901F8F">
        <w:t>.</w:t>
      </w:r>
    </w:p>
    <w:p w14:paraId="5FB1857B" w14:textId="77777777" w:rsidR="00901F8F" w:rsidRDefault="00901F8F" w:rsidP="00B8534D">
      <w:pPr>
        <w:rPr>
          <w:lang w:val="es-ES"/>
        </w:rPr>
      </w:pPr>
    </w:p>
    <w:p w14:paraId="7AF05A14" w14:textId="092A0346" w:rsidR="00901F8F" w:rsidRDefault="00901F8F" w:rsidP="00B8534D">
      <w:pPr>
        <w:rPr>
          <w:lang w:val="es-ES"/>
        </w:rPr>
      </w:pPr>
      <w:r>
        <w:rPr>
          <w:noProof/>
          <w:lang w:eastAsia="es-CO"/>
        </w:rPr>
        <w:drawing>
          <wp:inline distT="0" distB="0" distL="0" distR="0" wp14:anchorId="2BCC38EC" wp14:editId="1661194F">
            <wp:extent cx="5561965" cy="3388360"/>
            <wp:effectExtent l="0" t="0" r="635"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61965" cy="3388360"/>
                    </a:xfrm>
                    <a:prstGeom prst="rect">
                      <a:avLst/>
                    </a:prstGeom>
                  </pic:spPr>
                </pic:pic>
              </a:graphicData>
            </a:graphic>
          </wp:inline>
        </w:drawing>
      </w:r>
    </w:p>
    <w:p w14:paraId="4F0E6471" w14:textId="58312072" w:rsidR="00901F8F" w:rsidRDefault="006F0FEE" w:rsidP="00901F8F">
      <w:pPr>
        <w:pStyle w:val="Prrafodelista"/>
        <w:jc w:val="center"/>
      </w:pPr>
      <w:r>
        <w:rPr>
          <w:b/>
        </w:rPr>
        <w:t>Figura 5-29</w:t>
      </w:r>
      <w:r w:rsidR="00901F8F" w:rsidRPr="00ED602A">
        <w:rPr>
          <w:b/>
        </w:rPr>
        <w:t>:</w:t>
      </w:r>
      <w:r w:rsidR="00901F8F">
        <w:t xml:space="preserve"> función pos procesamiento de datos.</w:t>
      </w:r>
    </w:p>
    <w:p w14:paraId="49A7EE3C" w14:textId="77777777" w:rsidR="00901F8F" w:rsidRDefault="00901F8F" w:rsidP="00901F8F">
      <w:pPr>
        <w:pStyle w:val="Prrafodelista"/>
        <w:jc w:val="center"/>
      </w:pPr>
    </w:p>
    <w:p w14:paraId="33350A16" w14:textId="6E50D4FE" w:rsidR="00901F8F" w:rsidRDefault="00901F8F" w:rsidP="00B8534D">
      <w:pPr>
        <w:rPr>
          <w:lang w:val="es-ES"/>
        </w:rPr>
      </w:pPr>
      <w:r>
        <w:rPr>
          <w:lang w:val="es-ES"/>
        </w:rPr>
        <w:t xml:space="preserve">Esta aplicación se compilo y se compilo como una aplicación java </w:t>
      </w:r>
      <w:r w:rsidR="00C36D8B">
        <w:rPr>
          <w:lang w:val="es-ES"/>
        </w:rPr>
        <w:t>estática</w:t>
      </w:r>
      <w:r>
        <w:rPr>
          <w:lang w:val="es-ES"/>
        </w:rPr>
        <w:t>. Luego de conectar los nodos finales y tener el Gateway escuchando se obtuvieron los siguientes resultados</w:t>
      </w:r>
    </w:p>
    <w:p w14:paraId="641D44C4" w14:textId="07989354" w:rsidR="00901F8F" w:rsidRDefault="00901F8F" w:rsidP="00B8534D">
      <w:pPr>
        <w:rPr>
          <w:lang w:val="es-ES"/>
        </w:rPr>
      </w:pPr>
      <w:r w:rsidRPr="00901F8F">
        <w:rPr>
          <w:noProof/>
          <w:lang w:eastAsia="es-CO"/>
        </w:rPr>
        <w:drawing>
          <wp:inline distT="0" distB="0" distL="0" distR="0" wp14:anchorId="4C0A2997" wp14:editId="4CD1BCF7">
            <wp:extent cx="5561965" cy="2183117"/>
            <wp:effectExtent l="0" t="0" r="635" b="8255"/>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1965" cy="2183117"/>
                    </a:xfrm>
                    <a:prstGeom prst="rect">
                      <a:avLst/>
                    </a:prstGeom>
                    <a:noFill/>
                    <a:ln>
                      <a:noFill/>
                    </a:ln>
                  </pic:spPr>
                </pic:pic>
              </a:graphicData>
            </a:graphic>
          </wp:inline>
        </w:drawing>
      </w:r>
    </w:p>
    <w:p w14:paraId="6F9C2E6D" w14:textId="4B576EA1" w:rsidR="0080711D" w:rsidRDefault="006F0FEE" w:rsidP="0080711D">
      <w:pPr>
        <w:pStyle w:val="Prrafodelista"/>
        <w:jc w:val="center"/>
      </w:pPr>
      <w:r>
        <w:rPr>
          <w:b/>
        </w:rPr>
        <w:t>Figura 5-30</w:t>
      </w:r>
      <w:r w:rsidR="0080711D" w:rsidRPr="00ED602A">
        <w:rPr>
          <w:b/>
        </w:rPr>
        <w:t>:</w:t>
      </w:r>
      <w:r w:rsidR="0080711D">
        <w:t xml:space="preserve"> registro de datos de la aplicación TTN.</w:t>
      </w:r>
    </w:p>
    <w:p w14:paraId="254B3DE1" w14:textId="2B975538" w:rsidR="00901F8F" w:rsidRDefault="00C36D8B" w:rsidP="00B8534D">
      <w:pPr>
        <w:rPr>
          <w:lang w:val="es-ES"/>
        </w:rPr>
      </w:pPr>
      <w:r>
        <w:rPr>
          <w:lang w:val="es-ES"/>
        </w:rPr>
        <w:t>Los datos que se estaban obteniendo en el servidor IoT estaban siendo recuperados con apenas un par de segundos de retraso por la implementación del cliente MQTT que se creó en java, los mensajes ascendentes que transmite el bróker son muy complejos, pero para simplificar la lectura fueron reducidos a un mensaje que contiene la siguiente estructura:</w:t>
      </w:r>
    </w:p>
    <w:p w14:paraId="0ACE68CE" w14:textId="0EBEC94B" w:rsidR="00C36D8B" w:rsidRDefault="00C36D8B" w:rsidP="00B8534D">
      <w:pPr>
        <w:rPr>
          <w:lang w:val="es-ES"/>
        </w:rPr>
      </w:pPr>
      <w:r>
        <w:rPr>
          <w:lang w:val="es-ES"/>
        </w:rPr>
        <w:t xml:space="preserve">Identificador del dispositivo </w:t>
      </w:r>
      <w:proofErr w:type="gramStart"/>
      <w:r>
        <w:rPr>
          <w:lang w:val="es-ES"/>
        </w:rPr>
        <w:t xml:space="preserve">{ </w:t>
      </w:r>
      <w:proofErr w:type="spellStart"/>
      <w:r>
        <w:rPr>
          <w:lang w:val="es-ES"/>
        </w:rPr>
        <w:t>distance</w:t>
      </w:r>
      <w:proofErr w:type="spellEnd"/>
      <w:proofErr w:type="gramEnd"/>
      <w:r>
        <w:rPr>
          <w:lang w:val="es-ES"/>
        </w:rPr>
        <w:t xml:space="preserve"> = medición Distancia, </w:t>
      </w:r>
      <w:proofErr w:type="spellStart"/>
      <w:r>
        <w:rPr>
          <w:lang w:val="es-ES"/>
        </w:rPr>
        <w:t>location</w:t>
      </w:r>
      <w:proofErr w:type="spellEnd"/>
      <w:r>
        <w:rPr>
          <w:lang w:val="es-ES"/>
        </w:rPr>
        <w:t xml:space="preserve"> = {</w:t>
      </w:r>
      <w:proofErr w:type="spellStart"/>
      <w:r>
        <w:rPr>
          <w:lang w:val="es-ES"/>
        </w:rPr>
        <w:t>lat</w:t>
      </w:r>
      <w:proofErr w:type="spellEnd"/>
      <w:r>
        <w:rPr>
          <w:lang w:val="es-ES"/>
        </w:rPr>
        <w:t xml:space="preserve">= coordenada Latitud, </w:t>
      </w:r>
      <w:proofErr w:type="spellStart"/>
      <w:r>
        <w:rPr>
          <w:lang w:val="es-ES"/>
        </w:rPr>
        <w:t>lon</w:t>
      </w:r>
      <w:proofErr w:type="spellEnd"/>
      <w:r>
        <w:rPr>
          <w:lang w:val="es-ES"/>
        </w:rPr>
        <w:t>= coordenada Longitud}}.</w:t>
      </w:r>
    </w:p>
    <w:p w14:paraId="7FEEF9E3" w14:textId="4A8A0724" w:rsidR="00901F8F" w:rsidRDefault="00901F8F" w:rsidP="00B8534D">
      <w:pPr>
        <w:rPr>
          <w:lang w:val="es-ES"/>
        </w:rPr>
      </w:pPr>
      <w:r w:rsidRPr="00901F8F">
        <w:rPr>
          <w:noProof/>
          <w:lang w:eastAsia="es-CO"/>
        </w:rPr>
        <w:drawing>
          <wp:inline distT="0" distB="0" distL="0" distR="0" wp14:anchorId="27C2C659" wp14:editId="3CB4CD44">
            <wp:extent cx="5561965" cy="2384605"/>
            <wp:effectExtent l="0" t="0" r="635"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1965" cy="2384605"/>
                    </a:xfrm>
                    <a:prstGeom prst="rect">
                      <a:avLst/>
                    </a:prstGeom>
                    <a:noFill/>
                    <a:ln>
                      <a:noFill/>
                    </a:ln>
                  </pic:spPr>
                </pic:pic>
              </a:graphicData>
            </a:graphic>
          </wp:inline>
        </w:drawing>
      </w:r>
    </w:p>
    <w:p w14:paraId="13AC2D04" w14:textId="743BE370" w:rsidR="0080711D" w:rsidRDefault="0080711D" w:rsidP="0080711D">
      <w:pPr>
        <w:pStyle w:val="Prrafodelista"/>
        <w:jc w:val="center"/>
      </w:pPr>
      <w:r>
        <w:rPr>
          <w:b/>
        </w:rPr>
        <w:t>Figura 5-</w:t>
      </w:r>
      <w:r w:rsidR="006F0FEE">
        <w:rPr>
          <w:b/>
        </w:rPr>
        <w:t>3</w:t>
      </w:r>
      <w:r>
        <w:rPr>
          <w:b/>
        </w:rPr>
        <w:t>1</w:t>
      </w:r>
      <w:r w:rsidRPr="00ED602A">
        <w:rPr>
          <w:b/>
        </w:rPr>
        <w:t>:</w:t>
      </w:r>
      <w:r>
        <w:t xml:space="preserve"> registro de datos del cliente MQTT en java.</w:t>
      </w:r>
    </w:p>
    <w:p w14:paraId="16C80D1F" w14:textId="77777777" w:rsidR="0080711D" w:rsidRDefault="0080711D" w:rsidP="00B8534D">
      <w:pPr>
        <w:rPr>
          <w:lang w:val="es-ES"/>
        </w:rPr>
      </w:pPr>
    </w:p>
    <w:p w14:paraId="3E3AB8FD" w14:textId="52D37E0A" w:rsidR="005B43D2" w:rsidRDefault="005B43D2" w:rsidP="00B8534D">
      <w:pPr>
        <w:rPr>
          <w:lang w:val="es-ES"/>
        </w:rPr>
      </w:pPr>
      <w:r>
        <w:rPr>
          <w:lang w:val="es-ES"/>
        </w:rPr>
        <w:lastRenderedPageBreak/>
        <w:t>Estos datos serán un recurso valioso que se usara en las aplicaciones que se implementaran en los próximos capítulos, por esta razón fue necesarios almacenar estos datos en una entorno desde el cual fuera fácil de acceder por nuestras aplicaciones y decidimos que fuese una base de datos por la seguridad que ofrece y la capacidad que tiene para integrarse con otros sistemas.</w:t>
      </w:r>
    </w:p>
    <w:p w14:paraId="7C28BE95" w14:textId="77777777" w:rsidR="001A236F" w:rsidRDefault="001A236F" w:rsidP="001A236F">
      <w:pPr>
        <w:rPr>
          <w:lang w:val="es-ES"/>
        </w:rPr>
      </w:pPr>
      <w:r>
        <w:rPr>
          <w:lang w:val="es-ES"/>
        </w:rPr>
        <w:t>Los registros quedaron almacenados en la base de datos con la siguiente estructura</w:t>
      </w:r>
    </w:p>
    <w:p w14:paraId="4224553C" w14:textId="77777777" w:rsidR="001A236F" w:rsidRDefault="001A236F" w:rsidP="001A236F">
      <w:pPr>
        <w:rPr>
          <w:lang w:val="es-ES"/>
        </w:rPr>
      </w:pPr>
      <w:r w:rsidRPr="00901F8F">
        <w:rPr>
          <w:noProof/>
          <w:lang w:eastAsia="es-CO"/>
        </w:rPr>
        <w:drawing>
          <wp:inline distT="0" distB="0" distL="0" distR="0" wp14:anchorId="5EC9F9EB" wp14:editId="0585835E">
            <wp:extent cx="5561965" cy="765650"/>
            <wp:effectExtent l="0" t="0" r="635" b="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1965" cy="765650"/>
                    </a:xfrm>
                    <a:prstGeom prst="rect">
                      <a:avLst/>
                    </a:prstGeom>
                    <a:noFill/>
                    <a:ln>
                      <a:noFill/>
                    </a:ln>
                  </pic:spPr>
                </pic:pic>
              </a:graphicData>
            </a:graphic>
          </wp:inline>
        </w:drawing>
      </w:r>
    </w:p>
    <w:p w14:paraId="65E555A2" w14:textId="3D166A1B" w:rsidR="007E72F3" w:rsidRDefault="007E72F3" w:rsidP="007E72F3">
      <w:pPr>
        <w:pStyle w:val="Prrafodelista"/>
        <w:jc w:val="center"/>
      </w:pPr>
      <w:r>
        <w:rPr>
          <w:b/>
        </w:rPr>
        <w:t>Figura 5-</w:t>
      </w:r>
      <w:r w:rsidR="006F0FEE">
        <w:rPr>
          <w:b/>
        </w:rPr>
        <w:t>32</w:t>
      </w:r>
      <w:r w:rsidRPr="00ED602A">
        <w:rPr>
          <w:b/>
        </w:rPr>
        <w:t>:</w:t>
      </w:r>
      <w:r>
        <w:t xml:space="preserve"> consulta de los últimos registros recibidos en la tabla de mediciones.</w:t>
      </w:r>
    </w:p>
    <w:p w14:paraId="698A93CB" w14:textId="5723CE28" w:rsidR="003A6F94" w:rsidRPr="00347647" w:rsidRDefault="005010B9" w:rsidP="00CF0A12">
      <w:pPr>
        <w:pStyle w:val="Ttulo2"/>
        <w:rPr>
          <w:rStyle w:val="Textoennegrita"/>
          <w:rFonts w:cs="Arial"/>
          <w:bCs/>
          <w:sz w:val="32"/>
          <w:szCs w:val="32"/>
        </w:rPr>
      </w:pPr>
      <w:r w:rsidRPr="00347647">
        <w:rPr>
          <w:rStyle w:val="Textoennegrita"/>
          <w:rFonts w:cs="Arial"/>
          <w:bCs/>
          <w:sz w:val="32"/>
          <w:szCs w:val="32"/>
        </w:rPr>
        <w:t>Base de D</w:t>
      </w:r>
      <w:r w:rsidR="003A6F94" w:rsidRPr="00347647">
        <w:rPr>
          <w:rStyle w:val="Textoennegrita"/>
          <w:rFonts w:cs="Arial"/>
          <w:bCs/>
          <w:sz w:val="32"/>
          <w:szCs w:val="32"/>
        </w:rPr>
        <w:t>atos</w:t>
      </w:r>
    </w:p>
    <w:p w14:paraId="5262F967" w14:textId="7A02794C" w:rsidR="00865AB9" w:rsidRDefault="001A236F" w:rsidP="001A236F">
      <w:pPr>
        <w:pStyle w:val="Prrafodelista"/>
        <w:spacing w:line="240" w:lineRule="auto"/>
      </w:pPr>
      <w:r>
        <w:t>La el motor de base de datos que se eligió es postres SQL, que es una base de datos relacional con un lenguaje de consulta estructurado, pero que opera con una licencia de código abierto su licencia establece lo siguiente:</w:t>
      </w:r>
    </w:p>
    <w:p w14:paraId="39A481C8" w14:textId="77777777" w:rsidR="001A236F" w:rsidRDefault="001A236F" w:rsidP="001A236F">
      <w:pPr>
        <w:pStyle w:val="Prrafodelista"/>
        <w:spacing w:line="240" w:lineRule="auto"/>
      </w:pPr>
    </w:p>
    <w:p w14:paraId="64617FD2" w14:textId="443F19E1" w:rsidR="001A236F" w:rsidRDefault="001A236F" w:rsidP="006F0FEE">
      <w:pPr>
        <w:pStyle w:val="Prrafodelista"/>
        <w:spacing w:line="240" w:lineRule="auto"/>
        <w:ind w:left="708"/>
      </w:pPr>
      <w:r>
        <w:t xml:space="preserve">“permiso para usar, copiar, modificar y distribuir este software y su documentación para cualquier propósito, sin pago </w:t>
      </w:r>
      <w:r w:rsidR="006F0FEE">
        <w:t>de cuotas” (</w:t>
      </w:r>
      <w:proofErr w:type="spellStart"/>
      <w:r w:rsidR="006F0FEE">
        <w:t>postgreSQL</w:t>
      </w:r>
      <w:proofErr w:type="spellEnd"/>
      <w:r w:rsidR="006F0FEE">
        <w:t xml:space="preserve"> </w:t>
      </w:r>
      <w:proofErr w:type="spellStart"/>
      <w:r w:rsidR="006F0FEE">
        <w:t>Licence</w:t>
      </w:r>
      <w:proofErr w:type="spellEnd"/>
      <w:r w:rsidR="006F0FEE">
        <w:t>)</w:t>
      </w:r>
    </w:p>
    <w:p w14:paraId="43D0A78D" w14:textId="77777777" w:rsidR="006F0FEE" w:rsidRDefault="006F0FEE" w:rsidP="006F0FEE">
      <w:pPr>
        <w:pStyle w:val="Prrafodelista"/>
        <w:spacing w:line="240" w:lineRule="auto"/>
        <w:ind w:left="708"/>
      </w:pPr>
    </w:p>
    <w:p w14:paraId="3A48AB0C" w14:textId="0B5C7240" w:rsidR="001A236F" w:rsidRDefault="001A236F" w:rsidP="00650609">
      <w:pPr>
        <w:spacing w:line="240" w:lineRule="auto"/>
        <w:jc w:val="both"/>
      </w:pPr>
      <w:r>
        <w:t>Pero además de la licencia</w:t>
      </w:r>
      <w:r w:rsidR="00650609">
        <w:t>,</w:t>
      </w:r>
      <w:r>
        <w:t xml:space="preserve"> una de las características que nos interesan </w:t>
      </w:r>
      <w:r w:rsidR="00650609">
        <w:t xml:space="preserve">de </w:t>
      </w:r>
      <w:proofErr w:type="spellStart"/>
      <w:r w:rsidR="00650609">
        <w:t>postgres</w:t>
      </w:r>
      <w:proofErr w:type="spellEnd"/>
      <w:r w:rsidR="00650609">
        <w:t xml:space="preserve"> </w:t>
      </w:r>
      <w:r>
        <w:t xml:space="preserve">es el complemento para </w:t>
      </w:r>
      <w:r w:rsidR="00650609">
        <w:t>manejo</w:t>
      </w:r>
      <w:r>
        <w:t xml:space="preserve"> de </w:t>
      </w:r>
      <w:r w:rsidR="00650609">
        <w:t>datos</w:t>
      </w:r>
      <w:r>
        <w:t xml:space="preserve"> espaciales </w:t>
      </w:r>
      <w:proofErr w:type="spellStart"/>
      <w:r>
        <w:t>postGIS</w:t>
      </w:r>
      <w:proofErr w:type="spellEnd"/>
      <w:r w:rsidR="00650609">
        <w:t>, dado que en nuestro sistema queremos poder referencias ubicaciones de las calles por las que los camiones recolectores deben hacer sus recorridos, dependiendo de la ubicación de los contenedores, lo cual será tema del capítulo 5. Por lo pronto se desea mostrar la estructura de datos que se está usando para almacenar los datos de los sensores.</w:t>
      </w:r>
    </w:p>
    <w:p w14:paraId="7497C13C" w14:textId="2BE47379" w:rsidR="00650609" w:rsidRDefault="007E72F3" w:rsidP="00650609">
      <w:pPr>
        <w:spacing w:line="240" w:lineRule="auto"/>
        <w:jc w:val="center"/>
      </w:pPr>
      <w:r>
        <w:rPr>
          <w:noProof/>
          <w:lang w:eastAsia="es-CO"/>
        </w:rPr>
        <w:drawing>
          <wp:inline distT="0" distB="0" distL="0" distR="0" wp14:anchorId="704242A9" wp14:editId="72B0C878">
            <wp:extent cx="3564471" cy="2292755"/>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578209" cy="2301592"/>
                    </a:xfrm>
                    <a:prstGeom prst="rect">
                      <a:avLst/>
                    </a:prstGeom>
                    <a:noFill/>
                    <a:ln>
                      <a:noFill/>
                    </a:ln>
                  </pic:spPr>
                </pic:pic>
              </a:graphicData>
            </a:graphic>
          </wp:inline>
        </w:drawing>
      </w:r>
    </w:p>
    <w:p w14:paraId="7F19F00C" w14:textId="0C52CF45" w:rsidR="007E72F3" w:rsidRDefault="007E72F3" w:rsidP="007E72F3">
      <w:pPr>
        <w:pStyle w:val="Prrafodelista"/>
        <w:spacing w:line="240" w:lineRule="auto"/>
        <w:jc w:val="center"/>
      </w:pPr>
      <w:r>
        <w:rPr>
          <w:b/>
        </w:rPr>
        <w:t>Figura 5-</w:t>
      </w:r>
      <w:r w:rsidR="006F0FEE">
        <w:rPr>
          <w:b/>
        </w:rPr>
        <w:t>33</w:t>
      </w:r>
      <w:r w:rsidRPr="00ED602A">
        <w:rPr>
          <w:b/>
        </w:rPr>
        <w:t>:</w:t>
      </w:r>
      <w:r>
        <w:t xml:space="preserve"> modelo relacional del segmento de BD relacionado con contenedores y mediciones, generado usando </w:t>
      </w:r>
      <w:proofErr w:type="spellStart"/>
      <w:r>
        <w:t>DBeaver</w:t>
      </w:r>
      <w:proofErr w:type="spellEnd"/>
      <w:r>
        <w:t>.</w:t>
      </w:r>
    </w:p>
    <w:p w14:paraId="29676853" w14:textId="77777777" w:rsidR="007E72F3" w:rsidRDefault="007E72F3" w:rsidP="007E72F3">
      <w:pPr>
        <w:spacing w:line="240" w:lineRule="auto"/>
        <w:rPr>
          <w:lang w:val="es-ES"/>
        </w:rPr>
      </w:pPr>
    </w:p>
    <w:p w14:paraId="35E3EC4B" w14:textId="0642410B" w:rsidR="007E72F3" w:rsidRDefault="007E72F3" w:rsidP="007E72F3">
      <w:pPr>
        <w:spacing w:line="240" w:lineRule="auto"/>
        <w:rPr>
          <w:lang w:val="es-ES"/>
        </w:rPr>
      </w:pPr>
      <w:r>
        <w:rPr>
          <w:lang w:val="es-ES"/>
        </w:rPr>
        <w:t xml:space="preserve">La imagen se </w:t>
      </w:r>
      <w:r w:rsidR="006873B8">
        <w:rPr>
          <w:lang w:val="es-ES"/>
        </w:rPr>
        <w:t>muestra</w:t>
      </w:r>
      <w:r>
        <w:rPr>
          <w:lang w:val="es-ES"/>
        </w:rPr>
        <w:t xml:space="preserve"> 6 tablas de las cuales se hace una breve descripción:</w:t>
      </w:r>
    </w:p>
    <w:p w14:paraId="15359A6C" w14:textId="7BE744A5" w:rsidR="007E72F3" w:rsidRDefault="007E72F3" w:rsidP="006873B8">
      <w:pPr>
        <w:spacing w:line="240" w:lineRule="auto"/>
        <w:jc w:val="both"/>
        <w:rPr>
          <w:lang w:val="es-ES"/>
        </w:rPr>
      </w:pPr>
      <w:r w:rsidRPr="007E72F3">
        <w:rPr>
          <w:b/>
          <w:lang w:val="es-ES"/>
        </w:rPr>
        <w:t>Tipo de contenedor</w:t>
      </w:r>
      <w:r>
        <w:rPr>
          <w:b/>
          <w:lang w:val="es-ES"/>
        </w:rPr>
        <w:t>:</w:t>
      </w:r>
      <w:r>
        <w:rPr>
          <w:lang w:val="es-ES"/>
        </w:rPr>
        <w:t xml:space="preserve"> (</w:t>
      </w:r>
      <w:proofErr w:type="spellStart"/>
      <w:r>
        <w:rPr>
          <w:lang w:val="es-ES"/>
        </w:rPr>
        <w:t>dumspert_type</w:t>
      </w:r>
      <w:proofErr w:type="spellEnd"/>
      <w:r>
        <w:rPr>
          <w:lang w:val="es-ES"/>
        </w:rPr>
        <w:t xml:space="preserve">) en la cual se caracterizan los tipos de contenedores que dispone la ciudad y que </w:t>
      </w:r>
      <w:proofErr w:type="spellStart"/>
      <w:r>
        <w:rPr>
          <w:lang w:val="es-ES"/>
        </w:rPr>
        <w:t>varian</w:t>
      </w:r>
      <w:proofErr w:type="spellEnd"/>
      <w:r>
        <w:rPr>
          <w:lang w:val="es-ES"/>
        </w:rPr>
        <w:t xml:space="preserve"> según su capacidad y el tipo de residuo al que están destinados.</w:t>
      </w:r>
    </w:p>
    <w:p w14:paraId="72415C15" w14:textId="13780599" w:rsidR="007E72F3" w:rsidRDefault="007E72F3" w:rsidP="006873B8">
      <w:pPr>
        <w:spacing w:line="240" w:lineRule="auto"/>
        <w:jc w:val="both"/>
        <w:rPr>
          <w:lang w:val="es-ES"/>
        </w:rPr>
      </w:pPr>
      <w:r w:rsidRPr="007E72F3">
        <w:rPr>
          <w:b/>
          <w:lang w:val="es-ES"/>
        </w:rPr>
        <w:t>Estado físico:</w:t>
      </w:r>
      <w:r>
        <w:rPr>
          <w:b/>
          <w:lang w:val="es-ES"/>
        </w:rPr>
        <w:t xml:space="preserve"> </w:t>
      </w:r>
      <w:r>
        <w:rPr>
          <w:lang w:val="es-ES"/>
        </w:rPr>
        <w:t>(</w:t>
      </w:r>
      <w:proofErr w:type="spellStart"/>
      <w:r>
        <w:rPr>
          <w:lang w:val="es-ES"/>
        </w:rPr>
        <w:t>physical</w:t>
      </w:r>
      <w:proofErr w:type="spellEnd"/>
      <w:r>
        <w:rPr>
          <w:lang w:val="es-ES"/>
        </w:rPr>
        <w:t xml:space="preserve"> </w:t>
      </w:r>
      <w:proofErr w:type="spellStart"/>
      <w:r>
        <w:rPr>
          <w:lang w:val="es-ES"/>
        </w:rPr>
        <w:t>state</w:t>
      </w:r>
      <w:proofErr w:type="spellEnd"/>
      <w:r>
        <w:rPr>
          <w:lang w:val="es-ES"/>
        </w:rPr>
        <w:t xml:space="preserve">) que caracteriza cual es la condición del contenedor, indicando si se encuentra en buen estado, si requiere mantenimiento o </w:t>
      </w:r>
      <w:proofErr w:type="spellStart"/>
      <w:r>
        <w:rPr>
          <w:lang w:val="es-ES"/>
        </w:rPr>
        <w:t>esta</w:t>
      </w:r>
      <w:proofErr w:type="spellEnd"/>
      <w:r>
        <w:rPr>
          <w:lang w:val="es-ES"/>
        </w:rPr>
        <w:t xml:space="preserve"> dañado y debe ser reemplazado.</w:t>
      </w:r>
    </w:p>
    <w:p w14:paraId="39E14DF2" w14:textId="0F11755E" w:rsidR="007E72F3" w:rsidRDefault="007E72F3" w:rsidP="006873B8">
      <w:pPr>
        <w:spacing w:line="240" w:lineRule="auto"/>
        <w:jc w:val="both"/>
        <w:rPr>
          <w:lang w:val="es-ES"/>
        </w:rPr>
      </w:pPr>
      <w:r w:rsidRPr="007E72F3">
        <w:rPr>
          <w:b/>
          <w:lang w:val="es-ES"/>
        </w:rPr>
        <w:t>Contenedor:</w:t>
      </w:r>
      <w:r>
        <w:rPr>
          <w:b/>
          <w:lang w:val="es-ES"/>
        </w:rPr>
        <w:t xml:space="preserve"> </w:t>
      </w:r>
      <w:r>
        <w:rPr>
          <w:lang w:val="es-ES"/>
        </w:rPr>
        <w:t>(</w:t>
      </w:r>
      <w:proofErr w:type="spellStart"/>
      <w:r>
        <w:rPr>
          <w:lang w:val="es-ES"/>
        </w:rPr>
        <w:t>dumpster</w:t>
      </w:r>
      <w:proofErr w:type="spellEnd"/>
      <w:r>
        <w:rPr>
          <w:lang w:val="es-ES"/>
        </w:rPr>
        <w:t xml:space="preserve">) la cual es el registro </w:t>
      </w:r>
      <w:r w:rsidR="006873B8">
        <w:rPr>
          <w:lang w:val="es-ES"/>
        </w:rPr>
        <w:t>correspondiente</w:t>
      </w:r>
      <w:r>
        <w:rPr>
          <w:lang w:val="es-ES"/>
        </w:rPr>
        <w:t xml:space="preserve"> a la </w:t>
      </w:r>
      <w:r w:rsidR="006873B8">
        <w:rPr>
          <w:lang w:val="es-ES"/>
        </w:rPr>
        <w:t>abstracción</w:t>
      </w:r>
      <w:r>
        <w:rPr>
          <w:lang w:val="es-ES"/>
        </w:rPr>
        <w:t xml:space="preserve"> un contenedor real, en el cual se registra su tipo, su estado físico, su ubicación, la </w:t>
      </w:r>
      <w:proofErr w:type="spellStart"/>
      <w:r>
        <w:rPr>
          <w:lang w:val="es-ES"/>
        </w:rPr>
        <w:t>via</w:t>
      </w:r>
      <w:proofErr w:type="spellEnd"/>
      <w:r>
        <w:rPr>
          <w:lang w:val="es-ES"/>
        </w:rPr>
        <w:t xml:space="preserve"> sobre la cual </w:t>
      </w:r>
      <w:r w:rsidR="007452A2">
        <w:rPr>
          <w:lang w:val="es-ES"/>
        </w:rPr>
        <w:t>está</w:t>
      </w:r>
      <w:r>
        <w:rPr>
          <w:lang w:val="es-ES"/>
        </w:rPr>
        <w:t xml:space="preserve"> ubicado y el identificador del nodo </w:t>
      </w:r>
      <w:r w:rsidR="007452A2">
        <w:rPr>
          <w:lang w:val="es-ES"/>
        </w:rPr>
        <w:t xml:space="preserve">de medición </w:t>
      </w:r>
      <w:r>
        <w:rPr>
          <w:lang w:val="es-ES"/>
        </w:rPr>
        <w:t>que tiene asociado</w:t>
      </w:r>
      <w:r w:rsidR="007452A2">
        <w:rPr>
          <w:lang w:val="es-ES"/>
        </w:rPr>
        <w:t xml:space="preserve"> y que se registró en el servidor IoT.</w:t>
      </w:r>
    </w:p>
    <w:p w14:paraId="0E0EF227" w14:textId="7A31A969" w:rsidR="006873B8" w:rsidRPr="006873B8" w:rsidRDefault="006873B8" w:rsidP="006873B8">
      <w:pPr>
        <w:spacing w:line="240" w:lineRule="auto"/>
        <w:jc w:val="both"/>
        <w:rPr>
          <w:lang w:val="es-ES"/>
        </w:rPr>
      </w:pPr>
      <w:r w:rsidRPr="006873B8">
        <w:rPr>
          <w:b/>
          <w:lang w:val="es-ES"/>
        </w:rPr>
        <w:t>Tipo de prioridad:</w:t>
      </w:r>
      <w:r>
        <w:rPr>
          <w:b/>
          <w:lang w:val="es-ES"/>
        </w:rPr>
        <w:t xml:space="preserve"> </w:t>
      </w:r>
      <w:r>
        <w:rPr>
          <w:lang w:val="es-ES"/>
        </w:rPr>
        <w:t>(</w:t>
      </w:r>
      <w:proofErr w:type="spellStart"/>
      <w:r>
        <w:rPr>
          <w:lang w:val="es-ES"/>
        </w:rPr>
        <w:t>priority_type</w:t>
      </w:r>
      <w:proofErr w:type="spellEnd"/>
      <w:r>
        <w:rPr>
          <w:lang w:val="es-ES"/>
        </w:rPr>
        <w:t xml:space="preserve">) en esta tabla se caracterizan las urgencias de atender un contenedor con base a su nivel de llenado. </w:t>
      </w:r>
    </w:p>
    <w:p w14:paraId="36C605C2" w14:textId="78129622" w:rsidR="006873B8" w:rsidRDefault="006873B8" w:rsidP="006873B8">
      <w:pPr>
        <w:spacing w:line="240" w:lineRule="auto"/>
        <w:jc w:val="both"/>
        <w:rPr>
          <w:lang w:val="es-ES"/>
        </w:rPr>
      </w:pPr>
      <w:r w:rsidRPr="006873B8">
        <w:rPr>
          <w:b/>
          <w:lang w:val="es-ES"/>
        </w:rPr>
        <w:t>Medición de contenedor:</w:t>
      </w:r>
      <w:r>
        <w:rPr>
          <w:lang w:val="es-ES"/>
        </w:rPr>
        <w:t xml:space="preserve"> (</w:t>
      </w:r>
      <w:proofErr w:type="spellStart"/>
      <w:r>
        <w:rPr>
          <w:lang w:val="es-ES"/>
        </w:rPr>
        <w:t>measure</w:t>
      </w:r>
      <w:proofErr w:type="spellEnd"/>
      <w:r>
        <w:rPr>
          <w:lang w:val="es-ES"/>
        </w:rPr>
        <w:t xml:space="preserve"> </w:t>
      </w:r>
      <w:proofErr w:type="spellStart"/>
      <w:r>
        <w:rPr>
          <w:lang w:val="es-ES"/>
        </w:rPr>
        <w:t>dumpster</w:t>
      </w:r>
      <w:proofErr w:type="spellEnd"/>
      <w:r>
        <w:rPr>
          <w:lang w:val="es-ES"/>
        </w:rPr>
        <w:t>) en esta tabla se persisten las mediciones registradas para cada contenedor, asociando el contenedor al que le pertenece la medición, el instante en el que se reportó dicha medición, el nivel de llenado reportado y la prioridad asociada a ese nivel.</w:t>
      </w:r>
    </w:p>
    <w:p w14:paraId="5B3F6A7A" w14:textId="31E5E699" w:rsidR="009F48B4" w:rsidRDefault="009F48B4" w:rsidP="009F48B4">
      <w:pPr>
        <w:pStyle w:val="Ttulo2"/>
        <w:rPr>
          <w:rFonts w:cs="Arial"/>
          <w:szCs w:val="32"/>
        </w:rPr>
      </w:pPr>
      <w:r>
        <w:rPr>
          <w:rFonts w:cs="Arial"/>
          <w:szCs w:val="32"/>
        </w:rPr>
        <w:t>Visualización de los datos obtenidos.</w:t>
      </w:r>
    </w:p>
    <w:p w14:paraId="6858CE0E" w14:textId="26924F15" w:rsidR="009F48B4" w:rsidRDefault="009F48B4" w:rsidP="009F48B4">
      <w:pPr>
        <w:jc w:val="both"/>
      </w:pPr>
      <w:r>
        <w:t xml:space="preserve">Para que los datos recogidos tengan un significado más claro, se ha creado una aplicación básica, que consulta los valores de las mediciones más recientes y usa las coordenadas de los contenedores asociados a los nodos que recogieron esas mediciones, estos datos se muestran en interfaz gráfica que usa el API de </w:t>
      </w:r>
      <w:proofErr w:type="spellStart"/>
      <w:r>
        <w:t>google</w:t>
      </w:r>
      <w:proofErr w:type="spellEnd"/>
      <w:r>
        <w:t xml:space="preserve"> </w:t>
      </w:r>
      <w:proofErr w:type="spellStart"/>
      <w:r>
        <w:t>maps</w:t>
      </w:r>
      <w:proofErr w:type="spellEnd"/>
      <w:r>
        <w:t xml:space="preserve"> para representar en un mapa la ubicación de los contenedores y su nivel de llenado.</w:t>
      </w:r>
    </w:p>
    <w:p w14:paraId="64470B91" w14:textId="42AC7DF1" w:rsidR="00110708" w:rsidRPr="009F48B4" w:rsidRDefault="00110708" w:rsidP="006F0FEE">
      <w:pPr>
        <w:jc w:val="center"/>
      </w:pPr>
      <w:r w:rsidRPr="00110708">
        <w:rPr>
          <w:noProof/>
          <w:lang w:eastAsia="es-CO"/>
        </w:rPr>
        <w:drawing>
          <wp:inline distT="0" distB="0" distL="0" distR="0" wp14:anchorId="4DA40829" wp14:editId="2B0CCFA8">
            <wp:extent cx="4304581" cy="2695240"/>
            <wp:effectExtent l="0" t="0" r="1270" b="0"/>
            <wp:docPr id="54" name="Imagen 54" descr="C:\Users\Miguel\Desktop\Tesis\Documento\Imagenes\Simulacion\Mediciones inform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Simulacion\Mediciones informacion.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21791" cy="2706016"/>
                    </a:xfrm>
                    <a:prstGeom prst="rect">
                      <a:avLst/>
                    </a:prstGeom>
                    <a:noFill/>
                    <a:ln>
                      <a:noFill/>
                    </a:ln>
                  </pic:spPr>
                </pic:pic>
              </a:graphicData>
            </a:graphic>
          </wp:inline>
        </w:drawing>
      </w:r>
    </w:p>
    <w:p w14:paraId="74757113" w14:textId="4AF5A909" w:rsidR="00110708" w:rsidRDefault="00110708" w:rsidP="00110708">
      <w:pPr>
        <w:spacing w:line="240" w:lineRule="auto"/>
        <w:jc w:val="center"/>
      </w:pPr>
      <w:r>
        <w:rPr>
          <w:b/>
        </w:rPr>
        <w:lastRenderedPageBreak/>
        <w:t>Figura 5-</w:t>
      </w:r>
      <w:r w:rsidR="006F0FEE">
        <w:rPr>
          <w:b/>
        </w:rPr>
        <w:t>34</w:t>
      </w:r>
      <w:r w:rsidRPr="00ED602A">
        <w:rPr>
          <w:b/>
        </w:rPr>
        <w:t>:</w:t>
      </w:r>
      <w:r>
        <w:t xml:space="preserve"> interfaz web representación geográfica de los contendores y las mediciones más recientes.</w:t>
      </w:r>
    </w:p>
    <w:p w14:paraId="6262C015" w14:textId="2A7B34D4" w:rsidR="006F0FEE" w:rsidRDefault="00110708" w:rsidP="00110708">
      <w:pPr>
        <w:jc w:val="both"/>
      </w:pPr>
      <w:r>
        <w:t>Se debe aclarar que en esta prueba los únicos datos reales son los que reporto el 01nodo el cual está integrado con el modulo GPS, las coordenadas geográficas de los otros 2 dispositivos son datos fijos que se colocaron de manera aleatoria para poder visualizar los contendores en el mapa pero que no reflejan su ubicación real. Pero con esta misma estrategia se puede registrar la ubicación de los nodos dependiendo de las coordenadas del contenedor en el caso que se decida no integrar el sensor GPS en los nodos.</w:t>
      </w:r>
    </w:p>
    <w:p w14:paraId="10CF3CCC" w14:textId="5A49CE1D" w:rsidR="00B03044" w:rsidRDefault="00B03044" w:rsidP="00B03044">
      <w:pPr>
        <w:pStyle w:val="Ttulo2"/>
      </w:pPr>
      <w:r w:rsidRPr="00B03044">
        <w:t>Alcance de la señal</w:t>
      </w:r>
    </w:p>
    <w:p w14:paraId="0F7B8D36" w14:textId="5178E795" w:rsidR="001824DD" w:rsidRPr="001824DD" w:rsidRDefault="001824DD" w:rsidP="001824DD">
      <w:r>
        <w:t xml:space="preserve">Para medir el alcance de la señal de los dispositivos se conectó el Gateway en una </w:t>
      </w:r>
      <w:r w:rsidR="009B456F">
        <w:t>estación</w:t>
      </w:r>
      <w:r>
        <w:t xml:space="preserve"> fija y se </w:t>
      </w:r>
      <w:r w:rsidR="009B456F">
        <w:t>iniciaron</w:t>
      </w:r>
      <w:r>
        <w:t xml:space="preserve"> los dispositivos de medición  usando la para su alimentación una fuente de energía alterna, luego de recibir la señal del dispositivo de medición se fue separando progresivamente de la ubicación del Gateway para </w:t>
      </w:r>
      <w:r w:rsidR="009B456F">
        <w:t>verificar</w:t>
      </w:r>
      <w:r>
        <w:t xml:space="preserve"> cual era la distancia de alcance máximo</w:t>
      </w:r>
      <w:r w:rsidR="009B456F">
        <w:t xml:space="preserve"> para la cual el Gateway seguía recibiendo los datos del dispositivo.</w:t>
      </w:r>
    </w:p>
    <w:p w14:paraId="487D44A7" w14:textId="08BF9556" w:rsidR="00B03044" w:rsidRDefault="00B03044" w:rsidP="00B03044">
      <w:pPr>
        <w:rPr>
          <w:rFonts w:eastAsiaTheme="majorEastAsia" w:cstheme="majorBidi"/>
          <w:b/>
          <w:bCs/>
          <w:sz w:val="32"/>
          <w:szCs w:val="26"/>
        </w:rPr>
      </w:pPr>
      <w:r w:rsidRPr="00B03044">
        <w:rPr>
          <w:rFonts w:eastAsiaTheme="majorEastAsia" w:cstheme="majorBidi"/>
          <w:b/>
          <w:bCs/>
          <w:sz w:val="32"/>
          <w:szCs w:val="26"/>
        </w:rPr>
        <w:t>Arduino</w:t>
      </w:r>
    </w:p>
    <w:p w14:paraId="6C899ED3" w14:textId="12973BF8" w:rsidR="009B456F" w:rsidRDefault="001824DD" w:rsidP="00B03044">
      <w:r w:rsidRPr="001824DD">
        <w:t xml:space="preserve">Para la primera </w:t>
      </w:r>
      <w:r>
        <w:t>prueba se usó el dispositivo ensamblado sobre el arduino, el Gateway se conectó en una vivienda próxima a las instalaciones de la universidad, que corresponde con la ubicación marcada con el puntero verde sobre el mapa</w:t>
      </w:r>
      <w:r w:rsidR="009B456F">
        <w:t xml:space="preserve"> en la figura 5-35</w:t>
      </w:r>
      <w:r>
        <w:t>, los marcadores rojos indican los lugares desde los cuales se recibieron las coordenadas geográficas captadas por el sensor de GPS en el dispositivo de medición.</w:t>
      </w:r>
      <w:r w:rsidR="009B456F">
        <w:t xml:space="preserve"> </w:t>
      </w:r>
    </w:p>
    <w:p w14:paraId="493165C1" w14:textId="47387396" w:rsidR="00726C0F" w:rsidRDefault="00555622" w:rsidP="00A17038">
      <w:pPr>
        <w:jc w:val="center"/>
        <w:rPr>
          <w:rFonts w:eastAsiaTheme="majorEastAsia" w:cstheme="majorBidi"/>
          <w:b/>
          <w:bCs/>
          <w:sz w:val="32"/>
          <w:szCs w:val="26"/>
        </w:rPr>
      </w:pPr>
      <w:r>
        <w:rPr>
          <w:noProof/>
          <w:lang w:eastAsia="es-CO"/>
        </w:rPr>
        <w:drawing>
          <wp:inline distT="0" distB="0" distL="0" distR="0" wp14:anchorId="5BB7103E" wp14:editId="78592E81">
            <wp:extent cx="4012442" cy="2792997"/>
            <wp:effectExtent l="0" t="0" r="7620" b="762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021324" cy="2799180"/>
                    </a:xfrm>
                    <a:prstGeom prst="rect">
                      <a:avLst/>
                    </a:prstGeom>
                  </pic:spPr>
                </pic:pic>
              </a:graphicData>
            </a:graphic>
          </wp:inline>
        </w:drawing>
      </w:r>
    </w:p>
    <w:p w14:paraId="02981206" w14:textId="6EC72000" w:rsidR="009B456F" w:rsidRDefault="009B456F" w:rsidP="009B456F">
      <w:pPr>
        <w:spacing w:line="240" w:lineRule="auto"/>
        <w:jc w:val="center"/>
      </w:pPr>
      <w:r>
        <w:rPr>
          <w:b/>
        </w:rPr>
        <w:t>Figura 5-35</w:t>
      </w:r>
      <w:r w:rsidRPr="00ED602A">
        <w:rPr>
          <w:b/>
        </w:rPr>
        <w:t>:</w:t>
      </w:r>
      <w:r>
        <w:t xml:space="preserve"> coordenadas reportadas por el arduino en pruebas de alcance.</w:t>
      </w:r>
    </w:p>
    <w:p w14:paraId="41E4D3A4" w14:textId="76B53C3D" w:rsidR="009B456F" w:rsidRDefault="00A17038" w:rsidP="00B03044">
      <w:pPr>
        <w:rPr>
          <w:rFonts w:eastAsiaTheme="majorEastAsia" w:cstheme="majorBidi"/>
          <w:b/>
          <w:bCs/>
          <w:sz w:val="32"/>
          <w:szCs w:val="26"/>
        </w:rPr>
      </w:pPr>
      <w:r>
        <w:lastRenderedPageBreak/>
        <w:t xml:space="preserve">Una de las primeras observaciones que se realizo es que cuando se giraba por una de las calles y quedaba un muro entre el Gateway y el dispositivo de medición no se recibían los mensajes lo cual indica los muros interrumpen el paso de la señal. Sin embargo mientras se tuvo una línea de visión directa entre el Gateway y la señal fue constante. En la primera prueba se logró una cobertura aproximada de 460 metros lineales. Como lo muestra a la figura 5-36. </w:t>
      </w:r>
    </w:p>
    <w:p w14:paraId="1613505C" w14:textId="0DD2F6EC" w:rsidR="00726C0F" w:rsidRDefault="00726C0F" w:rsidP="00B03044">
      <w:pPr>
        <w:rPr>
          <w:rFonts w:eastAsiaTheme="majorEastAsia" w:cstheme="majorBidi"/>
          <w:b/>
          <w:bCs/>
          <w:sz w:val="32"/>
          <w:szCs w:val="26"/>
        </w:rPr>
      </w:pPr>
      <w:r>
        <w:rPr>
          <w:noProof/>
          <w:lang w:eastAsia="es-CO"/>
        </w:rPr>
        <w:drawing>
          <wp:inline distT="0" distB="0" distL="0" distR="0" wp14:anchorId="71576577" wp14:editId="0A8775D1">
            <wp:extent cx="5561965" cy="3403600"/>
            <wp:effectExtent l="0" t="0" r="635" b="635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561965" cy="3403600"/>
                    </a:xfrm>
                    <a:prstGeom prst="rect">
                      <a:avLst/>
                    </a:prstGeom>
                  </pic:spPr>
                </pic:pic>
              </a:graphicData>
            </a:graphic>
          </wp:inline>
        </w:drawing>
      </w:r>
    </w:p>
    <w:p w14:paraId="0335DC33" w14:textId="266FDFFB" w:rsidR="00A17038" w:rsidRDefault="00A33F19" w:rsidP="00A17038">
      <w:pPr>
        <w:spacing w:line="240" w:lineRule="auto"/>
        <w:jc w:val="center"/>
      </w:pPr>
      <w:r>
        <w:rPr>
          <w:b/>
        </w:rPr>
        <w:t>Figura 5-36</w:t>
      </w:r>
      <w:r w:rsidR="00A17038">
        <w:rPr>
          <w:b/>
        </w:rPr>
        <w:t xml:space="preserve">: </w:t>
      </w:r>
      <w:r w:rsidR="00A17038">
        <w:t>distancia aproximada de alcance usando el circuito de arduino.</w:t>
      </w:r>
    </w:p>
    <w:p w14:paraId="462A0B52" w14:textId="625514F9" w:rsidR="00A17038" w:rsidRPr="001824DD" w:rsidRDefault="00A17038" w:rsidP="00A17038">
      <w:r>
        <w:t>De estos resultados se puede afirmar que es una distancia corta teniendo en cuenta que esta modulación está pensada para viajar distancias superiores a los 10 Km.</w:t>
      </w:r>
    </w:p>
    <w:p w14:paraId="3688C954" w14:textId="17992D0B" w:rsidR="00B03044" w:rsidRDefault="00B03044" w:rsidP="00B03044">
      <w:pPr>
        <w:rPr>
          <w:rFonts w:eastAsiaTheme="majorEastAsia" w:cstheme="majorBidi"/>
          <w:b/>
          <w:bCs/>
          <w:sz w:val="32"/>
          <w:szCs w:val="26"/>
        </w:rPr>
      </w:pPr>
      <w:r>
        <w:rPr>
          <w:rFonts w:eastAsiaTheme="majorEastAsia" w:cstheme="majorBidi"/>
          <w:b/>
          <w:bCs/>
          <w:sz w:val="32"/>
          <w:szCs w:val="26"/>
        </w:rPr>
        <w:t>Dragino</w:t>
      </w:r>
    </w:p>
    <w:p w14:paraId="6A3E684F" w14:textId="68EA76AB" w:rsidR="00A17038" w:rsidRDefault="00A17038" w:rsidP="00B03044">
      <w:r w:rsidRPr="00A17038">
        <w:t>Teniendo en</w:t>
      </w:r>
      <w:r>
        <w:t xml:space="preserve"> cuenta los resultados de las primeras pruebas y de la interferencia de los muros se decidió buscar una región que tuviera una baja densidad de edificios, y se buscó ubicar el Gateway en un lugar alto por encima del promedio de los edificios de la zona para poder evaluar el alcance del dispositivo con una línea de visión directa</w:t>
      </w:r>
      <w:r w:rsidR="00A33F19">
        <w:t>.</w:t>
      </w:r>
      <w:r>
        <w:t xml:space="preserve"> </w:t>
      </w:r>
      <w:r w:rsidR="00A33F19">
        <w:t xml:space="preserve">Para ello </w:t>
      </w:r>
      <w:r>
        <w:t xml:space="preserve">se </w:t>
      </w:r>
      <w:r w:rsidR="00A33F19">
        <w:t>ubicó</w:t>
      </w:r>
      <w:r>
        <w:t xml:space="preserve"> en el piso 18 de uno de los edificios ale</w:t>
      </w:r>
      <w:r w:rsidR="00A33F19">
        <w:t>daños a la universidad nacional.</w:t>
      </w:r>
    </w:p>
    <w:p w14:paraId="751274A9" w14:textId="5A708CEA" w:rsidR="00A17038" w:rsidRPr="00A17038" w:rsidRDefault="00A33F19" w:rsidP="00B03044">
      <w:r>
        <w:t>E</w:t>
      </w:r>
      <w:r w:rsidR="00A17038">
        <w:t xml:space="preserve">sta vez se </w:t>
      </w:r>
      <w:r>
        <w:t>usó</w:t>
      </w:r>
      <w:r w:rsidR="00A17038">
        <w:t xml:space="preserve"> el dispositivo Dragino que trae incorporada una antena directiva tipo </w:t>
      </w:r>
      <w:r>
        <w:t>ápex y se realizó una operación similar alejando el dispositivo del Gateway progresivamente para evaluar cuál sería la distancia máxima obtenida.</w:t>
      </w:r>
    </w:p>
    <w:p w14:paraId="0DE88CC9" w14:textId="2D6DC367" w:rsidR="00B03044" w:rsidRDefault="00B03044" w:rsidP="00A33F19">
      <w:pPr>
        <w:jc w:val="center"/>
      </w:pPr>
      <w:r w:rsidRPr="00B03044">
        <w:rPr>
          <w:noProof/>
          <w:lang w:eastAsia="es-CO"/>
        </w:rPr>
        <w:lastRenderedPageBreak/>
        <w:drawing>
          <wp:inline distT="0" distB="0" distL="0" distR="0" wp14:anchorId="66EE0BB9" wp14:editId="5544B915">
            <wp:extent cx="4124325" cy="3093244"/>
            <wp:effectExtent l="0" t="0" r="0" b="0"/>
            <wp:docPr id="95" name="Imagen 95" descr="C:\Users\Miguel\Downloads\WhatsApp Image 2020-11-09 at 22.21.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guel\Downloads\WhatsApp Image 2020-11-09 at 22.21.22.jpe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128176" cy="3096132"/>
                    </a:xfrm>
                    <a:prstGeom prst="rect">
                      <a:avLst/>
                    </a:prstGeom>
                    <a:noFill/>
                    <a:ln>
                      <a:noFill/>
                    </a:ln>
                  </pic:spPr>
                </pic:pic>
              </a:graphicData>
            </a:graphic>
          </wp:inline>
        </w:drawing>
      </w:r>
    </w:p>
    <w:p w14:paraId="2A8F66C6" w14:textId="638EADE4" w:rsidR="00A33F19" w:rsidRDefault="00A33F19" w:rsidP="00A33F19">
      <w:pPr>
        <w:spacing w:line="240" w:lineRule="auto"/>
        <w:jc w:val="center"/>
      </w:pPr>
      <w:r>
        <w:rPr>
          <w:b/>
        </w:rPr>
        <w:t>Figura 5-3</w:t>
      </w:r>
      <w:r w:rsidR="00D43722">
        <w:rPr>
          <w:b/>
        </w:rPr>
        <w:t>7</w:t>
      </w:r>
      <w:r>
        <w:rPr>
          <w:b/>
        </w:rPr>
        <w:t xml:space="preserve">: </w:t>
      </w:r>
      <w:r>
        <w:t>imagen de Dragino emitiendo señal y antena apuntando en dirección al Gateway ubicado en el edificio que se ve en la parte posterior.</w:t>
      </w:r>
    </w:p>
    <w:p w14:paraId="1C169CF0" w14:textId="77777777" w:rsidR="00A33F19" w:rsidRPr="00B03044" w:rsidRDefault="00A33F19" w:rsidP="00A33F19">
      <w:pPr>
        <w:jc w:val="center"/>
      </w:pPr>
    </w:p>
    <w:p w14:paraId="18B46371" w14:textId="10AE3A3A" w:rsidR="00B03044" w:rsidRDefault="00555622" w:rsidP="00A33F19">
      <w:pPr>
        <w:jc w:val="center"/>
      </w:pPr>
      <w:r>
        <w:rPr>
          <w:noProof/>
          <w:lang w:eastAsia="es-CO"/>
        </w:rPr>
        <w:drawing>
          <wp:inline distT="0" distB="0" distL="0" distR="0" wp14:anchorId="06FC72E1" wp14:editId="651AECAC">
            <wp:extent cx="4326341" cy="3562230"/>
            <wp:effectExtent l="0" t="0" r="0" b="635"/>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330776" cy="3565882"/>
                    </a:xfrm>
                    <a:prstGeom prst="rect">
                      <a:avLst/>
                    </a:prstGeom>
                  </pic:spPr>
                </pic:pic>
              </a:graphicData>
            </a:graphic>
          </wp:inline>
        </w:drawing>
      </w:r>
    </w:p>
    <w:p w14:paraId="3FF02623" w14:textId="0C26DD0D" w:rsidR="00A33F19" w:rsidRDefault="00D43722" w:rsidP="00A33F19">
      <w:pPr>
        <w:spacing w:line="240" w:lineRule="auto"/>
        <w:jc w:val="center"/>
      </w:pPr>
      <w:r>
        <w:rPr>
          <w:b/>
        </w:rPr>
        <w:t>Figura 5-38</w:t>
      </w:r>
      <w:r w:rsidR="00A33F19">
        <w:rPr>
          <w:b/>
        </w:rPr>
        <w:t xml:space="preserve">: </w:t>
      </w:r>
      <w:r w:rsidR="00A33F19">
        <w:t>imagen de Dragino emitiendo señal y antena apuntando en dirección al Gateway ubicado en el edificio que se ve en la parte posterior.</w:t>
      </w:r>
    </w:p>
    <w:p w14:paraId="7AF3E19B" w14:textId="3424F74C" w:rsidR="00A33F19" w:rsidRDefault="00D43722" w:rsidP="00D43722">
      <w:pPr>
        <w:spacing w:line="240" w:lineRule="auto"/>
        <w:jc w:val="both"/>
      </w:pPr>
      <w:r>
        <w:lastRenderedPageBreak/>
        <w:t>Se realizó un recorrido por la parte externa de la universidad nacional sobre la carrera 45 y se obtuvo reporte de las coordenadas del sensor GPS en todas las ubicaciones marcadas con punteros rojos. El último de los datos se obtuvo sobre la calle 53 sitio donde el dispositivo se apagó pues la batería se agotó, no obstante en este caso el alcance de la señal mejoro sustancialmente alcanzando una distancia máxima de 1380 metros aproximadamente, como se puede observar en la siguiente figura.</w:t>
      </w:r>
    </w:p>
    <w:p w14:paraId="3A0B4F31" w14:textId="77777777" w:rsidR="00A17038" w:rsidRDefault="00A17038" w:rsidP="00B03044"/>
    <w:p w14:paraId="6F1DB41A" w14:textId="60E43698" w:rsidR="00B03044" w:rsidRDefault="00B03044" w:rsidP="00D43722">
      <w:pPr>
        <w:jc w:val="center"/>
      </w:pPr>
      <w:r>
        <w:rPr>
          <w:noProof/>
          <w:lang w:eastAsia="es-CO"/>
        </w:rPr>
        <w:drawing>
          <wp:inline distT="0" distB="0" distL="0" distR="0" wp14:anchorId="2E0F3F36" wp14:editId="7DA744D1">
            <wp:extent cx="4019550" cy="3671286"/>
            <wp:effectExtent l="0" t="0" r="0" b="571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038035" cy="3688170"/>
                    </a:xfrm>
                    <a:prstGeom prst="rect">
                      <a:avLst/>
                    </a:prstGeom>
                  </pic:spPr>
                </pic:pic>
              </a:graphicData>
            </a:graphic>
          </wp:inline>
        </w:drawing>
      </w:r>
    </w:p>
    <w:p w14:paraId="7E3D2989" w14:textId="5C9F6C54" w:rsidR="00B03044" w:rsidRPr="00B03044" w:rsidRDefault="00D43722" w:rsidP="00D43722">
      <w:pPr>
        <w:spacing w:line="240" w:lineRule="auto"/>
        <w:jc w:val="center"/>
      </w:pPr>
      <w:r>
        <w:rPr>
          <w:b/>
        </w:rPr>
        <w:t xml:space="preserve">Figura 5-39: </w:t>
      </w:r>
      <w:r>
        <w:t xml:space="preserve">distancia aproximada de alcance usando el circuito </w:t>
      </w:r>
      <w:r w:rsidR="00256A8C">
        <w:t>D</w:t>
      </w:r>
      <w:r>
        <w:t>ragino.</w:t>
      </w:r>
    </w:p>
    <w:p w14:paraId="5FDC9B66" w14:textId="07E1873C" w:rsidR="00D43722" w:rsidRDefault="00D43722" w:rsidP="00DD561A">
      <w:pPr>
        <w:jc w:val="both"/>
      </w:pPr>
      <w:r>
        <w:t>Con el TTGO no se realizaron pruebas debido a la que la frecuencia de transmisión del módulo que trae integrado</w:t>
      </w:r>
      <w:r w:rsidR="00256A8C">
        <w:t>,</w:t>
      </w:r>
      <w:r>
        <w:t xml:space="preserve"> es diferente a la del Gateway por lo cual probablemente no tendrá un rango de alcance superior </w:t>
      </w:r>
      <w:r w:rsidR="00256A8C">
        <w:t>a</w:t>
      </w:r>
      <w:r>
        <w:t xml:space="preserve"> los obtenidos anteriormente </w:t>
      </w:r>
      <w:r w:rsidR="00256A8C">
        <w:t>adicionalmente</w:t>
      </w:r>
      <w:r>
        <w:t xml:space="preserve"> su circuito no está</w:t>
      </w:r>
      <w:r w:rsidR="00256A8C">
        <w:t xml:space="preserve"> </w:t>
      </w:r>
      <w:r>
        <w:t>diseñado para adaptar una batería externa lo cual dificulta acopar un fuente de alimentación</w:t>
      </w:r>
      <w:r w:rsidR="00256A8C">
        <w:t>, para hacerlo portable.</w:t>
      </w:r>
    </w:p>
    <w:p w14:paraId="53A6707F" w14:textId="2A5D159F" w:rsidR="00D43722" w:rsidRDefault="00256A8C" w:rsidP="00DD561A">
      <w:pPr>
        <w:jc w:val="both"/>
      </w:pPr>
      <w:r>
        <w:t>Algunas conclusiones de la prueba son: los</w:t>
      </w:r>
      <w:r w:rsidR="00D43722">
        <w:t xml:space="preserve"> Gateway deben ser ubicados en lugar</w:t>
      </w:r>
      <w:r w:rsidR="00DD561A">
        <w:t>es</w:t>
      </w:r>
      <w:r w:rsidR="00D43722">
        <w:t xml:space="preserve"> altos</w:t>
      </w:r>
      <w:r w:rsidR="00DD561A">
        <w:t>,</w:t>
      </w:r>
      <w:r w:rsidR="00D43722">
        <w:t xml:space="preserve"> por encima del promedio de altura de los edificios de la zona</w:t>
      </w:r>
      <w:r w:rsidR="00DD561A">
        <w:t>,</w:t>
      </w:r>
      <w:r w:rsidR="00D43722">
        <w:t xml:space="preserve"> para que exista una línea de visión directa entre ellos y los dispositivos de medición</w:t>
      </w:r>
      <w:r w:rsidR="00DD561A">
        <w:t>,</w:t>
      </w:r>
      <w:r w:rsidR="00D43722">
        <w:t xml:space="preserve"> de manera que aumenten la cobertura de servicio. Los dispositivos no deben ser dotados con sensores GPS, pues no solo aumentan el costo del dispositivo sino que también consumen demasiada energía. En lugar de ellos se puede indexar directamente su coordenada geográfica en la base de datos en el momento en que se instala en uno de los contenedores de residuo.</w:t>
      </w:r>
    </w:p>
    <w:p w14:paraId="0DB9E4A0" w14:textId="527C21B6" w:rsidR="007B3BAF" w:rsidRPr="00A74593" w:rsidRDefault="000E5E47" w:rsidP="0063659E">
      <w:pPr>
        <w:pStyle w:val="Ttulo1"/>
      </w:pPr>
      <w:bookmarkStart w:id="56" w:name="_Ref256694028"/>
      <w:bookmarkStart w:id="57" w:name="_Toc42252793"/>
      <w:r w:rsidRPr="00A74593">
        <w:lastRenderedPageBreak/>
        <w:t>C</w:t>
      </w:r>
      <w:r w:rsidR="008526DA" w:rsidRPr="00A74593">
        <w:t xml:space="preserve">apítulo </w:t>
      </w:r>
      <w:bookmarkEnd w:id="56"/>
      <w:bookmarkEnd w:id="57"/>
      <w:r w:rsidR="00E27B10" w:rsidRPr="00A74593">
        <w:t>4: Simulación de Datos</w:t>
      </w:r>
    </w:p>
    <w:p w14:paraId="1869AAB4" w14:textId="77777777" w:rsidR="00592B41" w:rsidRDefault="007E0361" w:rsidP="00C71124">
      <w:pPr>
        <w:pStyle w:val="Prrafodelista"/>
        <w:spacing w:line="240" w:lineRule="auto"/>
        <w:rPr>
          <w:rFonts w:cs="Arial"/>
        </w:rPr>
      </w:pPr>
      <w:r>
        <w:rPr>
          <w:rFonts w:cs="Arial"/>
        </w:rPr>
        <w:t>Uno de los problemas que se enfrentar</w:t>
      </w:r>
      <w:r w:rsidR="00924D60">
        <w:rPr>
          <w:rFonts w:cs="Arial"/>
        </w:rPr>
        <w:t>on</w:t>
      </w:r>
      <w:r>
        <w:rPr>
          <w:rFonts w:cs="Arial"/>
        </w:rPr>
        <w:t xml:space="preserve"> durante la formulación de este sistema, </w:t>
      </w:r>
      <w:r w:rsidR="00924D60">
        <w:rPr>
          <w:rFonts w:cs="Arial"/>
        </w:rPr>
        <w:t>fue</w:t>
      </w:r>
      <w:r>
        <w:rPr>
          <w:rFonts w:cs="Arial"/>
        </w:rPr>
        <w:t xml:space="preserve"> que no se dispone de un registro de </w:t>
      </w:r>
      <w:r w:rsidR="00924D60">
        <w:rPr>
          <w:rFonts w:cs="Arial"/>
        </w:rPr>
        <w:t>la producción</w:t>
      </w:r>
      <w:r>
        <w:rPr>
          <w:rFonts w:cs="Arial"/>
        </w:rPr>
        <w:t xml:space="preserve"> de basuras en Bogotá o si existen no son de uso público y son mantenidos en reserva por las entidades que administran el sistema de recolección actual de basuras</w:t>
      </w:r>
      <w:r w:rsidR="00924D60">
        <w:rPr>
          <w:rFonts w:cs="Arial"/>
        </w:rPr>
        <w:t xml:space="preserve"> UAESP</w:t>
      </w:r>
      <w:r w:rsidR="00924D60">
        <w:rPr>
          <w:rStyle w:val="Refdenotaalpie"/>
          <w:rFonts w:cs="Arial"/>
        </w:rPr>
        <w:footnoteReference w:id="11"/>
      </w:r>
      <w:r>
        <w:rPr>
          <w:rFonts w:cs="Arial"/>
        </w:rPr>
        <w:t xml:space="preserve">, pero adicionalmente a que para calcular una ruta se requiere un </w:t>
      </w:r>
      <w:r w:rsidR="00592B41">
        <w:rPr>
          <w:rFonts w:cs="Arial"/>
        </w:rPr>
        <w:t>número</w:t>
      </w:r>
      <w:r>
        <w:rPr>
          <w:rFonts w:cs="Arial"/>
        </w:rPr>
        <w:t xml:space="preserve"> significativo de contenedores y sus respectivas mediciones </w:t>
      </w:r>
      <w:r w:rsidR="00592B41">
        <w:rPr>
          <w:rFonts w:cs="Arial"/>
        </w:rPr>
        <w:t>sin embargo como se vio</w:t>
      </w:r>
      <w:r>
        <w:rPr>
          <w:rFonts w:cs="Arial"/>
        </w:rPr>
        <w:t xml:space="preserve"> en el </w:t>
      </w:r>
      <w:r w:rsidR="00592B41">
        <w:rPr>
          <w:rFonts w:cs="Arial"/>
        </w:rPr>
        <w:t>capítulo</w:t>
      </w:r>
      <w:r>
        <w:rPr>
          <w:rFonts w:cs="Arial"/>
        </w:rPr>
        <w:t xml:space="preserve"> 2 actualmente solo se dispone de 3 nodos físicos para </w:t>
      </w:r>
      <w:r w:rsidR="00592B41">
        <w:rPr>
          <w:rFonts w:cs="Arial"/>
        </w:rPr>
        <w:t xml:space="preserve">lo cual no es suficiente para evaluar </w:t>
      </w:r>
      <w:r w:rsidR="00431052">
        <w:rPr>
          <w:rFonts w:cs="Arial"/>
        </w:rPr>
        <w:t>como operaria el resto del sistema si ya se dispusiese de una cober</w:t>
      </w:r>
      <w:r w:rsidR="00592B41">
        <w:rPr>
          <w:rFonts w:cs="Arial"/>
        </w:rPr>
        <w:t>tura de nodos en un área amplia.</w:t>
      </w:r>
      <w:r w:rsidR="00431052">
        <w:rPr>
          <w:rFonts w:cs="Arial"/>
        </w:rPr>
        <w:t xml:space="preserve"> </w:t>
      </w:r>
    </w:p>
    <w:p w14:paraId="6044848F" w14:textId="77777777" w:rsidR="00592B41" w:rsidRDefault="00592B41" w:rsidP="00C71124">
      <w:pPr>
        <w:pStyle w:val="Prrafodelista"/>
        <w:spacing w:line="240" w:lineRule="auto"/>
        <w:rPr>
          <w:rFonts w:cs="Arial"/>
        </w:rPr>
      </w:pPr>
    </w:p>
    <w:p w14:paraId="3F30C205" w14:textId="147A466F" w:rsidR="00592B41" w:rsidRDefault="00592B41" w:rsidP="00C71124">
      <w:pPr>
        <w:pStyle w:val="Prrafodelista"/>
        <w:spacing w:line="240" w:lineRule="auto"/>
        <w:rPr>
          <w:rFonts w:cs="Arial"/>
          <w:noProof/>
        </w:rPr>
      </w:pPr>
      <w:r>
        <w:rPr>
          <w:rFonts w:cs="Arial"/>
        </w:rPr>
        <w:t>L</w:t>
      </w:r>
      <w:r w:rsidR="00431052">
        <w:rPr>
          <w:rFonts w:cs="Arial"/>
        </w:rPr>
        <w:t>a</w:t>
      </w:r>
      <w:r>
        <w:rPr>
          <w:rFonts w:cs="Arial"/>
        </w:rPr>
        <w:t xml:space="preserve"> </w:t>
      </w:r>
      <w:r w:rsidR="00431052">
        <w:rPr>
          <w:rFonts w:cs="Arial"/>
        </w:rPr>
        <w:t xml:space="preserve">simulación </w:t>
      </w:r>
      <w:r>
        <w:rPr>
          <w:rFonts w:cs="Arial"/>
        </w:rPr>
        <w:t xml:space="preserve">es un instrumento que permite recrear de forma aproximada en comportamiento de un fenómeno o proceso del mundo real y crear </w:t>
      </w:r>
      <w:r w:rsidR="00965AA8">
        <w:rPr>
          <w:rFonts w:cs="Arial"/>
        </w:rPr>
        <w:t>un modelo para conducir experimentos</w:t>
      </w:r>
      <w:r>
        <w:rPr>
          <w:rFonts w:cs="Arial"/>
        </w:rPr>
        <w:t xml:space="preserve"> </w:t>
      </w:r>
      <w:r w:rsidR="00965AA8">
        <w:rPr>
          <w:rFonts w:cs="Arial"/>
        </w:rPr>
        <w:t xml:space="preserve">comúnmente numéricos </w:t>
      </w:r>
      <w:r>
        <w:rPr>
          <w:rFonts w:cs="Arial"/>
        </w:rPr>
        <w:t>que nos permitan entender este comportamiento</w:t>
      </w:r>
      <w:r w:rsidR="00965AA8">
        <w:rPr>
          <w:rFonts w:cs="Arial"/>
        </w:rPr>
        <w:t>, dada una serie de condiciones</w:t>
      </w:r>
      <w:r>
        <w:rPr>
          <w:rFonts w:cs="Arial"/>
        </w:rPr>
        <w:t xml:space="preserve"> y generar estrategias para obtener mejores resultados del procedimiento o fenómeno que se estudia.</w:t>
      </w:r>
      <w:r w:rsidR="00965AA8">
        <w:rPr>
          <w:rFonts w:cs="Arial"/>
        </w:rPr>
        <w:t xml:space="preserve"> </w:t>
      </w:r>
      <w:r w:rsidR="00965AA8">
        <w:rPr>
          <w:rFonts w:cs="Arial"/>
        </w:rPr>
        <w:fldChar w:fldCharType="begin" w:fldLock="1"/>
      </w:r>
      <w:r w:rsidR="000B399D">
        <w:rPr>
          <w:rFonts w:cs="Arial"/>
        </w:rPr>
        <w:instrText>ADDIN CSL_CITATION {"citationItems":[{"id":"ITEM-1","itemData":{"abstract":"Resumen Este trabajo presenta la simulación de eventos discretos como una herramienta para la planeación, reingeniería y el análisis de proyectos de construcción partiendo de un caso real consistente en el proceso constructivo de una estructura en concreto reforzado que incluye cimen-tación, pedestales, vigas, placa de entrepiso y columnas. Inicialmente se llevó a cabo una labor de campo, donde para cada actividad se registró la duración, las cantidades de obra, los recursos in-volucrados y las detenciones. Con base en esta información se diseñó un modelo de simulación en el software Arena, respetando la secuencia de actividades, distribuciones de probabilidad defi-nidas para los procesos y los recursos utilizados. El modelo trabaja a través de una interfaz con Microsoft Excel y macros desarrollados en Visual Basic, a través de la cual se le facilita al usua-rio el ingreso de los datos de entrada (fecha de inicio del proyecto, llegada de los materiales, entre otros). La simulación controla la duración de actividades, utilización de recursos y consumo de materiales. Esta integración de herramientas permite simular diferentes escenarios para el proyec-to y analizar oportunidades de mejora asignando diferentes atributos a variables que afectan el proyecto como: fecha de inicio de actividades, disponibilidad de recursos y materiales, entre otros. Palabras Clave: Simulación digital, software arena, procesos constructivos, eventos discretos, re-ingeniería. Abstract This paper presents the simulation of discreet events as a tool for the planning and the analysis of construction projects based on a case study of the constructive process of a reinforced concrete structure that includes the foundation, pedestals, beams, a slab and columns. Initially a field work was carried out to register duration, resources and delays for each activity. Based on this information a simulation model in the software Arena was developed. The sequence of the activities, probability distribution functions defined for the processes and the resources used were included for each activity. The model works through an interface with Microsoft Excel and macros developed in Visual BASIC, through which the user can easily introduce the input data. The simulation controls the duration of activities , use of resources and consumption of materials. This integration of tools allows simulating different project scenarios permitting to analyze improvement opportunities assigning different attribute…","author":[{"dropping-particle":"","family":"Cabrera","given":"Adriana Gómez","non-dropping-particle":"","parse-names":false,"suffix":""}],"id":"ITEM-1","issued":{"date-parts":[["0"]]},"title":"Simulación de procesos constructivos Simulation of constructive processes * Pontificia Universidad Javeriana. COLOMBIA","type":"report"},"uris":["http://www.mendeley.com/documents/?uuid=7fdd5cb6-4350-37cf-93c3-0301f1b34ab6"]}],"mendeley":{"formattedCitation":"(Cabrera, n.d.)","manualFormatting":"(Cabrera, 2010)","plainTextFormattedCitation":"(Cabrera, n.d.)","previouslyFormattedCitation":"(Cabrera, n.d.)"},"properties":{"noteIndex":0},"schema":"https://github.com/citation-style-language/schema/raw/master/csl-citation.json"}</w:instrText>
      </w:r>
      <w:r w:rsidR="00965AA8">
        <w:rPr>
          <w:rFonts w:cs="Arial"/>
        </w:rPr>
        <w:fldChar w:fldCharType="separate"/>
      </w:r>
      <w:r w:rsidR="00965AA8" w:rsidRPr="00965AA8">
        <w:rPr>
          <w:rFonts w:cs="Arial"/>
          <w:noProof/>
        </w:rPr>
        <w:t xml:space="preserve">(Cabrera, </w:t>
      </w:r>
      <w:r w:rsidR="00965AA8">
        <w:rPr>
          <w:rFonts w:cs="Arial"/>
          <w:noProof/>
        </w:rPr>
        <w:t>2010</w:t>
      </w:r>
      <w:r w:rsidR="00965AA8" w:rsidRPr="00965AA8">
        <w:rPr>
          <w:rFonts w:cs="Arial"/>
          <w:noProof/>
        </w:rPr>
        <w:t>)</w:t>
      </w:r>
      <w:r w:rsidR="00965AA8">
        <w:rPr>
          <w:rFonts w:cs="Arial"/>
        </w:rPr>
        <w:fldChar w:fldCharType="end"/>
      </w:r>
    </w:p>
    <w:p w14:paraId="4EEFDE76" w14:textId="77777777" w:rsidR="00592B41" w:rsidRDefault="00592B41" w:rsidP="00C71124">
      <w:pPr>
        <w:pStyle w:val="Prrafodelista"/>
        <w:spacing w:line="240" w:lineRule="auto"/>
        <w:rPr>
          <w:rFonts w:cs="Arial"/>
        </w:rPr>
      </w:pPr>
    </w:p>
    <w:p w14:paraId="2F849708" w14:textId="02883233" w:rsidR="006B51C9" w:rsidRDefault="00965AA8" w:rsidP="00C71124">
      <w:pPr>
        <w:pStyle w:val="Prrafodelista"/>
        <w:spacing w:line="240" w:lineRule="auto"/>
        <w:rPr>
          <w:rFonts w:cs="Arial"/>
        </w:rPr>
      </w:pPr>
      <w:r>
        <w:rPr>
          <w:rFonts w:cs="Arial"/>
        </w:rPr>
        <w:t xml:space="preserve">La simulación que se propone consisten en usar las ubicaciones de los contenedores reales y asumir que cada uno de ellos tiene instalado un nodo de medición y que se encuentran en el rango de cobertura de un </w:t>
      </w:r>
      <w:r w:rsidR="00C71124">
        <w:rPr>
          <w:rFonts w:cs="Arial"/>
        </w:rPr>
        <w:t>Gateway</w:t>
      </w:r>
      <w:r>
        <w:rPr>
          <w:rFonts w:cs="Arial"/>
        </w:rPr>
        <w:t xml:space="preserve">, conformando así una RIS que reporta una vez al día el nivel de llenado de </w:t>
      </w:r>
      <w:r w:rsidR="0066515E">
        <w:rPr>
          <w:rFonts w:cs="Arial"/>
        </w:rPr>
        <w:t>dichos</w:t>
      </w:r>
      <w:r>
        <w:rPr>
          <w:rFonts w:cs="Arial"/>
        </w:rPr>
        <w:t xml:space="preserve"> contenedores</w:t>
      </w:r>
      <w:r w:rsidR="00C71124">
        <w:rPr>
          <w:rFonts w:cs="Arial"/>
        </w:rPr>
        <w:t>,</w:t>
      </w:r>
      <w:r w:rsidR="0066515E">
        <w:rPr>
          <w:rFonts w:cs="Arial"/>
        </w:rPr>
        <w:t xml:space="preserve"> </w:t>
      </w:r>
      <w:r w:rsidR="00C71124">
        <w:rPr>
          <w:rFonts w:cs="Arial"/>
        </w:rPr>
        <w:t>con el fin de usar</w:t>
      </w:r>
      <w:r w:rsidR="0066515E">
        <w:rPr>
          <w:rFonts w:cs="Arial"/>
        </w:rPr>
        <w:t xml:space="preserve"> esta </w:t>
      </w:r>
      <w:r w:rsidR="00856414">
        <w:rPr>
          <w:rFonts w:cs="Arial"/>
        </w:rPr>
        <w:t>información</w:t>
      </w:r>
      <w:r w:rsidR="0066515E">
        <w:rPr>
          <w:rFonts w:cs="Arial"/>
        </w:rPr>
        <w:t xml:space="preserve"> poder planificar la operación de recolección</w:t>
      </w:r>
      <w:r w:rsidR="00C71124">
        <w:rPr>
          <w:rFonts w:cs="Arial"/>
        </w:rPr>
        <w:t>. La</w:t>
      </w:r>
      <w:r w:rsidR="0066515E">
        <w:rPr>
          <w:rFonts w:cs="Arial"/>
        </w:rPr>
        <w:t xml:space="preserve"> región de estudio ha </w:t>
      </w:r>
      <w:r w:rsidR="00C71124">
        <w:rPr>
          <w:rFonts w:cs="Arial"/>
        </w:rPr>
        <w:t xml:space="preserve">sido </w:t>
      </w:r>
      <w:r w:rsidR="0066515E">
        <w:rPr>
          <w:rFonts w:cs="Arial"/>
        </w:rPr>
        <w:t>limitad</w:t>
      </w:r>
      <w:r w:rsidR="00C71124">
        <w:rPr>
          <w:rFonts w:cs="Arial"/>
        </w:rPr>
        <w:t>a</w:t>
      </w:r>
      <w:r w:rsidR="0066515E">
        <w:rPr>
          <w:rFonts w:cs="Arial"/>
        </w:rPr>
        <w:t xml:space="preserve"> a una sola de las localidades de </w:t>
      </w:r>
      <w:r w:rsidR="00856414">
        <w:rPr>
          <w:rFonts w:cs="Arial"/>
        </w:rPr>
        <w:t>Bogotá</w:t>
      </w:r>
      <w:r w:rsidR="0066515E">
        <w:rPr>
          <w:rFonts w:cs="Arial"/>
        </w:rPr>
        <w:t xml:space="preserve">, porque </w:t>
      </w:r>
      <w:r w:rsidR="00C71124">
        <w:rPr>
          <w:rFonts w:cs="Arial"/>
        </w:rPr>
        <w:t xml:space="preserve">la manipulación de </w:t>
      </w:r>
      <w:r w:rsidR="00856414">
        <w:rPr>
          <w:rFonts w:cs="Arial"/>
        </w:rPr>
        <w:t xml:space="preserve">información geográfica </w:t>
      </w:r>
      <w:r w:rsidR="00C71124">
        <w:rPr>
          <w:rFonts w:cs="Arial"/>
        </w:rPr>
        <w:t>es costosa</w:t>
      </w:r>
      <w:r w:rsidR="00856414">
        <w:rPr>
          <w:rFonts w:cs="Arial"/>
        </w:rPr>
        <w:t xml:space="preserve"> en términos de procesamiento, sin embargo esta prueba de concepto </w:t>
      </w:r>
      <w:r w:rsidR="00C71124">
        <w:rPr>
          <w:rFonts w:cs="Arial"/>
        </w:rPr>
        <w:t xml:space="preserve">en una zona limitada </w:t>
      </w:r>
      <w:r w:rsidR="00856414">
        <w:rPr>
          <w:rFonts w:cs="Arial"/>
        </w:rPr>
        <w:t>nos permitió definir la validez del sistema</w:t>
      </w:r>
      <w:r w:rsidR="00C71124">
        <w:rPr>
          <w:rFonts w:cs="Arial"/>
        </w:rPr>
        <w:t xml:space="preserve"> en una región más amplio dado que</w:t>
      </w:r>
      <w:r w:rsidR="00856414">
        <w:rPr>
          <w:rFonts w:cs="Arial"/>
        </w:rPr>
        <w:t xml:space="preserve"> la estrategia es replicable de forma sistemática a las demás localidades de la cuidad</w:t>
      </w:r>
      <w:r w:rsidR="00C71124">
        <w:rPr>
          <w:rFonts w:cs="Arial"/>
        </w:rPr>
        <w:t>,</w:t>
      </w:r>
      <w:r w:rsidR="00856414">
        <w:rPr>
          <w:rFonts w:cs="Arial"/>
        </w:rPr>
        <w:t xml:space="preserve"> </w:t>
      </w:r>
      <w:r w:rsidR="00C71124">
        <w:rPr>
          <w:rFonts w:cs="Arial"/>
        </w:rPr>
        <w:t>siempre y cuando</w:t>
      </w:r>
      <w:r w:rsidR="00856414">
        <w:rPr>
          <w:rFonts w:cs="Arial"/>
        </w:rPr>
        <w:t xml:space="preserve"> disponga de la información de ubicación de los contenedores.</w:t>
      </w:r>
    </w:p>
    <w:p w14:paraId="63277C85" w14:textId="77777777" w:rsidR="00A74593" w:rsidRDefault="00A74593" w:rsidP="00C71124">
      <w:pPr>
        <w:pStyle w:val="Prrafodelista"/>
        <w:spacing w:line="240" w:lineRule="auto"/>
        <w:rPr>
          <w:rFonts w:cs="Arial"/>
        </w:rPr>
      </w:pPr>
    </w:p>
    <w:p w14:paraId="7CE0E503" w14:textId="31367D06" w:rsidR="00A74593" w:rsidRDefault="00A74593" w:rsidP="00C71124">
      <w:pPr>
        <w:pStyle w:val="Prrafodelista"/>
        <w:spacing w:line="240" w:lineRule="auto"/>
        <w:rPr>
          <w:rFonts w:cs="Arial"/>
        </w:rPr>
      </w:pPr>
      <w:r>
        <w:rPr>
          <w:rFonts w:cs="Arial"/>
        </w:rPr>
        <w:t>Se eligió la Localidad de Engativá pues junto con la localidad de barrios unidos acumulan el 28,68% de todos los contenedores de acuerdo con información del Bogotá Limpia.</w:t>
      </w:r>
    </w:p>
    <w:p w14:paraId="64DE79FE" w14:textId="2D6A17FE" w:rsidR="00A74593" w:rsidRDefault="00A74593" w:rsidP="00C71124">
      <w:pPr>
        <w:pStyle w:val="Prrafodelista"/>
        <w:spacing w:line="240" w:lineRule="auto"/>
        <w:rPr>
          <w:rFonts w:cs="Arial"/>
        </w:rPr>
      </w:pPr>
    </w:p>
    <w:p w14:paraId="658A6FB1" w14:textId="7BD5802D" w:rsidR="001968A3" w:rsidRPr="001968A3" w:rsidRDefault="00A74593" w:rsidP="001968A3">
      <w:pPr>
        <w:spacing w:line="240" w:lineRule="auto"/>
        <w:ind w:left="360"/>
        <w:rPr>
          <w:rFonts w:cs="Arial"/>
        </w:rPr>
      </w:pPr>
      <w:r>
        <w:rPr>
          <w:rFonts w:cs="Arial"/>
        </w:rPr>
        <w:t>“</w:t>
      </w:r>
      <w:r>
        <w:rPr>
          <w:rFonts w:cs="Arial"/>
          <w:i/>
        </w:rPr>
        <w:t>S</w:t>
      </w:r>
      <w:r w:rsidRPr="00A74593">
        <w:rPr>
          <w:rFonts w:cs="Arial"/>
          <w:i/>
        </w:rPr>
        <w:t>e</w:t>
      </w:r>
      <w:r w:rsidRPr="00A74593">
        <w:rPr>
          <w:rFonts w:cs="Arial"/>
          <w:i/>
          <w:szCs w:val="24"/>
        </w:rPr>
        <w:t xml:space="preserve"> tienen prevista la ubicación de 2.868 contenedores en dos cuadrantes. El primero irá desde la avenida Boyacá hasta la carrera 96, entre la calle 80 y el humedal Juan Amarillo. El segundo será desde la avenida Boyacá hasta el río Bogotá, entre la calle 80 y la calle 72</w:t>
      </w:r>
      <w:r w:rsidRPr="00A74593">
        <w:rPr>
          <w:rFonts w:cs="Arial"/>
          <w:szCs w:val="24"/>
        </w:rPr>
        <w:t>.</w:t>
      </w:r>
      <w:r w:rsidRPr="00A74593">
        <w:rPr>
          <w:rFonts w:eastAsia="Times New Roman" w:cs="Arial"/>
          <w:szCs w:val="24"/>
          <w:lang w:val="es-ES" w:eastAsia="es-ES"/>
        </w:rPr>
        <w:t xml:space="preserve"> </w:t>
      </w:r>
      <w:r w:rsidRPr="00A74593">
        <w:rPr>
          <w:rFonts w:cs="Arial"/>
          <w:i/>
          <w:szCs w:val="24"/>
        </w:rPr>
        <w:t>El operador Área Limpia anunció que instalará 2.726 en Suba</w:t>
      </w:r>
      <w:r>
        <w:rPr>
          <w:rFonts w:eastAsia="Times New Roman" w:cs="Arial"/>
          <w:szCs w:val="24"/>
          <w:lang w:val="es-ES" w:eastAsia="es-ES"/>
        </w:rPr>
        <w:t>.</w:t>
      </w:r>
      <w:r w:rsidRPr="00A74593">
        <w:rPr>
          <w:rFonts w:cs="Arial"/>
        </w:rPr>
        <w:t xml:space="preserve">” </w:t>
      </w:r>
      <w:r w:rsidR="001968A3">
        <w:rPr>
          <w:rFonts w:cs="Arial"/>
        </w:rPr>
        <w:br/>
      </w:r>
      <w:r w:rsidRPr="00A74593">
        <w:rPr>
          <w:rFonts w:cs="Arial"/>
        </w:rPr>
        <w:t>(</w:t>
      </w:r>
      <w:r w:rsidRPr="00A74593">
        <w:rPr>
          <w:rFonts w:ascii="Times New Roman" w:hAnsi="Times New Roman"/>
          <w:sz w:val="24"/>
          <w:lang w:eastAsia="es-CO"/>
        </w:rPr>
        <w:t>El Espectador</w:t>
      </w:r>
      <w:r w:rsidRPr="00A74593">
        <w:rPr>
          <w:rFonts w:cs="Arial"/>
        </w:rPr>
        <w:t>)</w:t>
      </w:r>
    </w:p>
    <w:p w14:paraId="047B9131" w14:textId="66523C05" w:rsidR="00347647" w:rsidRDefault="001968A3" w:rsidP="001968A3">
      <w:pPr>
        <w:spacing w:line="240" w:lineRule="auto"/>
        <w:ind w:left="576"/>
        <w:rPr>
          <w:rStyle w:val="Textoennegrita"/>
          <w:rFonts w:cs="Arial"/>
          <w:b/>
          <w:bCs w:val="0"/>
          <w:sz w:val="22"/>
        </w:rPr>
      </w:pPr>
      <w:r w:rsidRPr="001968A3">
        <w:rPr>
          <w:rFonts w:cs="Arial"/>
          <w:i/>
          <w:szCs w:val="24"/>
        </w:rPr>
        <w:t>“Para tener una idea del impacto, solo en localidades como Engativá se van a ubicar 1.434 cajones como estos para residuos no aprovechables, de 2.400 litros, y otros 1.434 para residuos aprovechables con una capacidad de 1.100 litros. Es decir que el consorcio Bogotá Limpia instalará 2.868 contenedores solo en esa zona, una de las que más residuos produce.”</w:t>
      </w:r>
      <w:r>
        <w:rPr>
          <w:rFonts w:cs="Arial"/>
          <w:i/>
          <w:szCs w:val="24"/>
        </w:rPr>
        <w:t xml:space="preserve"> (</w:t>
      </w:r>
      <w:r w:rsidRPr="001968A3">
        <w:rPr>
          <w:rFonts w:ascii="Times New Roman" w:eastAsia="Times New Roman" w:hAnsi="Times New Roman" w:cs="Times New Roman"/>
          <w:sz w:val="24"/>
          <w:szCs w:val="24"/>
          <w:lang w:val="en-GB" w:eastAsia="es-CO"/>
        </w:rPr>
        <w:t>Bogotá, R. P. H</w:t>
      </w:r>
      <w:r>
        <w:rPr>
          <w:rFonts w:ascii="Times New Roman" w:eastAsia="Times New Roman" w:hAnsi="Times New Roman" w:cs="Times New Roman"/>
          <w:sz w:val="24"/>
          <w:szCs w:val="24"/>
          <w:lang w:val="en-GB" w:eastAsia="es-CO"/>
        </w:rPr>
        <w:t>, 2018</w:t>
      </w:r>
      <w:r>
        <w:rPr>
          <w:rFonts w:cs="Arial"/>
          <w:i/>
          <w:szCs w:val="24"/>
        </w:rPr>
        <w:t>)</w:t>
      </w:r>
    </w:p>
    <w:p w14:paraId="7723DAA0" w14:textId="04203C58" w:rsidR="00585C10" w:rsidRDefault="00347647" w:rsidP="00347647">
      <w:pPr>
        <w:pStyle w:val="Ttulo2"/>
        <w:rPr>
          <w:rStyle w:val="Textoennegrita"/>
          <w:rFonts w:cs="Arial"/>
          <w:bCs/>
          <w:sz w:val="32"/>
          <w:szCs w:val="32"/>
        </w:rPr>
      </w:pPr>
      <w:r>
        <w:rPr>
          <w:rStyle w:val="Textoennegrita"/>
          <w:rFonts w:cs="Arial"/>
          <w:bCs/>
          <w:sz w:val="32"/>
          <w:szCs w:val="32"/>
        </w:rPr>
        <w:lastRenderedPageBreak/>
        <w:t xml:space="preserve">Conjunto </w:t>
      </w:r>
      <w:r w:rsidRPr="00347647">
        <w:rPr>
          <w:rStyle w:val="Textoennegrita"/>
          <w:rFonts w:cs="Arial"/>
          <w:bCs/>
          <w:sz w:val="32"/>
          <w:szCs w:val="32"/>
        </w:rPr>
        <w:t>de datos</w:t>
      </w:r>
    </w:p>
    <w:p w14:paraId="1AB5645D" w14:textId="551403D9" w:rsidR="00347647" w:rsidRDefault="00127E23" w:rsidP="00555C92">
      <w:pPr>
        <w:jc w:val="both"/>
      </w:pPr>
      <w:r>
        <w:t>Debido a que no fue posible encontrar información referentes a la recolección de residuo sólido urbano</w:t>
      </w:r>
      <w:r w:rsidR="00861281">
        <w:t xml:space="preserve"> RSU</w:t>
      </w:r>
      <w:r>
        <w:t xml:space="preserve"> en Bogotá dada la carencia de registros de acceso público se optó por analizar un conjunto de datos de una ciudad que tuviese algunas características similares a las de Bogotá como</w:t>
      </w:r>
      <w:r w:rsidR="00555C92">
        <w:t>:</w:t>
      </w:r>
      <w:r>
        <w:t xml:space="preserve"> </w:t>
      </w:r>
      <w:r w:rsidR="003E0AF3">
        <w:t xml:space="preserve">su </w:t>
      </w:r>
      <w:r>
        <w:t xml:space="preserve">densidad poblacional, </w:t>
      </w:r>
      <w:r w:rsidR="003E0AF3">
        <w:t xml:space="preserve">la </w:t>
      </w:r>
      <w:r>
        <w:t xml:space="preserve">distribución de calles y esquemas de recolección de basuras, lo cual resulto ser complejo dado que cada cuidad es única y </w:t>
      </w:r>
      <w:r w:rsidR="00555C92">
        <w:t>que exista una coincidencia para</w:t>
      </w:r>
      <w:r>
        <w:t xml:space="preserve"> los aspectos mencionados</w:t>
      </w:r>
      <w:r w:rsidR="00555C92">
        <w:t xml:space="preserve"> entre 2 ciudades es improbable</w:t>
      </w:r>
      <w:r w:rsidR="003E0AF3">
        <w:t>.</w:t>
      </w:r>
    </w:p>
    <w:p w14:paraId="02898F35" w14:textId="3B821452" w:rsidR="00564C78" w:rsidRDefault="00555C92" w:rsidP="00555C92">
      <w:pPr>
        <w:jc w:val="both"/>
      </w:pPr>
      <w:r>
        <w:t>Sin embargo en</w:t>
      </w:r>
      <w:r w:rsidR="00861281">
        <w:t xml:space="preserve"> </w:t>
      </w:r>
      <w:proofErr w:type="spellStart"/>
      <w:r w:rsidR="00861281">
        <w:t>Kagle</w:t>
      </w:r>
      <w:proofErr w:type="spellEnd"/>
      <w:r w:rsidR="00861281">
        <w:t xml:space="preserve"> que es uno de los repositorios de datos más grandes que existe en internet, se encontró un conjunto de datos </w:t>
      </w:r>
      <w:r w:rsidR="00564C78">
        <w:t xml:space="preserve">generado por la gobernación de Austin Texas, USA que fue </w:t>
      </w:r>
      <w:r>
        <w:t xml:space="preserve">publicado para uso general, </w:t>
      </w:r>
      <w:r w:rsidR="00564C78">
        <w:t xml:space="preserve">que contiene </w:t>
      </w:r>
      <w:r w:rsidR="00861281">
        <w:t xml:space="preserve">información de los lugares de descarga de RSU, con identificaciones, tipos y pesos de las cargas, las fechas y </w:t>
      </w:r>
      <w:r w:rsidR="00564C78">
        <w:t xml:space="preserve">descripción de </w:t>
      </w:r>
      <w:r w:rsidR="00861281">
        <w:t>las rutas en las que se recolectaron estos residuos</w:t>
      </w:r>
      <w:r w:rsidR="00564C78">
        <w:t xml:space="preserve"> entre 2008 y 2016. La </w:t>
      </w:r>
      <w:r>
        <w:t>información</w:t>
      </w:r>
      <w:r w:rsidR="00564C78">
        <w:t xml:space="preserve"> del </w:t>
      </w:r>
      <w:r>
        <w:t>conjunto de datos</w:t>
      </w:r>
      <w:r w:rsidR="00564C78">
        <w:t xml:space="preserve"> indica donde se generan el RSU, quien se hace cargo de </w:t>
      </w:r>
      <w:r>
        <w:t>él</w:t>
      </w:r>
      <w:r w:rsidR="00564C78">
        <w:t xml:space="preserve"> y a donde va.</w:t>
      </w:r>
    </w:p>
    <w:p w14:paraId="42E4E7BE" w14:textId="286DD09A" w:rsidR="00564C78" w:rsidRDefault="00564C78" w:rsidP="00555C92">
      <w:pPr>
        <w:jc w:val="both"/>
      </w:pPr>
      <w:r>
        <w:t xml:space="preserve">De acuerdo con el repositorio de datos esta </w:t>
      </w:r>
      <w:r w:rsidR="00555C92">
        <w:t>información</w:t>
      </w:r>
      <w:r>
        <w:t xml:space="preserve"> fue recolectada con el </w:t>
      </w:r>
      <w:r w:rsidR="00555C92">
        <w:t>ánimo</w:t>
      </w:r>
      <w:r>
        <w:t xml:space="preserve"> de responder a </w:t>
      </w:r>
      <w:r w:rsidR="00555C92">
        <w:t>las siguientes preguntas</w:t>
      </w:r>
      <w:r>
        <w:t>:</w:t>
      </w:r>
    </w:p>
    <w:p w14:paraId="206C54E4" w14:textId="4EFB0758" w:rsidR="00564C78" w:rsidRDefault="00564C78" w:rsidP="00555C92">
      <w:pPr>
        <w:pStyle w:val="Prrafodelista"/>
        <w:numPr>
          <w:ilvl w:val="0"/>
          <w:numId w:val="23"/>
        </w:numPr>
        <w:spacing w:line="240" w:lineRule="auto"/>
      </w:pPr>
      <w:r>
        <w:rPr>
          <w:lang w:val="es-CO"/>
        </w:rPr>
        <w:t>¿</w:t>
      </w:r>
      <w:r>
        <w:t xml:space="preserve">Que tanto RSU </w:t>
      </w:r>
      <w:r w:rsidR="00555C92">
        <w:t>está</w:t>
      </w:r>
      <w:r>
        <w:t xml:space="preserve"> generando la cuidad de Austin Texas?</w:t>
      </w:r>
    </w:p>
    <w:p w14:paraId="0254AB83" w14:textId="5DF0E14E" w:rsidR="00564C78" w:rsidRDefault="00564C78" w:rsidP="00555C92">
      <w:pPr>
        <w:pStyle w:val="Prrafodelista"/>
        <w:numPr>
          <w:ilvl w:val="0"/>
          <w:numId w:val="23"/>
        </w:numPr>
        <w:spacing w:line="240" w:lineRule="auto"/>
      </w:pPr>
      <w:r>
        <w:t>¿</w:t>
      </w:r>
      <w:r w:rsidR="00555C92">
        <w:t>Cuáles</w:t>
      </w:r>
      <w:r>
        <w:t xml:space="preserve"> son las rutas que mayor cantidad de RSU producen? y ¿</w:t>
      </w:r>
      <w:r w:rsidR="00555C92">
        <w:t>quiénes</w:t>
      </w:r>
      <w:r>
        <w:t xml:space="preserve"> hacen un mejor proceso de reciclaje?</w:t>
      </w:r>
    </w:p>
    <w:p w14:paraId="5AFC8973" w14:textId="03017E1A" w:rsidR="00564C78" w:rsidRDefault="00564C78" w:rsidP="00555C92">
      <w:pPr>
        <w:pStyle w:val="Prrafodelista"/>
        <w:numPr>
          <w:ilvl w:val="0"/>
          <w:numId w:val="23"/>
        </w:numPr>
        <w:spacing w:line="240" w:lineRule="auto"/>
      </w:pPr>
      <w:r>
        <w:t>¿</w:t>
      </w:r>
      <w:r w:rsidR="00555C92">
        <w:t>existen</w:t>
      </w:r>
      <w:r>
        <w:t xml:space="preserve"> cambios</w:t>
      </w:r>
      <w:r w:rsidR="00555C92">
        <w:t xml:space="preserve"> o comportamientos</w:t>
      </w:r>
      <w:r>
        <w:t xml:space="preserve"> </w:t>
      </w:r>
      <w:r w:rsidR="00555C92">
        <w:t>periódicos?</w:t>
      </w:r>
    </w:p>
    <w:p w14:paraId="4D3CC555" w14:textId="40C30D40" w:rsidR="00555C92" w:rsidRDefault="00555C92" w:rsidP="00555C92">
      <w:pPr>
        <w:pStyle w:val="Prrafodelista"/>
        <w:numPr>
          <w:ilvl w:val="0"/>
          <w:numId w:val="23"/>
        </w:numPr>
        <w:spacing w:line="240" w:lineRule="auto"/>
      </w:pPr>
      <w:r>
        <w:t>Intentar predecir el las rutas de recolección a partir de los datos históricos.</w:t>
      </w:r>
    </w:p>
    <w:p w14:paraId="6304988C" w14:textId="77777777" w:rsidR="00555C92" w:rsidRDefault="00555C92" w:rsidP="00555C92">
      <w:pPr>
        <w:spacing w:line="240" w:lineRule="auto"/>
        <w:jc w:val="both"/>
      </w:pPr>
    </w:p>
    <w:p w14:paraId="3CFA18C6" w14:textId="2A24386F" w:rsidR="00555C92" w:rsidRDefault="00555C92" w:rsidP="00555C92">
      <w:pPr>
        <w:spacing w:line="240" w:lineRule="auto"/>
        <w:jc w:val="both"/>
      </w:pPr>
      <w:r>
        <w:t>Estas preguntas atrajeron bastante nuestra atención a que giran en torno a aspectos muy relacionados a los que se pretenden modelar en la simulación y a que tienen una motivación en común; tratar de predecir las rutas de recolección, por esta razón se eligió este conjunto de datos para ser analizado.</w:t>
      </w:r>
    </w:p>
    <w:p w14:paraId="3BC9075C" w14:textId="2338BA5C" w:rsidR="0063659E" w:rsidRDefault="00011E43" w:rsidP="0063659E">
      <w:pPr>
        <w:spacing w:line="240" w:lineRule="auto"/>
        <w:jc w:val="both"/>
      </w:pPr>
      <w:r>
        <w:t>Los datos están organizados en 2 arch</w:t>
      </w:r>
      <w:r w:rsidR="003C26C2">
        <w:t>ivos separados por comas llamado</w:t>
      </w:r>
      <w:r>
        <w:t>s r</w:t>
      </w:r>
      <w:r w:rsidR="0063659E">
        <w:t>utas y desviación de cargas,  lo</w:t>
      </w:r>
      <w:r>
        <w:t>s cuales están asociadas por una relación de uno a muchos</w:t>
      </w:r>
      <w:r w:rsidR="0063659E">
        <w:t xml:space="preserve"> que indica </w:t>
      </w:r>
      <w:r>
        <w:t>que para una misma ruta puede haber varios registros de recolección</w:t>
      </w:r>
      <w:r w:rsidR="0063659E">
        <w:t xml:space="preserve"> de residuos, la tabla de desviación de cargas contiene </w:t>
      </w:r>
      <w:r w:rsidR="0063659E" w:rsidRPr="00011E43">
        <w:t xml:space="preserve">564403 </w:t>
      </w:r>
      <w:r w:rsidR="0063659E">
        <w:t>registros</w:t>
      </w:r>
    </w:p>
    <w:p w14:paraId="4E574FB8" w14:textId="278F33F5" w:rsidR="00011E43" w:rsidRDefault="00011E43" w:rsidP="00555C92">
      <w:pPr>
        <w:spacing w:line="240" w:lineRule="auto"/>
        <w:jc w:val="both"/>
      </w:pPr>
    </w:p>
    <w:p w14:paraId="29A1D237" w14:textId="4774BCE4" w:rsidR="003C26C2" w:rsidRDefault="003C26C2" w:rsidP="003C26C2">
      <w:pPr>
        <w:spacing w:line="240" w:lineRule="auto"/>
        <w:jc w:val="center"/>
      </w:pPr>
      <w:r w:rsidRPr="004F1B13">
        <w:rPr>
          <w:noProof/>
          <w:lang w:eastAsia="es-CO"/>
        </w:rPr>
        <w:lastRenderedPageBreak/>
        <w:drawing>
          <wp:inline distT="0" distB="0" distL="0" distR="0" wp14:anchorId="400A50F6" wp14:editId="772C332C">
            <wp:extent cx="4188725" cy="2419350"/>
            <wp:effectExtent l="0" t="0" r="254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197208" cy="2424249"/>
                    </a:xfrm>
                    <a:prstGeom prst="rect">
                      <a:avLst/>
                    </a:prstGeom>
                    <a:noFill/>
                    <a:ln>
                      <a:noFill/>
                    </a:ln>
                  </pic:spPr>
                </pic:pic>
              </a:graphicData>
            </a:graphic>
          </wp:inline>
        </w:drawing>
      </w:r>
    </w:p>
    <w:p w14:paraId="7320B7F6" w14:textId="690EAFA8" w:rsidR="0063659E" w:rsidRDefault="00871D9C" w:rsidP="0063659E">
      <w:pPr>
        <w:pStyle w:val="Prrafodelista"/>
        <w:jc w:val="center"/>
      </w:pPr>
      <w:r>
        <w:rPr>
          <w:b/>
        </w:rPr>
        <w:t>Figura 6</w:t>
      </w:r>
      <w:r w:rsidR="0063659E">
        <w:rPr>
          <w:b/>
        </w:rPr>
        <w:t>-1</w:t>
      </w:r>
      <w:r w:rsidR="0063659E" w:rsidRPr="00ED602A">
        <w:rPr>
          <w:b/>
        </w:rPr>
        <w:t>:</w:t>
      </w:r>
      <w:r w:rsidR="0063659E">
        <w:t xml:space="preserve"> estructura del conjunto de datos.</w:t>
      </w:r>
    </w:p>
    <w:p w14:paraId="7B743D6B" w14:textId="77777777" w:rsidR="00A665D0" w:rsidRDefault="00A665D0" w:rsidP="00A665D0"/>
    <w:p w14:paraId="55CB832D" w14:textId="1F1A60DB" w:rsidR="00A665D0" w:rsidRPr="000110D8" w:rsidRDefault="00A665D0" w:rsidP="00A665D0">
      <w:pPr>
        <w:jc w:val="both"/>
      </w:pPr>
      <w:r>
        <w:t xml:space="preserve">Para la manipulación de datos se decidió hacer uso de </w:t>
      </w:r>
      <w:proofErr w:type="spellStart"/>
      <w:r>
        <w:t>Python</w:t>
      </w:r>
      <w:proofErr w:type="spellEnd"/>
      <w:r>
        <w:t xml:space="preserve"> debido a las múltiples librerías que ofrece para el manejo de datos como Pandas, que permiten trabajar con estructuras de llamadas </w:t>
      </w:r>
      <w:proofErr w:type="spellStart"/>
      <w:r>
        <w:t>DataFrames</w:t>
      </w:r>
      <w:proofErr w:type="spellEnd"/>
      <w:r>
        <w:t xml:space="preserve"> que son similares a las tablas y sobre las cuales se pueden ejecutar operaciones sobre todos los elementos de una columna y operaciones entres las mismas columnas con relativa simplicidad. Además de las funciones reconstruidas que generan análisis estadísticos rápidos sobre los datos agregados.</w:t>
      </w:r>
    </w:p>
    <w:p w14:paraId="3BD7F503" w14:textId="0F8C5AEB" w:rsidR="00347647" w:rsidRDefault="00FD72D3" w:rsidP="00347647">
      <w:pPr>
        <w:pStyle w:val="Ttulo2"/>
        <w:rPr>
          <w:rStyle w:val="Textoennegrita"/>
          <w:rFonts w:cs="Arial"/>
          <w:bCs/>
          <w:sz w:val="32"/>
          <w:szCs w:val="32"/>
        </w:rPr>
      </w:pPr>
      <w:r>
        <w:rPr>
          <w:rStyle w:val="Textoennegrita"/>
          <w:rFonts w:cs="Arial"/>
          <w:bCs/>
          <w:sz w:val="32"/>
          <w:szCs w:val="32"/>
        </w:rPr>
        <w:t xml:space="preserve">Depuración </w:t>
      </w:r>
      <w:r w:rsidR="00347647">
        <w:rPr>
          <w:rStyle w:val="Textoennegrita"/>
          <w:rFonts w:cs="Arial"/>
          <w:bCs/>
          <w:sz w:val="32"/>
          <w:szCs w:val="32"/>
        </w:rPr>
        <w:t>de datos</w:t>
      </w:r>
    </w:p>
    <w:p w14:paraId="197FFECC" w14:textId="45BBF2B0" w:rsidR="00A665D0" w:rsidRDefault="0063659E" w:rsidP="00347647">
      <w:pPr>
        <w:rPr>
          <w:b/>
        </w:rPr>
      </w:pPr>
      <w:r w:rsidRPr="0063659E">
        <w:rPr>
          <w:b/>
        </w:rPr>
        <w:t>Distancia:</w:t>
      </w:r>
      <w:r>
        <w:rPr>
          <w:b/>
        </w:rPr>
        <w:t xml:space="preserve"> </w:t>
      </w:r>
    </w:p>
    <w:p w14:paraId="4D6413AB" w14:textId="599CC63D" w:rsidR="00CC65E6" w:rsidRDefault="00FD72D3" w:rsidP="00347647">
      <w:r>
        <w:t>Como primer punto teniendo en cuenta que</w:t>
      </w:r>
      <w:r w:rsidR="0063659E">
        <w:t xml:space="preserve"> los aspectos geográficos son relevantes para nuestro modelo</w:t>
      </w:r>
      <w:r w:rsidR="003A3385">
        <w:t xml:space="preserve"> de datos pero las coordenadas geográficas no nos dan mucha </w:t>
      </w:r>
      <w:r w:rsidR="000110D8">
        <w:t>información</w:t>
      </w:r>
      <w:r w:rsidR="003A3385">
        <w:t xml:space="preserve"> relacionada con la generación de RSU, se </w:t>
      </w:r>
      <w:r w:rsidR="000110D8">
        <w:t>creó</w:t>
      </w:r>
      <w:r w:rsidR="003A3385">
        <w:t xml:space="preserve"> una nueva columna en la tabla de rutas transformando las coordenadas de la ruta en una distancia, para ello usamos la fórmula de </w:t>
      </w:r>
      <w:proofErr w:type="spellStart"/>
      <w:r w:rsidR="003A3385">
        <w:t>Have</w:t>
      </w:r>
      <w:r w:rsidR="000110D8">
        <w:t>r</w:t>
      </w:r>
      <w:r w:rsidR="003A3385">
        <w:t>sine</w:t>
      </w:r>
      <w:proofErr w:type="spellEnd"/>
      <w:r w:rsidR="003A3385">
        <w:t xml:space="preserve"> que nos permite hallar la distancia en la superficie de una esfera.</w:t>
      </w:r>
    </w:p>
    <w:p w14:paraId="4F7D93D7" w14:textId="2267E7DC" w:rsidR="00CC65E6" w:rsidRPr="00CC65E6" w:rsidRDefault="00CC65E6" w:rsidP="00347647">
      <w:pPr>
        <w:rPr>
          <w:rFonts w:eastAsiaTheme="minorEastAsia"/>
        </w:rPr>
      </w:pPr>
      <m:oMathPara>
        <m:oMath>
          <m:r>
            <w:rPr>
              <w:rFonts w:ascii="Cambria Math" w:hAnsi="Cambria Math"/>
            </w:rPr>
            <m:t>haversin</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R</m:t>
                  </m:r>
                </m:den>
              </m:f>
            </m:e>
          </m:d>
          <m:r>
            <w:rPr>
              <w:rFonts w:ascii="Cambria Math" w:hAnsi="Cambria Math"/>
            </w:rPr>
            <m:t>=haversin</m:t>
          </m:r>
          <m:d>
            <m:dPr>
              <m:ctrlPr>
                <w:rPr>
                  <w:rFonts w:ascii="Cambria Math" w:hAnsi="Cambria Math"/>
                  <w:i/>
                </w:rPr>
              </m:ctrlPr>
            </m:dPr>
            <m:e>
              <m:r>
                <w:rPr>
                  <w:rFonts w:ascii="Cambria Math" w:hAnsi="Cambria Math"/>
                </w:rPr>
                <m:t>φ1-φ2</m:t>
              </m:r>
            </m:e>
          </m:d>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2</m:t>
                  </m:r>
                </m:e>
              </m:d>
            </m:e>
          </m:func>
          <m:r>
            <w:rPr>
              <w:rFonts w:ascii="Cambria Math" w:hAnsi="Cambria Math"/>
            </w:rPr>
            <m:t>haversin (∆</m:t>
          </m:r>
          <m:r>
            <m:rPr>
              <m:sty m:val="p"/>
            </m:rPr>
            <w:rPr>
              <w:rFonts w:ascii="Cambria Math" w:hAnsi="Cambria Math" w:cs="Arial"/>
              <w:color w:val="202122"/>
              <w:sz w:val="21"/>
              <w:szCs w:val="21"/>
              <w:shd w:val="clear" w:color="auto" w:fill="FFFFFF"/>
            </w:rPr>
            <m:t>λ</m:t>
          </m:r>
          <m:r>
            <w:rPr>
              <w:rFonts w:ascii="Cambria Math" w:hAnsi="Cambria Math"/>
            </w:rPr>
            <m:t>)</m:t>
          </m:r>
        </m:oMath>
      </m:oMathPara>
    </w:p>
    <w:p w14:paraId="07369C78" w14:textId="7E434D3D" w:rsidR="00CC65E6" w:rsidRDefault="00CC65E6" w:rsidP="00347647">
      <w:pPr>
        <w:rPr>
          <w:rFonts w:eastAsiaTheme="minorEastAsia"/>
        </w:rPr>
      </w:pPr>
      <w:proofErr w:type="gramStart"/>
      <w:r>
        <w:rPr>
          <w:rFonts w:eastAsiaTheme="minorEastAsia"/>
        </w:rPr>
        <w:t>de</w:t>
      </w:r>
      <w:proofErr w:type="gramEnd"/>
      <w:r>
        <w:rPr>
          <w:rFonts w:eastAsiaTheme="minorEastAsia"/>
        </w:rPr>
        <w:t xml:space="preserve"> la cual haciendo algunas transformaciones matemáticas para despejar la distancia se obtiene la siguiente formula:</w:t>
      </w:r>
    </w:p>
    <w:p w14:paraId="766B4417" w14:textId="5C6D50DE" w:rsidR="00CC65E6" w:rsidRDefault="00CC65E6" w:rsidP="00347647">
      <m:oMathPara>
        <m:oMath>
          <m:r>
            <w:rPr>
              <w:rFonts w:ascii="Cambria Math" w:hAnsi="Cambria Math"/>
            </w:rPr>
            <m:t>d=2r arcosin</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φ2-φ1</m:t>
                      </m:r>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r>
                    <m:rPr>
                      <m:sty m:val="p"/>
                    </m:rPr>
                    <w:rPr>
                      <w:rFonts w:ascii="Cambria Math" w:hAnsi="Cambria Math"/>
                    </w:rPr>
                    <m:t>cos⁡</m:t>
                  </m:r>
                  <m:r>
                    <w:rPr>
                      <w:rFonts w:ascii="Cambria Math" w:hAnsi="Cambria Math"/>
                    </w:rPr>
                    <m:t>(φ2)</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2</m:t>
                  </m:r>
                  <m:r>
                    <m:rPr>
                      <m:sty m:val="p"/>
                    </m:rPr>
                    <w:rPr>
                      <w:rFonts w:ascii="Cambria Math" w:cs="Arial"/>
                      <w:color w:val="202122"/>
                      <w:sz w:val="21"/>
                      <w:szCs w:val="21"/>
                      <w:shd w:val="clear" w:color="auto" w:fill="FFFFFF"/>
                    </w:rPr>
                    <m:t>-</m:t>
                  </m:r>
                  <m:f>
                    <m:fPr>
                      <m:ctrlPr>
                        <w:rPr>
                          <w:rFonts w:ascii="Cambria Math" w:hAnsi="Cambria Math" w:cs="Arial"/>
                          <w:color w:val="202122"/>
                          <w:sz w:val="21"/>
                          <w:szCs w:val="21"/>
                          <w:shd w:val="clear" w:color="auto" w:fill="FFFFFF"/>
                        </w:rPr>
                      </m:ctrlPr>
                    </m:fPr>
                    <m:num>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1</m:t>
                      </m:r>
                    </m:num>
                    <m:den>
                      <m:r>
                        <m:rPr>
                          <m:sty m:val="p"/>
                        </m:rPr>
                        <w:rPr>
                          <w:rFonts w:ascii="Cambria Math" w:cs="Arial"/>
                          <w:color w:val="202122"/>
                          <w:sz w:val="21"/>
                          <w:szCs w:val="21"/>
                          <w:shd w:val="clear" w:color="auto" w:fill="FFFFFF"/>
                        </w:rPr>
                        <m:t>2</m:t>
                      </m:r>
                    </m:den>
                  </m:f>
                  <m:r>
                    <m:rPr>
                      <m:sty m:val="p"/>
                    </m:rPr>
                    <w:rPr>
                      <w:rFonts w:ascii="Cambria Math" w:cs="Arial"/>
                      <w:color w:val="202122"/>
                      <w:sz w:val="21"/>
                      <w:szCs w:val="21"/>
                      <w:shd w:val="clear" w:color="auto" w:fill="FFFFFF"/>
                    </w:rPr>
                    <m:t>)</m:t>
                  </m:r>
                </m:e>
              </m:rad>
            </m:e>
          </m:d>
        </m:oMath>
      </m:oMathPara>
    </w:p>
    <w:p w14:paraId="276A18CD" w14:textId="0A063B57" w:rsidR="00CC65E6" w:rsidRDefault="000110D8">
      <w:r>
        <w:t xml:space="preserve">Esta función se codifico usando </w:t>
      </w:r>
      <w:proofErr w:type="spellStart"/>
      <w:r>
        <w:t>python</w:t>
      </w:r>
      <w:proofErr w:type="spellEnd"/>
      <w:r>
        <w:t xml:space="preserve"> de la siguiente manera</w:t>
      </w:r>
    </w:p>
    <w:p w14:paraId="75506DBD" w14:textId="4BC4857C" w:rsidR="000110D8" w:rsidRDefault="003437B3">
      <w:r>
        <w:rPr>
          <w:noProof/>
          <w:lang w:eastAsia="es-CO"/>
        </w:rPr>
        <w:lastRenderedPageBreak/>
        <mc:AlternateContent>
          <mc:Choice Requires="wps">
            <w:drawing>
              <wp:anchor distT="0" distB="0" distL="114300" distR="114300" simplePos="0" relativeHeight="251659264" behindDoc="0" locked="0" layoutInCell="1" allowOverlap="1" wp14:anchorId="008D6F51" wp14:editId="2FFDA6A3">
                <wp:simplePos x="0" y="0"/>
                <wp:positionH relativeFrom="margin">
                  <wp:posOffset>-636</wp:posOffset>
                </wp:positionH>
                <wp:positionV relativeFrom="paragraph">
                  <wp:posOffset>-94615</wp:posOffset>
                </wp:positionV>
                <wp:extent cx="5591175" cy="3219450"/>
                <wp:effectExtent l="0" t="0" r="28575" b="19050"/>
                <wp:wrapNone/>
                <wp:docPr id="51" name="Cuadro de texto 51"/>
                <wp:cNvGraphicFramePr/>
                <a:graphic xmlns:a="http://schemas.openxmlformats.org/drawingml/2006/main">
                  <a:graphicData uri="http://schemas.microsoft.com/office/word/2010/wordprocessingShape">
                    <wps:wsp>
                      <wps:cNvSpPr txBox="1"/>
                      <wps:spPr>
                        <a:xfrm>
                          <a:off x="0" y="0"/>
                          <a:ext cx="5591175" cy="321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9B153C" w14:textId="774E24C2"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proofErr w:type="gramStart"/>
                            <w:r w:rsidRPr="00B51D44">
                              <w:rPr>
                                <w:rFonts w:ascii="Courier New" w:eastAsia="Times New Roman" w:hAnsi="Courier New" w:cs="Courier New"/>
                                <w:color w:val="008000"/>
                                <w:sz w:val="21"/>
                                <w:szCs w:val="21"/>
                                <w:lang w:val="en-GB" w:eastAsia="es-CO"/>
                              </w:rPr>
                              <w:t>distance</w:t>
                            </w:r>
                            <w:proofErr w:type="gramEnd"/>
                            <w:r w:rsidRPr="00B51D44">
                              <w:rPr>
                                <w:rFonts w:ascii="Courier New" w:eastAsia="Times New Roman" w:hAnsi="Courier New" w:cs="Courier New"/>
                                <w:color w:val="008000"/>
                                <w:sz w:val="21"/>
                                <w:szCs w:val="21"/>
                                <w:lang w:val="en-GB" w:eastAsia="es-CO"/>
                              </w:rPr>
                              <w:t xml:space="preserve"> function implements </w:t>
                            </w:r>
                            <w:proofErr w:type="spellStart"/>
                            <w:r w:rsidRPr="00B51D44">
                              <w:rPr>
                                <w:rFonts w:ascii="Courier New" w:eastAsia="Times New Roman" w:hAnsi="Courier New" w:cs="Courier New"/>
                                <w:color w:val="008000"/>
                                <w:sz w:val="21"/>
                                <w:szCs w:val="21"/>
                                <w:lang w:val="en-GB" w:eastAsia="es-CO"/>
                              </w:rPr>
                              <w:t>haversine</w:t>
                            </w:r>
                            <w:proofErr w:type="spellEnd"/>
                            <w:r w:rsidRPr="00B51D44">
                              <w:rPr>
                                <w:rFonts w:ascii="Courier New" w:eastAsia="Times New Roman" w:hAnsi="Courier New" w:cs="Courier New"/>
                                <w:color w:val="008000"/>
                                <w:sz w:val="21"/>
                                <w:szCs w:val="21"/>
                                <w:lang w:val="en-GB" w:eastAsia="es-CO"/>
                              </w:rPr>
                              <w:t xml:space="preserve"> formula to find distance between 2 coordinates locations</w:t>
                            </w:r>
                          </w:p>
                          <w:p w14:paraId="578A4802"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import</w:t>
                            </w:r>
                            <w:proofErr w:type="gramEnd"/>
                            <w:r w:rsidRPr="00CC65E6">
                              <w:rPr>
                                <w:rFonts w:ascii="Courier New" w:eastAsia="Times New Roman" w:hAnsi="Courier New" w:cs="Courier New"/>
                                <w:color w:val="000000"/>
                                <w:sz w:val="21"/>
                                <w:szCs w:val="21"/>
                                <w:lang w:val="en-GB" w:eastAsia="es-CO"/>
                              </w:rPr>
                              <w:t> math</w:t>
                            </w:r>
                          </w:p>
                          <w:p w14:paraId="6EF94AD1"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from</w:t>
                            </w:r>
                            <w:proofErr w:type="gramEnd"/>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fr-FR" w:eastAsia="es-CO"/>
                              </w:rPr>
                            </w:pPr>
                            <w:proofErr w:type="spellStart"/>
                            <w:r w:rsidRPr="00CC65E6">
                              <w:rPr>
                                <w:rFonts w:ascii="Courier New" w:eastAsia="Times New Roman" w:hAnsi="Courier New" w:cs="Courier New"/>
                                <w:color w:val="0000FF"/>
                                <w:sz w:val="21"/>
                                <w:szCs w:val="21"/>
                                <w:lang w:val="fr-FR" w:eastAsia="es-CO"/>
                              </w:rPr>
                              <w:t>def</w:t>
                            </w:r>
                            <w:proofErr w:type="spellEnd"/>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1080"/>
                                <w:sz w:val="21"/>
                                <w:szCs w:val="21"/>
                                <w:lang w:val="fr-FR" w:eastAsia="es-CO"/>
                              </w:rPr>
                              <w:t>origin</w:t>
                            </w:r>
                            <w:proofErr w:type="spellEnd"/>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w:t>
                            </w:r>
                            <w:proofErr w:type="spellStart"/>
                            <w:r w:rsidRPr="00CC65E6">
                              <w:rPr>
                                <w:rFonts w:ascii="Courier New" w:eastAsia="Times New Roman" w:hAnsi="Courier New" w:cs="Courier New"/>
                                <w:color w:val="000000"/>
                                <w:sz w:val="21"/>
                                <w:szCs w:val="21"/>
                                <w:lang w:val="fr-FR" w:eastAsia="es-CO"/>
                              </w:rPr>
                              <w:t>origin</w:t>
                            </w:r>
                            <w:proofErr w:type="spellEnd"/>
                          </w:p>
                          <w:p w14:paraId="2F08625F"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000000"/>
                                <w:sz w:val="21"/>
                                <w:szCs w:val="21"/>
                                <w:lang w:val="fr-FR" w:eastAsia="es-CO"/>
                              </w:rPr>
                              <w:t>radius</w:t>
                            </w:r>
                            <w:proofErr w:type="gramEnd"/>
                            <w:r w:rsidRPr="00CC65E6">
                              <w:rPr>
                                <w:rFonts w:ascii="Courier New" w:eastAsia="Times New Roman" w:hAnsi="Courier New" w:cs="Courier New"/>
                                <w:color w:val="000000"/>
                                <w:sz w:val="21"/>
                                <w:szCs w:val="21"/>
                                <w:lang w:val="fr-FR" w:eastAsia="es-CO"/>
                              </w:rPr>
                              <w:t>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at2-lat1)</w:t>
                            </w:r>
                          </w:p>
                          <w:p w14:paraId="46057F75"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on</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on2-lon1)</w:t>
                            </w:r>
                          </w:p>
                          <w:p w14:paraId="43A07D2C" w14:textId="30E71620" w:rsidR="00375D33" w:rsidRDefault="00375D33"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w:t>
                            </w:r>
                            <w:proofErr w:type="spellStart"/>
                            <w:proofErr w:type="gram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w:t>
                            </w:r>
                            <w:r>
                              <w:rPr>
                                <w:rFonts w:ascii="Courier New" w:eastAsia="Times New Roman" w:hAnsi="Courier New" w:cs="Courier New"/>
                                <w:color w:val="000000"/>
                                <w:sz w:val="21"/>
                                <w:szCs w:val="21"/>
                                <w:lang w:val="fr-FR" w:eastAsia="es-CO"/>
                              </w:rPr>
                              <w:t>.cos</w:t>
                            </w:r>
                            <w:proofErr w:type="spellEnd"/>
                            <w:r>
                              <w:rPr>
                                <w:rFonts w:ascii="Courier New" w:eastAsia="Times New Roman" w:hAnsi="Courier New" w:cs="Courier New"/>
                                <w:color w:val="000000"/>
                                <w:sz w:val="21"/>
                                <w:szCs w:val="21"/>
                                <w:lang w:val="fr-FR" w:eastAsia="es-CO"/>
                              </w:rPr>
                              <w:t>(</w:t>
                            </w:r>
                            <w:proofErr w:type="spellStart"/>
                            <w:r>
                              <w:rPr>
                                <w:rFonts w:ascii="Courier New" w:eastAsia="Times New Roman" w:hAnsi="Courier New" w:cs="Courier New"/>
                                <w:color w:val="000000"/>
                                <w:sz w:val="21"/>
                                <w:szCs w:val="21"/>
                                <w:lang w:val="fr-FR" w:eastAsia="es-CO"/>
                              </w:rPr>
                              <w:t>math.radians</w:t>
                            </w:r>
                            <w:proofErr w:type="spellEnd"/>
                            <w:r>
                              <w:rPr>
                                <w:rFonts w:ascii="Courier New" w:eastAsia="Times New Roman" w:hAnsi="Courier New" w:cs="Courier New"/>
                                <w:color w:val="000000"/>
                                <w:sz w:val="21"/>
                                <w:szCs w:val="21"/>
                                <w:lang w:val="fr-FR" w:eastAsia="es-CO"/>
                              </w:rPr>
                              <w:t xml:space="preserve">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375D33" w:rsidRPr="00F864C1" w:rsidRDefault="00375D33"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w:t>
                            </w:r>
                            <w:proofErr w:type="gramStart"/>
                            <w:r w:rsidRPr="00F864C1">
                              <w:rPr>
                                <w:rFonts w:ascii="Courier New" w:eastAsia="Times New Roman" w:hAnsi="Courier New" w:cs="Courier New"/>
                                <w:color w:val="000000"/>
                                <w:sz w:val="21"/>
                                <w:szCs w:val="21"/>
                                <w:lang w:val="en-GB" w:eastAsia="es-CO"/>
                              </w:rPr>
                              <w:t>math.atan2(</w:t>
                            </w:r>
                            <w:proofErr w:type="spellStart"/>
                            <w:proofErr w:type="gramEnd"/>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a), </w:t>
                            </w:r>
                            <w:proofErr w:type="spellStart"/>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proofErr w:type="gramStart"/>
                            <w:r w:rsidRPr="00CC65E6">
                              <w:rPr>
                                <w:rFonts w:ascii="Courier New" w:eastAsia="Times New Roman" w:hAnsi="Courier New" w:cs="Courier New"/>
                                <w:color w:val="AF00DB"/>
                                <w:sz w:val="21"/>
                                <w:szCs w:val="21"/>
                                <w:lang w:val="en-GB" w:eastAsia="es-CO"/>
                              </w:rPr>
                              <w:t>return</w:t>
                            </w:r>
                            <w:proofErr w:type="gramEnd"/>
                            <w:r w:rsidRPr="00CC65E6">
                              <w:rPr>
                                <w:rFonts w:ascii="Courier New" w:eastAsia="Times New Roman" w:hAnsi="Courier New" w:cs="Courier New"/>
                                <w:color w:val="000000"/>
                                <w:sz w:val="21"/>
                                <w:szCs w:val="21"/>
                                <w:lang w:val="en-GB" w:eastAsia="es-CO"/>
                              </w:rPr>
                              <w:t> d</w:t>
                            </w:r>
                          </w:p>
                          <w:p w14:paraId="520EDFD9" w14:textId="77777777" w:rsidR="00375D33" w:rsidRPr="00CC65E6" w:rsidRDefault="00375D33">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8D6F51" id="_x0000_t202" coordsize="21600,21600" o:spt="202" path="m,l,21600r21600,l21600,xe">
                <v:stroke joinstyle="miter"/>
                <v:path gradientshapeok="t" o:connecttype="rect"/>
              </v:shapetype>
              <v:shape id="Cuadro de texto 51" o:spid="_x0000_s1026" type="#_x0000_t202" style="position:absolute;margin-left:-.05pt;margin-top:-7.45pt;width:440.25pt;height:253.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" fillcolor="white [3201]" strokeweight=".5pt">
                <v:textbox>
                  <w:txbxContent>
                    <w:p w14:paraId="0B9B153C" w14:textId="774E24C2"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proofErr w:type="gramStart"/>
                      <w:r w:rsidRPr="00B51D44">
                        <w:rPr>
                          <w:rFonts w:ascii="Courier New" w:eastAsia="Times New Roman" w:hAnsi="Courier New" w:cs="Courier New"/>
                          <w:color w:val="008000"/>
                          <w:sz w:val="21"/>
                          <w:szCs w:val="21"/>
                          <w:lang w:val="en-GB" w:eastAsia="es-CO"/>
                        </w:rPr>
                        <w:t>distance</w:t>
                      </w:r>
                      <w:proofErr w:type="gramEnd"/>
                      <w:r w:rsidRPr="00B51D44">
                        <w:rPr>
                          <w:rFonts w:ascii="Courier New" w:eastAsia="Times New Roman" w:hAnsi="Courier New" w:cs="Courier New"/>
                          <w:color w:val="008000"/>
                          <w:sz w:val="21"/>
                          <w:szCs w:val="21"/>
                          <w:lang w:val="en-GB" w:eastAsia="es-CO"/>
                        </w:rPr>
                        <w:t xml:space="preserve"> function implements </w:t>
                      </w:r>
                      <w:proofErr w:type="spellStart"/>
                      <w:r w:rsidRPr="00B51D44">
                        <w:rPr>
                          <w:rFonts w:ascii="Courier New" w:eastAsia="Times New Roman" w:hAnsi="Courier New" w:cs="Courier New"/>
                          <w:color w:val="008000"/>
                          <w:sz w:val="21"/>
                          <w:szCs w:val="21"/>
                          <w:lang w:val="en-GB" w:eastAsia="es-CO"/>
                        </w:rPr>
                        <w:t>haversine</w:t>
                      </w:r>
                      <w:proofErr w:type="spellEnd"/>
                      <w:r w:rsidRPr="00B51D44">
                        <w:rPr>
                          <w:rFonts w:ascii="Courier New" w:eastAsia="Times New Roman" w:hAnsi="Courier New" w:cs="Courier New"/>
                          <w:color w:val="008000"/>
                          <w:sz w:val="21"/>
                          <w:szCs w:val="21"/>
                          <w:lang w:val="en-GB" w:eastAsia="es-CO"/>
                        </w:rPr>
                        <w:t xml:space="preserve"> formula to find distance between 2 coordinates locations</w:t>
                      </w:r>
                    </w:p>
                    <w:p w14:paraId="578A4802"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import</w:t>
                      </w:r>
                      <w:proofErr w:type="gramEnd"/>
                      <w:r w:rsidRPr="00CC65E6">
                        <w:rPr>
                          <w:rFonts w:ascii="Courier New" w:eastAsia="Times New Roman" w:hAnsi="Courier New" w:cs="Courier New"/>
                          <w:color w:val="000000"/>
                          <w:sz w:val="21"/>
                          <w:szCs w:val="21"/>
                          <w:lang w:val="en-GB" w:eastAsia="es-CO"/>
                        </w:rPr>
                        <w:t> math</w:t>
                      </w:r>
                    </w:p>
                    <w:p w14:paraId="6EF94AD1"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from</w:t>
                      </w:r>
                      <w:proofErr w:type="gramEnd"/>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fr-FR" w:eastAsia="es-CO"/>
                        </w:rPr>
                      </w:pPr>
                      <w:proofErr w:type="spellStart"/>
                      <w:r w:rsidRPr="00CC65E6">
                        <w:rPr>
                          <w:rFonts w:ascii="Courier New" w:eastAsia="Times New Roman" w:hAnsi="Courier New" w:cs="Courier New"/>
                          <w:color w:val="0000FF"/>
                          <w:sz w:val="21"/>
                          <w:szCs w:val="21"/>
                          <w:lang w:val="fr-FR" w:eastAsia="es-CO"/>
                        </w:rPr>
                        <w:t>def</w:t>
                      </w:r>
                      <w:proofErr w:type="spellEnd"/>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1080"/>
                          <w:sz w:val="21"/>
                          <w:szCs w:val="21"/>
                          <w:lang w:val="fr-FR" w:eastAsia="es-CO"/>
                        </w:rPr>
                        <w:t>origin</w:t>
                      </w:r>
                      <w:proofErr w:type="spellEnd"/>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w:t>
                      </w:r>
                      <w:proofErr w:type="spellStart"/>
                      <w:r w:rsidRPr="00CC65E6">
                        <w:rPr>
                          <w:rFonts w:ascii="Courier New" w:eastAsia="Times New Roman" w:hAnsi="Courier New" w:cs="Courier New"/>
                          <w:color w:val="000000"/>
                          <w:sz w:val="21"/>
                          <w:szCs w:val="21"/>
                          <w:lang w:val="fr-FR" w:eastAsia="es-CO"/>
                        </w:rPr>
                        <w:t>origin</w:t>
                      </w:r>
                      <w:proofErr w:type="spellEnd"/>
                    </w:p>
                    <w:p w14:paraId="2F08625F"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000000"/>
                          <w:sz w:val="21"/>
                          <w:szCs w:val="21"/>
                          <w:lang w:val="fr-FR" w:eastAsia="es-CO"/>
                        </w:rPr>
                        <w:t>radius</w:t>
                      </w:r>
                      <w:proofErr w:type="gramEnd"/>
                      <w:r w:rsidRPr="00CC65E6">
                        <w:rPr>
                          <w:rFonts w:ascii="Courier New" w:eastAsia="Times New Roman" w:hAnsi="Courier New" w:cs="Courier New"/>
                          <w:color w:val="000000"/>
                          <w:sz w:val="21"/>
                          <w:szCs w:val="21"/>
                          <w:lang w:val="fr-FR" w:eastAsia="es-CO"/>
                        </w:rPr>
                        <w:t>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at2-lat1)</w:t>
                      </w:r>
                    </w:p>
                    <w:p w14:paraId="46057F75"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on</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on2-lon1)</w:t>
                      </w:r>
                    </w:p>
                    <w:p w14:paraId="43A07D2C" w14:textId="30E71620" w:rsidR="00375D33" w:rsidRDefault="00375D33"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w:t>
                      </w:r>
                      <w:proofErr w:type="spellStart"/>
                      <w:proofErr w:type="gram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w:t>
                      </w:r>
                      <w:r>
                        <w:rPr>
                          <w:rFonts w:ascii="Courier New" w:eastAsia="Times New Roman" w:hAnsi="Courier New" w:cs="Courier New"/>
                          <w:color w:val="000000"/>
                          <w:sz w:val="21"/>
                          <w:szCs w:val="21"/>
                          <w:lang w:val="fr-FR" w:eastAsia="es-CO"/>
                        </w:rPr>
                        <w:t>.cos</w:t>
                      </w:r>
                      <w:proofErr w:type="spellEnd"/>
                      <w:r>
                        <w:rPr>
                          <w:rFonts w:ascii="Courier New" w:eastAsia="Times New Roman" w:hAnsi="Courier New" w:cs="Courier New"/>
                          <w:color w:val="000000"/>
                          <w:sz w:val="21"/>
                          <w:szCs w:val="21"/>
                          <w:lang w:val="fr-FR" w:eastAsia="es-CO"/>
                        </w:rPr>
                        <w:t>(</w:t>
                      </w:r>
                      <w:proofErr w:type="spellStart"/>
                      <w:r>
                        <w:rPr>
                          <w:rFonts w:ascii="Courier New" w:eastAsia="Times New Roman" w:hAnsi="Courier New" w:cs="Courier New"/>
                          <w:color w:val="000000"/>
                          <w:sz w:val="21"/>
                          <w:szCs w:val="21"/>
                          <w:lang w:val="fr-FR" w:eastAsia="es-CO"/>
                        </w:rPr>
                        <w:t>math.radians</w:t>
                      </w:r>
                      <w:proofErr w:type="spellEnd"/>
                      <w:r>
                        <w:rPr>
                          <w:rFonts w:ascii="Courier New" w:eastAsia="Times New Roman" w:hAnsi="Courier New" w:cs="Courier New"/>
                          <w:color w:val="000000"/>
                          <w:sz w:val="21"/>
                          <w:szCs w:val="21"/>
                          <w:lang w:val="fr-FR" w:eastAsia="es-CO"/>
                        </w:rPr>
                        <w:t xml:space="preserve">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375D33" w:rsidRPr="00F864C1" w:rsidRDefault="00375D33"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w:t>
                      </w:r>
                      <w:proofErr w:type="gramStart"/>
                      <w:r w:rsidRPr="00F864C1">
                        <w:rPr>
                          <w:rFonts w:ascii="Courier New" w:eastAsia="Times New Roman" w:hAnsi="Courier New" w:cs="Courier New"/>
                          <w:color w:val="000000"/>
                          <w:sz w:val="21"/>
                          <w:szCs w:val="21"/>
                          <w:lang w:val="en-GB" w:eastAsia="es-CO"/>
                        </w:rPr>
                        <w:t>math.atan2(</w:t>
                      </w:r>
                      <w:proofErr w:type="spellStart"/>
                      <w:proofErr w:type="gramEnd"/>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a), </w:t>
                      </w:r>
                      <w:proofErr w:type="spellStart"/>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375D33" w:rsidRPr="00CC65E6" w:rsidRDefault="00375D33"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proofErr w:type="gramStart"/>
                      <w:r w:rsidRPr="00CC65E6">
                        <w:rPr>
                          <w:rFonts w:ascii="Courier New" w:eastAsia="Times New Roman" w:hAnsi="Courier New" w:cs="Courier New"/>
                          <w:color w:val="AF00DB"/>
                          <w:sz w:val="21"/>
                          <w:szCs w:val="21"/>
                          <w:lang w:val="en-GB" w:eastAsia="es-CO"/>
                        </w:rPr>
                        <w:t>return</w:t>
                      </w:r>
                      <w:proofErr w:type="gramEnd"/>
                      <w:r w:rsidRPr="00CC65E6">
                        <w:rPr>
                          <w:rFonts w:ascii="Courier New" w:eastAsia="Times New Roman" w:hAnsi="Courier New" w:cs="Courier New"/>
                          <w:color w:val="000000"/>
                          <w:sz w:val="21"/>
                          <w:szCs w:val="21"/>
                          <w:lang w:val="en-GB" w:eastAsia="es-CO"/>
                        </w:rPr>
                        <w:t> d</w:t>
                      </w:r>
                    </w:p>
                    <w:p w14:paraId="520EDFD9" w14:textId="77777777" w:rsidR="00375D33" w:rsidRPr="00CC65E6" w:rsidRDefault="00375D33">
                      <w:pPr>
                        <w:rPr>
                          <w:lang w:val="en-GB"/>
                        </w:rPr>
                      </w:pPr>
                    </w:p>
                  </w:txbxContent>
                </v:textbox>
                <w10:wrap anchorx="margin"/>
              </v:shape>
            </w:pict>
          </mc:Fallback>
        </mc:AlternateContent>
      </w:r>
    </w:p>
    <w:p w14:paraId="59440457" w14:textId="32D9E3FB" w:rsidR="00A51016" w:rsidRDefault="00A51016"/>
    <w:p w14:paraId="3EDB8273" w14:textId="43771DF1" w:rsidR="00A51016" w:rsidRDefault="00A51016"/>
    <w:p w14:paraId="06284BB9" w14:textId="7BE3F639" w:rsidR="00A51016" w:rsidRDefault="00A51016"/>
    <w:p w14:paraId="52EDB8CB" w14:textId="1ACCA4E5" w:rsidR="00A51016" w:rsidRDefault="00A51016"/>
    <w:p w14:paraId="04D7339E" w14:textId="39316A35" w:rsidR="00A51016" w:rsidRDefault="00A51016"/>
    <w:p w14:paraId="4EE3EF24" w14:textId="76BBF6FB" w:rsidR="00A51016" w:rsidRDefault="00A51016"/>
    <w:p w14:paraId="195A2181" w14:textId="37B7F540" w:rsidR="00A51016" w:rsidRDefault="00A51016"/>
    <w:p w14:paraId="392658CD" w14:textId="07F8599D" w:rsidR="00A51016" w:rsidRDefault="00A51016"/>
    <w:p w14:paraId="298EDDB4" w14:textId="14708514" w:rsidR="000110D8" w:rsidRDefault="000110D8"/>
    <w:p w14:paraId="30EE88B1" w14:textId="77777777" w:rsidR="002A469B" w:rsidRDefault="002A469B" w:rsidP="000110D8">
      <w:pPr>
        <w:jc w:val="both"/>
      </w:pPr>
    </w:p>
    <w:p w14:paraId="05FDAAF6" w14:textId="7733C00D" w:rsidR="00A665D0" w:rsidRDefault="00871D9C" w:rsidP="000110D8">
      <w:pPr>
        <w:jc w:val="both"/>
      </w:pPr>
      <w:r>
        <w:rPr>
          <w:b/>
        </w:rPr>
        <w:t>Figura 6-2</w:t>
      </w:r>
      <w:r w:rsidR="000110D8" w:rsidRPr="00ED602A">
        <w:rPr>
          <w:b/>
        </w:rPr>
        <w:t>:</w:t>
      </w:r>
      <w:r w:rsidR="000110D8">
        <w:t xml:space="preserve"> codificación de la función para hallar la distancia sobre una superficie esférica.</w:t>
      </w:r>
    </w:p>
    <w:p w14:paraId="2762FD2A" w14:textId="62678800" w:rsidR="00A665D0" w:rsidRDefault="00A665D0" w:rsidP="000110D8">
      <w:pPr>
        <w:jc w:val="both"/>
      </w:pPr>
      <w:r w:rsidRPr="00A665D0">
        <w:rPr>
          <w:b/>
        </w:rPr>
        <w:t>Reducción de Variables:</w:t>
      </w:r>
      <w:r w:rsidR="00FD72D3">
        <w:rPr>
          <w:b/>
        </w:rPr>
        <w:t xml:space="preserve"> </w:t>
      </w:r>
      <w:r w:rsidR="007453EC" w:rsidRPr="007453EC">
        <w:t>Algunos de</w:t>
      </w:r>
      <w:r w:rsidR="007453EC">
        <w:t xml:space="preserve"> los datos que contiene el conjunto de datos no son relevantes para encontrar tendencias en la generación de RSU, entre ellos el nombre y código del supervisor por esta razón nos deshicimos de estas columnas, además existían 2 columnas muy similares llamadas </w:t>
      </w:r>
      <w:r w:rsidR="00A51016">
        <w:t>tipo de carga (</w:t>
      </w:r>
      <w:proofErr w:type="spellStart"/>
      <w:r w:rsidR="007453EC">
        <w:t>load_type</w:t>
      </w:r>
      <w:proofErr w:type="spellEnd"/>
      <w:r w:rsidR="00A51016">
        <w:t>)</w:t>
      </w:r>
      <w:r w:rsidR="007453EC">
        <w:t xml:space="preserve"> y </w:t>
      </w:r>
      <w:r w:rsidR="00A51016">
        <w:t>tipo de ruta (</w:t>
      </w:r>
      <w:proofErr w:type="spellStart"/>
      <w:r w:rsidR="007453EC">
        <w:t>route_type</w:t>
      </w:r>
      <w:proofErr w:type="spellEnd"/>
      <w:r w:rsidR="00A51016">
        <w:t>)</w:t>
      </w:r>
      <w:r w:rsidR="007453EC">
        <w:t>, po</w:t>
      </w:r>
      <w:r w:rsidR="00A51016">
        <w:t>r</w:t>
      </w:r>
      <w:r w:rsidR="007453EC">
        <w:t xml:space="preserve"> lo cual </w:t>
      </w:r>
      <w:r w:rsidR="002A0FAB">
        <w:t xml:space="preserve">se </w:t>
      </w:r>
      <w:r w:rsidR="00A51016">
        <w:t>decidió</w:t>
      </w:r>
      <w:r w:rsidR="007453EC">
        <w:t xml:space="preserve"> remover </w:t>
      </w:r>
      <w:proofErr w:type="spellStart"/>
      <w:r w:rsidR="007453EC">
        <w:t>route_type</w:t>
      </w:r>
      <w:proofErr w:type="spellEnd"/>
      <w:r w:rsidR="007453EC">
        <w:t xml:space="preserve">, finalmente tras calcular las distancias, </w:t>
      </w:r>
      <w:r w:rsidR="002A0FAB">
        <w:t xml:space="preserve">se </w:t>
      </w:r>
      <w:r w:rsidR="00A51016">
        <w:t>eliminó</w:t>
      </w:r>
      <w:r w:rsidR="007453EC">
        <w:t xml:space="preserve"> la columna con la información espacial “</w:t>
      </w:r>
      <w:proofErr w:type="spellStart"/>
      <w:r w:rsidR="007453EC">
        <w:t>the_geom</w:t>
      </w:r>
      <w:proofErr w:type="spellEnd"/>
      <w:r w:rsidR="007453EC">
        <w:t>” pues no sería usada para el resto del análisis.</w:t>
      </w:r>
    </w:p>
    <w:p w14:paraId="5372A16C" w14:textId="68BEEB1B" w:rsidR="00A51016" w:rsidRDefault="002A0FAB" w:rsidP="000110D8">
      <w:pPr>
        <w:jc w:val="both"/>
      </w:pPr>
      <w:r w:rsidRPr="002A0FAB">
        <w:rPr>
          <w:b/>
        </w:rPr>
        <w:t>Unión de los Data-</w:t>
      </w:r>
      <w:proofErr w:type="spellStart"/>
      <w:r w:rsidRPr="002A0FAB">
        <w:rPr>
          <w:b/>
        </w:rPr>
        <w:t>Frames</w:t>
      </w:r>
      <w:proofErr w:type="spellEnd"/>
      <w:r w:rsidRPr="002A0FAB">
        <w:rPr>
          <w:b/>
        </w:rPr>
        <w:t>:</w:t>
      </w:r>
      <w:r w:rsidR="00FD72D3">
        <w:rPr>
          <w:b/>
        </w:rPr>
        <w:t xml:space="preserve"> </w:t>
      </w:r>
      <w:r>
        <w:t>Para poder analizar los datos en conjunto fue necesario unir las tablas usando una columna en común las cuales eran (</w:t>
      </w:r>
      <w:proofErr w:type="spellStart"/>
      <w:r>
        <w:t>garb_rt</w:t>
      </w:r>
      <w:proofErr w:type="spellEnd"/>
      <w:r>
        <w:t xml:space="preserve"> y </w:t>
      </w:r>
      <w:proofErr w:type="spellStart"/>
      <w:r>
        <w:t>route_number</w:t>
      </w:r>
      <w:proofErr w:type="spellEnd"/>
      <w:r>
        <w:t xml:space="preserve">) </w:t>
      </w:r>
      <w:r w:rsidR="00A51016">
        <w:t>en este paso hubo una leve reducción de registro debido a no había plena integridad entre las rutas de algunas de las cargas y por lo tanto estas columnas fueron eliminadas.</w:t>
      </w:r>
    </w:p>
    <w:p w14:paraId="19999440" w14:textId="7D862E1B" w:rsidR="00A51016" w:rsidRDefault="00A51016" w:rsidP="000110D8">
      <w:pPr>
        <w:jc w:val="both"/>
      </w:pPr>
      <w:r w:rsidRPr="00A51016">
        <w:rPr>
          <w:b/>
        </w:rPr>
        <w:t>Transformación de columnas:</w:t>
      </w:r>
      <w:r w:rsidR="00FD72D3">
        <w:rPr>
          <w:b/>
        </w:rPr>
        <w:t xml:space="preserve"> </w:t>
      </w:r>
      <w:r>
        <w:t xml:space="preserve">Dado que se quieren ejecutar algunos cálculos matemáticos sobre algunas de las columnas para obtener algunas mediciones estadísticas tales como la media, la desviación estándar, </w:t>
      </w:r>
      <w:r w:rsidR="00FD72D3">
        <w:t>los valores máximos</w:t>
      </w:r>
      <w:r>
        <w:t xml:space="preserve"> y mínimo, se convirtieron las columnas peso de la carga (</w:t>
      </w:r>
      <w:proofErr w:type="spellStart"/>
      <w:r>
        <w:t>load_weigth</w:t>
      </w:r>
      <w:proofErr w:type="spellEnd"/>
      <w:r>
        <w:t>) y distancia de la ruta (</w:t>
      </w:r>
      <w:proofErr w:type="spellStart"/>
      <w:r>
        <w:t>route_distance</w:t>
      </w:r>
      <w:proofErr w:type="spellEnd"/>
      <w:r>
        <w:t>)</w:t>
      </w:r>
      <w:r w:rsidR="00FD72D3">
        <w:t xml:space="preserve"> a valores numéricos.</w:t>
      </w:r>
    </w:p>
    <w:p w14:paraId="732363E4" w14:textId="475E0065" w:rsidR="00FD72D3" w:rsidRPr="00FD72D3" w:rsidRDefault="00FD72D3" w:rsidP="000110D8">
      <w:pPr>
        <w:jc w:val="both"/>
      </w:pPr>
      <w:r w:rsidRPr="00FD72D3">
        <w:rPr>
          <w:b/>
        </w:rPr>
        <w:t>Llenado de valores nulos:</w:t>
      </w:r>
      <w:r>
        <w:rPr>
          <w:b/>
        </w:rPr>
        <w:t xml:space="preserve"> </w:t>
      </w:r>
      <w:r>
        <w:t>algunos de los registros estaban incompletos especialmente en las columnas peso de la carga (</w:t>
      </w:r>
      <w:proofErr w:type="spellStart"/>
      <w:r>
        <w:t>load_weigth</w:t>
      </w:r>
      <w:proofErr w:type="spellEnd"/>
      <w:r>
        <w:t>) y distancia de la ruta (</w:t>
      </w:r>
      <w:proofErr w:type="spellStart"/>
      <w:r>
        <w:t>route_distance</w:t>
      </w:r>
      <w:proofErr w:type="spellEnd"/>
      <w:r>
        <w:t xml:space="preserve">) para poder poblar los datos faltantes se agruparon estas 2 columnas por la ruta a la que pertenecían y para cada uno de los grupos calculamos el promedio, luego reemplazamos </w:t>
      </w:r>
      <w:r>
        <w:lastRenderedPageBreak/>
        <w:t>el valor faltante por valor promedio de acuerdo al grupo o la ruta a la que pertenecía ese peso o esa distancia.</w:t>
      </w:r>
    </w:p>
    <w:p w14:paraId="56D5573F" w14:textId="4D42AAE8" w:rsidR="00FD72D3" w:rsidRDefault="00FD72D3" w:rsidP="008D4DA9">
      <w:pPr>
        <w:jc w:val="both"/>
      </w:pPr>
      <w:r w:rsidRPr="00FD72D3">
        <w:rPr>
          <w:b/>
        </w:rPr>
        <w:t>Normalización de valores:</w:t>
      </w:r>
      <w:r>
        <w:rPr>
          <w:b/>
        </w:rPr>
        <w:t xml:space="preserve"> </w:t>
      </w:r>
      <w:r w:rsidR="00D17B64">
        <w:t xml:space="preserve">por </w:t>
      </w:r>
      <w:r w:rsidR="008D4DA9">
        <w:t>último</w:t>
      </w:r>
      <w:r w:rsidR="00D17B64">
        <w:t xml:space="preserve"> se deseaba tener valores numéricos </w:t>
      </w:r>
      <w:r w:rsidR="008D4DA9">
        <w:t xml:space="preserve">estuviesen en </w:t>
      </w:r>
      <w:r w:rsidR="00D17B64">
        <w:t xml:space="preserve"> rangos similares</w:t>
      </w:r>
      <w:r w:rsidR="008D4DA9">
        <w:t>,</w:t>
      </w:r>
      <w:r w:rsidR="00D17B64">
        <w:t xml:space="preserve"> para que fuera </w:t>
      </w:r>
      <w:r w:rsidR="008D4DA9">
        <w:t>más</w:t>
      </w:r>
      <w:r w:rsidR="00D17B64">
        <w:t xml:space="preserve"> </w:t>
      </w:r>
      <w:r w:rsidR="008D4DA9">
        <w:t>simple</w:t>
      </w:r>
      <w:r w:rsidR="00D17B64">
        <w:t xml:space="preserve"> realizar comparaciones entre ellos</w:t>
      </w:r>
      <w:r w:rsidR="008D4DA9">
        <w:t>,</w:t>
      </w:r>
      <w:r w:rsidR="00D17B64">
        <w:t xml:space="preserve"> </w:t>
      </w:r>
      <w:r w:rsidR="008D4DA9">
        <w:t>de forma</w:t>
      </w:r>
      <w:r w:rsidR="00D17B64">
        <w:t xml:space="preserve"> que los valores muy grandes</w:t>
      </w:r>
      <w:r w:rsidR="008D4DA9">
        <w:t xml:space="preserve"> no</w:t>
      </w:r>
      <w:r w:rsidR="00D17B64">
        <w:t xml:space="preserve"> generaran sesgos en columnas en los que los valores eran pequeños en comparación, </w:t>
      </w:r>
      <w:r w:rsidR="008D4DA9">
        <w:t>por esta razón</w:t>
      </w:r>
      <w:r w:rsidR="00D17B64">
        <w:t xml:space="preserve"> que hicimos una normalización de variables usando </w:t>
      </w:r>
      <w:r w:rsidR="008D4DA9">
        <w:t xml:space="preserve">la función </w:t>
      </w:r>
      <w:proofErr w:type="spellStart"/>
      <w:r w:rsidR="008D4DA9">
        <w:t>Zscore</w:t>
      </w:r>
      <w:proofErr w:type="spellEnd"/>
      <w:r w:rsidR="008D4DA9">
        <w:t xml:space="preserve"> de </w:t>
      </w:r>
      <w:proofErr w:type="spellStart"/>
      <w:r w:rsidR="002A469B">
        <w:t>S</w:t>
      </w:r>
      <w:r w:rsidR="008D4DA9">
        <w:t>cipy</w:t>
      </w:r>
      <w:proofErr w:type="spellEnd"/>
      <w:r w:rsidR="008D4DA9">
        <w:t xml:space="preserve"> la cual calcula </w:t>
      </w:r>
    </w:p>
    <w:p w14:paraId="12D294A2" w14:textId="58662F45" w:rsidR="008D4DA9" w:rsidRPr="008D4DA9" w:rsidRDefault="008D4DA9" w:rsidP="008D4DA9">
      <w:pPr>
        <w:jc w:val="both"/>
        <w:rPr>
          <w:rFonts w:eastAsiaTheme="minorEastAsia"/>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δ</m:t>
              </m:r>
            </m:den>
          </m:f>
        </m:oMath>
      </m:oMathPara>
    </w:p>
    <w:p w14:paraId="4FC374C5" w14:textId="034C35C9" w:rsidR="008D4DA9" w:rsidRDefault="008D4DA9" w:rsidP="008D4DA9">
      <w:pPr>
        <w:jc w:val="both"/>
        <w:rPr>
          <w:rFonts w:eastAsiaTheme="minorEastAsia"/>
        </w:rPr>
      </w:pPr>
      <w:r>
        <w:rPr>
          <w:rFonts w:eastAsiaTheme="minorEastAsia"/>
        </w:rPr>
        <w:t xml:space="preserve">En donde X es el valor a normalizar, </w:t>
      </w:r>
      <w:r>
        <w:rPr>
          <w:rFonts w:eastAsiaTheme="minorEastAsia" w:cs="Arial"/>
        </w:rPr>
        <w:t>μ</w:t>
      </w:r>
      <w:r>
        <w:rPr>
          <w:rFonts w:eastAsiaTheme="minorEastAsia"/>
        </w:rPr>
        <w:t xml:space="preserve"> es la media y </w:t>
      </w:r>
      <w:r w:rsidRPr="008D4DA9">
        <w:rPr>
          <w:rFonts w:eastAsiaTheme="minorEastAsia"/>
        </w:rPr>
        <w:t>δ</w:t>
      </w:r>
      <w:r>
        <w:rPr>
          <w:rFonts w:eastAsiaTheme="minorEastAsia"/>
        </w:rPr>
        <w:t xml:space="preserve"> es la desviación estándar.</w:t>
      </w:r>
    </w:p>
    <w:p w14:paraId="289E0CAD" w14:textId="77777777" w:rsidR="00A51016" w:rsidRDefault="00A51016" w:rsidP="00A51016">
      <w:pPr>
        <w:pStyle w:val="Ttulo2"/>
        <w:rPr>
          <w:rStyle w:val="Textoennegrita"/>
          <w:rFonts w:cs="Arial"/>
          <w:bCs/>
          <w:sz w:val="32"/>
          <w:szCs w:val="32"/>
        </w:rPr>
      </w:pPr>
      <w:r>
        <w:rPr>
          <w:rStyle w:val="Textoennegrita"/>
          <w:rFonts w:cs="Arial"/>
          <w:bCs/>
          <w:sz w:val="32"/>
          <w:szCs w:val="32"/>
        </w:rPr>
        <w:t>Análisis exploratorio</w:t>
      </w:r>
    </w:p>
    <w:p w14:paraId="52590F81" w14:textId="3D8AEBE2" w:rsidR="00A51016" w:rsidRDefault="001666F1" w:rsidP="003437B3">
      <w:pPr>
        <w:jc w:val="both"/>
      </w:pPr>
      <w:r>
        <w:t xml:space="preserve">Antes de iniciar una análisis estadístico profundo es conveniente establecer cuáles son las rutas que muestran un desempeño optimo, o dicho de otra manera en cuales de las rutas se recolecta una mayor cantidad de residuo recorriendo distancias </w:t>
      </w:r>
      <w:r w:rsidR="003437B3">
        <w:t>más</w:t>
      </w:r>
      <w:r>
        <w:t xml:space="preserve"> cortas, pues sería conveniente que las demás rutas tengan un comportamiento similar, de manera que las variables más relevantes a considerar son: pesos de la carga y distancias de las rutas</w:t>
      </w:r>
      <w:r w:rsidR="003437B3">
        <w:t>, tomando esto como punto de partida se extrajeron medidas centrales generales y de desviación, se obtuvieron los resultados que se muestran a continuación:</w:t>
      </w:r>
    </w:p>
    <w:p w14:paraId="0443327F" w14:textId="2190434D" w:rsidR="00FB15B9" w:rsidRPr="00FB15B9" w:rsidRDefault="00FB15B9" w:rsidP="003437B3">
      <w:pPr>
        <w:jc w:val="both"/>
        <w:rPr>
          <w:b/>
        </w:rPr>
      </w:pPr>
      <w:r w:rsidRPr="00FB15B9">
        <w:rPr>
          <w:b/>
        </w:rPr>
        <w:t>Distancias de ruta</w:t>
      </w:r>
    </w:p>
    <w:p w14:paraId="15881765" w14:textId="06F2ECC8" w:rsidR="003437B3" w:rsidRDefault="003437B3" w:rsidP="003437B3">
      <w:pPr>
        <w:jc w:val="center"/>
      </w:pPr>
      <w:r>
        <w:rPr>
          <w:noProof/>
          <w:lang w:eastAsia="es-CO"/>
        </w:rPr>
        <w:drawing>
          <wp:inline distT="0" distB="0" distL="0" distR="0" wp14:anchorId="30726B48" wp14:editId="308A6C98">
            <wp:extent cx="3724275" cy="228600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724275" cy="2286000"/>
                    </a:xfrm>
                    <a:prstGeom prst="rect">
                      <a:avLst/>
                    </a:prstGeom>
                  </pic:spPr>
                </pic:pic>
              </a:graphicData>
            </a:graphic>
          </wp:inline>
        </w:drawing>
      </w:r>
    </w:p>
    <w:p w14:paraId="00DF4DB6" w14:textId="34502575" w:rsidR="00AB4F4E" w:rsidRDefault="00AB4F4E" w:rsidP="00AB4F4E">
      <w:pPr>
        <w:jc w:val="center"/>
      </w:pPr>
      <w:r>
        <w:rPr>
          <w:b/>
        </w:rPr>
        <w:t xml:space="preserve">Figura </w:t>
      </w:r>
      <w:r w:rsidR="00871D9C">
        <w:rPr>
          <w:b/>
        </w:rPr>
        <w:t>6-3</w:t>
      </w:r>
      <w:r w:rsidRPr="00ED602A">
        <w:rPr>
          <w:b/>
        </w:rPr>
        <w:t>:</w:t>
      </w:r>
      <w:r>
        <w:t xml:space="preserve"> resumen distancias por ruta.</w:t>
      </w:r>
    </w:p>
    <w:p w14:paraId="4974C8FA" w14:textId="0A7EDA52" w:rsidR="003437B3" w:rsidRDefault="002A469B" w:rsidP="003437B3">
      <w:pPr>
        <w:jc w:val="both"/>
      </w:pPr>
      <w:r>
        <w:t xml:space="preserve">Este resumen muestra una media de rutas de recolección </w:t>
      </w:r>
      <w:r w:rsidR="006B007C">
        <w:t xml:space="preserve">de 8,5 Km la ruta de </w:t>
      </w:r>
      <w:r w:rsidR="00EF2578">
        <w:t>más</w:t>
      </w:r>
      <w:r w:rsidR="006B007C">
        <w:t xml:space="preserve"> larga tiene una longitud de 43.8 Km lo que probablemente es un valor aislado, para que estos valores no nos induzcan a deducir errores, removeremos todos los recorridos cuya distancias superen los 35 Km. Otro factor inesperado es que la </w:t>
      </w:r>
      <w:r w:rsidR="00FB15B9">
        <w:t>desviación</w:t>
      </w:r>
      <w:r w:rsidR="006B007C">
        <w:t xml:space="preserve"> </w:t>
      </w:r>
      <w:r w:rsidR="00FB15B9">
        <w:t>estándar</w:t>
      </w:r>
      <w:r w:rsidR="006B007C">
        <w:t xml:space="preserve"> es </w:t>
      </w:r>
      <w:r w:rsidR="006B007C">
        <w:lastRenderedPageBreak/>
        <w:t xml:space="preserve">muy alta alcanzando un valor cercano a la media este genera una XCDS a pensar que las distancias no obedecen a una distribución </w:t>
      </w:r>
      <w:r w:rsidR="00FB15B9">
        <w:t>gaussiana</w:t>
      </w:r>
      <w:r w:rsidR="006B007C">
        <w:t>.</w:t>
      </w:r>
    </w:p>
    <w:p w14:paraId="36729D5E" w14:textId="523DE292" w:rsidR="00FB15B9" w:rsidRDefault="00FB15B9" w:rsidP="003437B3">
      <w:pPr>
        <w:jc w:val="both"/>
        <w:rPr>
          <w:b/>
        </w:rPr>
      </w:pPr>
      <w:r w:rsidRPr="00FB15B9">
        <w:rPr>
          <w:b/>
        </w:rPr>
        <w:t>Pesos de la carga</w:t>
      </w:r>
    </w:p>
    <w:p w14:paraId="2B29D135" w14:textId="66450CD4" w:rsidR="00FB15B9" w:rsidRPr="00FB15B9" w:rsidRDefault="00AB4F4E" w:rsidP="003437B3">
      <w:pPr>
        <w:jc w:val="both"/>
      </w:pPr>
      <w:r>
        <w:t>Para</w:t>
      </w:r>
      <w:r w:rsidR="00FB15B9">
        <w:t xml:space="preserve"> analizar las cargas en lugar de realizar las mediciones sobre los pesos en general, se agruparon las rutas</w:t>
      </w:r>
      <w:r>
        <w:t xml:space="preserve"> de manera que pudiéramos ver los promedios y medidas por cada ruta. Lo cual nos dará un mejor panorama para determinar si el área de recolección tiene alguna influencia en el volumen del RSU generado.</w:t>
      </w:r>
    </w:p>
    <w:p w14:paraId="3EAC5A0E" w14:textId="0F56F9E1" w:rsidR="003437B3" w:rsidRDefault="003437B3" w:rsidP="00AB4F4E">
      <w:pPr>
        <w:jc w:val="center"/>
      </w:pPr>
      <w:r>
        <w:rPr>
          <w:noProof/>
          <w:lang w:eastAsia="es-CO"/>
        </w:rPr>
        <w:drawing>
          <wp:inline distT="0" distB="0" distL="0" distR="0" wp14:anchorId="16BCD6A0" wp14:editId="640A9AA9">
            <wp:extent cx="2967486" cy="2055096"/>
            <wp:effectExtent l="0" t="0" r="4445"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981370" cy="2064711"/>
                    </a:xfrm>
                    <a:prstGeom prst="rect">
                      <a:avLst/>
                    </a:prstGeom>
                  </pic:spPr>
                </pic:pic>
              </a:graphicData>
            </a:graphic>
          </wp:inline>
        </w:drawing>
      </w:r>
    </w:p>
    <w:p w14:paraId="2D391006" w14:textId="035186B3" w:rsidR="00EF2578" w:rsidRDefault="00871D9C" w:rsidP="00EF2578">
      <w:pPr>
        <w:jc w:val="center"/>
      </w:pPr>
      <w:r>
        <w:rPr>
          <w:b/>
        </w:rPr>
        <w:t>Figura 6-4</w:t>
      </w:r>
      <w:r w:rsidR="00EF2578" w:rsidRPr="00ED602A">
        <w:rPr>
          <w:b/>
        </w:rPr>
        <w:t>:</w:t>
      </w:r>
      <w:r w:rsidR="00EF2578">
        <w:t xml:space="preserve"> resumen distancias por ruta.</w:t>
      </w:r>
    </w:p>
    <w:p w14:paraId="27393B1E" w14:textId="7082C66B" w:rsidR="003437B3" w:rsidRDefault="00EF2578" w:rsidP="003437B3">
      <w:pPr>
        <w:jc w:val="both"/>
      </w:pPr>
      <w:r>
        <w:t xml:space="preserve">Comparando </w:t>
      </w:r>
      <w:r w:rsidR="007660F1">
        <w:t xml:space="preserve">los pesos de las rutas vemos que </w:t>
      </w:r>
      <w:r>
        <w:t xml:space="preserve">la media que se acerca a los 18654 litros </w:t>
      </w:r>
      <w:r w:rsidR="007660F1">
        <w:t xml:space="preserve">mientras que el promedio mínimo de una de las rutas </w:t>
      </w:r>
      <w:r>
        <w:t>que es de 14936</w:t>
      </w:r>
      <w:r w:rsidR="007660F1">
        <w:t xml:space="preserve"> vemos que la diferencia es de 3715</w:t>
      </w:r>
      <w:r w:rsidR="009F48B4">
        <w:t xml:space="preserve"> litros, por lo cual esperaríamos tener una distancia similar hacia dirección opuesta, es decir que tuviésemos un valor máximo de 22369 litros pero en realidad el valor promedios en la ruta máxima es de 23295, lo cual no es muy habitual, pero para validar el comportamiento se graficaron estos promedios en un histograma de frecuencias.</w:t>
      </w:r>
    </w:p>
    <w:p w14:paraId="025BC79B" w14:textId="4E294E1C" w:rsidR="008B3E0D" w:rsidRDefault="006C10D9" w:rsidP="008B3E0D">
      <w:pPr>
        <w:jc w:val="center"/>
      </w:pPr>
      <w:r>
        <w:rPr>
          <w:noProof/>
          <w:lang w:eastAsia="es-CO"/>
        </w:rPr>
        <w:drawing>
          <wp:inline distT="0" distB="0" distL="0" distR="0" wp14:anchorId="21A668D5" wp14:editId="130F77BC">
            <wp:extent cx="3579962" cy="2268795"/>
            <wp:effectExtent l="0" t="0" r="190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595565" cy="2278684"/>
                    </a:xfrm>
                    <a:prstGeom prst="rect">
                      <a:avLst/>
                    </a:prstGeom>
                  </pic:spPr>
                </pic:pic>
              </a:graphicData>
            </a:graphic>
          </wp:inline>
        </w:drawing>
      </w:r>
    </w:p>
    <w:p w14:paraId="6C4532C3" w14:textId="1A6A14E3" w:rsidR="00510C50" w:rsidRDefault="006C10D9" w:rsidP="009B1E5B">
      <w:pPr>
        <w:jc w:val="center"/>
      </w:pPr>
      <w:r>
        <w:rPr>
          <w:b/>
        </w:rPr>
        <w:lastRenderedPageBreak/>
        <w:t>Figura 6</w:t>
      </w:r>
      <w:r w:rsidR="008B3E0D">
        <w:rPr>
          <w:b/>
        </w:rPr>
        <w:t>-</w:t>
      </w:r>
      <w:r w:rsidR="00871D9C">
        <w:rPr>
          <w:b/>
        </w:rPr>
        <w:t>5</w:t>
      </w:r>
      <w:r w:rsidR="008B3E0D" w:rsidRPr="00ED602A">
        <w:rPr>
          <w:b/>
        </w:rPr>
        <w:t>:</w:t>
      </w:r>
      <w:r w:rsidR="008B3E0D">
        <w:t xml:space="preserve"> </w:t>
      </w:r>
      <w:r w:rsidR="00510C50">
        <w:t>histograma general de cargas.</w:t>
      </w:r>
    </w:p>
    <w:p w14:paraId="67C1494C" w14:textId="31E56F20" w:rsidR="008B3E0D" w:rsidRDefault="006C10D9" w:rsidP="006C10D9">
      <w:pPr>
        <w:jc w:val="both"/>
      </w:pPr>
      <w:r>
        <w:t>Este histograma demuestra que los datos están densamente concentrados en la región correspondiente al cuartil del 25% de manera que ponemos afirmar que la distribución de la generación de cargas esta sesgada a la izquierda, la gráfica de caja que se encuentra en la parte superior del histograma nos ayuda a visualizar mucho mejor la diferencia entre la media y los cuartiles.</w:t>
      </w:r>
    </w:p>
    <w:p w14:paraId="49E4FD2F" w14:textId="38A946BC" w:rsidR="006C10D9" w:rsidRDefault="006C10D9" w:rsidP="006C10D9">
      <w:pPr>
        <w:jc w:val="both"/>
        <w:rPr>
          <w:b/>
        </w:rPr>
      </w:pPr>
      <w:r>
        <w:t xml:space="preserve">El histograma de las cargas agrupadas por ruta posiblemente muestre algunos patrones de comportamientos referentes a la generación de residuos para entender la causa de la alta desviación que obtuvimos del grafico anterior </w:t>
      </w:r>
      <w:r>
        <w:rPr>
          <w:b/>
        </w:rPr>
        <w:t>Figura 6-</w:t>
      </w:r>
      <w:r w:rsidR="00871D9C">
        <w:rPr>
          <w:b/>
        </w:rPr>
        <w:t>5</w:t>
      </w:r>
    </w:p>
    <w:p w14:paraId="4D501419" w14:textId="442DCD5C" w:rsidR="009B1E5B" w:rsidRDefault="009B1E5B" w:rsidP="009B1E5B">
      <w:pPr>
        <w:jc w:val="center"/>
      </w:pPr>
      <w:r>
        <w:rPr>
          <w:noProof/>
          <w:lang w:eastAsia="es-CO"/>
        </w:rPr>
        <w:drawing>
          <wp:inline distT="0" distB="0" distL="0" distR="0" wp14:anchorId="2C2C0AE1" wp14:editId="62BB19D6">
            <wp:extent cx="4467225" cy="2954009"/>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478884" cy="2961719"/>
                    </a:xfrm>
                    <a:prstGeom prst="rect">
                      <a:avLst/>
                    </a:prstGeom>
                  </pic:spPr>
                </pic:pic>
              </a:graphicData>
            </a:graphic>
          </wp:inline>
        </w:drawing>
      </w:r>
    </w:p>
    <w:p w14:paraId="5039F1A8" w14:textId="0389BCC0" w:rsidR="009B1E5B" w:rsidRDefault="009B1E5B" w:rsidP="009B1E5B">
      <w:pPr>
        <w:jc w:val="center"/>
      </w:pPr>
      <w:r>
        <w:rPr>
          <w:b/>
        </w:rPr>
        <w:t>Figura 6-</w:t>
      </w:r>
      <w:r w:rsidR="00871D9C">
        <w:rPr>
          <w:b/>
        </w:rPr>
        <w:t>6</w:t>
      </w:r>
      <w:r w:rsidRPr="00ED602A">
        <w:rPr>
          <w:b/>
        </w:rPr>
        <w:t>:</w:t>
      </w:r>
      <w:r>
        <w:t xml:space="preserve"> histograma general de cargas.</w:t>
      </w:r>
    </w:p>
    <w:p w14:paraId="49139DCD" w14:textId="60AA4ECE" w:rsidR="009B1E5B" w:rsidRDefault="009B1E5B" w:rsidP="009B1E5B">
      <w:pPr>
        <w:jc w:val="both"/>
      </w:pPr>
      <w:r>
        <w:t>En la gráfica anterior se usó una línea que describe una distribución normal para observar mejor por una parte que tan segada se encuentra la información y por otra para confirmar que los valores debajo de los 22000 litros y por encima de los 35000 son datos aislados fuera de rango.</w:t>
      </w:r>
    </w:p>
    <w:p w14:paraId="009E31F8" w14:textId="6CC2C68B" w:rsidR="009B1E5B" w:rsidRDefault="009B1E5B" w:rsidP="009B1E5B">
      <w:pPr>
        <w:jc w:val="both"/>
      </w:pPr>
      <w:r>
        <w:t xml:space="preserve">Una de las hipótesis que se hicieron a priori al obtener la información, fue que existía una relación directa entre el volumen de las cargas y las distancias de las </w:t>
      </w:r>
      <w:r w:rsidR="0030626D">
        <w:t>rutas</w:t>
      </w:r>
      <w:r>
        <w:t xml:space="preserve"> , lo que se pensaba es que entre </w:t>
      </w:r>
      <w:r w:rsidR="0030626D">
        <w:t>más</w:t>
      </w:r>
      <w:r>
        <w:t xml:space="preserve"> larga fuese la ruta mayor cantidad de residuos debía recolectar de manera que organizamos las ruta de forma ascendente según sus distancias (línea </w:t>
      </w:r>
      <w:r w:rsidR="0030626D">
        <w:t>roja</w:t>
      </w:r>
      <w:r>
        <w:t xml:space="preserve">) y las pusimos junto al </w:t>
      </w:r>
      <w:r w:rsidR="0030626D">
        <w:t>valor normalizado de los pesos promedios de las cargas en estas rutas (línea azul), se pensaba que existía una correlación, sin embargo la gráfica demostró que no es así pues mientas las distancias están continuamente en aumento, las cargas se mantienen oscilando en los mismo rangos.</w:t>
      </w:r>
    </w:p>
    <w:p w14:paraId="63A3E5C6" w14:textId="1DFE0E94" w:rsidR="0030626D" w:rsidRDefault="0030626D" w:rsidP="0030626D">
      <w:pPr>
        <w:jc w:val="center"/>
      </w:pPr>
      <w:r>
        <w:rPr>
          <w:noProof/>
          <w:lang w:eastAsia="es-CO"/>
        </w:rPr>
        <w:lastRenderedPageBreak/>
        <w:drawing>
          <wp:inline distT="0" distB="0" distL="0" distR="0" wp14:anchorId="3682015C" wp14:editId="6B151A42">
            <wp:extent cx="4572000" cy="2836946"/>
            <wp:effectExtent l="0" t="0" r="0" b="190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590894" cy="2848670"/>
                    </a:xfrm>
                    <a:prstGeom prst="rect">
                      <a:avLst/>
                    </a:prstGeom>
                  </pic:spPr>
                </pic:pic>
              </a:graphicData>
            </a:graphic>
          </wp:inline>
        </w:drawing>
      </w:r>
    </w:p>
    <w:p w14:paraId="67929FED" w14:textId="59D3ED59" w:rsidR="0030626D" w:rsidRDefault="0030626D" w:rsidP="0030626D">
      <w:pPr>
        <w:jc w:val="center"/>
      </w:pPr>
      <w:r>
        <w:rPr>
          <w:b/>
        </w:rPr>
        <w:t>Figura 6-</w:t>
      </w:r>
      <w:r w:rsidR="00871D9C">
        <w:rPr>
          <w:b/>
        </w:rPr>
        <w:t>7</w:t>
      </w:r>
      <w:r w:rsidRPr="00ED602A">
        <w:rPr>
          <w:b/>
        </w:rPr>
        <w:t>:</w:t>
      </w:r>
      <w:r>
        <w:t xml:space="preserve"> relación entre las longitudes de las rutas (Km) y el volumen promedio recolectado en la misma (L).</w:t>
      </w:r>
    </w:p>
    <w:p w14:paraId="742C45CC" w14:textId="26778E10" w:rsidR="0030626D" w:rsidRDefault="000B354C" w:rsidP="000B354C">
      <w:pPr>
        <w:jc w:val="both"/>
      </w:pPr>
      <w:r>
        <w:t xml:space="preserve">Otro de los análisis que se hicieron fue la agrupación del promedio de volumen de las cargas por años de donde </w:t>
      </w:r>
      <w:proofErr w:type="spellStart"/>
      <w:r>
        <w:t>surgio</w:t>
      </w:r>
      <w:proofErr w:type="spellEnd"/>
      <w:r>
        <w:t xml:space="preserve"> un patrón interesante: en los últimos años la cantidad de RSU ha ido en constante aumento, teniendo un aumento drástico en 2008 y continua creciendo esto que indica que no estamos haciendo un uso responsable del residuos y es preocupante si se consideran los efectos ambientales que produce este tipo de contaminación afectando negativamente el cambio climático.</w:t>
      </w:r>
    </w:p>
    <w:p w14:paraId="7FDD5B7D" w14:textId="66FE5149" w:rsidR="000B354C" w:rsidRDefault="000B354C" w:rsidP="000B354C">
      <w:pPr>
        <w:jc w:val="center"/>
      </w:pPr>
      <w:r>
        <w:rPr>
          <w:noProof/>
          <w:lang w:eastAsia="es-CO"/>
        </w:rPr>
        <w:drawing>
          <wp:inline distT="0" distB="0" distL="0" distR="0" wp14:anchorId="45813F13" wp14:editId="607DEA35">
            <wp:extent cx="4533759" cy="2981960"/>
            <wp:effectExtent l="0" t="0" r="635" b="889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536281" cy="2983619"/>
                    </a:xfrm>
                    <a:prstGeom prst="rect">
                      <a:avLst/>
                    </a:prstGeom>
                  </pic:spPr>
                </pic:pic>
              </a:graphicData>
            </a:graphic>
          </wp:inline>
        </w:drawing>
      </w:r>
    </w:p>
    <w:p w14:paraId="7A4C7194" w14:textId="28905D96" w:rsidR="000B354C" w:rsidRDefault="000B354C" w:rsidP="000B354C">
      <w:pPr>
        <w:jc w:val="center"/>
      </w:pPr>
      <w:r>
        <w:rPr>
          <w:b/>
        </w:rPr>
        <w:lastRenderedPageBreak/>
        <w:t>Figura 6-</w:t>
      </w:r>
      <w:r w:rsidR="00871D9C">
        <w:rPr>
          <w:b/>
        </w:rPr>
        <w:t>8</w:t>
      </w:r>
      <w:r w:rsidRPr="00ED602A">
        <w:rPr>
          <w:b/>
        </w:rPr>
        <w:t>:</w:t>
      </w:r>
      <w:r>
        <w:t xml:space="preserve"> evolución en la generación de Residuo en la cuidad de Austin entre 2004 y 2017.</w:t>
      </w:r>
    </w:p>
    <w:p w14:paraId="3DB4ACB8" w14:textId="77777777" w:rsidR="00A51016" w:rsidRPr="00A51016" w:rsidRDefault="00A51016" w:rsidP="00A51016">
      <w:pPr>
        <w:pStyle w:val="Ttulo2"/>
        <w:rPr>
          <w:rStyle w:val="Textoennegrita"/>
          <w:rFonts w:cs="Arial"/>
          <w:bCs/>
          <w:sz w:val="32"/>
          <w:szCs w:val="32"/>
        </w:rPr>
      </w:pPr>
      <w:r>
        <w:rPr>
          <w:rStyle w:val="Textoennegrita"/>
          <w:rFonts w:cs="Arial"/>
          <w:bCs/>
          <w:sz w:val="32"/>
          <w:szCs w:val="32"/>
        </w:rPr>
        <w:t>Representación geográfica de las rutas</w:t>
      </w:r>
    </w:p>
    <w:p w14:paraId="33D90B94" w14:textId="51AE6727" w:rsidR="00A51016" w:rsidRDefault="00F864C1" w:rsidP="000110D8">
      <w:pPr>
        <w:jc w:val="both"/>
      </w:pPr>
      <w:r>
        <w:t xml:space="preserve">Buscando otros patrones se recurrió a la información geográfica con la esperanza de encontrar alguna relación entre las ubicaciones espaciales de </w:t>
      </w:r>
      <w:r w:rsidR="00672961">
        <w:t>las rutas</w:t>
      </w:r>
      <w:r>
        <w:t xml:space="preserve"> y la producción de desechos, posiblemente exista una mayor generación de residuos en áreas residenciales o industriales. Para poder evaluarlo es necesario calcular una nueva variable que nos indique que tan distante se encuentra la ruta de lugares de interés como: el centro geográfico de la cuidad, agremiaciones empresariales y zonas residenciales.</w:t>
      </w:r>
    </w:p>
    <w:p w14:paraId="06C9639E" w14:textId="76AD6B55" w:rsidR="00F864C1" w:rsidRDefault="00F864C1" w:rsidP="000110D8">
      <w:pPr>
        <w:jc w:val="both"/>
      </w:pPr>
      <w:r>
        <w:t xml:space="preserve">Inicialmente se </w:t>
      </w:r>
      <w:r w:rsidR="00672961">
        <w:t>realizó</w:t>
      </w:r>
      <w:r>
        <w:t xml:space="preserve"> un análisis heurístico visual, graficando en un mapa algunas de las rutas anteriormente clasificadas, las rutas que mostraron un rendimiento bueno se </w:t>
      </w:r>
      <w:r w:rsidR="005A3E63">
        <w:t>dibujaron de color verde, las de rendimiento normal en color amarillo y las de rendimiento bajo en color rojo, esto con el fin de comparar e identificar si existe alguna clase de distribución o concentración geográfica, para no saturar el mapa de líneas lo que puede hacer que la representación sea difícil de interpretar se tomaron solo 10 rutas de cada tipo.</w:t>
      </w:r>
    </w:p>
    <w:p w14:paraId="2574412E" w14:textId="67DF9E30" w:rsidR="005A3E63" w:rsidRDefault="005A3E63" w:rsidP="005A3E63">
      <w:pPr>
        <w:jc w:val="center"/>
      </w:pPr>
      <w:r>
        <w:rPr>
          <w:noProof/>
          <w:lang w:eastAsia="es-CO"/>
        </w:rPr>
        <w:drawing>
          <wp:inline distT="0" distB="0" distL="0" distR="0" wp14:anchorId="07AEB214" wp14:editId="340C2C0A">
            <wp:extent cx="4578483" cy="473392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589155" cy="4744960"/>
                    </a:xfrm>
                    <a:prstGeom prst="rect">
                      <a:avLst/>
                    </a:prstGeom>
                    <a:noFill/>
                    <a:ln>
                      <a:noFill/>
                    </a:ln>
                  </pic:spPr>
                </pic:pic>
              </a:graphicData>
            </a:graphic>
          </wp:inline>
        </w:drawing>
      </w:r>
    </w:p>
    <w:p w14:paraId="4112A335" w14:textId="054F643B" w:rsidR="005A3E63" w:rsidRDefault="005A3E63" w:rsidP="005A3E63">
      <w:pPr>
        <w:jc w:val="center"/>
      </w:pPr>
      <w:r>
        <w:rPr>
          <w:b/>
        </w:rPr>
        <w:lastRenderedPageBreak/>
        <w:t>Figura 6-</w:t>
      </w:r>
      <w:r w:rsidR="00871D9C">
        <w:rPr>
          <w:b/>
        </w:rPr>
        <w:t>9</w:t>
      </w:r>
      <w:r w:rsidRPr="00ED602A">
        <w:rPr>
          <w:b/>
        </w:rPr>
        <w:t>:</w:t>
      </w:r>
      <w:r>
        <w:t xml:space="preserve"> mapa con rutas de clasificadas según el promedio de carga recolectado.</w:t>
      </w:r>
    </w:p>
    <w:p w14:paraId="13F80603" w14:textId="0092DE74" w:rsidR="005A3E63" w:rsidRDefault="005A3E63" w:rsidP="005A3E63">
      <w:pPr>
        <w:jc w:val="both"/>
      </w:pPr>
      <w:r>
        <w:t>En la visualización se pudo observar que existe un conjunto de rutas con comportamientos similares, un desempeño normal, en la parte central del mapa, pero para las rutas verdes y rojas aunque se variaron las rutas fue difícil determinar un patrón esto sirvió para definir que continuar con los análisis geográficos de las rutas no nos aportaría información relevante para la simulación que se desea obtener.</w:t>
      </w:r>
    </w:p>
    <w:p w14:paraId="6F37D918" w14:textId="0EB6F45C" w:rsidR="005A3E63" w:rsidRDefault="005A3E63" w:rsidP="005A3E63">
      <w:pPr>
        <w:pStyle w:val="Ttulo2"/>
        <w:rPr>
          <w:rStyle w:val="Textoennegrita"/>
          <w:rFonts w:cs="Arial"/>
          <w:bCs/>
          <w:sz w:val="32"/>
          <w:szCs w:val="32"/>
        </w:rPr>
      </w:pPr>
      <w:r>
        <w:rPr>
          <w:rStyle w:val="Textoennegrita"/>
          <w:rFonts w:cs="Arial"/>
          <w:bCs/>
          <w:sz w:val="32"/>
          <w:szCs w:val="32"/>
        </w:rPr>
        <w:t>Simulación</w:t>
      </w:r>
    </w:p>
    <w:p w14:paraId="0A97847B" w14:textId="5048EA8A" w:rsidR="005A3E63" w:rsidRDefault="005A3E63" w:rsidP="00B16F20">
      <w:pPr>
        <w:jc w:val="both"/>
      </w:pPr>
      <w:r>
        <w:t xml:space="preserve">Luego de las labores de limpieza de datos y encontrar algunos aspectos relativos a la generación de RSU, y las relaciones entre las variables que afectan los procesos de recolección en Austin Texas, se </w:t>
      </w:r>
      <w:r w:rsidR="00B16F20">
        <w:t>intentó</w:t>
      </w:r>
      <w:r>
        <w:t xml:space="preserve"> reproducir el patrón </w:t>
      </w:r>
      <w:r w:rsidR="00B16F20">
        <w:t xml:space="preserve">de generación en una de las localidades de Bogotá. </w:t>
      </w:r>
    </w:p>
    <w:p w14:paraId="185AA267" w14:textId="7B22524D" w:rsidR="00B16F20" w:rsidRDefault="00B16F20" w:rsidP="00B16F20">
      <w:pPr>
        <w:jc w:val="both"/>
      </w:pPr>
      <w:r>
        <w:t xml:space="preserve">Para poder lograr este reproducción de datos se requiere información geográfica propia de Bogotá, que contenga las vías y ubicaciones de las calles, y los polígonos que muestran los contornos de los vecindarios de la cuidad, estos datos y otros datos importantes de la cuidad son de acceso </w:t>
      </w:r>
      <w:r w:rsidR="00A5704C">
        <w:t>público</w:t>
      </w:r>
      <w:r>
        <w:t xml:space="preserve"> y están disponibles en la </w:t>
      </w:r>
      <w:r w:rsidR="00A5704C">
        <w:t>página</w:t>
      </w:r>
      <w:r>
        <w:t xml:space="preserve"> web de la Unidad Administrativa Especial de Catastro Distrital. </w:t>
      </w:r>
      <w:r w:rsidR="00683E27">
        <w:t>(</w:t>
      </w:r>
      <w:proofErr w:type="spellStart"/>
      <w:r w:rsidR="00683E27" w:rsidRPr="00683E27">
        <w:rPr>
          <w:rFonts w:ascii="Times New Roman" w:eastAsia="Times New Roman" w:hAnsi="Times New Roman" w:cs="Times New Roman"/>
          <w:sz w:val="24"/>
          <w:szCs w:val="24"/>
          <w:lang w:eastAsia="es-CO"/>
        </w:rPr>
        <w:t>Ideca</w:t>
      </w:r>
      <w:proofErr w:type="spellEnd"/>
      <w:r w:rsidR="00683E27" w:rsidRPr="00683E27">
        <w:rPr>
          <w:rFonts w:ascii="Times New Roman" w:eastAsia="Times New Roman" w:hAnsi="Times New Roman" w:cs="Times New Roman"/>
          <w:sz w:val="24"/>
          <w:szCs w:val="24"/>
          <w:lang w:eastAsia="es-CO"/>
        </w:rPr>
        <w:t>-Mapas</w:t>
      </w:r>
      <w:r w:rsidR="00683E27">
        <w:t>)</w:t>
      </w:r>
    </w:p>
    <w:p w14:paraId="25385635" w14:textId="0FD67008" w:rsidR="00A5704C" w:rsidRDefault="00A5704C" w:rsidP="009E725D">
      <w:pPr>
        <w:jc w:val="center"/>
        <w:rPr>
          <w:noProof/>
          <w:lang w:eastAsia="es-CO"/>
        </w:rPr>
      </w:pPr>
      <w:r>
        <w:rPr>
          <w:noProof/>
          <w:lang w:eastAsia="es-CO"/>
        </w:rPr>
        <w:drawing>
          <wp:inline distT="0" distB="0" distL="0" distR="0" wp14:anchorId="615DA7B2" wp14:editId="58164532">
            <wp:extent cx="2164084" cy="3380988"/>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182032" cy="3409029"/>
                    </a:xfrm>
                    <a:prstGeom prst="rect">
                      <a:avLst/>
                    </a:prstGeom>
                  </pic:spPr>
                </pic:pic>
              </a:graphicData>
            </a:graphic>
          </wp:inline>
        </w:drawing>
      </w:r>
      <w:r w:rsidR="009E725D">
        <w:rPr>
          <w:noProof/>
          <w:lang w:eastAsia="es-CO"/>
        </w:rPr>
        <w:t xml:space="preserve">     </w:t>
      </w:r>
      <w:r w:rsidR="00683E27">
        <w:rPr>
          <w:noProof/>
          <w:lang w:eastAsia="es-CO"/>
        </w:rPr>
        <w:drawing>
          <wp:inline distT="0" distB="0" distL="0" distR="0" wp14:anchorId="2E1ED3E9" wp14:editId="72DAF657">
            <wp:extent cx="2115820" cy="3364091"/>
            <wp:effectExtent l="0" t="0" r="0" b="825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137959" cy="3399291"/>
                    </a:xfrm>
                    <a:prstGeom prst="rect">
                      <a:avLst/>
                    </a:prstGeom>
                  </pic:spPr>
                </pic:pic>
              </a:graphicData>
            </a:graphic>
          </wp:inline>
        </w:drawing>
      </w:r>
    </w:p>
    <w:p w14:paraId="6EBC4DCE" w14:textId="6A9A01EE" w:rsidR="00683E27" w:rsidRDefault="00683E27" w:rsidP="009E725D">
      <w:pPr>
        <w:jc w:val="center"/>
      </w:pPr>
      <w:r>
        <w:rPr>
          <w:b/>
        </w:rPr>
        <w:t>Figura 6-</w:t>
      </w:r>
      <w:r w:rsidR="00871D9C">
        <w:rPr>
          <w:b/>
        </w:rPr>
        <w:t>10</w:t>
      </w:r>
      <w:r w:rsidRPr="00ED602A">
        <w:rPr>
          <w:b/>
        </w:rPr>
        <w:t>:</w:t>
      </w:r>
      <w:r>
        <w:t xml:space="preserve"> mapas correspondientes a las mallas viales y manzanas, barrios de Bogotá tomado de (</w:t>
      </w:r>
      <w:proofErr w:type="spellStart"/>
      <w:r w:rsidRPr="00683E27">
        <w:rPr>
          <w:rFonts w:ascii="Times New Roman" w:eastAsia="Times New Roman" w:hAnsi="Times New Roman" w:cs="Times New Roman"/>
          <w:sz w:val="24"/>
          <w:szCs w:val="24"/>
          <w:lang w:eastAsia="es-CO"/>
        </w:rPr>
        <w:t>Ideca</w:t>
      </w:r>
      <w:proofErr w:type="spellEnd"/>
      <w:r w:rsidRPr="00683E27">
        <w:rPr>
          <w:rFonts w:ascii="Times New Roman" w:eastAsia="Times New Roman" w:hAnsi="Times New Roman" w:cs="Times New Roman"/>
          <w:sz w:val="24"/>
          <w:szCs w:val="24"/>
          <w:lang w:eastAsia="es-CO"/>
        </w:rPr>
        <w:t>-Mapas</w:t>
      </w:r>
      <w:r>
        <w:t>)</w:t>
      </w:r>
    </w:p>
    <w:p w14:paraId="41FCB010" w14:textId="508113AB" w:rsidR="00486447" w:rsidRDefault="00486447" w:rsidP="00B16F20">
      <w:pPr>
        <w:jc w:val="both"/>
      </w:pPr>
      <w:r>
        <w:t>Los datos descargados inicialmente tenían la estructura que se muestra a continuación</w:t>
      </w:r>
    </w:p>
    <w:p w14:paraId="033F17FF" w14:textId="544C0128" w:rsidR="00486447" w:rsidRDefault="00486447" w:rsidP="00486447">
      <w:pPr>
        <w:jc w:val="center"/>
      </w:pPr>
      <w:r>
        <w:rPr>
          <w:noProof/>
          <w:lang w:eastAsia="es-CO"/>
        </w:rPr>
        <w:lastRenderedPageBreak/>
        <w:drawing>
          <wp:inline distT="0" distB="0" distL="0" distR="0" wp14:anchorId="02D549AE" wp14:editId="1A473F9C">
            <wp:extent cx="3905250" cy="2931810"/>
            <wp:effectExtent l="0" t="0" r="0" b="190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936461" cy="2955241"/>
                    </a:xfrm>
                    <a:prstGeom prst="rect">
                      <a:avLst/>
                    </a:prstGeom>
                  </pic:spPr>
                </pic:pic>
              </a:graphicData>
            </a:graphic>
          </wp:inline>
        </w:drawing>
      </w:r>
    </w:p>
    <w:p w14:paraId="27542DCE" w14:textId="2C9E9DEA" w:rsidR="00486447" w:rsidRDefault="00486447" w:rsidP="00486447">
      <w:pPr>
        <w:jc w:val="center"/>
      </w:pPr>
      <w:r>
        <w:rPr>
          <w:b/>
        </w:rPr>
        <w:t>Figura 6-</w:t>
      </w:r>
      <w:r w:rsidR="00871D9C">
        <w:rPr>
          <w:b/>
        </w:rPr>
        <w:t>11</w:t>
      </w:r>
      <w:r w:rsidRPr="00ED602A">
        <w:rPr>
          <w:b/>
        </w:rPr>
        <w:t>:</w:t>
      </w:r>
      <w:r>
        <w:t xml:space="preserve"> estructura del conjunto de datos geográficos catastrales de Bogotá.</w:t>
      </w:r>
    </w:p>
    <w:p w14:paraId="4D73045C" w14:textId="77777777" w:rsidR="00F5193C" w:rsidRDefault="00486447" w:rsidP="009E725D">
      <w:pPr>
        <w:jc w:val="both"/>
      </w:pPr>
      <w:r>
        <w:t xml:space="preserve">Como se puede ver en este esquema de datos se dispone de los barrios, las localidades, las vías y una tabla donde se relacionan los barrios con la localidad en la que están contenidos, los datos están en el sistema de referencia Magna-Sirgas </w:t>
      </w:r>
      <w:r w:rsidR="001424A2">
        <w:t xml:space="preserve">definido por el instituto geográfico Agustín Codazzi. </w:t>
      </w:r>
    </w:p>
    <w:p w14:paraId="4412B8C9" w14:textId="5D579B69" w:rsidR="001424A2" w:rsidRDefault="00F5193C" w:rsidP="009E725D">
      <w:pPr>
        <w:jc w:val="both"/>
      </w:pPr>
      <w:r>
        <w:t>Lo</w:t>
      </w:r>
      <w:r w:rsidR="001424A2">
        <w:t xml:space="preserve">s datos fueron cargados en una base de datos que dispone de un complemento geográfico llamado </w:t>
      </w:r>
      <w:proofErr w:type="spellStart"/>
      <w:r w:rsidR="001424A2">
        <w:t>pos</w:t>
      </w:r>
      <w:r w:rsidR="009E725D">
        <w:t>t</w:t>
      </w:r>
      <w:r w:rsidR="001424A2">
        <w:t>gis</w:t>
      </w:r>
      <w:proofErr w:type="spellEnd"/>
      <w:r w:rsidR="001424A2">
        <w:t xml:space="preserve">, luego partiendo de estos datos se usaron las funciones geográficas de </w:t>
      </w:r>
      <w:proofErr w:type="spellStart"/>
      <w:r w:rsidR="001424A2">
        <w:t>postgres</w:t>
      </w:r>
      <w:proofErr w:type="spellEnd"/>
      <w:r w:rsidR="001424A2">
        <w:t xml:space="preserve"> para detectar que rutas se encontraban contenidas en que barrios y cuáles de esos barrios pertenecen a la localidad de nuestro interés, que tiene </w:t>
      </w:r>
      <w:r w:rsidR="0033664D">
        <w:t>ID 19</w:t>
      </w:r>
      <w:r w:rsidR="001424A2">
        <w:t xml:space="preserve"> Engativá y por medio de la conexión entre los barrios pudimos establecer las vías </w:t>
      </w:r>
      <w:r w:rsidR="0033664D">
        <w:t>que pertenecen a</w:t>
      </w:r>
      <w:r w:rsidR="001424A2">
        <w:t xml:space="preserve"> la localidad</w:t>
      </w:r>
      <w:r w:rsidR="0033664D">
        <w:t>.</w:t>
      </w:r>
      <w:r>
        <w:t xml:space="preserve"> D</w:t>
      </w:r>
      <w:r w:rsidR="0033664D">
        <w:t>e</w:t>
      </w:r>
      <w:r>
        <w:t xml:space="preserve"> </w:t>
      </w:r>
      <w:r w:rsidR="0033664D">
        <w:t xml:space="preserve">la tabla barrios localidad se extrajeron los barrios que pertenecían a la localidad con id 19, luego haciendo uso de </w:t>
      </w:r>
      <w:r w:rsidR="001424A2">
        <w:t xml:space="preserve">la función </w:t>
      </w:r>
      <w:r>
        <w:t xml:space="preserve">que compara los datos de tipo </w:t>
      </w:r>
      <w:proofErr w:type="spellStart"/>
      <w:r>
        <w:t>geografico</w:t>
      </w:r>
      <w:proofErr w:type="spellEnd"/>
      <w:r w:rsidR="001424A2">
        <w:t xml:space="preserve"> </w:t>
      </w:r>
      <w:r w:rsidR="00856094">
        <w:t>“</w:t>
      </w:r>
      <w:proofErr w:type="spellStart"/>
      <w:r w:rsidR="001424A2" w:rsidRPr="00856094">
        <w:rPr>
          <w:i/>
        </w:rPr>
        <w:t>ST_Contains</w:t>
      </w:r>
      <w:proofErr w:type="spellEnd"/>
      <w:r w:rsidR="001424A2" w:rsidRPr="00856094">
        <w:rPr>
          <w:i/>
        </w:rPr>
        <w:t>(</w:t>
      </w:r>
      <w:proofErr w:type="spellStart"/>
      <w:r w:rsidR="001424A2" w:rsidRPr="00856094">
        <w:rPr>
          <w:i/>
        </w:rPr>
        <w:t>Vías</w:t>
      </w:r>
      <w:r w:rsidR="009E725D" w:rsidRPr="00856094">
        <w:rPr>
          <w:i/>
        </w:rPr>
        <w:t>.geom</w:t>
      </w:r>
      <w:proofErr w:type="spellEnd"/>
      <w:r w:rsidR="001424A2" w:rsidRPr="00856094">
        <w:rPr>
          <w:i/>
        </w:rPr>
        <w:t xml:space="preserve">, </w:t>
      </w:r>
      <w:proofErr w:type="spellStart"/>
      <w:r w:rsidR="001424A2" w:rsidRPr="00856094">
        <w:rPr>
          <w:i/>
        </w:rPr>
        <w:t>Barrios</w:t>
      </w:r>
      <w:r w:rsidR="009E725D" w:rsidRPr="00856094">
        <w:rPr>
          <w:i/>
        </w:rPr>
        <w:t>.geom</w:t>
      </w:r>
      <w:proofErr w:type="spellEnd"/>
      <w:r w:rsidR="001424A2" w:rsidRPr="00856094">
        <w:rPr>
          <w:i/>
        </w:rPr>
        <w:t>)</w:t>
      </w:r>
      <w:r w:rsidR="00856094">
        <w:t>”</w:t>
      </w:r>
      <w:r w:rsidR="001424A2">
        <w:t xml:space="preserve"> </w:t>
      </w:r>
      <w:r>
        <w:t>se logró</w:t>
      </w:r>
      <w:r w:rsidR="001424A2">
        <w:t xml:space="preserve"> determina</w:t>
      </w:r>
      <w:r>
        <w:t>r</w:t>
      </w:r>
      <w:r w:rsidR="001424A2">
        <w:t xml:space="preserve"> </w:t>
      </w:r>
      <w:r>
        <w:t>cuáles</w:t>
      </w:r>
      <w:r w:rsidR="001424A2">
        <w:t xml:space="preserve"> son las</w:t>
      </w:r>
      <w:r w:rsidR="0033664D">
        <w:t xml:space="preserve"> vías que se encuentran dentro de la región de los barrios se generó una nueva tabla llamada </w:t>
      </w:r>
      <w:proofErr w:type="spellStart"/>
      <w:r w:rsidR="0033664D">
        <w:t>barrio_vía</w:t>
      </w:r>
      <w:proofErr w:type="spellEnd"/>
      <w:r w:rsidR="0033664D">
        <w:t xml:space="preserve"> que contiene la relación entre la vía y el barrio al que pertenece</w:t>
      </w:r>
      <w:r>
        <w:t>, lo cual es de nuestro interés por 2 aspectos el primero es porque sobre las calles se ubican los contenedores y el segundo que las rutas de recolección deben ser entregadas en función de las calles que recorrer para recoger los contenedores</w:t>
      </w:r>
      <w:r w:rsidR="0033664D">
        <w:t>.</w:t>
      </w:r>
    </w:p>
    <w:p w14:paraId="641172F7" w14:textId="233F4627" w:rsidR="0033664D" w:rsidRDefault="0033664D" w:rsidP="009E725D">
      <w:pPr>
        <w:jc w:val="both"/>
      </w:pPr>
      <w:r>
        <w:t xml:space="preserve">Solo los datos requeridos fueron migrados a la base de datos </w:t>
      </w:r>
      <w:r w:rsidR="002F6E10">
        <w:t>del proyecto</w:t>
      </w:r>
      <w:r>
        <w:t xml:space="preserve"> para no saturar con información innecesaria. </w:t>
      </w:r>
      <w:r w:rsidR="00F5193C">
        <w:t>La</w:t>
      </w:r>
      <w:r>
        <w:t xml:space="preserve"> estructura de la base de datos quedo de la siguiente manera</w:t>
      </w:r>
      <w:r w:rsidR="009E725D">
        <w:t>.</w:t>
      </w:r>
    </w:p>
    <w:p w14:paraId="1EA1D274" w14:textId="6E4B9259" w:rsidR="0033664D" w:rsidRDefault="0033664D" w:rsidP="009E725D">
      <w:pPr>
        <w:jc w:val="center"/>
      </w:pPr>
      <w:r>
        <w:rPr>
          <w:noProof/>
          <w:lang w:eastAsia="es-CO"/>
        </w:rPr>
        <w:lastRenderedPageBreak/>
        <w:drawing>
          <wp:inline distT="0" distB="0" distL="0" distR="0" wp14:anchorId="75D4A8AC" wp14:editId="2EF9A69B">
            <wp:extent cx="4305300" cy="360375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312204" cy="3609529"/>
                    </a:xfrm>
                    <a:prstGeom prst="rect">
                      <a:avLst/>
                    </a:prstGeom>
                    <a:noFill/>
                    <a:ln>
                      <a:noFill/>
                    </a:ln>
                  </pic:spPr>
                </pic:pic>
              </a:graphicData>
            </a:graphic>
          </wp:inline>
        </w:drawing>
      </w:r>
    </w:p>
    <w:p w14:paraId="17880596" w14:textId="12F1EF1A" w:rsidR="002F6E10" w:rsidRPr="005A3E63" w:rsidRDefault="002F6E10" w:rsidP="002F6E10">
      <w:pPr>
        <w:jc w:val="center"/>
      </w:pPr>
      <w:r>
        <w:rPr>
          <w:b/>
        </w:rPr>
        <w:t>Figura 6-</w:t>
      </w:r>
      <w:r w:rsidR="00871D9C">
        <w:rPr>
          <w:b/>
        </w:rPr>
        <w:t>12</w:t>
      </w:r>
      <w:r w:rsidRPr="00ED602A">
        <w:rPr>
          <w:b/>
        </w:rPr>
        <w:t>:</w:t>
      </w:r>
      <w:r>
        <w:t xml:space="preserve"> estructura DB del proyecto luego de Migrar las tablas con la información espacial de catastro distrital.</w:t>
      </w:r>
    </w:p>
    <w:p w14:paraId="4FF58411" w14:textId="6670E880" w:rsidR="00347647" w:rsidRDefault="003E0AF3" w:rsidP="00347647">
      <w:pPr>
        <w:pStyle w:val="Ttulo2"/>
        <w:rPr>
          <w:rStyle w:val="Textoennegrita"/>
          <w:rFonts w:cs="Arial"/>
          <w:bCs/>
          <w:sz w:val="32"/>
          <w:szCs w:val="32"/>
        </w:rPr>
      </w:pPr>
      <w:r>
        <w:rPr>
          <w:rStyle w:val="Textoennegrita"/>
          <w:rFonts w:cs="Arial"/>
          <w:bCs/>
          <w:sz w:val="32"/>
          <w:szCs w:val="32"/>
        </w:rPr>
        <w:t>Generación</w:t>
      </w:r>
      <w:r w:rsidR="00347647">
        <w:rPr>
          <w:rStyle w:val="Textoennegrita"/>
          <w:rFonts w:cs="Arial"/>
          <w:bCs/>
          <w:sz w:val="32"/>
          <w:szCs w:val="32"/>
        </w:rPr>
        <w:t xml:space="preserve"> de datos</w:t>
      </w:r>
    </w:p>
    <w:p w14:paraId="0D5EC30B" w14:textId="05EFDDCD" w:rsidR="00F5193C" w:rsidRPr="00F5193C" w:rsidRDefault="00F5193C" w:rsidP="00856094">
      <w:pPr>
        <w:jc w:val="both"/>
      </w:pPr>
      <w:r>
        <w:t xml:space="preserve">La generación de datos se dividió en 2 fases. La primera de ellas por medio de la cual se generó la ubicación virtual de los contenedores, </w:t>
      </w:r>
      <w:r w:rsidR="00856094">
        <w:t>considerando</w:t>
      </w:r>
      <w:r>
        <w:t xml:space="preserve"> que deben </w:t>
      </w:r>
      <w:r w:rsidR="00672961">
        <w:t>estar ubicados sobre las calles.</w:t>
      </w:r>
      <w:r>
        <w:t xml:space="preserve"> </w:t>
      </w:r>
      <w:r w:rsidR="00672961">
        <w:t>Se</w:t>
      </w:r>
      <w:r w:rsidR="00856094">
        <w:t xml:space="preserve"> utilizó</w:t>
      </w:r>
      <w:r>
        <w:t xml:space="preserve"> el listado de </w:t>
      </w:r>
      <w:r w:rsidR="00672961">
        <w:t>las</w:t>
      </w:r>
      <w:r>
        <w:t xml:space="preserve"> calles que pertenecían a los barrios de la localidad que tuviesen las etiquetas de calles primarias y secundarias </w:t>
      </w:r>
      <w:r w:rsidR="00856094">
        <w:t xml:space="preserve">únicamente. se extrajo un punto intermedio a lo largo de la calle, esa coordenada corresponde a la ubicación de un contenedor, en dicha ubicación se pusieron 2 contenedores el primero </w:t>
      </w:r>
      <w:r w:rsidR="00672961">
        <w:t>simula el contenedor para</w:t>
      </w:r>
      <w:r w:rsidR="00856094">
        <w:t xml:space="preserve"> desecho ordinario y el segundo para almacenar el material reciclable,</w:t>
      </w:r>
      <w:r w:rsidR="00672961">
        <w:t xml:space="preserve"> tal como </w:t>
      </w:r>
      <w:proofErr w:type="spellStart"/>
      <w:r w:rsidR="00672961">
        <w:t>estan</w:t>
      </w:r>
      <w:proofErr w:type="spellEnd"/>
      <w:r w:rsidR="00672961">
        <w:t xml:space="preserve"> ubicados actualmente,</w:t>
      </w:r>
      <w:r w:rsidR="00856094">
        <w:t xml:space="preserve"> se incluyó una estricción adicional en la función; que </w:t>
      </w:r>
      <w:r w:rsidR="00B87194">
        <w:t xml:space="preserve">debe </w:t>
      </w:r>
      <w:r w:rsidR="00856094">
        <w:t>exist</w:t>
      </w:r>
      <w:r w:rsidR="00B87194">
        <w:t>ir</w:t>
      </w:r>
      <w:r w:rsidR="00856094">
        <w:t xml:space="preserve"> un espacio de por lo menos 65 metros entre </w:t>
      </w:r>
      <w:r w:rsidR="00B87194">
        <w:t xml:space="preserve">los contenedores colocados y un nuevo contenedor, </w:t>
      </w:r>
      <w:r w:rsidR="00856094">
        <w:t>lo cual se logró usando la función “</w:t>
      </w:r>
      <w:proofErr w:type="spellStart"/>
      <w:r w:rsidR="00856094" w:rsidRPr="00856094">
        <w:rPr>
          <w:i/>
        </w:rPr>
        <w:t>ST_Distance_Sphere</w:t>
      </w:r>
      <w:proofErr w:type="spellEnd"/>
      <w:r w:rsidR="00856094">
        <w:t>”, con esta estrategia se generaron 2868 contenedores en total este número coincide con los contenedores que habían sido instalados en la localidad de Engativá al 28 de febrero de 2019.</w:t>
      </w:r>
    </w:p>
    <w:p w14:paraId="385419FB" w14:textId="0783B280" w:rsidR="00347647" w:rsidRDefault="00B87194" w:rsidP="0043276B">
      <w:pPr>
        <w:jc w:val="both"/>
      </w:pPr>
      <w:r>
        <w:t xml:space="preserve">La segunda fase relacionada con la generación de niveles de llenado, la función para generar el dato se realizó tomando en cuenta </w:t>
      </w:r>
      <w:r w:rsidR="003E0AF3">
        <w:t xml:space="preserve">la distribución de los contenedores </w:t>
      </w:r>
      <w:r>
        <w:t xml:space="preserve">y los datos generales del conjunto analizado </w:t>
      </w:r>
      <w:r w:rsidR="0043276B">
        <w:t>cómo</w:t>
      </w:r>
      <w:r>
        <w:t xml:space="preserve"> valor de referencia, </w:t>
      </w:r>
      <w:r w:rsidR="0043276B">
        <w:t>pues</w:t>
      </w:r>
      <w:r>
        <w:t xml:space="preserve"> que se comprende </w:t>
      </w:r>
      <w:r w:rsidR="0043276B">
        <w:t xml:space="preserve">bien </w:t>
      </w:r>
      <w:r>
        <w:t xml:space="preserve">que las 2 ciudades tienen factores </w:t>
      </w:r>
      <w:r w:rsidR="0043276B">
        <w:t xml:space="preserve">como densidad poblacional, hábitos de consumo, </w:t>
      </w:r>
      <w:r w:rsidR="0043276B">
        <w:lastRenderedPageBreak/>
        <w:t>estrategias de reciclaje diferente</w:t>
      </w:r>
      <w:r>
        <w:t xml:space="preserve"> y por lo tanto su comportamiento también </w:t>
      </w:r>
      <w:r w:rsidR="0043276B">
        <w:t>será</w:t>
      </w:r>
      <w:r>
        <w:t xml:space="preserve"> diferente</w:t>
      </w:r>
      <w:r w:rsidR="0043276B">
        <w:t>.</w:t>
      </w:r>
      <w:r>
        <w:t xml:space="preserve"> </w:t>
      </w:r>
      <w:r w:rsidR="0043276B">
        <w:t>S</w:t>
      </w:r>
      <w:r>
        <w:t>e</w:t>
      </w:r>
      <w:r w:rsidR="0043276B">
        <w:t xml:space="preserve"> </w:t>
      </w:r>
      <w:r>
        <w:t xml:space="preserve">generaron números entre 1 y 100 que representan el porcentaje de llenado en los contenedores, para ello se usaron la función </w:t>
      </w:r>
      <w:proofErr w:type="spellStart"/>
      <w:r>
        <w:t>Next</w:t>
      </w:r>
      <w:proofErr w:type="spellEnd"/>
      <w:r>
        <w:t xml:space="preserve"> </w:t>
      </w:r>
      <w:proofErr w:type="spellStart"/>
      <w:r>
        <w:t>Gaussian</w:t>
      </w:r>
      <w:proofErr w:type="spellEnd"/>
      <w:r>
        <w:t xml:space="preserve"> de Java y la </w:t>
      </w:r>
      <w:r w:rsidR="00672961">
        <w:t>se sesgaron</w:t>
      </w:r>
      <w:r>
        <w:t xml:space="preserve"> </w:t>
      </w:r>
      <w:r w:rsidR="00672961">
        <w:t xml:space="preserve">usando </w:t>
      </w:r>
      <w:r w:rsidR="0043276B">
        <w:t>la misma media y la misma desviación estándar hallada en</w:t>
      </w:r>
      <w:r w:rsidR="00672961">
        <w:t xml:space="preserve"> el conjunto de datos de</w:t>
      </w:r>
      <w:r w:rsidR="0043276B">
        <w:t xml:space="preserve"> Austin</w:t>
      </w:r>
      <w:r w:rsidR="00672961">
        <w:t>.</w:t>
      </w:r>
    </w:p>
    <w:p w14:paraId="0D3D9B59" w14:textId="43946117" w:rsidR="00347647" w:rsidRDefault="00F55991" w:rsidP="00347647">
      <w:pPr>
        <w:pStyle w:val="Ttulo2"/>
        <w:rPr>
          <w:rStyle w:val="Textoennegrita"/>
          <w:rFonts w:cs="Arial"/>
          <w:bCs/>
          <w:sz w:val="32"/>
          <w:szCs w:val="32"/>
        </w:rPr>
      </w:pPr>
      <w:r>
        <w:rPr>
          <w:rStyle w:val="Textoennegrita"/>
          <w:rFonts w:cs="Arial"/>
          <w:bCs/>
          <w:sz w:val="32"/>
          <w:szCs w:val="32"/>
        </w:rPr>
        <w:t>Representación</w:t>
      </w:r>
      <w:r w:rsidR="00347647">
        <w:rPr>
          <w:rStyle w:val="Textoennegrita"/>
          <w:rFonts w:cs="Arial"/>
          <w:bCs/>
          <w:sz w:val="32"/>
          <w:szCs w:val="32"/>
        </w:rPr>
        <w:t xml:space="preserve"> geográfica de los datos generados</w:t>
      </w:r>
    </w:p>
    <w:p w14:paraId="75FB8FB7" w14:textId="535CB159" w:rsidR="00672961" w:rsidRDefault="00672961" w:rsidP="002A5A99">
      <w:pPr>
        <w:jc w:val="both"/>
      </w:pPr>
      <w:r>
        <w:t xml:space="preserve">Los datos son importantes pero encontrar patrones en un mar de números muchas veces resulta difícil, los seres humanos tendemos a comprender mejor la información si se encuentra en una representación visual, comúnmente los datos geográficos se representan sobre un mapa, como los datos que se generaron tienen un componente geográfico se </w:t>
      </w:r>
      <w:r w:rsidR="00EC7B98">
        <w:t>decidió</w:t>
      </w:r>
      <w:r>
        <w:t xml:space="preserve"> crear una aplicación web, que co</w:t>
      </w:r>
      <w:r w:rsidR="00EC7B98">
        <w:t>nsulta los datos generados, consume el servicio de mapas de G</w:t>
      </w:r>
      <w:r>
        <w:t>oogle y combina el mapa con la capa de datos de l</w:t>
      </w:r>
      <w:r w:rsidR="00901103">
        <w:t>o</w:t>
      </w:r>
      <w:r>
        <w:t xml:space="preserve">s contenedores para mostrar cual es la ubicación aproximada del contenedor, </w:t>
      </w:r>
      <w:r w:rsidR="00901103">
        <w:t>así</w:t>
      </w:r>
      <w:r>
        <w:t xml:space="preserve"> </w:t>
      </w:r>
      <w:r w:rsidR="00EC7B98">
        <w:t>representar el nivel de llenado</w:t>
      </w:r>
      <w:r w:rsidR="00901103">
        <w:t>,</w:t>
      </w:r>
      <w:r w:rsidR="00EC7B98">
        <w:t xml:space="preserve"> se usó un código de color que se describe a continuación.</w:t>
      </w:r>
    </w:p>
    <w:tbl>
      <w:tblPr>
        <w:tblW w:w="4678" w:type="dxa"/>
        <w:jc w:val="center"/>
        <w:tblCellMar>
          <w:left w:w="70" w:type="dxa"/>
          <w:right w:w="70" w:type="dxa"/>
        </w:tblCellMar>
        <w:tblLook w:val="04A0" w:firstRow="1" w:lastRow="0" w:firstColumn="1" w:lastColumn="0" w:noHBand="0" w:noVBand="1"/>
      </w:tblPr>
      <w:tblGrid>
        <w:gridCol w:w="2562"/>
        <w:gridCol w:w="1129"/>
        <w:gridCol w:w="987"/>
      </w:tblGrid>
      <w:tr w:rsidR="00EC7B98" w:rsidRPr="00EC7B98" w14:paraId="14B68443" w14:textId="77777777" w:rsidTr="00EC7B98">
        <w:trPr>
          <w:trHeight w:val="315"/>
          <w:jc w:val="center"/>
        </w:trPr>
        <w:tc>
          <w:tcPr>
            <w:tcW w:w="256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00CD60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nivel</w:t>
            </w:r>
          </w:p>
        </w:tc>
        <w:tc>
          <w:tcPr>
            <w:tcW w:w="1129" w:type="dxa"/>
            <w:tcBorders>
              <w:top w:val="single" w:sz="8" w:space="0" w:color="auto"/>
              <w:left w:val="nil"/>
              <w:bottom w:val="single" w:sz="8" w:space="0" w:color="auto"/>
              <w:right w:val="single" w:sz="4" w:space="0" w:color="auto"/>
            </w:tcBorders>
            <w:shd w:val="clear" w:color="auto" w:fill="auto"/>
            <w:noWrap/>
            <w:vAlign w:val="bottom"/>
            <w:hideMark/>
          </w:tcPr>
          <w:p w14:paraId="577AB01D" w14:textId="67B7D3C7" w:rsidR="00EC7B98" w:rsidRPr="00EC7B98" w:rsidRDefault="00EC7B98" w:rsidP="00EC7B98">
            <w:pPr>
              <w:spacing w:after="0" w:line="240" w:lineRule="auto"/>
              <w:rPr>
                <w:rFonts w:ascii="Calibri" w:eastAsia="Times New Roman" w:hAnsi="Calibri" w:cs="Times New Roman"/>
                <w:b/>
                <w:bCs/>
                <w:color w:val="000000"/>
                <w:lang w:eastAsia="es-CO"/>
              </w:rPr>
            </w:pPr>
            <w:r>
              <w:rPr>
                <w:rFonts w:ascii="Calibri" w:eastAsia="Times New Roman" w:hAnsi="Calibri" w:cs="Times New Roman"/>
                <w:b/>
                <w:bCs/>
                <w:color w:val="000000"/>
                <w:lang w:eastAsia="es-CO"/>
              </w:rPr>
              <w:t>Prioridad</w:t>
            </w:r>
          </w:p>
        </w:tc>
        <w:tc>
          <w:tcPr>
            <w:tcW w:w="987" w:type="dxa"/>
            <w:tcBorders>
              <w:top w:val="single" w:sz="8" w:space="0" w:color="auto"/>
              <w:left w:val="nil"/>
              <w:bottom w:val="single" w:sz="8" w:space="0" w:color="auto"/>
              <w:right w:val="single" w:sz="8" w:space="0" w:color="auto"/>
            </w:tcBorders>
            <w:shd w:val="clear" w:color="auto" w:fill="auto"/>
            <w:noWrap/>
            <w:vAlign w:val="bottom"/>
            <w:hideMark/>
          </w:tcPr>
          <w:p w14:paraId="18C33AE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Color</w:t>
            </w:r>
          </w:p>
        </w:tc>
      </w:tr>
      <w:tr w:rsidR="00EC7B98" w:rsidRPr="00EC7B98" w14:paraId="4F20BE49"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8FCAC7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nor al 10%</w:t>
            </w:r>
          </w:p>
        </w:tc>
        <w:tc>
          <w:tcPr>
            <w:tcW w:w="1129" w:type="dxa"/>
            <w:tcBorders>
              <w:top w:val="nil"/>
              <w:left w:val="nil"/>
              <w:bottom w:val="single" w:sz="4" w:space="0" w:color="auto"/>
              <w:right w:val="single" w:sz="4" w:space="0" w:color="auto"/>
            </w:tcBorders>
            <w:shd w:val="clear" w:color="auto" w:fill="auto"/>
            <w:noWrap/>
            <w:vAlign w:val="bottom"/>
            <w:hideMark/>
          </w:tcPr>
          <w:p w14:paraId="507259C7" w14:textId="79CA349D"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Vacío</w:t>
            </w:r>
          </w:p>
        </w:tc>
        <w:tc>
          <w:tcPr>
            <w:tcW w:w="987" w:type="dxa"/>
            <w:tcBorders>
              <w:top w:val="nil"/>
              <w:left w:val="nil"/>
              <w:bottom w:val="single" w:sz="4" w:space="0" w:color="auto"/>
              <w:right w:val="single" w:sz="4" w:space="0" w:color="auto"/>
            </w:tcBorders>
            <w:shd w:val="clear" w:color="auto" w:fill="auto"/>
            <w:noWrap/>
            <w:vAlign w:val="bottom"/>
            <w:hideMark/>
          </w:tcPr>
          <w:p w14:paraId="4DEB18B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egro</w:t>
            </w:r>
          </w:p>
        </w:tc>
      </w:tr>
      <w:tr w:rsidR="00EC7B98" w:rsidRPr="00EC7B98" w14:paraId="11B14D0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630D621"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11% y el 30%</w:t>
            </w:r>
          </w:p>
        </w:tc>
        <w:tc>
          <w:tcPr>
            <w:tcW w:w="1129" w:type="dxa"/>
            <w:tcBorders>
              <w:top w:val="nil"/>
              <w:left w:val="nil"/>
              <w:bottom w:val="single" w:sz="4" w:space="0" w:color="auto"/>
              <w:right w:val="single" w:sz="4" w:space="0" w:color="auto"/>
            </w:tcBorders>
            <w:shd w:val="clear" w:color="auto" w:fill="auto"/>
            <w:noWrap/>
            <w:vAlign w:val="bottom"/>
            <w:hideMark/>
          </w:tcPr>
          <w:p w14:paraId="0A938124" w14:textId="6C6737F2"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bajo</w:t>
            </w:r>
          </w:p>
        </w:tc>
        <w:tc>
          <w:tcPr>
            <w:tcW w:w="987" w:type="dxa"/>
            <w:tcBorders>
              <w:top w:val="nil"/>
              <w:left w:val="nil"/>
              <w:bottom w:val="single" w:sz="4" w:space="0" w:color="auto"/>
              <w:right w:val="single" w:sz="4" w:space="0" w:color="auto"/>
            </w:tcBorders>
            <w:shd w:val="clear" w:color="auto" w:fill="auto"/>
            <w:noWrap/>
            <w:vAlign w:val="bottom"/>
            <w:hideMark/>
          </w:tcPr>
          <w:p w14:paraId="57CDEAB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verde</w:t>
            </w:r>
          </w:p>
        </w:tc>
      </w:tr>
      <w:tr w:rsidR="00EC7B98" w:rsidRPr="00EC7B98" w14:paraId="59F4AC08"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59E4353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31% y el 55%</w:t>
            </w:r>
          </w:p>
        </w:tc>
        <w:tc>
          <w:tcPr>
            <w:tcW w:w="1129" w:type="dxa"/>
            <w:tcBorders>
              <w:top w:val="nil"/>
              <w:left w:val="nil"/>
              <w:bottom w:val="single" w:sz="4" w:space="0" w:color="auto"/>
              <w:right w:val="single" w:sz="4" w:space="0" w:color="auto"/>
            </w:tcBorders>
            <w:shd w:val="clear" w:color="auto" w:fill="auto"/>
            <w:noWrap/>
            <w:vAlign w:val="bottom"/>
            <w:hideMark/>
          </w:tcPr>
          <w:p w14:paraId="22DA89F9" w14:textId="4760B39D"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w:t>
            </w:r>
            <w:r>
              <w:rPr>
                <w:rFonts w:ascii="Calibri" w:eastAsia="Times New Roman" w:hAnsi="Calibri" w:cs="Times New Roman"/>
                <w:color w:val="000000"/>
                <w:lang w:eastAsia="es-CO"/>
              </w:rPr>
              <w:t>dio</w:t>
            </w:r>
          </w:p>
        </w:tc>
        <w:tc>
          <w:tcPr>
            <w:tcW w:w="987" w:type="dxa"/>
            <w:tcBorders>
              <w:top w:val="nil"/>
              <w:left w:val="nil"/>
              <w:bottom w:val="single" w:sz="4" w:space="0" w:color="auto"/>
              <w:right w:val="single" w:sz="4" w:space="0" w:color="auto"/>
            </w:tcBorders>
            <w:shd w:val="clear" w:color="auto" w:fill="auto"/>
            <w:noWrap/>
            <w:vAlign w:val="bottom"/>
            <w:hideMark/>
          </w:tcPr>
          <w:p w14:paraId="34EBED2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amarillo</w:t>
            </w:r>
          </w:p>
        </w:tc>
      </w:tr>
      <w:tr w:rsidR="00EC7B98" w:rsidRPr="00EC7B98" w14:paraId="5D96BA1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1A788CB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56% y el 80%</w:t>
            </w:r>
          </w:p>
        </w:tc>
        <w:tc>
          <w:tcPr>
            <w:tcW w:w="1129" w:type="dxa"/>
            <w:tcBorders>
              <w:top w:val="nil"/>
              <w:left w:val="nil"/>
              <w:bottom w:val="single" w:sz="4" w:space="0" w:color="auto"/>
              <w:right w:val="single" w:sz="4" w:space="0" w:color="auto"/>
            </w:tcBorders>
            <w:shd w:val="clear" w:color="auto" w:fill="auto"/>
            <w:noWrap/>
            <w:vAlign w:val="bottom"/>
            <w:hideMark/>
          </w:tcPr>
          <w:p w14:paraId="1DBB3235" w14:textId="651C4645"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alto</w:t>
            </w:r>
          </w:p>
        </w:tc>
        <w:tc>
          <w:tcPr>
            <w:tcW w:w="987" w:type="dxa"/>
            <w:tcBorders>
              <w:top w:val="nil"/>
              <w:left w:val="nil"/>
              <w:bottom w:val="single" w:sz="4" w:space="0" w:color="auto"/>
              <w:right w:val="single" w:sz="4" w:space="0" w:color="auto"/>
            </w:tcBorders>
            <w:shd w:val="clear" w:color="auto" w:fill="auto"/>
            <w:noWrap/>
            <w:vAlign w:val="bottom"/>
            <w:hideMark/>
          </w:tcPr>
          <w:p w14:paraId="3181DA0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aranja</w:t>
            </w:r>
          </w:p>
        </w:tc>
      </w:tr>
      <w:tr w:rsidR="00EC7B98" w:rsidRPr="00EC7B98" w14:paraId="38C802DF"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7A6D622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ayor al 81%</w:t>
            </w:r>
          </w:p>
        </w:tc>
        <w:tc>
          <w:tcPr>
            <w:tcW w:w="1129" w:type="dxa"/>
            <w:tcBorders>
              <w:top w:val="nil"/>
              <w:left w:val="nil"/>
              <w:bottom w:val="single" w:sz="4" w:space="0" w:color="auto"/>
              <w:right w:val="single" w:sz="4" w:space="0" w:color="auto"/>
            </w:tcBorders>
            <w:shd w:val="clear" w:color="auto" w:fill="auto"/>
            <w:noWrap/>
            <w:vAlign w:val="bottom"/>
            <w:hideMark/>
          </w:tcPr>
          <w:p w14:paraId="515CABDF" w14:textId="3405C8A7"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lleno</w:t>
            </w:r>
          </w:p>
        </w:tc>
        <w:tc>
          <w:tcPr>
            <w:tcW w:w="987" w:type="dxa"/>
            <w:tcBorders>
              <w:top w:val="nil"/>
              <w:left w:val="nil"/>
              <w:bottom w:val="single" w:sz="4" w:space="0" w:color="auto"/>
              <w:right w:val="single" w:sz="4" w:space="0" w:color="auto"/>
            </w:tcBorders>
            <w:shd w:val="clear" w:color="auto" w:fill="auto"/>
            <w:noWrap/>
            <w:vAlign w:val="bottom"/>
            <w:hideMark/>
          </w:tcPr>
          <w:p w14:paraId="6B3A5B2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rojo</w:t>
            </w:r>
          </w:p>
        </w:tc>
      </w:tr>
    </w:tbl>
    <w:p w14:paraId="08A69481" w14:textId="2D552345" w:rsidR="00EC7B98" w:rsidRDefault="006D3153" w:rsidP="00EC7B98">
      <w:pPr>
        <w:jc w:val="center"/>
      </w:pPr>
      <w:r>
        <w:rPr>
          <w:b/>
        </w:rPr>
        <w:t>Tabla - 1</w:t>
      </w:r>
      <w:r w:rsidR="00EC7B98" w:rsidRPr="00ED602A">
        <w:rPr>
          <w:b/>
        </w:rPr>
        <w:t>:</w:t>
      </w:r>
      <w:r w:rsidR="00EC7B98">
        <w:t xml:space="preserve"> tabla código de color para representación de prioridades.</w:t>
      </w:r>
    </w:p>
    <w:p w14:paraId="7B110337" w14:textId="621FA110" w:rsidR="00EC7B98" w:rsidRDefault="00375D33" w:rsidP="006D3153">
      <w:pPr>
        <w:jc w:val="center"/>
      </w:pPr>
      <w:r>
        <w:rPr>
          <w:noProof/>
          <w:lang w:eastAsia="es-CO"/>
        </w:rPr>
        <w:drawing>
          <wp:inline distT="0" distB="0" distL="0" distR="0" wp14:anchorId="7272CE42" wp14:editId="7CAA0030">
            <wp:extent cx="4367284" cy="3281322"/>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373198" cy="3285765"/>
                    </a:xfrm>
                    <a:prstGeom prst="rect">
                      <a:avLst/>
                    </a:prstGeom>
                  </pic:spPr>
                </pic:pic>
              </a:graphicData>
            </a:graphic>
          </wp:inline>
        </w:drawing>
      </w:r>
    </w:p>
    <w:p w14:paraId="0EBA9F77" w14:textId="3C7AF5CB" w:rsidR="006D3153" w:rsidRDefault="009370C9" w:rsidP="006D3153">
      <w:pPr>
        <w:jc w:val="center"/>
      </w:pPr>
      <w:r>
        <w:rPr>
          <w:b/>
        </w:rPr>
        <w:lastRenderedPageBreak/>
        <w:t>Figura</w:t>
      </w:r>
      <w:r w:rsidR="00E44D2F">
        <w:rPr>
          <w:b/>
        </w:rPr>
        <w:t xml:space="preserve"> 6-13</w:t>
      </w:r>
      <w:r w:rsidR="006D3153" w:rsidRPr="00ED602A">
        <w:rPr>
          <w:b/>
        </w:rPr>
        <w:t>:</w:t>
      </w:r>
      <w:r w:rsidR="006D3153">
        <w:t xml:space="preserve"> </w:t>
      </w:r>
      <w:r>
        <w:t>fase 1 simulación de las ubicaciones de los contenedores</w:t>
      </w:r>
      <w:r w:rsidR="006D3153">
        <w:t>.</w:t>
      </w:r>
    </w:p>
    <w:p w14:paraId="29892BD7" w14:textId="1529DAFA" w:rsidR="006D3153" w:rsidRDefault="00375D33" w:rsidP="006D3153">
      <w:pPr>
        <w:jc w:val="center"/>
      </w:pPr>
      <w:r>
        <w:rPr>
          <w:noProof/>
          <w:lang w:eastAsia="es-CO"/>
        </w:rPr>
        <w:drawing>
          <wp:inline distT="0" distB="0" distL="0" distR="0" wp14:anchorId="01C25987" wp14:editId="20D79464">
            <wp:extent cx="5561965" cy="4250690"/>
            <wp:effectExtent l="0" t="0" r="63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561965" cy="4250690"/>
                    </a:xfrm>
                    <a:prstGeom prst="rect">
                      <a:avLst/>
                    </a:prstGeom>
                  </pic:spPr>
                </pic:pic>
              </a:graphicData>
            </a:graphic>
          </wp:inline>
        </w:drawing>
      </w:r>
    </w:p>
    <w:p w14:paraId="50C0AAF2" w14:textId="3D15A8C3" w:rsidR="009370C9" w:rsidRDefault="009370C9" w:rsidP="009370C9">
      <w:pPr>
        <w:jc w:val="center"/>
      </w:pPr>
      <w:r>
        <w:rPr>
          <w:b/>
        </w:rPr>
        <w:t xml:space="preserve">Figura </w:t>
      </w:r>
      <w:r w:rsidR="00E44D2F">
        <w:rPr>
          <w:b/>
        </w:rPr>
        <w:t>6-14</w:t>
      </w:r>
      <w:r w:rsidRPr="00ED602A">
        <w:rPr>
          <w:b/>
        </w:rPr>
        <w:t>:</w:t>
      </w:r>
      <w:r>
        <w:t xml:space="preserve"> fase 2 </w:t>
      </w:r>
      <w:r w:rsidR="00612333">
        <w:t>simulaciones</w:t>
      </w:r>
      <w:r>
        <w:t xml:space="preserve"> de los niveles de llenado en los contenedores.</w:t>
      </w:r>
    </w:p>
    <w:p w14:paraId="67CD79A5" w14:textId="63B079A7" w:rsidR="009370C9" w:rsidRDefault="00612333" w:rsidP="002A5A99">
      <w:pPr>
        <w:jc w:val="both"/>
      </w:pPr>
      <w:r>
        <w:t>Teniendo en cuenta que la función objetivo de proceso busca maximizar el volumen recolectado, reduciendo la distancia recorrida</w:t>
      </w:r>
      <w:r w:rsidR="007B6FDC">
        <w:t xml:space="preserve"> </w:t>
      </w:r>
      <w:r w:rsidR="00901103">
        <w:t xml:space="preserve">y de recursos </w:t>
      </w:r>
      <w:r w:rsidR="007B6FDC">
        <w:t xml:space="preserve">usados, una manera de conseguirlo es determinar la cantidad mínima de vehículos que se requieren para recolectar el volumen de RSU reportado por los sensores, luego establecer cuáles son las calles que deben recorrer los camiones, para atender los contenedores y las conexiones más cortas entre esas calles, con lo cual se consigue conformar un grafo sobre el cual se pueden conformar caminos </w:t>
      </w:r>
      <w:proofErr w:type="spellStart"/>
      <w:r w:rsidR="007B6FDC">
        <w:t>Eulerianos</w:t>
      </w:r>
      <w:proofErr w:type="spellEnd"/>
      <w:r w:rsidR="007B6FDC">
        <w:rPr>
          <w:rStyle w:val="Refdenotaalpie"/>
        </w:rPr>
        <w:footnoteReference w:id="12"/>
      </w:r>
      <w:r w:rsidR="007B6FDC">
        <w:t>.</w:t>
      </w:r>
    </w:p>
    <w:p w14:paraId="7DDEBF7F" w14:textId="1D8E6A50" w:rsidR="007B6FDC" w:rsidRDefault="007B6FDC" w:rsidP="002A5A99">
      <w:pPr>
        <w:jc w:val="both"/>
      </w:pPr>
      <w:r>
        <w:t xml:space="preserve">Para lograr esto se </w:t>
      </w:r>
      <w:r w:rsidR="005C506C">
        <w:t>generó</w:t>
      </w:r>
      <w:r>
        <w:t xml:space="preserve"> un arreglo por cada </w:t>
      </w:r>
      <w:r w:rsidR="005C506C">
        <w:t>calle, en él se describe el volumen de residuo en esa calle se tiene en cuenta,</w:t>
      </w:r>
      <w:r>
        <w:t xml:space="preserve"> su longitud y su prioridad teniendo </w:t>
      </w:r>
      <w:r w:rsidR="005C506C">
        <w:t>calculada a partir de 2</w:t>
      </w:r>
      <w:r>
        <w:t xml:space="preserve"> factores: </w:t>
      </w:r>
      <w:r w:rsidR="005C506C">
        <w:t xml:space="preserve">primero </w:t>
      </w:r>
      <w:r>
        <w:t xml:space="preserve">la fecha del </w:t>
      </w:r>
      <w:r w:rsidR="005C506C">
        <w:t>último</w:t>
      </w:r>
      <w:r>
        <w:t xml:space="preserve"> registro de recolección y </w:t>
      </w:r>
      <w:r w:rsidR="005C506C">
        <w:t xml:space="preserve">segundo las </w:t>
      </w:r>
      <w:r w:rsidR="005C506C">
        <w:lastRenderedPageBreak/>
        <w:t>prioridades de los contenedores en esa calle. Estas prioridades se describen en la siguiente tabla</w:t>
      </w:r>
      <w:r w:rsidR="002A5A99">
        <w:t>.</w:t>
      </w:r>
      <w:r w:rsidR="005C506C">
        <w:t xml:space="preserve"> </w:t>
      </w:r>
    </w:p>
    <w:tbl>
      <w:tblPr>
        <w:tblW w:w="6660" w:type="dxa"/>
        <w:jc w:val="center"/>
        <w:tblCellMar>
          <w:left w:w="70" w:type="dxa"/>
          <w:right w:w="70" w:type="dxa"/>
        </w:tblCellMar>
        <w:tblLook w:val="04A0" w:firstRow="1" w:lastRow="0" w:firstColumn="1" w:lastColumn="0" w:noHBand="0" w:noVBand="1"/>
      </w:tblPr>
      <w:tblGrid>
        <w:gridCol w:w="1300"/>
        <w:gridCol w:w="1260"/>
        <w:gridCol w:w="4100"/>
      </w:tblGrid>
      <w:tr w:rsidR="005C506C" w:rsidRPr="005C506C" w14:paraId="098B4572" w14:textId="77777777" w:rsidTr="005C506C">
        <w:trPr>
          <w:trHeight w:val="615"/>
          <w:jc w:val="center"/>
        </w:trPr>
        <w:tc>
          <w:tcPr>
            <w:tcW w:w="1300"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47772E0B"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Prioridad de calle</w:t>
            </w:r>
          </w:p>
        </w:tc>
        <w:tc>
          <w:tcPr>
            <w:tcW w:w="1260" w:type="dxa"/>
            <w:tcBorders>
              <w:top w:val="single" w:sz="8" w:space="0" w:color="auto"/>
              <w:left w:val="nil"/>
              <w:bottom w:val="single" w:sz="8" w:space="0" w:color="auto"/>
              <w:right w:val="single" w:sz="4" w:space="0" w:color="auto"/>
            </w:tcBorders>
            <w:shd w:val="clear" w:color="auto" w:fill="auto"/>
            <w:vAlign w:val="bottom"/>
            <w:hideMark/>
          </w:tcPr>
          <w:p w14:paraId="422E30AA"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nivel de contenedor</w:t>
            </w:r>
          </w:p>
        </w:tc>
        <w:tc>
          <w:tcPr>
            <w:tcW w:w="4100" w:type="dxa"/>
            <w:tcBorders>
              <w:top w:val="single" w:sz="8" w:space="0" w:color="auto"/>
              <w:left w:val="nil"/>
              <w:bottom w:val="single" w:sz="8" w:space="0" w:color="auto"/>
              <w:right w:val="single" w:sz="8" w:space="0" w:color="auto"/>
            </w:tcBorders>
            <w:shd w:val="clear" w:color="auto" w:fill="auto"/>
            <w:noWrap/>
            <w:vAlign w:val="bottom"/>
            <w:hideMark/>
          </w:tcPr>
          <w:p w14:paraId="010DCD57" w14:textId="3762FD50"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Descripción</w:t>
            </w:r>
          </w:p>
        </w:tc>
      </w:tr>
      <w:tr w:rsidR="005C506C" w:rsidRPr="005C506C" w14:paraId="20E16DC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EF3DACA"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1</w:t>
            </w:r>
          </w:p>
        </w:tc>
        <w:tc>
          <w:tcPr>
            <w:tcW w:w="1260" w:type="dxa"/>
            <w:tcBorders>
              <w:top w:val="nil"/>
              <w:left w:val="nil"/>
              <w:bottom w:val="single" w:sz="4" w:space="0" w:color="auto"/>
              <w:right w:val="single" w:sz="4" w:space="0" w:color="auto"/>
            </w:tcBorders>
            <w:shd w:val="clear" w:color="auto" w:fill="auto"/>
            <w:noWrap/>
            <w:vAlign w:val="bottom"/>
            <w:hideMark/>
          </w:tcPr>
          <w:p w14:paraId="2C1D5B73"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llenos &gt; 0</w:t>
            </w:r>
          </w:p>
        </w:tc>
        <w:tc>
          <w:tcPr>
            <w:tcW w:w="4100" w:type="dxa"/>
            <w:tcBorders>
              <w:top w:val="nil"/>
              <w:left w:val="nil"/>
              <w:bottom w:val="single" w:sz="4" w:space="0" w:color="auto"/>
              <w:right w:val="single" w:sz="4" w:space="0" w:color="auto"/>
            </w:tcBorders>
            <w:shd w:val="clear" w:color="auto" w:fill="auto"/>
            <w:vAlign w:val="bottom"/>
            <w:hideMark/>
          </w:tcPr>
          <w:p w14:paraId="7D4A27AF" w14:textId="7E7F6F0F"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por lo menos un contenedor lleno, a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3 </w:t>
            </w:r>
            <w:r w:rsidR="002A5A99" w:rsidRPr="005C506C">
              <w:rPr>
                <w:rFonts w:ascii="Calibri" w:eastAsia="Times New Roman" w:hAnsi="Calibri" w:cs="Times New Roman"/>
                <w:color w:val="000000"/>
                <w:lang w:eastAsia="es-CO"/>
              </w:rPr>
              <w:t>días</w:t>
            </w:r>
          </w:p>
        </w:tc>
      </w:tr>
      <w:tr w:rsidR="005C506C" w:rsidRPr="005C506C" w14:paraId="6AF501A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3CE886"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2</w:t>
            </w:r>
          </w:p>
        </w:tc>
        <w:tc>
          <w:tcPr>
            <w:tcW w:w="1260" w:type="dxa"/>
            <w:tcBorders>
              <w:top w:val="nil"/>
              <w:left w:val="nil"/>
              <w:bottom w:val="single" w:sz="4" w:space="0" w:color="auto"/>
              <w:right w:val="single" w:sz="4" w:space="0" w:color="auto"/>
            </w:tcBorders>
            <w:shd w:val="clear" w:color="auto" w:fill="auto"/>
            <w:noWrap/>
            <w:vAlign w:val="bottom"/>
            <w:hideMark/>
          </w:tcPr>
          <w:p w14:paraId="52B11ADF"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Altos &gt; 0</w:t>
            </w:r>
          </w:p>
        </w:tc>
        <w:tc>
          <w:tcPr>
            <w:tcW w:w="4100" w:type="dxa"/>
            <w:tcBorders>
              <w:top w:val="nil"/>
              <w:left w:val="nil"/>
              <w:bottom w:val="single" w:sz="4" w:space="0" w:color="auto"/>
              <w:right w:val="single" w:sz="4" w:space="0" w:color="auto"/>
            </w:tcBorders>
            <w:shd w:val="clear" w:color="auto" w:fill="auto"/>
            <w:vAlign w:val="bottom"/>
            <w:hideMark/>
          </w:tcPr>
          <w:p w14:paraId="6F60ADB6" w14:textId="6AEE23B5"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al menos un contenedor nivel alto, o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2 </w:t>
            </w:r>
            <w:r w:rsidR="002A5A99" w:rsidRPr="005C506C">
              <w:rPr>
                <w:rFonts w:ascii="Calibri" w:eastAsia="Times New Roman" w:hAnsi="Calibri" w:cs="Times New Roman"/>
                <w:color w:val="000000"/>
                <w:lang w:eastAsia="es-CO"/>
              </w:rPr>
              <w:t>días</w:t>
            </w:r>
          </w:p>
        </w:tc>
      </w:tr>
      <w:tr w:rsidR="005C506C" w:rsidRPr="005C506C" w14:paraId="0612729E"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4D11BF"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3</w:t>
            </w:r>
          </w:p>
        </w:tc>
        <w:tc>
          <w:tcPr>
            <w:tcW w:w="1260" w:type="dxa"/>
            <w:tcBorders>
              <w:top w:val="nil"/>
              <w:left w:val="nil"/>
              <w:bottom w:val="single" w:sz="4" w:space="0" w:color="auto"/>
              <w:right w:val="single" w:sz="4" w:space="0" w:color="auto"/>
            </w:tcBorders>
            <w:shd w:val="clear" w:color="auto" w:fill="auto"/>
            <w:noWrap/>
            <w:vAlign w:val="bottom"/>
            <w:hideMark/>
          </w:tcPr>
          <w:p w14:paraId="2BAEC180"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Medios &gt; 0</w:t>
            </w:r>
          </w:p>
        </w:tc>
        <w:tc>
          <w:tcPr>
            <w:tcW w:w="4100" w:type="dxa"/>
            <w:tcBorders>
              <w:top w:val="nil"/>
              <w:left w:val="nil"/>
              <w:bottom w:val="single" w:sz="4" w:space="0" w:color="auto"/>
              <w:right w:val="single" w:sz="4" w:space="0" w:color="auto"/>
            </w:tcBorders>
            <w:shd w:val="clear" w:color="auto" w:fill="auto"/>
            <w:vAlign w:val="bottom"/>
            <w:hideMark/>
          </w:tcPr>
          <w:p w14:paraId="6A4221AA"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medio o bajo en la calle</w:t>
            </w:r>
          </w:p>
        </w:tc>
      </w:tr>
      <w:tr w:rsidR="005C506C" w:rsidRPr="005C506C" w14:paraId="6C939C21"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C3D48B"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4</w:t>
            </w:r>
          </w:p>
        </w:tc>
        <w:tc>
          <w:tcPr>
            <w:tcW w:w="1260" w:type="dxa"/>
            <w:tcBorders>
              <w:top w:val="nil"/>
              <w:left w:val="nil"/>
              <w:bottom w:val="single" w:sz="4" w:space="0" w:color="auto"/>
              <w:right w:val="single" w:sz="4" w:space="0" w:color="auto"/>
            </w:tcBorders>
            <w:shd w:val="clear" w:color="auto" w:fill="auto"/>
            <w:noWrap/>
            <w:vAlign w:val="bottom"/>
            <w:hideMark/>
          </w:tcPr>
          <w:p w14:paraId="4FBD945D"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Bajos &gt; 0</w:t>
            </w:r>
          </w:p>
        </w:tc>
        <w:tc>
          <w:tcPr>
            <w:tcW w:w="4100" w:type="dxa"/>
            <w:tcBorders>
              <w:top w:val="nil"/>
              <w:left w:val="nil"/>
              <w:bottom w:val="single" w:sz="4" w:space="0" w:color="auto"/>
              <w:right w:val="single" w:sz="4" w:space="0" w:color="auto"/>
            </w:tcBorders>
            <w:shd w:val="clear" w:color="auto" w:fill="auto"/>
            <w:vAlign w:val="bottom"/>
            <w:hideMark/>
          </w:tcPr>
          <w:p w14:paraId="36F192A5"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bajo en la calle</w:t>
            </w:r>
          </w:p>
        </w:tc>
      </w:tr>
    </w:tbl>
    <w:p w14:paraId="1619FEC7" w14:textId="70BF8496" w:rsidR="005C506C" w:rsidRPr="00672961" w:rsidRDefault="005C506C" w:rsidP="005C506C">
      <w:pPr>
        <w:jc w:val="center"/>
      </w:pPr>
      <w:r>
        <w:rPr>
          <w:b/>
        </w:rPr>
        <w:t>Tabla - 1</w:t>
      </w:r>
      <w:r w:rsidRPr="00ED602A">
        <w:rPr>
          <w:b/>
        </w:rPr>
        <w:t>:</w:t>
      </w:r>
      <w:r>
        <w:t xml:space="preserve"> definición de prioridades de las calles según niveles reportados.</w:t>
      </w:r>
    </w:p>
    <w:p w14:paraId="0F04B8D0" w14:textId="20348549" w:rsidR="00347647" w:rsidRDefault="00F55991" w:rsidP="00347647">
      <w:pPr>
        <w:pStyle w:val="Ttulo2"/>
        <w:rPr>
          <w:rStyle w:val="Textoennegrita"/>
          <w:rFonts w:cs="Arial"/>
          <w:bCs/>
          <w:sz w:val="32"/>
          <w:szCs w:val="32"/>
        </w:rPr>
      </w:pPr>
      <w:r>
        <w:rPr>
          <w:rStyle w:val="Textoennegrita"/>
          <w:rFonts w:cs="Arial"/>
          <w:bCs/>
          <w:sz w:val="32"/>
          <w:szCs w:val="32"/>
        </w:rPr>
        <w:t>Técnicas</w:t>
      </w:r>
      <w:r w:rsidR="00347647">
        <w:rPr>
          <w:rStyle w:val="Textoennegrita"/>
          <w:rFonts w:cs="Arial"/>
          <w:bCs/>
          <w:sz w:val="32"/>
          <w:szCs w:val="32"/>
        </w:rPr>
        <w:t xml:space="preserve"> de agrupamiento</w:t>
      </w:r>
    </w:p>
    <w:p w14:paraId="4A9ABACC" w14:textId="2700AC68" w:rsidR="005C7CFD" w:rsidRDefault="00901103" w:rsidP="00347647">
      <w:r>
        <w:t xml:space="preserve">Antes de proceder a calcular algún tipo de ruta con las calles que han sido priorizadas, </w:t>
      </w:r>
      <w:r w:rsidR="005C7CFD">
        <w:t>es</w:t>
      </w:r>
      <w:r>
        <w:t xml:space="preserve"> útil encontrar algún tipo de agrupación de calles como criterio de comparación inicial</w:t>
      </w:r>
      <w:r w:rsidR="005C7CFD">
        <w:t>,</w:t>
      </w:r>
      <w:r>
        <w:t xml:space="preserve"> </w:t>
      </w:r>
      <w:r w:rsidR="005C7CFD">
        <w:t>así poder</w:t>
      </w:r>
      <w:r>
        <w:t xml:space="preserve"> </w:t>
      </w:r>
      <w:r w:rsidR="005C7CFD">
        <w:t>proponer</w:t>
      </w:r>
      <w:r>
        <w:t xml:space="preserve"> </w:t>
      </w:r>
      <w:r w:rsidR="005C7CFD">
        <w:t>un</w:t>
      </w:r>
      <w:r>
        <w:t xml:space="preserve"> enrutamiento inicial de los camiones y </w:t>
      </w:r>
      <w:r w:rsidR="005C7CFD">
        <w:t>así</w:t>
      </w:r>
      <w:r>
        <w:t xml:space="preserve"> poder evaluar si existe alguna mejora entre las distancias recorridas y el volumen de </w:t>
      </w:r>
      <w:r w:rsidR="005C7CFD">
        <w:t>residuo</w:t>
      </w:r>
      <w:r>
        <w:t xml:space="preserve"> recolectado. </w:t>
      </w:r>
    </w:p>
    <w:p w14:paraId="09116048" w14:textId="7372F9CA" w:rsidR="005E2BD4" w:rsidRDefault="00901103" w:rsidP="00347647">
      <w:r>
        <w:t xml:space="preserve">Como </w:t>
      </w:r>
      <w:r w:rsidR="005C7CFD">
        <w:t>método</w:t>
      </w:r>
      <w:r>
        <w:t xml:space="preserve"> de agrupación se </w:t>
      </w:r>
      <w:r w:rsidR="005C7CFD">
        <w:t>usó</w:t>
      </w:r>
      <w:r>
        <w:t xml:space="preserve"> el </w:t>
      </w:r>
      <w:r w:rsidR="005C7CFD">
        <w:t>método</w:t>
      </w:r>
      <w:r>
        <w:t xml:space="preserve"> de los K medias</w:t>
      </w:r>
      <w:r w:rsidR="005C7CFD">
        <w:t xml:space="preserve"> (k-</w:t>
      </w:r>
      <w:proofErr w:type="spellStart"/>
      <w:r w:rsidR="005C7CFD">
        <w:t>means</w:t>
      </w:r>
      <w:proofErr w:type="spellEnd"/>
      <w:r w:rsidR="005C7CFD">
        <w:t>)</w:t>
      </w:r>
      <w:r>
        <w:t xml:space="preserve">, </w:t>
      </w:r>
      <w:r w:rsidR="005C7CFD">
        <w:t xml:space="preserve">la idea de este método de agrupación es encontrar una distribución equitativa </w:t>
      </w:r>
      <w:r w:rsidR="005E2BD4">
        <w:t>entre</w:t>
      </w:r>
      <w:r w:rsidR="005C7CFD">
        <w:t xml:space="preserve"> la cantidad de elementos en cada grupo, tomando como </w:t>
      </w:r>
      <w:r w:rsidR="005E2BD4">
        <w:t>función objetivo</w:t>
      </w:r>
      <w:r w:rsidR="005C7CFD">
        <w:t xml:space="preserve"> minimizar la distancia de cada elemento al punto central o punto de referencia del grupo</w:t>
      </w:r>
      <w:r w:rsidR="005E2BD4">
        <w:t>; reduciendo estas distancias individuales también se logra reducir la distancia global. El</w:t>
      </w:r>
      <w:r w:rsidR="005C7CFD">
        <w:t xml:space="preserve"> punto de referencia comúnmente es la media aritmética </w:t>
      </w:r>
      <w:r w:rsidR="005E2BD4">
        <w:t xml:space="preserve">del atributo de comparación </w:t>
      </w:r>
      <w:r w:rsidR="005C7CFD">
        <w:t>de los elementos que compone</w:t>
      </w:r>
      <w:r w:rsidR="005E2BD4">
        <w:t>n el grupo. Para este análisis el</w:t>
      </w:r>
      <w:r w:rsidR="005C7CFD">
        <w:t xml:space="preserve"> criterio </w:t>
      </w:r>
      <w:r w:rsidR="005E2BD4">
        <w:t xml:space="preserve">seleccionado es la </w:t>
      </w:r>
      <w:r w:rsidR="005C7CFD">
        <w:t>ubicación</w:t>
      </w:r>
      <w:r w:rsidR="005E2BD4">
        <w:t xml:space="preserve"> de las calles</w:t>
      </w:r>
      <w:r w:rsidR="005C7CFD">
        <w:t xml:space="preserve"> descrita</w:t>
      </w:r>
      <w:r w:rsidR="005E2BD4">
        <w:t>s</w:t>
      </w:r>
      <w:r w:rsidR="005C7CFD">
        <w:t xml:space="preserve"> en términos de</w:t>
      </w:r>
      <w:r w:rsidR="005E2BD4">
        <w:t xml:space="preserve"> su</w:t>
      </w:r>
      <w:r w:rsidR="005C7CFD">
        <w:t xml:space="preserve"> latitud y longitud. </w:t>
      </w:r>
    </w:p>
    <w:p w14:paraId="7E96063F" w14:textId="337029F8" w:rsidR="005E2BD4" w:rsidRPr="00347647" w:rsidRDefault="00375D33" w:rsidP="00347647">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at</m:t>
                      </m:r>
                    </m:e>
                    <m:sub>
                      <m:r>
                        <w:rPr>
                          <w:rFonts w:ascii="Cambria Math" w:hAnsi="Cambria Math"/>
                        </w:rPr>
                        <m:t>i</m:t>
                      </m:r>
                    </m:sub>
                  </m:sSub>
                </m:e>
              </m:nary>
            </m:num>
            <m:den>
              <m:r>
                <w:rPr>
                  <w:rFonts w:ascii="Cambria Math" w:hAnsi="Cambria Math"/>
                </w:rPr>
                <m:t>n</m:t>
              </m:r>
            </m:den>
          </m:f>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ng</m:t>
                      </m:r>
                    </m:e>
                    <m:sub>
                      <m:r>
                        <w:rPr>
                          <w:rFonts w:ascii="Cambria Math" w:hAnsi="Cambria Math"/>
                        </w:rPr>
                        <m:t>i</m:t>
                      </m:r>
                    </m:sub>
                  </m:sSub>
                </m:e>
              </m:nary>
            </m:num>
            <m:den>
              <m:r>
                <w:rPr>
                  <w:rFonts w:ascii="Cambria Math" w:hAnsi="Cambria Math"/>
                </w:rPr>
                <m:t>n</m:t>
              </m:r>
            </m:den>
          </m:f>
        </m:oMath>
      </m:oMathPara>
    </w:p>
    <w:p w14:paraId="6F4D8D96" w14:textId="3B38E31C" w:rsidR="00347647" w:rsidRDefault="005E2BD4" w:rsidP="0058668E">
      <w:pPr>
        <w:jc w:val="both"/>
      </w:pPr>
      <w:r>
        <w:t xml:space="preserve">Con este enfoque el punto de partida del camión recolector debe ser el </w:t>
      </w:r>
      <w:proofErr w:type="spellStart"/>
      <w:r>
        <w:t>centroide</w:t>
      </w:r>
      <w:proofErr w:type="spellEnd"/>
      <w:r>
        <w:t xml:space="preserve"> de cada grupo y las calles que conforman el grupo conformarían la ruta de recolección que el camión debe atender, sin embargo en ningún caso la sumatoria del volumen en un grupo debe exceder la capacidad del camión, de manera que </w:t>
      </w:r>
      <w:r w:rsidR="0058668E">
        <w:t>para determinar el número de K, es decir del número de camiones que realizan la operación, se debe dividir la sumatoria del volumen reportado (volumen total) entre la capacidad de los camiones y tomar el siguiente valor entero, teniendo en cuanta que si el valor decimal es próximo a la unidad se debe añadir un camión adicional porque durante la recolección se seguirán generando residuos.</w:t>
      </w:r>
    </w:p>
    <w:p w14:paraId="727AC3C6" w14:textId="13B01609" w:rsidR="000A60D3" w:rsidRPr="000A60D3" w:rsidRDefault="000A60D3" w:rsidP="000A60D3">
      <w:pPr>
        <w:ind w:left="708"/>
        <w:jc w:val="both"/>
        <w:rPr>
          <w:rFonts w:asciiTheme="minorHAnsi" w:hAnsiTheme="minorHAnsi"/>
          <w:i/>
        </w:rPr>
      </w:pPr>
      <w:r w:rsidRPr="000A60D3">
        <w:rPr>
          <w:rFonts w:asciiTheme="minorHAnsi" w:hAnsiTheme="minorHAnsi"/>
          <w:i/>
        </w:rPr>
        <w:lastRenderedPageBreak/>
        <w:t>“Este camión compactador es más grande que sus predecesores, con lo que se pasó de una capacidad de 22,86 metros cúbicos de basuras a 29 metros cúbicos.</w:t>
      </w:r>
      <w:r w:rsidRPr="000A60D3">
        <w:rPr>
          <w:rFonts w:asciiTheme="minorHAnsi" w:hAnsiTheme="minorHAnsi"/>
          <w:i/>
        </w:rPr>
        <w:br/>
        <w:t>En términos de peso, esto significa que ahora el automotor podrá cargar entre 18 y 20 toneladas, en relación con las 12 o 13 que antes podía mover.”</w:t>
      </w:r>
      <w:r>
        <w:rPr>
          <w:rFonts w:asciiTheme="minorHAnsi" w:hAnsiTheme="minorHAnsi"/>
          <w:i/>
        </w:rPr>
        <w:t xml:space="preserve"> (</w:t>
      </w:r>
      <w:r w:rsidRPr="000A60D3">
        <w:rPr>
          <w:rFonts w:ascii="Times New Roman" w:eastAsia="Times New Roman" w:hAnsi="Times New Roman" w:cs="Times New Roman"/>
          <w:i/>
          <w:sz w:val="24"/>
          <w:szCs w:val="24"/>
          <w:lang w:eastAsia="es-CO"/>
        </w:rPr>
        <w:t>Franco, F. M, 2018</w:t>
      </w:r>
      <w:r w:rsidRPr="000A60D3">
        <w:rPr>
          <w:rFonts w:asciiTheme="minorHAnsi" w:hAnsiTheme="minorHAnsi"/>
          <w:i/>
        </w:rPr>
        <w:t>)</w:t>
      </w:r>
    </w:p>
    <w:p w14:paraId="635E35B8" w14:textId="7584C481" w:rsidR="00D17760" w:rsidRDefault="00D17760" w:rsidP="0058668E">
      <w:pPr>
        <w:jc w:val="both"/>
      </w:pPr>
      <w:r>
        <w:t>Como en las demás fases de la simulación se ha usado java, se buscó una implementación de código libre que implementara en método de las K-medias en este mismo lenguaje, se encontró el código disponible en el repositorio (</w:t>
      </w:r>
      <w:hyperlink r:id="rId120" w:history="1">
        <w:r w:rsidRPr="003A6ED7">
          <w:rPr>
            <w:rStyle w:val="Hipervnculo"/>
          </w:rPr>
          <w:t>https://github.com/xetorthio/kmeans</w:t>
        </w:r>
      </w:hyperlink>
      <w:r>
        <w:t xml:space="preserve">) el cual no se </w:t>
      </w:r>
      <w:r w:rsidR="00354C8D">
        <w:t>ajustó</w:t>
      </w:r>
      <w:r>
        <w:t xml:space="preserve"> completamente a las restricciones que se habían definido, pero que sirvió como referencia, se hicieron las</w:t>
      </w:r>
      <w:r w:rsidR="00354C8D">
        <w:t xml:space="preserve"> modificaciones correspondientes, entre ellas el cálculo de las distancias en 2 dimensiones y el análisis de convergencia por el método del codo y las pendientes de los resultados entre K = X y K = X + 1</w:t>
      </w:r>
    </w:p>
    <w:p w14:paraId="0173754A" w14:textId="3AFAA5A4" w:rsidR="00354C8D" w:rsidRDefault="00F11D07" w:rsidP="00354C8D">
      <w:pPr>
        <w:jc w:val="both"/>
      </w:pPr>
      <w:r>
        <w:t>E</w:t>
      </w:r>
      <w:r w:rsidR="00354C8D">
        <w:t>n</w:t>
      </w:r>
      <w:r>
        <w:t xml:space="preserve"> </w:t>
      </w:r>
      <w:r w:rsidR="00354C8D">
        <w:t xml:space="preserve">esta fase el desafío consiste en encontrar un </w:t>
      </w:r>
      <w:r w:rsidR="002E230F">
        <w:t>número</w:t>
      </w:r>
      <w:r w:rsidR="00354C8D">
        <w:t xml:space="preserve"> de </w:t>
      </w:r>
      <w:r>
        <w:t>grupos</w:t>
      </w:r>
      <w:r w:rsidR="00354C8D">
        <w:t xml:space="preserve">, que </w:t>
      </w:r>
      <w:r>
        <w:t>reduzca</w:t>
      </w:r>
      <w:r w:rsidR="00354C8D">
        <w:t xml:space="preserve"> la distancia global sin sobre ajustar el modelo (</w:t>
      </w:r>
      <w:proofErr w:type="spellStart"/>
      <w:r w:rsidR="00354C8D">
        <w:t>overfit</w:t>
      </w:r>
      <w:proofErr w:type="spellEnd"/>
      <w:r w:rsidR="00354C8D">
        <w:t xml:space="preserve">), </w:t>
      </w:r>
      <w:r>
        <w:t xml:space="preserve">la función de eficiencia se calculó como la suma de las distancias euclidianas entre los </w:t>
      </w:r>
      <w:proofErr w:type="spellStart"/>
      <w:r>
        <w:t>centroides</w:t>
      </w:r>
      <w:proofErr w:type="spellEnd"/>
      <w:r>
        <w:t xml:space="preserve"> de las calles y el </w:t>
      </w:r>
      <w:proofErr w:type="spellStart"/>
      <w:r>
        <w:t>centroide</w:t>
      </w:r>
      <w:proofErr w:type="spellEnd"/>
      <w:r>
        <w:t xml:space="preserve"> de cada grupo</w:t>
      </w:r>
      <w:r w:rsidR="00354C8D">
        <w:t>. Con esto se busca validar si hay una correspondencia cantidad de camiones obtenida a partir del volumen total de residuo y si este valor de K es óptimo reduciendo la distancia total que los camiones deben recorrer en las rutas asignadas.</w:t>
      </w:r>
    </w:p>
    <w:p w14:paraId="611E573E" w14:textId="3BAFC377" w:rsidR="00F11D07" w:rsidRDefault="00F11D07" w:rsidP="00354C8D">
      <w:pPr>
        <w:jc w:val="both"/>
      </w:pPr>
      <w:r>
        <w:t>De este análisis se pudo deducir que las diferencias entre las funciones de eficiencia disminuyen sustancialmente durante las primeras iteracione</w:t>
      </w:r>
      <w:r w:rsidR="00747C68">
        <w:t xml:space="preserve">s, pero con aumento de </w:t>
      </w:r>
      <w:r w:rsidR="002E230F">
        <w:t>la iteración</w:t>
      </w:r>
      <w:r w:rsidR="00747C68">
        <w:t xml:space="preserve"> el mejoramiento del rendimiento no evoluciona</w:t>
      </w:r>
      <w:r>
        <w:t xml:space="preserve"> significativamente. Por lo tanto se deben detener las iteraciones en el momento en el que no se obtenga una mejora significativa entre una iteración y la siguiente. </w:t>
      </w:r>
      <w:r w:rsidR="00BA7A03">
        <w:t>Para identificar este cambio del rendimiento se usó un enfoque analítico que evalúa la pendiente de la recta que se forma para las iteración K = X y K = X + 1 que será la recta A y la recta que se forma para la iteración de K = X+1 y K = X+2</w:t>
      </w:r>
      <w:r w:rsidR="00747C68">
        <w:t>, lo cual ocurre cuando la pendiente de la función se encuentra entre ½ y – ½, en el análisis realizado está pendiente se obtuvo cuando el valor de K estaba entre 9 y 10</w:t>
      </w:r>
      <w:r w:rsidR="002E230F">
        <w:t>. Una explicación más rigurosa del análisis convergencia por método del codo y su implementación en java script se puede encontrar en (</w:t>
      </w:r>
      <w:proofErr w:type="spellStart"/>
      <w:r w:rsidR="002E230F" w:rsidRPr="002E230F">
        <w:t>Gove</w:t>
      </w:r>
      <w:proofErr w:type="spellEnd"/>
      <w:r w:rsidR="002E230F" w:rsidRPr="002E230F">
        <w:t>, 2017</w:t>
      </w:r>
      <w:r w:rsidR="002E230F">
        <w:t xml:space="preserve">), en el caso de nuestra implementación este código fue transcrito en lenguaje java e integrado con el código que se encontró en el repositorio público de </w:t>
      </w:r>
      <w:proofErr w:type="spellStart"/>
      <w:r w:rsidR="002E230F">
        <w:t>github</w:t>
      </w:r>
      <w:proofErr w:type="spellEnd"/>
      <w:r w:rsidR="002E230F">
        <w:t>.</w:t>
      </w:r>
    </w:p>
    <w:p w14:paraId="6C4AC3FC" w14:textId="1C96A7EE" w:rsidR="00747C68" w:rsidRDefault="00747C68" w:rsidP="002E230F">
      <w:pPr>
        <w:jc w:val="center"/>
      </w:pPr>
      <w:r w:rsidRPr="00156754">
        <w:rPr>
          <w:noProof/>
          <w:lang w:eastAsia="es-CO"/>
        </w:rPr>
        <w:lastRenderedPageBreak/>
        <w:drawing>
          <wp:inline distT="0" distB="0" distL="0" distR="0" wp14:anchorId="0B4D7A4F" wp14:editId="38606CCE">
            <wp:extent cx="4951563" cy="3484002"/>
            <wp:effectExtent l="0" t="0" r="1905" b="254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964687" cy="3493236"/>
                    </a:xfrm>
                    <a:prstGeom prst="rect">
                      <a:avLst/>
                    </a:prstGeom>
                    <a:noFill/>
                    <a:ln>
                      <a:noFill/>
                    </a:ln>
                  </pic:spPr>
                </pic:pic>
              </a:graphicData>
            </a:graphic>
          </wp:inline>
        </w:drawing>
      </w:r>
    </w:p>
    <w:p w14:paraId="076F242E" w14:textId="773054F4" w:rsidR="00747C68" w:rsidRDefault="00747C68" w:rsidP="002E230F">
      <w:pPr>
        <w:jc w:val="center"/>
      </w:pPr>
      <w:r>
        <w:rPr>
          <w:b/>
        </w:rPr>
        <w:t xml:space="preserve">Figura </w:t>
      </w:r>
      <w:r w:rsidR="00E44D2F">
        <w:rPr>
          <w:b/>
        </w:rPr>
        <w:t>6-15</w:t>
      </w:r>
      <w:r w:rsidRPr="00ED602A">
        <w:rPr>
          <w:b/>
        </w:rPr>
        <w:t>:</w:t>
      </w:r>
      <w:r>
        <w:t xml:space="preserve"> análisis de convergencia cantidad de grupos basado en el método del codo.</w:t>
      </w:r>
    </w:p>
    <w:p w14:paraId="1D351419" w14:textId="52F2181E" w:rsidR="002E230F" w:rsidRDefault="002E230F" w:rsidP="002E230F">
      <w:r>
        <w:t>El resultado del agrupamiento es el siguiente</w:t>
      </w:r>
    </w:p>
    <w:p w14:paraId="17B12974" w14:textId="4C2D3D3C" w:rsidR="002E230F" w:rsidRDefault="002E230F" w:rsidP="002E230F">
      <w:pPr>
        <w:jc w:val="center"/>
      </w:pPr>
      <w:r w:rsidRPr="00E75DA8">
        <w:rPr>
          <w:noProof/>
          <w:lang w:eastAsia="es-CO"/>
        </w:rPr>
        <w:drawing>
          <wp:inline distT="0" distB="0" distL="0" distR="0" wp14:anchorId="02900124" wp14:editId="505D7F7B">
            <wp:extent cx="5725149" cy="2829464"/>
            <wp:effectExtent l="0" t="0" r="0" b="9525"/>
            <wp:docPr id="88" name="Imagen 88" descr="clust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uster 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37419" cy="2835528"/>
                    </a:xfrm>
                    <a:prstGeom prst="rect">
                      <a:avLst/>
                    </a:prstGeom>
                    <a:noFill/>
                    <a:ln>
                      <a:noFill/>
                    </a:ln>
                  </pic:spPr>
                </pic:pic>
              </a:graphicData>
            </a:graphic>
          </wp:inline>
        </w:drawing>
      </w:r>
    </w:p>
    <w:p w14:paraId="446CE59B" w14:textId="7FA22A5E" w:rsidR="002E230F" w:rsidRDefault="002E230F" w:rsidP="002E230F">
      <w:pPr>
        <w:jc w:val="center"/>
      </w:pPr>
      <w:r>
        <w:rPr>
          <w:b/>
        </w:rPr>
        <w:t xml:space="preserve">Figura </w:t>
      </w:r>
      <w:r w:rsidR="00E44D2F">
        <w:rPr>
          <w:b/>
        </w:rPr>
        <w:t>6-16</w:t>
      </w:r>
      <w:r w:rsidRPr="00ED602A">
        <w:rPr>
          <w:b/>
        </w:rPr>
        <w:t>:</w:t>
      </w:r>
      <w:r>
        <w:t xml:space="preserve"> calles priorizadas agrupadas usando K = 1 </w:t>
      </w:r>
    </w:p>
    <w:p w14:paraId="33C82AEC" w14:textId="52220E8F" w:rsidR="002E230F" w:rsidRDefault="00375D33" w:rsidP="002E230F">
      <w:pPr>
        <w:jc w:val="center"/>
      </w:pPr>
      <w:r>
        <w:rPr>
          <w:noProof/>
          <w:lang w:eastAsia="es-CO"/>
        </w:rPr>
        <w:lastRenderedPageBreak/>
        <w:drawing>
          <wp:inline distT="0" distB="0" distL="0" distR="0" wp14:anchorId="7F957038" wp14:editId="4ED11B62">
            <wp:extent cx="5561965" cy="3491865"/>
            <wp:effectExtent l="0" t="0" r="635"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561965" cy="3491865"/>
                    </a:xfrm>
                    <a:prstGeom prst="rect">
                      <a:avLst/>
                    </a:prstGeom>
                  </pic:spPr>
                </pic:pic>
              </a:graphicData>
            </a:graphic>
          </wp:inline>
        </w:drawing>
      </w:r>
    </w:p>
    <w:p w14:paraId="7396481D" w14:textId="7582D6D6" w:rsidR="002E230F" w:rsidRDefault="002E230F" w:rsidP="002E230F">
      <w:pPr>
        <w:jc w:val="center"/>
      </w:pPr>
      <w:r>
        <w:rPr>
          <w:b/>
        </w:rPr>
        <w:t xml:space="preserve">Figura </w:t>
      </w:r>
      <w:r w:rsidR="00E44D2F">
        <w:rPr>
          <w:b/>
        </w:rPr>
        <w:t>6-17</w:t>
      </w:r>
      <w:r w:rsidRPr="00ED602A">
        <w:rPr>
          <w:b/>
        </w:rPr>
        <w:t>:</w:t>
      </w:r>
      <w:r>
        <w:t xml:space="preserve"> calles pr</w:t>
      </w:r>
      <w:r w:rsidR="00375D33">
        <w:t>iorizadas agrupadas usando K = 9</w:t>
      </w:r>
    </w:p>
    <w:p w14:paraId="0F1C1855" w14:textId="7CDB06ED" w:rsidR="00B50565" w:rsidRDefault="002E230F">
      <w:r>
        <w:t xml:space="preserve">En este momento se puede ver </w:t>
      </w:r>
      <w:r w:rsidR="00EF7009">
        <w:t>más</w:t>
      </w:r>
      <w:r>
        <w:t xml:space="preserve"> claramente que las calles priorizadas no están completamente conectadas</w:t>
      </w:r>
      <w:r w:rsidR="00EF7009">
        <w:t>, bajo el esquema del cálculo de rutas propuesto basado en caminos euclidianos, los camiones deben viajar a través de calles, en las que no se requiere realizar una recolección, solo para poder llegar a las calles donde se encuentran los contenedores etiquetados con mayor prioridad, lo cual tiene un impacto negativo en el función objetivo, porque incrementa la distancia recorrida por los camiones, considerando que el objetivo es recolectar mayor volumen de residuos, reduciendo la distancia recorrida.</w:t>
      </w:r>
    </w:p>
    <w:p w14:paraId="79A5B525" w14:textId="77777777" w:rsidR="00B50565" w:rsidRDefault="00B50565">
      <w:r>
        <w:br w:type="page"/>
      </w:r>
    </w:p>
    <w:p w14:paraId="468063BC" w14:textId="41F0EDDF" w:rsidR="00585C10" w:rsidRDefault="00585C10" w:rsidP="00A74593">
      <w:pPr>
        <w:pStyle w:val="Ttulo1"/>
      </w:pPr>
      <w:r>
        <w:lastRenderedPageBreak/>
        <w:t>Capítulo 5: Generación de Rutas de Recolección</w:t>
      </w:r>
    </w:p>
    <w:p w14:paraId="49FF3638" w14:textId="77777777" w:rsidR="00B50565" w:rsidRDefault="00B50565" w:rsidP="00B50565">
      <w:pPr>
        <w:pStyle w:val="Ttulo2"/>
        <w:rPr>
          <w:rStyle w:val="Textoennegrita"/>
          <w:rFonts w:cs="Arial"/>
          <w:bCs/>
          <w:sz w:val="32"/>
          <w:szCs w:val="32"/>
        </w:rPr>
      </w:pPr>
      <w:r>
        <w:rPr>
          <w:rStyle w:val="Textoennegrita"/>
          <w:rFonts w:cs="Arial"/>
          <w:bCs/>
          <w:sz w:val="32"/>
          <w:szCs w:val="32"/>
        </w:rPr>
        <w:t xml:space="preserve">Open </w:t>
      </w:r>
      <w:proofErr w:type="spellStart"/>
      <w:r>
        <w:rPr>
          <w:rStyle w:val="Textoennegrita"/>
          <w:rFonts w:cs="Arial"/>
          <w:bCs/>
          <w:sz w:val="32"/>
          <w:szCs w:val="32"/>
        </w:rPr>
        <w:t>Route</w:t>
      </w:r>
      <w:proofErr w:type="spellEnd"/>
      <w:r>
        <w:rPr>
          <w:rStyle w:val="Textoennegrita"/>
          <w:rFonts w:cs="Arial"/>
          <w:bCs/>
          <w:sz w:val="32"/>
          <w:szCs w:val="32"/>
        </w:rPr>
        <w:t xml:space="preserve"> </w:t>
      </w:r>
      <w:proofErr w:type="spellStart"/>
      <w:r>
        <w:rPr>
          <w:rStyle w:val="Textoennegrita"/>
          <w:rFonts w:cs="Arial"/>
          <w:bCs/>
          <w:sz w:val="32"/>
          <w:szCs w:val="32"/>
        </w:rPr>
        <w:t>Service</w:t>
      </w:r>
      <w:proofErr w:type="spellEnd"/>
    </w:p>
    <w:p w14:paraId="2EAE8344" w14:textId="77EE7C6C" w:rsidR="00B50565" w:rsidRPr="00B50565" w:rsidRDefault="00B50565" w:rsidP="00B50565">
      <w:pPr>
        <w:pStyle w:val="Ttulo2"/>
        <w:rPr>
          <w:rStyle w:val="Textoennegrita"/>
          <w:rFonts w:cs="Arial"/>
          <w:bCs/>
          <w:sz w:val="32"/>
          <w:szCs w:val="32"/>
        </w:rPr>
      </w:pPr>
      <w:r>
        <w:rPr>
          <w:rStyle w:val="Textoennegrita"/>
          <w:rFonts w:cs="Arial"/>
          <w:sz w:val="32"/>
          <w:szCs w:val="32"/>
        </w:rPr>
        <w:t>S</w:t>
      </w:r>
      <w:r w:rsidRPr="00B50565">
        <w:rPr>
          <w:rStyle w:val="Textoennegrita"/>
          <w:rFonts w:cs="Arial"/>
          <w:sz w:val="32"/>
          <w:szCs w:val="32"/>
        </w:rPr>
        <w:t xml:space="preserve">ervicio de rutas </w:t>
      </w:r>
    </w:p>
    <w:p w14:paraId="3FFCA1E9" w14:textId="6FB896BD" w:rsidR="00B50565" w:rsidRDefault="00B50565" w:rsidP="00B50565">
      <w:r>
        <w:t>Petición</w:t>
      </w:r>
    </w:p>
    <w:p w14:paraId="7164683E" w14:textId="70C4FA11" w:rsidR="00B50565" w:rsidRDefault="00B50565" w:rsidP="00B50565">
      <w:r>
        <w:t>Respuesta</w:t>
      </w:r>
    </w:p>
    <w:p w14:paraId="177BC22E" w14:textId="77777777" w:rsidR="00B50565" w:rsidRPr="00B50565" w:rsidRDefault="00B50565" w:rsidP="00B50565"/>
    <w:p w14:paraId="090D8398" w14:textId="77777777" w:rsidR="00347647" w:rsidRPr="0074296A" w:rsidRDefault="00347647" w:rsidP="009C72F1">
      <w:pPr>
        <w:spacing w:line="360" w:lineRule="auto"/>
        <w:jc w:val="both"/>
        <w:rPr>
          <w:rFonts w:eastAsia="Times New Roman" w:cs="Times New Roman"/>
          <w:szCs w:val="24"/>
          <w:lang w:val="es-ES" w:eastAsia="es-ES"/>
        </w:rPr>
      </w:pPr>
    </w:p>
    <w:p w14:paraId="75E0A755" w14:textId="3B56281F" w:rsidR="00585C10" w:rsidRDefault="00585C10">
      <w:pPr>
        <w:rPr>
          <w:rFonts w:eastAsia="Times New Roman" w:cs="Arial"/>
          <w:b/>
          <w:szCs w:val="24"/>
          <w:lang w:val="es-ES" w:eastAsia="es-ES"/>
        </w:rPr>
      </w:pPr>
      <w:r>
        <w:rPr>
          <w:rFonts w:eastAsia="Times New Roman" w:cs="Arial"/>
          <w:b/>
          <w:szCs w:val="24"/>
          <w:lang w:val="es-ES" w:eastAsia="es-ES"/>
        </w:rPr>
        <w:br w:type="page"/>
      </w:r>
    </w:p>
    <w:p w14:paraId="734E0AEB" w14:textId="77777777" w:rsidR="00E27B10" w:rsidRPr="00E27B10" w:rsidRDefault="00E27B10" w:rsidP="00E27B10">
      <w:pPr>
        <w:rPr>
          <w:rFonts w:eastAsia="Times New Roman" w:cs="Arial"/>
          <w:b/>
          <w:szCs w:val="24"/>
          <w:lang w:val="es-ES" w:eastAsia="es-ES"/>
        </w:rPr>
      </w:pPr>
    </w:p>
    <w:p w14:paraId="198E2B8D" w14:textId="65CA19DA" w:rsidR="00B24E86" w:rsidRDefault="00B24E86" w:rsidP="00A74593">
      <w:pPr>
        <w:pStyle w:val="Ttulo1"/>
      </w:pPr>
      <w:r>
        <w:t xml:space="preserve">Capítulo </w:t>
      </w:r>
      <w:r w:rsidR="00585C10">
        <w:t>6</w:t>
      </w:r>
      <w:r w:rsidR="00E27B10">
        <w:t xml:space="preserve">: </w:t>
      </w:r>
      <w:r w:rsidR="00585C10">
        <w:t>Interfaz visualización de Rutas</w:t>
      </w:r>
    </w:p>
    <w:p w14:paraId="48678BC0" w14:textId="77777777" w:rsidR="001C6BAE" w:rsidRPr="001C6BAE" w:rsidRDefault="00B50565" w:rsidP="004C28AA">
      <w:pPr>
        <w:pStyle w:val="Ttulo2"/>
        <w:rPr>
          <w:rStyle w:val="Textoennegrita"/>
          <w:rFonts w:cs="Arial"/>
          <w:bCs/>
          <w:sz w:val="32"/>
        </w:rPr>
      </w:pPr>
      <w:r w:rsidRPr="001C6BAE">
        <w:rPr>
          <w:rStyle w:val="Textoennegrita"/>
          <w:sz w:val="32"/>
          <w:szCs w:val="32"/>
        </w:rPr>
        <w:t xml:space="preserve"> </w:t>
      </w:r>
      <w:proofErr w:type="spellStart"/>
      <w:r w:rsidRPr="001C6BAE">
        <w:rPr>
          <w:rStyle w:val="Textoennegrita"/>
          <w:sz w:val="32"/>
          <w:szCs w:val="32"/>
        </w:rPr>
        <w:t>Flutter</w:t>
      </w:r>
      <w:proofErr w:type="spellEnd"/>
      <w:r w:rsidR="001C6BAE" w:rsidRPr="001C6BAE">
        <w:rPr>
          <w:rStyle w:val="Textoennegrita"/>
          <w:sz w:val="32"/>
          <w:szCs w:val="32"/>
        </w:rPr>
        <w:t xml:space="preserve"> </w:t>
      </w:r>
    </w:p>
    <w:p w14:paraId="025EA58C" w14:textId="77777777" w:rsidR="001C6BAE" w:rsidRDefault="001C6BAE" w:rsidP="00B73442">
      <w:pPr>
        <w:pStyle w:val="Ttulo2"/>
        <w:rPr>
          <w:rFonts w:cs="Arial"/>
        </w:rPr>
      </w:pPr>
      <w:r w:rsidRPr="001C6BAE">
        <w:rPr>
          <w:rFonts w:cs="Arial"/>
        </w:rPr>
        <w:t>A</w:t>
      </w:r>
      <w:r w:rsidR="00B50565" w:rsidRPr="001C6BAE">
        <w:rPr>
          <w:rFonts w:cs="Arial"/>
        </w:rPr>
        <w:t>utenticación JWT</w:t>
      </w:r>
    </w:p>
    <w:p w14:paraId="56AEB647" w14:textId="77777777" w:rsidR="001C6BAE" w:rsidRDefault="001C6BAE" w:rsidP="001C6BAE">
      <w:pPr>
        <w:pStyle w:val="Ttulo2"/>
        <w:rPr>
          <w:rFonts w:cs="Arial"/>
        </w:rPr>
      </w:pPr>
      <w:r w:rsidRPr="001C6BAE">
        <w:rPr>
          <w:rFonts w:cs="Arial"/>
        </w:rPr>
        <w:t>C</w:t>
      </w:r>
      <w:r w:rsidR="00B50565" w:rsidRPr="001C6BAE">
        <w:rPr>
          <w:rFonts w:cs="Arial"/>
        </w:rPr>
        <w:t xml:space="preserve">onsumo de servicios </w:t>
      </w:r>
      <w:proofErr w:type="spellStart"/>
      <w:r w:rsidR="00B50565" w:rsidRPr="001C6BAE">
        <w:rPr>
          <w:rFonts w:cs="Arial"/>
        </w:rPr>
        <w:t>Rest</w:t>
      </w:r>
      <w:proofErr w:type="spellEnd"/>
      <w:r w:rsidRPr="001C6BAE">
        <w:rPr>
          <w:rFonts w:cs="Arial"/>
        </w:rPr>
        <w:t xml:space="preserve"> </w:t>
      </w:r>
    </w:p>
    <w:p w14:paraId="28B4C8ED" w14:textId="77777777" w:rsidR="001C6BAE" w:rsidRDefault="00B50565" w:rsidP="001C6BAE">
      <w:pPr>
        <w:pStyle w:val="Ttulo2"/>
        <w:rPr>
          <w:rFonts w:cs="Arial"/>
        </w:rPr>
      </w:pPr>
      <w:proofErr w:type="spellStart"/>
      <w:r w:rsidRPr="001C6BAE">
        <w:rPr>
          <w:rFonts w:cs="Arial"/>
        </w:rPr>
        <w:t>Integracion</w:t>
      </w:r>
      <w:proofErr w:type="spellEnd"/>
      <w:r w:rsidRPr="001C6BAE">
        <w:rPr>
          <w:rFonts w:cs="Arial"/>
        </w:rPr>
        <w:t xml:space="preserve"> Google </w:t>
      </w:r>
      <w:proofErr w:type="spellStart"/>
      <w:r w:rsidRPr="001C6BAE">
        <w:rPr>
          <w:rFonts w:cs="Arial"/>
        </w:rPr>
        <w:t>Maps</w:t>
      </w:r>
      <w:proofErr w:type="spellEnd"/>
    </w:p>
    <w:p w14:paraId="5AA4C424" w14:textId="4CD694A1" w:rsidR="00B50565" w:rsidRPr="001C6BAE" w:rsidRDefault="00B50565" w:rsidP="001C6BAE">
      <w:pPr>
        <w:pStyle w:val="Ttulo2"/>
        <w:rPr>
          <w:rStyle w:val="Textoennegrita"/>
          <w:rFonts w:cs="Arial"/>
          <w:bCs/>
          <w:sz w:val="32"/>
        </w:rPr>
      </w:pPr>
      <w:bookmarkStart w:id="58" w:name="_GoBack"/>
      <w:bookmarkEnd w:id="58"/>
      <w:proofErr w:type="spellStart"/>
      <w:r w:rsidRPr="001C6BAE">
        <w:rPr>
          <w:rFonts w:cs="Arial"/>
        </w:rPr>
        <w:t>Routing</w:t>
      </w:r>
      <w:proofErr w:type="spellEnd"/>
      <w:r w:rsidRPr="001C6BAE">
        <w:rPr>
          <w:rFonts w:cs="Arial"/>
        </w:rPr>
        <w:t xml:space="preserve"> </w:t>
      </w:r>
      <w:proofErr w:type="spellStart"/>
      <w:r w:rsidRPr="001C6BAE">
        <w:rPr>
          <w:rFonts w:cs="Arial"/>
        </w:rPr>
        <w:t>Service</w:t>
      </w:r>
      <w:proofErr w:type="spellEnd"/>
    </w:p>
    <w:p w14:paraId="0BA7930E" w14:textId="77777777" w:rsidR="00B24E86" w:rsidRPr="00B24E86" w:rsidRDefault="00B24E86" w:rsidP="00701546">
      <w:pPr>
        <w:pStyle w:val="Prrafodelista"/>
        <w:rPr>
          <w:rStyle w:val="Textoennegrita"/>
          <w:rFonts w:cs="Arial"/>
          <w:b/>
          <w:bCs w:val="0"/>
          <w:sz w:val="22"/>
        </w:rPr>
      </w:pPr>
    </w:p>
    <w:p w14:paraId="0CA2DDA2" w14:textId="77777777" w:rsidR="00865AB9" w:rsidRDefault="00865AB9" w:rsidP="00701546">
      <w:pPr>
        <w:pStyle w:val="Prrafodelista"/>
        <w:rPr>
          <w:rStyle w:val="Textoennegrita"/>
          <w:rFonts w:cs="Arial"/>
          <w:bCs w:val="0"/>
          <w:sz w:val="22"/>
        </w:rPr>
      </w:pPr>
    </w:p>
    <w:p w14:paraId="5F1D4D84" w14:textId="77777777" w:rsidR="00865AB9" w:rsidRDefault="00865AB9" w:rsidP="00701546">
      <w:pPr>
        <w:pStyle w:val="Prrafodelista"/>
        <w:rPr>
          <w:rStyle w:val="Textoennegrita"/>
          <w:rFonts w:cs="Arial"/>
          <w:bCs w:val="0"/>
          <w:sz w:val="22"/>
        </w:rPr>
      </w:pPr>
    </w:p>
    <w:p w14:paraId="0233AD9A" w14:textId="77777777" w:rsidR="00865AB9" w:rsidRDefault="00865AB9" w:rsidP="00701546">
      <w:pPr>
        <w:pStyle w:val="Prrafodelista"/>
        <w:rPr>
          <w:rStyle w:val="Textoennegrita"/>
          <w:rFonts w:cs="Arial"/>
          <w:bCs w:val="0"/>
          <w:sz w:val="22"/>
        </w:rPr>
      </w:pPr>
    </w:p>
    <w:p w14:paraId="1397AEF6" w14:textId="77777777" w:rsidR="00865AB9" w:rsidRDefault="00865AB9" w:rsidP="00701546">
      <w:pPr>
        <w:pStyle w:val="Prrafodelista"/>
        <w:rPr>
          <w:rStyle w:val="Textoennegrita"/>
          <w:rFonts w:cs="Arial"/>
          <w:bCs w:val="0"/>
          <w:sz w:val="22"/>
        </w:rPr>
      </w:pPr>
    </w:p>
    <w:p w14:paraId="13159BB2" w14:textId="4308E930" w:rsidR="00865AB9" w:rsidRPr="00B50565" w:rsidRDefault="00865AB9" w:rsidP="00B50565">
      <w:pPr>
        <w:rPr>
          <w:rFonts w:eastAsia="Times New Roman" w:cs="Arial"/>
          <w:szCs w:val="24"/>
          <w:lang w:val="es-ES" w:eastAsia="es-ES"/>
        </w:rPr>
        <w:sectPr w:rsidR="00865AB9" w:rsidRPr="00B50565" w:rsidSect="000B09FE">
          <w:headerReference w:type="even" r:id="rId124"/>
          <w:headerReference w:type="default" r:id="rId125"/>
          <w:headerReference w:type="first" r:id="rId126"/>
          <w:type w:val="oddPage"/>
          <w:pgSz w:w="12240" w:h="15840" w:code="1"/>
          <w:pgMar w:top="1440" w:right="1440" w:bottom="1440" w:left="2041" w:header="709" w:footer="709" w:gutter="0"/>
          <w:cols w:space="708"/>
          <w:titlePg/>
          <w:docGrid w:linePitch="360"/>
        </w:sectPr>
      </w:pPr>
    </w:p>
    <w:p w14:paraId="79C2FD57" w14:textId="30FAE09F" w:rsidR="006D651A" w:rsidRPr="00DC6BC9" w:rsidRDefault="006D651A" w:rsidP="00A74593">
      <w:pPr>
        <w:pStyle w:val="Ttulo1"/>
      </w:pPr>
      <w:bookmarkStart w:id="59" w:name="_Toc256005582"/>
      <w:bookmarkStart w:id="60" w:name="_Toc256005760"/>
      <w:bookmarkStart w:id="61" w:name="_Toc256084897"/>
      <w:bookmarkStart w:id="62" w:name="_Toc256085023"/>
      <w:bookmarkStart w:id="63" w:name="_Toc256087936"/>
      <w:bookmarkStart w:id="64" w:name="_Ref256612157"/>
      <w:bookmarkStart w:id="65" w:name="_Ref256612179"/>
      <w:bookmarkStart w:id="66" w:name="_Toc42252794"/>
      <w:bookmarkEnd w:id="43"/>
      <w:bookmarkEnd w:id="44"/>
      <w:bookmarkEnd w:id="45"/>
      <w:bookmarkEnd w:id="46"/>
      <w:bookmarkEnd w:id="47"/>
      <w:bookmarkEnd w:id="48"/>
      <w:bookmarkEnd w:id="49"/>
      <w:bookmarkEnd w:id="55"/>
      <w:r w:rsidRPr="00DC6BC9">
        <w:lastRenderedPageBreak/>
        <w:t>C</w:t>
      </w:r>
      <w:r w:rsidR="007D240C" w:rsidRPr="00DC6BC9">
        <w:t>onclusiones</w:t>
      </w:r>
      <w:bookmarkEnd w:id="59"/>
      <w:bookmarkEnd w:id="60"/>
      <w:bookmarkEnd w:id="61"/>
      <w:bookmarkEnd w:id="62"/>
      <w:bookmarkEnd w:id="63"/>
      <w:bookmarkEnd w:id="64"/>
      <w:bookmarkEnd w:id="65"/>
      <w:r w:rsidR="00EF49A8">
        <w:t xml:space="preserve"> y recomendaciones</w:t>
      </w:r>
      <w:bookmarkEnd w:id="66"/>
    </w:p>
    <w:p w14:paraId="487DECE3" w14:textId="6ED353A5" w:rsidR="00EF49A8" w:rsidRPr="00EF49A8" w:rsidRDefault="00EF49A8" w:rsidP="00EF49A8">
      <w:pPr>
        <w:pStyle w:val="Ttulo2"/>
        <w:ind w:left="578" w:hanging="578"/>
      </w:pPr>
      <w:bookmarkStart w:id="67" w:name="_Toc42252795"/>
      <w:r w:rsidRPr="00EF49A8">
        <w:t>Conclusiones</w:t>
      </w:r>
      <w:bookmarkEnd w:id="67"/>
    </w:p>
    <w:p w14:paraId="420422AB" w14:textId="77777777" w:rsidR="00CE4DAE" w:rsidRDefault="00CE4DAE" w:rsidP="00CE4DAE">
      <w:pPr>
        <w:jc w:val="both"/>
        <w:rPr>
          <w:lang w:val="en-GB"/>
        </w:rPr>
      </w:pPr>
      <w:bookmarkStart w:id="68" w:name="_Toc42252796"/>
      <w:r>
        <w:rPr>
          <w:lang w:val="en-GB"/>
        </w:rPr>
        <w:t>It very probable that real garbage production in Bogota does not match the distribution of Austin, Texas. So although the path search algorithm is generic, it will need to be adjusted along with IoT network when the model is implemented in a real environment.</w:t>
      </w:r>
    </w:p>
    <w:p w14:paraId="6B5B39FD" w14:textId="77777777" w:rsidR="00CE4DAE" w:rsidRDefault="00CE4DAE" w:rsidP="00CE4DAE">
      <w:pPr>
        <w:jc w:val="both"/>
        <w:rPr>
          <w:lang w:val="en-GB"/>
        </w:rPr>
      </w:pPr>
      <w:r>
        <w:rPr>
          <w:lang w:val="en-GB"/>
        </w:rPr>
        <w:t>We require some operational data such as number of trucks used, total travel distance, operation time and waste load in order to compare the proposed model to determine if it delivers substantial improvement to the collection operation.</w:t>
      </w:r>
    </w:p>
    <w:p w14:paraId="3526771D" w14:textId="77777777" w:rsidR="00CE4DAE" w:rsidRDefault="00CE4DAE" w:rsidP="00CE4DAE">
      <w:pPr>
        <w:jc w:val="both"/>
        <w:rPr>
          <w:lang w:val="en-GB"/>
        </w:rPr>
      </w:pPr>
      <w:r>
        <w:rPr>
          <w:lang w:val="en-GB"/>
        </w:rPr>
        <w:t xml:space="preserve">The generated data should be analysed as historical resource so further patterns and insights can be discovered and used build more accurate schemas to continue improving the operation, particularly to leverage the recycling process which is still insufficient when compared to recycling operations in Mexico or Sweden. </w:t>
      </w:r>
    </w:p>
    <w:p w14:paraId="19965C8C" w14:textId="77777777" w:rsidR="007D240C" w:rsidRPr="00EF49A8" w:rsidRDefault="00EF49A8" w:rsidP="00EF49A8">
      <w:pPr>
        <w:pStyle w:val="Ttulo2"/>
        <w:ind w:left="578" w:hanging="578"/>
        <w:rPr>
          <w:bCs w:val="0"/>
        </w:rPr>
      </w:pPr>
      <w:r w:rsidRPr="00EF49A8">
        <w:rPr>
          <w:bCs w:val="0"/>
        </w:rPr>
        <w:t>Recomendaciones</w:t>
      </w:r>
      <w:bookmarkEnd w:id="68"/>
    </w:p>
    <w:p w14:paraId="38691D09" w14:textId="77777777" w:rsidR="00A14AE6" w:rsidRDefault="00EF49A8" w:rsidP="00701546">
      <w:pPr>
        <w:pStyle w:val="Prrafodelista"/>
      </w:pPr>
      <w:r w:rsidRPr="00EF49A8">
        <w:t>Se presentan como una serie de aspectos que se podrían realizar en un futuro para emprender investigaciones similares o fortalecer la investigación realizada.</w:t>
      </w:r>
      <w:bookmarkStart w:id="69" w:name="_Toc256005583"/>
      <w:bookmarkStart w:id="70" w:name="_Toc256084898"/>
      <w:bookmarkStart w:id="71" w:name="_Toc256087937"/>
    </w:p>
    <w:p w14:paraId="338BA242" w14:textId="77777777" w:rsidR="00865AB9" w:rsidRDefault="00865AB9" w:rsidP="00701546">
      <w:pPr>
        <w:pStyle w:val="Prrafodelista"/>
      </w:pPr>
    </w:p>
    <w:p w14:paraId="0EDC9C77" w14:textId="77777777" w:rsidR="00865AB9" w:rsidRDefault="00865AB9" w:rsidP="00701546">
      <w:pPr>
        <w:pStyle w:val="Prrafodelista"/>
      </w:pPr>
    </w:p>
    <w:p w14:paraId="406B3694" w14:textId="77777777" w:rsidR="00865AB9" w:rsidRDefault="00865AB9" w:rsidP="00701546">
      <w:pPr>
        <w:pStyle w:val="Prrafodelista"/>
        <w:sectPr w:rsidR="00865AB9" w:rsidSect="000B09FE">
          <w:headerReference w:type="even" r:id="rId127"/>
          <w:headerReference w:type="default" r:id="rId128"/>
          <w:headerReference w:type="first" r:id="rId129"/>
          <w:type w:val="oddPage"/>
          <w:pgSz w:w="12240" w:h="15840" w:code="1"/>
          <w:pgMar w:top="1440" w:right="1440" w:bottom="1440" w:left="2041" w:header="709" w:footer="709" w:gutter="0"/>
          <w:cols w:space="708"/>
          <w:titlePg/>
          <w:docGrid w:linePitch="360"/>
        </w:sectPr>
      </w:pPr>
    </w:p>
    <w:p w14:paraId="6C19B231" w14:textId="77777777" w:rsidR="00193D54" w:rsidRPr="00A8021E" w:rsidRDefault="00193D54" w:rsidP="00A8021E">
      <w:pPr>
        <w:pStyle w:val="Subttulo"/>
      </w:pPr>
      <w:bookmarkStart w:id="72" w:name="_Toc42252797"/>
      <w:r w:rsidRPr="00A8021E">
        <w:lastRenderedPageBreak/>
        <w:t>Anexo</w:t>
      </w:r>
      <w:r w:rsidR="00715914" w:rsidRPr="00A8021E">
        <w:t xml:space="preserve">: </w:t>
      </w:r>
      <w:r w:rsidRPr="00A8021E">
        <w:t>Nombrar el an</w:t>
      </w:r>
      <w:r w:rsidR="003C3F50" w:rsidRPr="00A8021E">
        <w:t xml:space="preserve">exo </w:t>
      </w:r>
      <w:r w:rsidR="001A71CA" w:rsidRPr="00A8021E">
        <w:t>A</w:t>
      </w:r>
      <w:r w:rsidR="003C3F50" w:rsidRPr="00A8021E">
        <w:t xml:space="preserve"> de acuerdo con su contenido</w:t>
      </w:r>
      <w:bookmarkEnd w:id="69"/>
      <w:bookmarkEnd w:id="70"/>
      <w:bookmarkEnd w:id="71"/>
      <w:bookmarkEnd w:id="72"/>
    </w:p>
    <w:p w14:paraId="30D5E741" w14:textId="77777777" w:rsidR="00D915F1" w:rsidRDefault="003C3F50" w:rsidP="00701546">
      <w:pPr>
        <w:pStyle w:val="Prrafodelista"/>
        <w:rPr>
          <w:rStyle w:val="Textoennegrita"/>
          <w:bCs w:val="0"/>
          <w:sz w:val="22"/>
        </w:rPr>
      </w:pPr>
      <w:r w:rsidRPr="00857078">
        <w:rPr>
          <w:rStyle w:val="Textoennegrita"/>
          <w:bCs w:val="0"/>
          <w:sz w:val="22"/>
        </w:rPr>
        <w:t>Los Anexos son documentos o elementos que complementan el cuerpo del trabajo y que se relacionan, directa o indirectamente, con la investigación, tales como acetatos, cd, normas, etc.</w:t>
      </w:r>
      <w:r w:rsidR="009E47A4" w:rsidRPr="00857078">
        <w:rPr>
          <w:rStyle w:val="Textoennegrita"/>
          <w:bCs w:val="0"/>
          <w:sz w:val="22"/>
        </w:rPr>
        <w:t xml:space="preserve"> Los anexos deben ir numerados con letras y usando el estilo “Título anexos”.</w:t>
      </w:r>
      <w:bookmarkStart w:id="73" w:name="_Toc256005584"/>
      <w:bookmarkStart w:id="74" w:name="_Toc256084899"/>
      <w:bookmarkStart w:id="75" w:name="_Toc256087938"/>
    </w:p>
    <w:p w14:paraId="1915805B" w14:textId="77777777" w:rsidR="00865AB9" w:rsidRDefault="00865AB9" w:rsidP="00701546">
      <w:pPr>
        <w:pStyle w:val="Prrafodelista"/>
        <w:rPr>
          <w:rStyle w:val="Textoennegrita"/>
          <w:bCs w:val="0"/>
          <w:sz w:val="22"/>
        </w:rPr>
      </w:pPr>
    </w:p>
    <w:p w14:paraId="68E9F16E" w14:textId="77777777" w:rsidR="00865AB9" w:rsidRDefault="00865AB9" w:rsidP="00701546">
      <w:pPr>
        <w:pStyle w:val="Prrafodelista"/>
        <w:rPr>
          <w:rStyle w:val="Textoennegrita"/>
          <w:bCs w:val="0"/>
          <w:sz w:val="22"/>
        </w:rPr>
      </w:pPr>
    </w:p>
    <w:p w14:paraId="71E00903" w14:textId="77777777" w:rsidR="00865AB9" w:rsidRDefault="00865AB9" w:rsidP="00701546">
      <w:pPr>
        <w:pStyle w:val="Prrafodelista"/>
        <w:rPr>
          <w:rStyle w:val="Textoennegrita"/>
          <w:bCs w:val="0"/>
          <w:sz w:val="22"/>
        </w:rPr>
      </w:pPr>
    </w:p>
    <w:p w14:paraId="3AC6A230" w14:textId="77777777" w:rsidR="00865AB9" w:rsidRPr="00D915F1" w:rsidRDefault="00865AB9" w:rsidP="00701546">
      <w:pPr>
        <w:pStyle w:val="Prrafodelista"/>
        <w:sectPr w:rsidR="00865AB9" w:rsidRPr="00D915F1" w:rsidSect="000B09FE">
          <w:headerReference w:type="even" r:id="rId130"/>
          <w:headerReference w:type="default" r:id="rId131"/>
          <w:headerReference w:type="first" r:id="rId132"/>
          <w:type w:val="oddPage"/>
          <w:pgSz w:w="12240" w:h="15840" w:code="1"/>
          <w:pgMar w:top="1440" w:right="1440" w:bottom="1440" w:left="2041" w:header="709" w:footer="709" w:gutter="0"/>
          <w:cols w:space="708"/>
          <w:titlePg/>
          <w:docGrid w:linePitch="360"/>
        </w:sectPr>
      </w:pPr>
    </w:p>
    <w:p w14:paraId="7148ED11" w14:textId="77777777" w:rsidR="00193D54" w:rsidRPr="00193D54" w:rsidRDefault="00193D54" w:rsidP="00F83D4E">
      <w:pPr>
        <w:pStyle w:val="Subttulo"/>
      </w:pPr>
      <w:bookmarkStart w:id="76" w:name="_Toc42252798"/>
      <w:r w:rsidRPr="00193D54">
        <w:lastRenderedPageBreak/>
        <w:t>Anexo</w:t>
      </w:r>
      <w:r w:rsidR="00715914">
        <w:t>:</w:t>
      </w:r>
      <w:r w:rsidRPr="00193D54">
        <w:t xml:space="preserve"> Nombrar el an</w:t>
      </w:r>
      <w:r w:rsidR="003C3F50">
        <w:t xml:space="preserve">exo </w:t>
      </w:r>
      <w:r w:rsidR="00715914">
        <w:t>B</w:t>
      </w:r>
      <w:r w:rsidR="003C3F50">
        <w:t xml:space="preserve"> de acuerdo con su contenido</w:t>
      </w:r>
      <w:bookmarkEnd w:id="73"/>
      <w:bookmarkEnd w:id="74"/>
      <w:bookmarkEnd w:id="75"/>
      <w:bookmarkEnd w:id="76"/>
    </w:p>
    <w:p w14:paraId="15BB9905" w14:textId="77777777" w:rsidR="00A14AE6" w:rsidRDefault="00193D54" w:rsidP="00701546">
      <w:pPr>
        <w:pStyle w:val="Prrafodelista"/>
        <w:rPr>
          <w:rStyle w:val="Textoennegrita"/>
          <w:bCs w:val="0"/>
          <w:sz w:val="22"/>
        </w:rPr>
      </w:pPr>
      <w:r w:rsidRPr="00857078">
        <w:rPr>
          <w:rStyle w:val="Textoennegrita"/>
          <w:bCs w:val="0"/>
          <w:sz w:val="22"/>
        </w:rPr>
        <w:t xml:space="preserve">A final del documento es opcional incluir </w:t>
      </w:r>
      <w:r w:rsidRPr="00865AB9">
        <w:rPr>
          <w:rStyle w:val="Textoennegrita"/>
          <w:bCs w:val="0"/>
          <w:sz w:val="22"/>
        </w:rPr>
        <w:t>índices</w:t>
      </w:r>
      <w:r w:rsidR="00170025" w:rsidRPr="00865AB9">
        <w:rPr>
          <w:rStyle w:val="Textoennegrita"/>
          <w:bCs w:val="0"/>
          <w:sz w:val="22"/>
        </w:rPr>
        <w:t xml:space="preserve"> o glosarios</w:t>
      </w:r>
      <w:r w:rsidRPr="00865AB9">
        <w:rPr>
          <w:rStyle w:val="Textoennegrita"/>
          <w:bCs w:val="0"/>
          <w:sz w:val="22"/>
        </w:rPr>
        <w:t>. Éstos</w:t>
      </w:r>
      <w:r w:rsidRPr="00857078">
        <w:rPr>
          <w:rStyle w:val="Textoennegrita"/>
          <w:bCs w:val="0"/>
          <w:sz w:val="22"/>
        </w:rPr>
        <w:t xml:space="preserve"> son listas detalladas y especializadas de los términos, nombres, autores, temas, etc.</w:t>
      </w:r>
      <w:r w:rsidR="00FB6664">
        <w:rPr>
          <w:rStyle w:val="Textoennegrita"/>
          <w:bCs w:val="0"/>
          <w:sz w:val="22"/>
        </w:rPr>
        <w:t>,</w:t>
      </w:r>
      <w:r w:rsidRPr="00857078">
        <w:rPr>
          <w:rStyle w:val="Textoennegrita"/>
          <w:bCs w:val="0"/>
          <w:sz w:val="22"/>
        </w:rPr>
        <w:t xml:space="preserve"> que aparecen en el trabajo. Sirven para facilitar su localización en el texto. Los índices pueden ser alfabéticos, cronológicos, numéricos, analíticos, entre otros. Luego de cada palabra, término, etc.</w:t>
      </w:r>
      <w:r w:rsidR="00FB6664">
        <w:rPr>
          <w:rStyle w:val="Textoennegrita"/>
          <w:bCs w:val="0"/>
          <w:sz w:val="22"/>
        </w:rPr>
        <w:t>,</w:t>
      </w:r>
      <w:r w:rsidRPr="00857078">
        <w:rPr>
          <w:rStyle w:val="Textoennegrita"/>
          <w:bCs w:val="0"/>
          <w:sz w:val="22"/>
        </w:rPr>
        <w:t xml:space="preserve"> se pone coma y el número de la página donde aparece esta información.</w:t>
      </w:r>
      <w:bookmarkStart w:id="77" w:name="_Toc256005585"/>
      <w:bookmarkStart w:id="78" w:name="_Toc256084900"/>
      <w:bookmarkStart w:id="79" w:name="_Toc256085024"/>
      <w:bookmarkStart w:id="80" w:name="_Toc256087939"/>
    </w:p>
    <w:p w14:paraId="58EA0166" w14:textId="77777777" w:rsidR="00865AB9" w:rsidRDefault="00865AB9" w:rsidP="00701546">
      <w:pPr>
        <w:pStyle w:val="Prrafodelista"/>
        <w:rPr>
          <w:rStyle w:val="Textoennegrita"/>
          <w:bCs w:val="0"/>
          <w:sz w:val="22"/>
        </w:rPr>
      </w:pPr>
    </w:p>
    <w:p w14:paraId="244482D1" w14:textId="77777777" w:rsidR="00865AB9" w:rsidRDefault="00865AB9" w:rsidP="00701546">
      <w:pPr>
        <w:pStyle w:val="Prrafodelista"/>
        <w:rPr>
          <w:rStyle w:val="Textoennegrita"/>
          <w:bCs w:val="0"/>
          <w:sz w:val="22"/>
        </w:rPr>
      </w:pPr>
    </w:p>
    <w:p w14:paraId="735B60D1" w14:textId="77777777" w:rsidR="00865AB9" w:rsidRDefault="00865AB9" w:rsidP="00701546">
      <w:pPr>
        <w:pStyle w:val="Prrafodelista"/>
        <w:sectPr w:rsidR="00865AB9" w:rsidSect="000B09FE">
          <w:headerReference w:type="even" r:id="rId133"/>
          <w:headerReference w:type="default" r:id="rId134"/>
          <w:headerReference w:type="first" r:id="rId135"/>
          <w:type w:val="oddPage"/>
          <w:pgSz w:w="12240" w:h="15840" w:code="1"/>
          <w:pgMar w:top="1440" w:right="1440" w:bottom="1440" w:left="2041" w:header="709" w:footer="709" w:gutter="0"/>
          <w:cols w:space="708"/>
          <w:titlePg/>
          <w:docGrid w:linePitch="360"/>
        </w:sectPr>
      </w:pPr>
    </w:p>
    <w:p w14:paraId="139E2A6A" w14:textId="77777777" w:rsidR="006D651A" w:rsidRPr="00DC6BC9" w:rsidRDefault="006D651A" w:rsidP="008369FF">
      <w:pPr>
        <w:pStyle w:val="Ttulospreliminares2"/>
      </w:pPr>
      <w:bookmarkStart w:id="81" w:name="_Toc42252799"/>
      <w:r w:rsidRPr="00DC6BC9">
        <w:lastRenderedPageBreak/>
        <w:t>B</w:t>
      </w:r>
      <w:r w:rsidR="007D240C" w:rsidRPr="00DC6BC9">
        <w:t>ibliografía</w:t>
      </w:r>
      <w:bookmarkEnd w:id="77"/>
      <w:bookmarkEnd w:id="78"/>
      <w:bookmarkEnd w:id="79"/>
      <w:bookmarkEnd w:id="80"/>
      <w:bookmarkEnd w:id="81"/>
    </w:p>
    <w:p w14:paraId="35CDDAFB" w14:textId="77777777" w:rsidR="006D651A" w:rsidRPr="00933A88" w:rsidRDefault="006D651A" w:rsidP="00933A88">
      <w:pPr>
        <w:pStyle w:val="Prrafodelista"/>
        <w:rPr>
          <w:rStyle w:val="Textoennegrita"/>
          <w:bCs w:val="0"/>
          <w:sz w:val="22"/>
        </w:rPr>
      </w:pPr>
      <w:bookmarkStart w:id="82" w:name="_Hlk42260130"/>
      <w:r w:rsidRPr="00933A88">
        <w:rPr>
          <w:rStyle w:val="Textoennegrita"/>
          <w:bCs w:val="0"/>
          <w:sz w:val="22"/>
        </w:rPr>
        <w:t>La bibliografía es la relación de las fuentes documentales consultadas por el investigador para sustentar sus trabajos. Su inclusión es obligatoria en todo trabajo de investigación. Cada referencia bibliográfica se inicia contra el margen izquierdo.</w:t>
      </w:r>
    </w:p>
    <w:p w14:paraId="3556AB0C" w14:textId="77777777" w:rsidR="00B5718E" w:rsidRDefault="00B5718E" w:rsidP="00933A88">
      <w:pPr>
        <w:pStyle w:val="Prrafodelista"/>
        <w:rPr>
          <w:rStyle w:val="Textoennegrita"/>
          <w:bCs w:val="0"/>
          <w:sz w:val="22"/>
        </w:rPr>
      </w:pPr>
    </w:p>
    <w:p w14:paraId="022B45FB" w14:textId="726AC30E" w:rsidR="00115212" w:rsidRDefault="00DD7BB0" w:rsidP="00865AB9">
      <w:pPr>
        <w:pStyle w:val="Prrafodelista"/>
        <w:rPr>
          <w:rStyle w:val="Textoennegrita"/>
          <w:bCs w:val="0"/>
          <w:sz w:val="22"/>
        </w:rPr>
      </w:pPr>
      <w:r>
        <w:rPr>
          <w:rStyle w:val="Textoennegrita"/>
          <w:bCs w:val="0"/>
          <w:sz w:val="22"/>
        </w:rPr>
        <w:t xml:space="preserve">Bajo la Resolución 023 de 2015. Artículo 2. Parágrafo 1. </w:t>
      </w:r>
    </w:p>
    <w:p w14:paraId="04C9EC53" w14:textId="77777777" w:rsidR="00115212" w:rsidRDefault="00115212" w:rsidP="00865AB9">
      <w:pPr>
        <w:pStyle w:val="Prrafodelista"/>
        <w:rPr>
          <w:rStyle w:val="Textoennegrita"/>
          <w:bCs w:val="0"/>
          <w:sz w:val="22"/>
        </w:rPr>
      </w:pPr>
    </w:p>
    <w:p w14:paraId="71C9B7E1" w14:textId="2FFFC4BD" w:rsidR="008F07C9" w:rsidRDefault="00DD7BB0" w:rsidP="00115212">
      <w:pPr>
        <w:pStyle w:val="Prrafodelista"/>
        <w:ind w:left="1440"/>
        <w:rPr>
          <w:rStyle w:val="Textoennegrita"/>
          <w:bCs w:val="0"/>
          <w:sz w:val="22"/>
        </w:rPr>
      </w:pPr>
      <w:r>
        <w:rPr>
          <w:rStyle w:val="Textoennegrita"/>
          <w:bCs w:val="0"/>
          <w:sz w:val="22"/>
        </w:rPr>
        <w:t xml:space="preserve">La plantilla no especifica la norma bibliográfica que se debe utilizar. Se </w:t>
      </w:r>
      <w:r w:rsidR="00115212">
        <w:rPr>
          <w:rStyle w:val="Textoennegrita"/>
          <w:bCs w:val="0"/>
          <w:sz w:val="22"/>
        </w:rPr>
        <w:t>brindará</w:t>
      </w:r>
      <w:r>
        <w:rPr>
          <w:rStyle w:val="Textoennegrita"/>
          <w:bCs w:val="0"/>
          <w:sz w:val="22"/>
        </w:rPr>
        <w:t xml:space="preserve"> la libertad para aplicar la norma para el manejo de las referencias bibliográficas, de acuerdo con el estándar de cada área del conocimiento, siempre y cuando ésta se aplique con rigurosidad. </w:t>
      </w:r>
    </w:p>
    <w:p w14:paraId="3467F4F9" w14:textId="77777777" w:rsidR="008F07C9" w:rsidRDefault="008F07C9" w:rsidP="00865AB9">
      <w:pPr>
        <w:pStyle w:val="Prrafodelista"/>
        <w:rPr>
          <w:rStyle w:val="Textoennegrita"/>
          <w:bCs w:val="0"/>
          <w:sz w:val="22"/>
        </w:rPr>
      </w:pPr>
    </w:p>
    <w:p w14:paraId="05E9AE32" w14:textId="24F6568C" w:rsidR="001E61F8" w:rsidRPr="00150185" w:rsidRDefault="00865AB9" w:rsidP="00857078">
      <w:pPr>
        <w:pStyle w:val="Prrafodelista"/>
        <w:rPr>
          <w:rStyle w:val="Textoennegrita"/>
          <w:bCs w:val="0"/>
          <w:sz w:val="22"/>
        </w:rPr>
      </w:pPr>
      <w:r w:rsidRPr="00150185">
        <w:rPr>
          <w:rStyle w:val="Textoennegrita"/>
          <w:bCs w:val="0"/>
          <w:sz w:val="22"/>
        </w:rPr>
        <w:t xml:space="preserve">Se recomienda el uso de gestores bibliográficos como </w:t>
      </w:r>
      <w:proofErr w:type="spellStart"/>
      <w:r w:rsidRPr="00150185">
        <w:rPr>
          <w:rStyle w:val="Textoennegrita"/>
          <w:bCs w:val="0"/>
          <w:sz w:val="22"/>
        </w:rPr>
        <w:t>Mendeley</w:t>
      </w:r>
      <w:proofErr w:type="spellEnd"/>
      <w:r w:rsidRPr="00150185">
        <w:rPr>
          <w:rStyle w:val="Textoennegrita"/>
          <w:bCs w:val="0"/>
          <w:sz w:val="22"/>
        </w:rPr>
        <w:t xml:space="preserve">, </w:t>
      </w:r>
      <w:proofErr w:type="spellStart"/>
      <w:r w:rsidRPr="00150185">
        <w:rPr>
          <w:rStyle w:val="Textoennegrita"/>
          <w:bCs w:val="0"/>
          <w:sz w:val="22"/>
        </w:rPr>
        <w:t>Zotero</w:t>
      </w:r>
      <w:proofErr w:type="spellEnd"/>
      <w:r w:rsidRPr="00150185">
        <w:rPr>
          <w:rStyle w:val="Textoennegrita"/>
          <w:bCs w:val="0"/>
          <w:sz w:val="22"/>
        </w:rPr>
        <w:t>, etc.</w:t>
      </w:r>
      <w:r w:rsidR="00115212">
        <w:rPr>
          <w:rStyle w:val="Textoennegrita"/>
          <w:bCs w:val="0"/>
          <w:sz w:val="22"/>
        </w:rPr>
        <w:t xml:space="preserve"> </w:t>
      </w:r>
      <w:r w:rsidR="001E61F8" w:rsidRPr="00150185">
        <w:rPr>
          <w:rStyle w:val="Textoennegrita"/>
          <w:bCs w:val="0"/>
          <w:sz w:val="22"/>
        </w:rPr>
        <w:t xml:space="preserve">A </w:t>
      </w:r>
      <w:r w:rsidR="00115212" w:rsidRPr="00150185">
        <w:rPr>
          <w:rStyle w:val="Textoennegrita"/>
          <w:bCs w:val="0"/>
          <w:sz w:val="22"/>
        </w:rPr>
        <w:t>continuación,</w:t>
      </w:r>
      <w:r w:rsidR="001E61F8" w:rsidRPr="00150185">
        <w:rPr>
          <w:rStyle w:val="Textoennegrita"/>
          <w:bCs w:val="0"/>
          <w:sz w:val="22"/>
        </w:rPr>
        <w:t xml:space="preserve"> se lista algunas instituciones que brindan parámetros para el manejo de las referencias bibliográficas:</w:t>
      </w:r>
    </w:p>
    <w:p w14:paraId="70CC6D8E" w14:textId="4CE17591" w:rsidR="001E61F8" w:rsidRDefault="001E61F8" w:rsidP="00857078">
      <w:pPr>
        <w:pStyle w:val="Prrafodelista"/>
        <w:rPr>
          <w:rStyle w:val="Textoennegrita"/>
          <w:bCs w:val="0"/>
          <w:sz w:val="22"/>
        </w:rPr>
      </w:pPr>
    </w:p>
    <w:p w14:paraId="006822DB" w14:textId="3C7EA606" w:rsidR="00726DB2" w:rsidRPr="00933A88" w:rsidRDefault="00C453E5" w:rsidP="00C453E5">
      <w:pPr>
        <w:pStyle w:val="Descripcin"/>
        <w:rPr>
          <w:rStyle w:val="Textoennegrita"/>
          <w:bCs/>
          <w:sz w:val="22"/>
        </w:rPr>
      </w:pPr>
      <w:r w:rsidRPr="00536D1C">
        <w:t>Ejemplo Referencias bibliográficas</w:t>
      </w:r>
    </w:p>
    <w:tbl>
      <w:tblPr>
        <w:tblStyle w:val="Tablaconcuadrcula"/>
        <w:tblW w:w="8789" w:type="dxa"/>
        <w:jc w:val="center"/>
        <w:tblLayout w:type="fixed"/>
        <w:tblLook w:val="04A0" w:firstRow="1" w:lastRow="0" w:firstColumn="1" w:lastColumn="0" w:noHBand="0" w:noVBand="1"/>
      </w:tblPr>
      <w:tblGrid>
        <w:gridCol w:w="1985"/>
        <w:gridCol w:w="2121"/>
        <w:gridCol w:w="4683"/>
      </w:tblGrid>
      <w:tr w:rsidR="00D23611" w:rsidRPr="00F604E0" w14:paraId="2272466D" w14:textId="77777777" w:rsidTr="00F604E0">
        <w:trPr>
          <w:jc w:val="center"/>
        </w:trPr>
        <w:tc>
          <w:tcPr>
            <w:tcW w:w="1985" w:type="dxa"/>
            <w:shd w:val="clear" w:color="auto" w:fill="D9D9D9" w:themeFill="background1" w:themeFillShade="D9"/>
          </w:tcPr>
          <w:p w14:paraId="3D54FF44"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Institución</w:t>
            </w:r>
          </w:p>
        </w:tc>
        <w:tc>
          <w:tcPr>
            <w:tcW w:w="2121" w:type="dxa"/>
            <w:shd w:val="clear" w:color="auto" w:fill="D9D9D9" w:themeFill="background1" w:themeFillShade="D9"/>
          </w:tcPr>
          <w:p w14:paraId="00D1B57D"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Disciplina de aplicación</w:t>
            </w:r>
          </w:p>
        </w:tc>
        <w:tc>
          <w:tcPr>
            <w:tcW w:w="4683" w:type="dxa"/>
            <w:shd w:val="clear" w:color="auto" w:fill="D9D9D9" w:themeFill="background1" w:themeFillShade="D9"/>
          </w:tcPr>
          <w:p w14:paraId="082C3177" w14:textId="77777777" w:rsidR="00D23611" w:rsidRPr="00F604E0" w:rsidRDefault="00D23611" w:rsidP="00865AB9">
            <w:pPr>
              <w:pStyle w:val="Prrafodelista"/>
              <w:spacing w:line="240" w:lineRule="auto"/>
              <w:jc w:val="center"/>
              <w:rPr>
                <w:rStyle w:val="Hipervnculo"/>
                <w:b/>
                <w:color w:val="auto"/>
                <w:sz w:val="18"/>
                <w:szCs w:val="18"/>
                <w:u w:val="none"/>
              </w:rPr>
            </w:pPr>
            <w:r w:rsidRPr="00F604E0">
              <w:rPr>
                <w:rStyle w:val="Textoennegrita"/>
                <w:b/>
                <w:bCs w:val="0"/>
                <w:sz w:val="18"/>
                <w:szCs w:val="18"/>
              </w:rPr>
              <w:t>Vínculos y ejemplos</w:t>
            </w:r>
          </w:p>
        </w:tc>
      </w:tr>
      <w:tr w:rsidR="00D23611" w:rsidRPr="00555622" w14:paraId="361E9C03" w14:textId="77777777" w:rsidTr="00F604E0">
        <w:trPr>
          <w:jc w:val="center"/>
        </w:trPr>
        <w:tc>
          <w:tcPr>
            <w:tcW w:w="1985" w:type="dxa"/>
          </w:tcPr>
          <w:p w14:paraId="15047850"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A (Asociación Médica de los Estados Unidos)</w:t>
            </w:r>
          </w:p>
        </w:tc>
        <w:tc>
          <w:tcPr>
            <w:tcW w:w="2121" w:type="dxa"/>
          </w:tcPr>
          <w:p w14:paraId="67885370" w14:textId="77777777" w:rsidR="00D23611" w:rsidRPr="00F604E0" w:rsidRDefault="00D23611" w:rsidP="00865AB9">
            <w:pPr>
              <w:pStyle w:val="Prrafodelista"/>
              <w:spacing w:line="240" w:lineRule="auto"/>
              <w:rPr>
                <w:rStyle w:val="Textoennegrita"/>
                <w:bCs w:val="0"/>
                <w:sz w:val="18"/>
                <w:szCs w:val="18"/>
              </w:rPr>
            </w:pPr>
            <w:proofErr w:type="spellStart"/>
            <w:r w:rsidRPr="00F604E0">
              <w:rPr>
                <w:rStyle w:val="Textoennegrita"/>
                <w:bCs w:val="0"/>
                <w:sz w:val="18"/>
                <w:szCs w:val="18"/>
              </w:rPr>
              <w:t>Ambito</w:t>
            </w:r>
            <w:proofErr w:type="spellEnd"/>
            <w:r w:rsidRPr="00F604E0">
              <w:rPr>
                <w:rStyle w:val="Textoennegrita"/>
                <w:bCs w:val="0"/>
                <w:sz w:val="18"/>
                <w:szCs w:val="18"/>
              </w:rPr>
              <w:t xml:space="preserve"> de la salud (psicología, medicina)</w:t>
            </w:r>
          </w:p>
        </w:tc>
        <w:tc>
          <w:tcPr>
            <w:tcW w:w="4683" w:type="dxa"/>
          </w:tcPr>
          <w:p w14:paraId="73F5E4FC" w14:textId="77777777" w:rsidR="00D23611" w:rsidRPr="00F604E0" w:rsidRDefault="00375D33" w:rsidP="00865AB9">
            <w:pPr>
              <w:pStyle w:val="Prrafodelista"/>
              <w:spacing w:line="240" w:lineRule="auto"/>
              <w:rPr>
                <w:rStyle w:val="Hipervnculo"/>
                <w:color w:val="auto"/>
                <w:sz w:val="18"/>
                <w:szCs w:val="18"/>
                <w:u w:val="none"/>
              </w:rPr>
            </w:pPr>
            <w:hyperlink r:id="rId136" w:history="1">
              <w:r w:rsidR="00D23611" w:rsidRPr="00F604E0">
                <w:rPr>
                  <w:rStyle w:val="Hipervnculo"/>
                  <w:color w:val="auto"/>
                  <w:sz w:val="18"/>
                  <w:szCs w:val="18"/>
                  <w:u w:val="none"/>
                </w:rPr>
                <w:t>HealthLinks.Washington.edu/</w:t>
              </w:r>
              <w:proofErr w:type="spellStart"/>
              <w:r w:rsidR="00D23611" w:rsidRPr="00F604E0">
                <w:rPr>
                  <w:rStyle w:val="Hipervnculo"/>
                  <w:color w:val="auto"/>
                  <w:sz w:val="18"/>
                  <w:szCs w:val="18"/>
                  <w:u w:val="none"/>
                </w:rPr>
                <w:t>hsl</w:t>
              </w:r>
              <w:proofErr w:type="spellEnd"/>
              <w:r w:rsidR="00D23611" w:rsidRPr="00F604E0">
                <w:rPr>
                  <w:rStyle w:val="Hipervnculo"/>
                  <w:color w:val="auto"/>
                  <w:sz w:val="18"/>
                  <w:szCs w:val="18"/>
                  <w:u w:val="none"/>
                </w:rPr>
                <w:t>/</w:t>
              </w:r>
              <w:proofErr w:type="spellStart"/>
              <w:r w:rsidR="00D23611" w:rsidRPr="00F604E0">
                <w:rPr>
                  <w:rStyle w:val="Hipervnculo"/>
                  <w:color w:val="auto"/>
                  <w:sz w:val="18"/>
                  <w:szCs w:val="18"/>
                  <w:u w:val="none"/>
                </w:rPr>
                <w:t>StyleGuides</w:t>
              </w:r>
              <w:proofErr w:type="spellEnd"/>
              <w:r w:rsidR="00D23611" w:rsidRPr="00F604E0">
                <w:rPr>
                  <w:rStyle w:val="Hipervnculo"/>
                  <w:color w:val="auto"/>
                  <w:sz w:val="18"/>
                  <w:szCs w:val="18"/>
                  <w:u w:val="none"/>
                </w:rPr>
                <w:t>/AMA.htm</w:t>
              </w:r>
            </w:hyperlink>
            <w:r w:rsidR="00D23611" w:rsidRPr="00F604E0">
              <w:rPr>
                <w:rStyle w:val="Hipervnculo"/>
                <w:color w:val="auto"/>
                <w:sz w:val="18"/>
                <w:szCs w:val="18"/>
                <w:u w:val="none"/>
              </w:rPr>
              <w:t xml:space="preserve"> (manual de estilo de la AMA, que sirve de estándar para las disciplinas que se ocupan de medicina, salud y ciencias biológicas).</w:t>
            </w:r>
          </w:p>
          <w:p w14:paraId="3B5E9248" w14:textId="77777777" w:rsidR="00D23611" w:rsidRPr="00F604E0" w:rsidRDefault="00375D33" w:rsidP="00865AB9">
            <w:pPr>
              <w:pStyle w:val="Prrafodelista"/>
              <w:spacing w:line="240" w:lineRule="auto"/>
              <w:rPr>
                <w:rStyle w:val="Hipervnculo"/>
                <w:color w:val="auto"/>
                <w:sz w:val="18"/>
                <w:szCs w:val="18"/>
                <w:u w:val="none"/>
                <w:lang w:val="en-US"/>
              </w:rPr>
            </w:pPr>
            <w:hyperlink r:id="rId137" w:history="1">
              <w:r w:rsidR="00D23611" w:rsidRPr="00F604E0">
                <w:rPr>
                  <w:rStyle w:val="Hipervnculo"/>
                  <w:color w:val="auto"/>
                  <w:sz w:val="18"/>
                  <w:szCs w:val="18"/>
                  <w:u w:val="none"/>
                  <w:lang w:val="en-US"/>
                </w:rPr>
                <w:t>Liunet.edu/</w:t>
              </w:r>
              <w:proofErr w:type="spellStart"/>
              <w:r w:rsidR="00D23611" w:rsidRPr="00F604E0">
                <w:rPr>
                  <w:rStyle w:val="Hipervnculo"/>
                  <w:color w:val="auto"/>
                  <w:sz w:val="18"/>
                  <w:szCs w:val="18"/>
                  <w:u w:val="none"/>
                  <w:lang w:val="en-US"/>
                </w:rPr>
                <w:t>Cwis</w:t>
              </w:r>
              <w:proofErr w:type="spellEnd"/>
              <w:r w:rsidR="00D23611" w:rsidRPr="00F604E0">
                <w:rPr>
                  <w:rStyle w:val="Hipervnculo"/>
                  <w:color w:val="auto"/>
                  <w:sz w:val="18"/>
                  <w:szCs w:val="18"/>
                  <w:u w:val="none"/>
                  <w:lang w:val="en-US"/>
                </w:rPr>
                <w:t>/</w:t>
              </w:r>
              <w:proofErr w:type="spellStart"/>
              <w:r w:rsidR="00D23611" w:rsidRPr="00F604E0">
                <w:rPr>
                  <w:rStyle w:val="Hipervnculo"/>
                  <w:color w:val="auto"/>
                  <w:sz w:val="18"/>
                  <w:szCs w:val="18"/>
                  <w:u w:val="none"/>
                  <w:lang w:val="en-US"/>
                </w:rPr>
                <w:t>Cwp</w:t>
              </w:r>
              <w:proofErr w:type="spellEnd"/>
              <w:r w:rsidR="00D23611" w:rsidRPr="00F604E0">
                <w:rPr>
                  <w:rStyle w:val="Hipervnculo"/>
                  <w:color w:val="auto"/>
                  <w:sz w:val="18"/>
                  <w:szCs w:val="18"/>
                  <w:u w:val="none"/>
                  <w:lang w:val="en-US"/>
                </w:rPr>
                <w:t>/Library/Workshop/CitAMA.htm</w:t>
              </w:r>
            </w:hyperlink>
            <w:r w:rsidR="00D23611" w:rsidRPr="00F604E0">
              <w:rPr>
                <w:rStyle w:val="Hipervnculo"/>
                <w:color w:val="auto"/>
                <w:sz w:val="18"/>
                <w:szCs w:val="18"/>
                <w:u w:val="none"/>
                <w:lang w:val="en-US"/>
              </w:rPr>
              <w:t xml:space="preserve"> (</w:t>
            </w:r>
            <w:proofErr w:type="spellStart"/>
            <w:r w:rsidR="00D23611" w:rsidRPr="00F604E0">
              <w:rPr>
                <w:rStyle w:val="Hipervnculo"/>
                <w:color w:val="auto"/>
                <w:sz w:val="18"/>
                <w:szCs w:val="18"/>
                <w:u w:val="none"/>
                <w:lang w:val="en-US"/>
              </w:rPr>
              <w:t>ejemplos</w:t>
            </w:r>
            <w:proofErr w:type="spellEnd"/>
            <w:r w:rsidR="00D23611" w:rsidRPr="00F604E0">
              <w:rPr>
                <w:rStyle w:val="Hipervnculo"/>
                <w:color w:val="auto"/>
                <w:sz w:val="18"/>
                <w:szCs w:val="18"/>
                <w:u w:val="none"/>
                <w:lang w:val="en-US"/>
              </w:rPr>
              <w:t>).</w:t>
            </w:r>
          </w:p>
        </w:tc>
      </w:tr>
      <w:tr w:rsidR="00D23611" w:rsidRPr="00555622" w14:paraId="18381115" w14:textId="77777777" w:rsidTr="00F604E0">
        <w:trPr>
          <w:jc w:val="center"/>
        </w:trPr>
        <w:tc>
          <w:tcPr>
            <w:tcW w:w="1985" w:type="dxa"/>
          </w:tcPr>
          <w:p w14:paraId="4F540059"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 xml:space="preserve">American </w:t>
            </w:r>
            <w:proofErr w:type="spellStart"/>
            <w:r w:rsidRPr="00F604E0">
              <w:rPr>
                <w:rStyle w:val="Textoennegrita"/>
                <w:bCs w:val="0"/>
                <w:sz w:val="18"/>
                <w:szCs w:val="18"/>
              </w:rPr>
              <w:t>Psychological</w:t>
            </w:r>
            <w:proofErr w:type="spellEnd"/>
            <w:r w:rsidRPr="00F604E0">
              <w:rPr>
                <w:rStyle w:val="Textoennegrita"/>
                <w:bCs w:val="0"/>
                <w:sz w:val="18"/>
                <w:szCs w:val="18"/>
              </w:rPr>
              <w:t xml:space="preserve"> </w:t>
            </w:r>
            <w:proofErr w:type="spellStart"/>
            <w:r w:rsidRPr="00F604E0">
              <w:rPr>
                <w:rStyle w:val="Textoennegrita"/>
                <w:bCs w:val="0"/>
                <w:sz w:val="18"/>
                <w:szCs w:val="18"/>
              </w:rPr>
              <w:t>Association</w:t>
            </w:r>
            <w:proofErr w:type="spellEnd"/>
            <w:r w:rsidRPr="00F604E0">
              <w:rPr>
                <w:rStyle w:val="Textoennegrita"/>
                <w:bCs w:val="0"/>
                <w:sz w:val="18"/>
                <w:szCs w:val="18"/>
              </w:rPr>
              <w:t xml:space="preserve"> (APA)</w:t>
            </w:r>
          </w:p>
        </w:tc>
        <w:tc>
          <w:tcPr>
            <w:tcW w:w="2121" w:type="dxa"/>
          </w:tcPr>
          <w:p w14:paraId="649E2754" w14:textId="77777777" w:rsidR="00D23611" w:rsidRPr="00F604E0" w:rsidRDefault="00D23611" w:rsidP="00865AB9">
            <w:pPr>
              <w:pStyle w:val="Prrafodelista"/>
              <w:spacing w:line="240" w:lineRule="auto"/>
              <w:rPr>
                <w:rStyle w:val="Textoennegrita"/>
                <w:bCs w:val="0"/>
                <w:sz w:val="18"/>
                <w:szCs w:val="18"/>
              </w:rPr>
            </w:pPr>
            <w:proofErr w:type="spellStart"/>
            <w:r w:rsidRPr="00F604E0">
              <w:rPr>
                <w:rStyle w:val="Textoennegrita"/>
                <w:bCs w:val="0"/>
                <w:sz w:val="18"/>
                <w:szCs w:val="18"/>
              </w:rPr>
              <w:t>Ambito</w:t>
            </w:r>
            <w:proofErr w:type="spellEnd"/>
            <w:r w:rsidRPr="00F604E0">
              <w:rPr>
                <w:rStyle w:val="Textoennegrita"/>
                <w:bCs w:val="0"/>
                <w:sz w:val="18"/>
                <w:szCs w:val="18"/>
              </w:rPr>
              <w:t xml:space="preserve"> de la salud (psicología, medicina) y en general en todas las ciencias sociales.</w:t>
            </w:r>
          </w:p>
        </w:tc>
        <w:tc>
          <w:tcPr>
            <w:tcW w:w="4683" w:type="dxa"/>
          </w:tcPr>
          <w:p w14:paraId="2257A8EB" w14:textId="77777777" w:rsidR="00D23611" w:rsidRPr="00F604E0" w:rsidRDefault="00375D33" w:rsidP="00865AB9">
            <w:pPr>
              <w:pStyle w:val="Prrafodelista"/>
              <w:spacing w:line="240" w:lineRule="auto"/>
              <w:rPr>
                <w:rStyle w:val="Hipervnculo"/>
                <w:color w:val="auto"/>
                <w:sz w:val="18"/>
                <w:szCs w:val="18"/>
                <w:u w:val="none"/>
              </w:rPr>
            </w:pPr>
            <w:hyperlink r:id="rId138" w:history="1">
              <w:r w:rsidR="00D23611" w:rsidRPr="00F604E0">
                <w:rPr>
                  <w:rStyle w:val="Hipervnculo"/>
                  <w:color w:val="auto"/>
                  <w:sz w:val="18"/>
                  <w:szCs w:val="18"/>
                  <w:u w:val="none"/>
                </w:rPr>
                <w:t>APAStyle.org</w:t>
              </w:r>
            </w:hyperlink>
            <w:r w:rsidR="00D23611" w:rsidRPr="00F604E0">
              <w:rPr>
                <w:rStyle w:val="Hipervnculo"/>
                <w:color w:val="auto"/>
                <w:sz w:val="18"/>
                <w:szCs w:val="18"/>
                <w:u w:val="none"/>
              </w:rPr>
              <w:t>.</w:t>
            </w:r>
          </w:p>
          <w:p w14:paraId="17F80C53" w14:textId="77777777" w:rsidR="00D23611" w:rsidRPr="00F604E0" w:rsidRDefault="00375D33" w:rsidP="00865AB9">
            <w:pPr>
              <w:pStyle w:val="Prrafodelista"/>
              <w:spacing w:line="240" w:lineRule="auto"/>
              <w:rPr>
                <w:rStyle w:val="Hipervnculo"/>
                <w:color w:val="auto"/>
                <w:sz w:val="18"/>
                <w:szCs w:val="18"/>
                <w:u w:val="none"/>
              </w:rPr>
            </w:pPr>
            <w:hyperlink r:id="rId139" w:history="1">
              <w:r w:rsidR="00D23611" w:rsidRPr="00F604E0">
                <w:rPr>
                  <w:rStyle w:val="Hipervnculo"/>
                  <w:color w:val="auto"/>
                  <w:sz w:val="18"/>
                  <w:szCs w:val="18"/>
                  <w:u w:val="none"/>
                </w:rPr>
                <w:t>Biblioteca.udg.es/</w:t>
              </w:r>
              <w:proofErr w:type="spellStart"/>
              <w:r w:rsidR="00D23611" w:rsidRPr="00F604E0">
                <w:rPr>
                  <w:rStyle w:val="Hipervnculo"/>
                  <w:color w:val="auto"/>
                  <w:sz w:val="18"/>
                  <w:szCs w:val="18"/>
                  <w:u w:val="none"/>
                </w:rPr>
                <w:t>Info_General</w:t>
              </w:r>
              <w:proofErr w:type="spellEnd"/>
              <w:r w:rsidR="00D23611" w:rsidRPr="00F604E0">
                <w:rPr>
                  <w:rStyle w:val="Hipervnculo"/>
                  <w:color w:val="auto"/>
                  <w:sz w:val="18"/>
                  <w:szCs w:val="18"/>
                  <w:u w:val="none"/>
                </w:rPr>
                <w:t>/</w:t>
              </w:r>
              <w:proofErr w:type="spellStart"/>
              <w:r w:rsidR="00D23611" w:rsidRPr="00F604E0">
                <w:rPr>
                  <w:rStyle w:val="Hipervnculo"/>
                  <w:color w:val="auto"/>
                  <w:sz w:val="18"/>
                  <w:szCs w:val="18"/>
                  <w:u w:val="none"/>
                </w:rPr>
                <w:t>Guies</w:t>
              </w:r>
              <w:proofErr w:type="spellEnd"/>
              <w:r w:rsidR="00D23611" w:rsidRPr="00F604E0">
                <w:rPr>
                  <w:rStyle w:val="Hipervnculo"/>
                  <w:color w:val="auto"/>
                  <w:sz w:val="18"/>
                  <w:szCs w:val="18"/>
                  <w:u w:val="none"/>
                </w:rPr>
                <w:t>/Cites/Citar_Llibres.asp</w:t>
              </w:r>
            </w:hyperlink>
            <w:r w:rsidR="00D23611" w:rsidRPr="00F604E0">
              <w:rPr>
                <w:rStyle w:val="Hipervnculo"/>
                <w:color w:val="auto"/>
                <w:sz w:val="18"/>
                <w:szCs w:val="18"/>
                <w:u w:val="none"/>
              </w:rPr>
              <w:t xml:space="preserve"> (reglamento).</w:t>
            </w:r>
          </w:p>
          <w:p w14:paraId="21FD9489" w14:textId="77777777" w:rsidR="00D23611" w:rsidRPr="00F604E0" w:rsidRDefault="00375D33" w:rsidP="00865AB9">
            <w:pPr>
              <w:pStyle w:val="Prrafodelista"/>
              <w:spacing w:line="240" w:lineRule="auto"/>
              <w:rPr>
                <w:rStyle w:val="Hipervnculo"/>
                <w:color w:val="auto"/>
                <w:sz w:val="18"/>
                <w:szCs w:val="18"/>
                <w:u w:val="none"/>
                <w:lang w:val="en-US"/>
              </w:rPr>
            </w:pPr>
            <w:hyperlink r:id="rId140" w:history="1">
              <w:r w:rsidR="00D23611" w:rsidRPr="00F604E0">
                <w:rPr>
                  <w:rStyle w:val="Hipervnculo"/>
                  <w:color w:val="auto"/>
                  <w:sz w:val="18"/>
                  <w:szCs w:val="18"/>
                  <w:u w:val="none"/>
                  <w:lang w:val="en-US"/>
                </w:rPr>
                <w:t>Liunet.edu/</w:t>
              </w:r>
              <w:proofErr w:type="spellStart"/>
              <w:r w:rsidR="00D23611" w:rsidRPr="00F604E0">
                <w:rPr>
                  <w:rStyle w:val="Hipervnculo"/>
                  <w:color w:val="auto"/>
                  <w:sz w:val="18"/>
                  <w:szCs w:val="18"/>
                  <w:u w:val="none"/>
                  <w:lang w:val="en-US"/>
                </w:rPr>
                <w:t>Cwis</w:t>
              </w:r>
              <w:proofErr w:type="spellEnd"/>
              <w:r w:rsidR="00D23611" w:rsidRPr="00F604E0">
                <w:rPr>
                  <w:rStyle w:val="Hipervnculo"/>
                  <w:color w:val="auto"/>
                  <w:sz w:val="18"/>
                  <w:szCs w:val="18"/>
                  <w:u w:val="none"/>
                  <w:lang w:val="en-US"/>
                </w:rPr>
                <w:t>/</w:t>
              </w:r>
              <w:proofErr w:type="spellStart"/>
              <w:r w:rsidR="00D23611" w:rsidRPr="00F604E0">
                <w:rPr>
                  <w:rStyle w:val="Hipervnculo"/>
                  <w:color w:val="auto"/>
                  <w:sz w:val="18"/>
                  <w:szCs w:val="18"/>
                  <w:u w:val="none"/>
                  <w:lang w:val="en-US"/>
                </w:rPr>
                <w:t>Cwp</w:t>
              </w:r>
              <w:proofErr w:type="spellEnd"/>
              <w:r w:rsidR="00D23611" w:rsidRPr="00F604E0">
                <w:rPr>
                  <w:rStyle w:val="Hipervnculo"/>
                  <w:color w:val="auto"/>
                  <w:sz w:val="18"/>
                  <w:szCs w:val="18"/>
                  <w:u w:val="none"/>
                  <w:lang w:val="en-US"/>
                </w:rPr>
                <w:t>/Library/Workshop/Citapa.htm</w:t>
              </w:r>
            </w:hyperlink>
            <w:r w:rsidR="00D23611" w:rsidRPr="00F604E0">
              <w:rPr>
                <w:rStyle w:val="Hipervnculo"/>
                <w:color w:val="auto"/>
                <w:sz w:val="18"/>
                <w:szCs w:val="18"/>
                <w:u w:val="none"/>
                <w:lang w:val="en-US"/>
              </w:rPr>
              <w:t xml:space="preserve"> (</w:t>
            </w:r>
            <w:proofErr w:type="spellStart"/>
            <w:r w:rsidR="00D23611" w:rsidRPr="00F604E0">
              <w:rPr>
                <w:rStyle w:val="Hipervnculo"/>
                <w:color w:val="auto"/>
                <w:sz w:val="18"/>
                <w:szCs w:val="18"/>
                <w:u w:val="none"/>
                <w:lang w:val="en-US"/>
              </w:rPr>
              <w:t>ejemplos</w:t>
            </w:r>
            <w:proofErr w:type="spellEnd"/>
            <w:r w:rsidR="00D23611" w:rsidRPr="00F604E0">
              <w:rPr>
                <w:rStyle w:val="Hipervnculo"/>
                <w:color w:val="auto"/>
                <w:sz w:val="18"/>
                <w:szCs w:val="18"/>
                <w:u w:val="none"/>
                <w:lang w:val="en-US"/>
              </w:rPr>
              <w:t>).</w:t>
            </w:r>
          </w:p>
        </w:tc>
      </w:tr>
      <w:tr w:rsidR="00D23611" w:rsidRPr="00F604E0" w14:paraId="0BF14EF5" w14:textId="77777777" w:rsidTr="00F604E0">
        <w:trPr>
          <w:jc w:val="center"/>
        </w:trPr>
        <w:tc>
          <w:tcPr>
            <w:tcW w:w="1985" w:type="dxa"/>
          </w:tcPr>
          <w:p w14:paraId="45B6AA08" w14:textId="77777777" w:rsidR="00D23611" w:rsidRPr="00F604E0" w:rsidRDefault="00D23611" w:rsidP="00865AB9">
            <w:pPr>
              <w:pStyle w:val="Prrafodelista"/>
              <w:spacing w:line="240" w:lineRule="auto"/>
              <w:rPr>
                <w:rStyle w:val="Textoennegrita"/>
                <w:bCs w:val="0"/>
                <w:sz w:val="18"/>
                <w:szCs w:val="18"/>
                <w:lang w:val="en-US"/>
              </w:rPr>
            </w:pPr>
            <w:r w:rsidRPr="00F604E0">
              <w:rPr>
                <w:sz w:val="18"/>
                <w:szCs w:val="18"/>
                <w:lang w:val="en-US"/>
              </w:rPr>
              <w:t>Harvard System of Referencing Guide</w:t>
            </w:r>
          </w:p>
        </w:tc>
        <w:tc>
          <w:tcPr>
            <w:tcW w:w="2121" w:type="dxa"/>
          </w:tcPr>
          <w:p w14:paraId="0BA5BC2B" w14:textId="77777777" w:rsidR="00D23611" w:rsidRPr="00F604E0" w:rsidRDefault="00D23611" w:rsidP="00865AB9">
            <w:pPr>
              <w:pStyle w:val="Prrafodelista"/>
              <w:spacing w:line="240" w:lineRule="auto"/>
              <w:rPr>
                <w:rStyle w:val="Textoennegrita"/>
                <w:bCs w:val="0"/>
                <w:sz w:val="18"/>
                <w:szCs w:val="18"/>
                <w:lang w:val="en-US"/>
              </w:rPr>
            </w:pPr>
            <w:r w:rsidRPr="00F604E0">
              <w:rPr>
                <w:rStyle w:val="Textoennegrita"/>
                <w:bCs w:val="0"/>
                <w:sz w:val="18"/>
                <w:szCs w:val="18"/>
              </w:rPr>
              <w:t>Todas las disciplinas</w:t>
            </w:r>
          </w:p>
        </w:tc>
        <w:tc>
          <w:tcPr>
            <w:tcW w:w="4683" w:type="dxa"/>
          </w:tcPr>
          <w:p w14:paraId="70306721" w14:textId="033740A8" w:rsidR="00D23611" w:rsidRPr="00F604E0" w:rsidRDefault="00D23611" w:rsidP="00865AB9">
            <w:pPr>
              <w:pStyle w:val="Prrafodelista"/>
              <w:spacing w:line="240" w:lineRule="auto"/>
              <w:rPr>
                <w:sz w:val="18"/>
                <w:szCs w:val="18"/>
                <w:lang w:val="es-CO"/>
              </w:rPr>
            </w:pPr>
            <w:r w:rsidRPr="00F604E0">
              <w:rPr>
                <w:sz w:val="18"/>
                <w:szCs w:val="18"/>
                <w:lang w:val="es-CO"/>
              </w:rPr>
              <w:t xml:space="preserve">Disponibles en: </w:t>
            </w:r>
            <w:hyperlink r:id="rId141" w:history="1">
              <w:r w:rsidR="00102C5D" w:rsidRPr="00E41455">
                <w:rPr>
                  <w:rStyle w:val="Hipervnculo"/>
                  <w:sz w:val="18"/>
                  <w:szCs w:val="18"/>
                  <w:lang w:val="es-CO"/>
                </w:rPr>
                <w:t>http://libweb.anglia.ac.uk/referencing/harvard.htm</w:t>
              </w:r>
            </w:hyperlink>
          </w:p>
        </w:tc>
      </w:tr>
      <w:tr w:rsidR="00D23611" w:rsidRPr="00F604E0" w14:paraId="6B6C92CB" w14:textId="77777777" w:rsidTr="00F604E0">
        <w:trPr>
          <w:jc w:val="center"/>
        </w:trPr>
        <w:tc>
          <w:tcPr>
            <w:tcW w:w="1985" w:type="dxa"/>
          </w:tcPr>
          <w:p w14:paraId="436ECB1F" w14:textId="77777777" w:rsidR="00D23611" w:rsidRPr="00F604E0" w:rsidRDefault="00D23611" w:rsidP="00865AB9">
            <w:pPr>
              <w:pStyle w:val="Prrafodelista"/>
              <w:spacing w:line="240" w:lineRule="auto"/>
              <w:rPr>
                <w:sz w:val="18"/>
                <w:szCs w:val="18"/>
                <w:lang w:val="en-US"/>
              </w:rPr>
            </w:pPr>
            <w:proofErr w:type="spellStart"/>
            <w:r w:rsidRPr="00F604E0">
              <w:rPr>
                <w:sz w:val="18"/>
                <w:szCs w:val="18"/>
                <w:lang w:val="en-US"/>
              </w:rPr>
              <w:t>JabRef</w:t>
            </w:r>
            <w:proofErr w:type="spellEnd"/>
            <w:r w:rsidRPr="00F604E0">
              <w:rPr>
                <w:sz w:val="18"/>
                <w:szCs w:val="18"/>
                <w:lang w:val="en-US"/>
              </w:rPr>
              <w:t xml:space="preserve"> y </w:t>
            </w:r>
            <w:proofErr w:type="spellStart"/>
            <w:r w:rsidRPr="00F604E0">
              <w:rPr>
                <w:sz w:val="18"/>
                <w:szCs w:val="18"/>
                <w:lang w:val="en-US"/>
              </w:rPr>
              <w:t>KBibTeX</w:t>
            </w:r>
            <w:proofErr w:type="spellEnd"/>
          </w:p>
        </w:tc>
        <w:tc>
          <w:tcPr>
            <w:tcW w:w="2121" w:type="dxa"/>
          </w:tcPr>
          <w:p w14:paraId="0C732DFF"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Todas las disciplinas</w:t>
            </w:r>
          </w:p>
        </w:tc>
        <w:tc>
          <w:tcPr>
            <w:tcW w:w="4683" w:type="dxa"/>
          </w:tcPr>
          <w:p w14:paraId="39B838EC" w14:textId="77777777" w:rsidR="00D23611" w:rsidRPr="00F604E0" w:rsidRDefault="00D23611" w:rsidP="00865AB9">
            <w:pPr>
              <w:pStyle w:val="Prrafodelista"/>
              <w:spacing w:line="240" w:lineRule="auto"/>
              <w:rPr>
                <w:sz w:val="18"/>
                <w:szCs w:val="18"/>
                <w:lang w:val="es-CO"/>
              </w:rPr>
            </w:pPr>
            <w:r w:rsidRPr="00F604E0">
              <w:rPr>
                <w:sz w:val="18"/>
                <w:szCs w:val="18"/>
                <w:lang w:val="es-CO"/>
              </w:rPr>
              <w:t xml:space="preserve">Herramientas de </w:t>
            </w:r>
            <w:proofErr w:type="spellStart"/>
            <w:r w:rsidRPr="00F604E0">
              <w:rPr>
                <w:sz w:val="18"/>
                <w:szCs w:val="18"/>
                <w:lang w:val="es-CO"/>
              </w:rPr>
              <w:t>LateX</w:t>
            </w:r>
            <w:proofErr w:type="spellEnd"/>
            <w:r w:rsidRPr="00F604E0">
              <w:rPr>
                <w:sz w:val="18"/>
                <w:szCs w:val="18"/>
                <w:lang w:val="es-CO"/>
              </w:rPr>
              <w:t xml:space="preserve"> para la gestión de referencias bibliográficas.</w:t>
            </w:r>
          </w:p>
        </w:tc>
      </w:tr>
    </w:tbl>
    <w:p w14:paraId="1841FDD7" w14:textId="5706359B" w:rsidR="00282074" w:rsidRPr="00F604E0" w:rsidRDefault="00F604E0" w:rsidP="00F604E0">
      <w:pPr>
        <w:pStyle w:val="Prrafodelista"/>
        <w:jc w:val="right"/>
        <w:rPr>
          <w:rStyle w:val="Textoennegrita"/>
          <w:sz w:val="22"/>
          <w:szCs w:val="22"/>
          <w:lang w:val="es-CO"/>
        </w:rPr>
      </w:pPr>
      <w:r w:rsidRPr="00F604E0">
        <w:rPr>
          <w:rStyle w:val="Textoennegrita"/>
          <w:sz w:val="22"/>
          <w:szCs w:val="22"/>
          <w:lang w:val="es-CO"/>
        </w:rPr>
        <w:t>(</w:t>
      </w:r>
      <w:proofErr w:type="gramStart"/>
      <w:r w:rsidRPr="00F604E0">
        <w:rPr>
          <w:rStyle w:val="Textoennegrita"/>
          <w:sz w:val="22"/>
          <w:szCs w:val="22"/>
          <w:lang w:val="es-CO"/>
        </w:rPr>
        <w:t>continúa</w:t>
      </w:r>
      <w:proofErr w:type="gramEnd"/>
      <w:r w:rsidRPr="00F604E0">
        <w:rPr>
          <w:rStyle w:val="Textoennegrita"/>
          <w:sz w:val="22"/>
          <w:szCs w:val="22"/>
          <w:lang w:val="es-CO"/>
        </w:rPr>
        <w:t>)</w:t>
      </w:r>
    </w:p>
    <w:p w14:paraId="5367B6ED" w14:textId="42DE5BCA" w:rsidR="00726DB2" w:rsidRDefault="00726DB2" w:rsidP="00857078">
      <w:pPr>
        <w:pStyle w:val="Prrafodelista"/>
        <w:rPr>
          <w:rStyle w:val="Textoennegrita"/>
          <w:lang w:val="es-CO"/>
        </w:rPr>
      </w:pPr>
      <w:r w:rsidRPr="00726DB2">
        <w:rPr>
          <w:rStyle w:val="Textoennegrita"/>
          <w:lang w:val="es-CO"/>
        </w:rPr>
        <w:lastRenderedPageBreak/>
        <w:t>Ejemplo Referencias bibliográficas</w:t>
      </w:r>
      <w:r>
        <w:rPr>
          <w:rStyle w:val="Textoennegrita"/>
          <w:lang w:val="es-CO"/>
        </w:rPr>
        <w:t xml:space="preserve"> (continuación)</w:t>
      </w:r>
    </w:p>
    <w:tbl>
      <w:tblPr>
        <w:tblStyle w:val="Tablaconcuadrcula"/>
        <w:tblW w:w="8789" w:type="dxa"/>
        <w:jc w:val="center"/>
        <w:tblLayout w:type="fixed"/>
        <w:tblLook w:val="04A0" w:firstRow="1" w:lastRow="0" w:firstColumn="1" w:lastColumn="0" w:noHBand="0" w:noVBand="1"/>
      </w:tblPr>
      <w:tblGrid>
        <w:gridCol w:w="1985"/>
        <w:gridCol w:w="2410"/>
        <w:gridCol w:w="4394"/>
      </w:tblGrid>
      <w:tr w:rsidR="00F604E0" w:rsidRPr="00D23611" w14:paraId="3D64C844" w14:textId="77777777" w:rsidTr="00726DB2">
        <w:trPr>
          <w:jc w:val="center"/>
        </w:trPr>
        <w:tc>
          <w:tcPr>
            <w:tcW w:w="1985" w:type="dxa"/>
            <w:shd w:val="clear" w:color="auto" w:fill="D9D9D9" w:themeFill="background1" w:themeFillShade="D9"/>
          </w:tcPr>
          <w:p w14:paraId="7C1C82AA" w14:textId="7804A90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Institución</w:t>
            </w:r>
          </w:p>
        </w:tc>
        <w:tc>
          <w:tcPr>
            <w:tcW w:w="2410" w:type="dxa"/>
            <w:shd w:val="clear" w:color="auto" w:fill="D9D9D9" w:themeFill="background1" w:themeFillShade="D9"/>
          </w:tcPr>
          <w:p w14:paraId="6CCDBC93" w14:textId="65D6493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Disciplina de aplicación</w:t>
            </w:r>
          </w:p>
        </w:tc>
        <w:tc>
          <w:tcPr>
            <w:tcW w:w="4394" w:type="dxa"/>
            <w:shd w:val="clear" w:color="auto" w:fill="D9D9D9" w:themeFill="background1" w:themeFillShade="D9"/>
          </w:tcPr>
          <w:p w14:paraId="2BC84751" w14:textId="68C48A31" w:rsidR="00F604E0" w:rsidRPr="00D23611" w:rsidRDefault="00F604E0" w:rsidP="00F604E0">
            <w:pPr>
              <w:pStyle w:val="Prrafodelista"/>
              <w:spacing w:line="240" w:lineRule="auto"/>
              <w:rPr>
                <w:rStyle w:val="Hipervnculo"/>
                <w:color w:val="auto"/>
                <w:sz w:val="18"/>
                <w:szCs w:val="18"/>
                <w:u w:val="none"/>
                <w:lang w:val="en-US"/>
              </w:rPr>
            </w:pPr>
            <w:r w:rsidRPr="00F604E0">
              <w:rPr>
                <w:rStyle w:val="Textoennegrita"/>
                <w:b/>
                <w:bCs w:val="0"/>
                <w:sz w:val="18"/>
                <w:szCs w:val="18"/>
              </w:rPr>
              <w:t>Vínculos y ejemplos</w:t>
            </w:r>
          </w:p>
        </w:tc>
      </w:tr>
      <w:tr w:rsidR="00F604E0" w:rsidRPr="00555622" w14:paraId="02838993" w14:textId="77777777" w:rsidTr="00C914A8">
        <w:trPr>
          <w:jc w:val="center"/>
        </w:trPr>
        <w:tc>
          <w:tcPr>
            <w:tcW w:w="1985" w:type="dxa"/>
          </w:tcPr>
          <w:p w14:paraId="1637AE4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Manual</w:t>
            </w:r>
          </w:p>
          <w:p w14:paraId="7125FD49"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5972C065"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224BCBAB" w14:textId="77777777" w:rsidR="00F604E0" w:rsidRPr="00D23611" w:rsidRDefault="00F604E0" w:rsidP="00C914A8">
            <w:pPr>
              <w:pStyle w:val="Prrafodelista"/>
              <w:spacing w:line="240" w:lineRule="auto"/>
              <w:rPr>
                <w:rStyle w:val="Hipervnculo"/>
                <w:color w:val="auto"/>
                <w:sz w:val="18"/>
                <w:szCs w:val="18"/>
                <w:u w:val="none"/>
                <w:lang w:val="en-US"/>
              </w:rPr>
            </w:pPr>
            <w:proofErr w:type="spellStart"/>
            <w:r w:rsidRPr="00D23611">
              <w:rPr>
                <w:rStyle w:val="Hipervnculo"/>
                <w:color w:val="auto"/>
                <w:sz w:val="18"/>
                <w:szCs w:val="18"/>
                <w:u w:val="none"/>
                <w:lang w:val="en-US"/>
              </w:rPr>
              <w:t>Patrias</w:t>
            </w:r>
            <w:proofErr w:type="spellEnd"/>
            <w:r w:rsidRPr="00D23611">
              <w:rPr>
                <w:rStyle w:val="Hipervnculo"/>
                <w:color w:val="auto"/>
                <w:sz w:val="18"/>
                <w:szCs w:val="18"/>
                <w:u w:val="none"/>
                <w:lang w:val="en-US"/>
              </w:rPr>
              <w:t>, K.: National Library of Medicine recommended formats for bibliographic citation. Bethesda (Maryland, EE. UU.): National Library of Medicine (Reference Section), 1991.</w:t>
            </w:r>
          </w:p>
          <w:p w14:paraId="50D124F4" w14:textId="77777777" w:rsidR="00F604E0" w:rsidRPr="00D23611" w:rsidRDefault="00F604E0" w:rsidP="00C914A8">
            <w:pPr>
              <w:pStyle w:val="Prrafodelista"/>
              <w:spacing w:line="240" w:lineRule="auto"/>
              <w:rPr>
                <w:rStyle w:val="Hipervnculo"/>
                <w:color w:val="auto"/>
                <w:sz w:val="18"/>
                <w:szCs w:val="18"/>
                <w:u w:val="none"/>
                <w:lang w:val="en-US"/>
              </w:rPr>
            </w:pPr>
          </w:p>
        </w:tc>
      </w:tr>
      <w:tr w:rsidR="00F604E0" w:rsidRPr="00D23611" w14:paraId="19231F66" w14:textId="77777777" w:rsidTr="00C914A8">
        <w:trPr>
          <w:jc w:val="center"/>
        </w:trPr>
        <w:tc>
          <w:tcPr>
            <w:tcW w:w="1985" w:type="dxa"/>
          </w:tcPr>
          <w:p w14:paraId="0B417338"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 xml:space="preserve">Modern </w:t>
            </w:r>
            <w:proofErr w:type="spellStart"/>
            <w:r w:rsidRPr="00D23611">
              <w:rPr>
                <w:rStyle w:val="Textoennegrita"/>
                <w:bCs w:val="0"/>
                <w:sz w:val="18"/>
                <w:szCs w:val="18"/>
              </w:rPr>
              <w:t>Language</w:t>
            </w:r>
            <w:proofErr w:type="spellEnd"/>
            <w:r w:rsidRPr="00D23611">
              <w:rPr>
                <w:rStyle w:val="Textoennegrita"/>
                <w:bCs w:val="0"/>
                <w:sz w:val="18"/>
                <w:szCs w:val="18"/>
              </w:rPr>
              <w:t xml:space="preserve"> </w:t>
            </w:r>
            <w:proofErr w:type="spellStart"/>
            <w:r w:rsidRPr="00D23611">
              <w:rPr>
                <w:rStyle w:val="Textoennegrita"/>
                <w:bCs w:val="0"/>
                <w:sz w:val="18"/>
                <w:szCs w:val="18"/>
              </w:rPr>
              <w:t>Association</w:t>
            </w:r>
            <w:proofErr w:type="spellEnd"/>
            <w:r w:rsidRPr="00D23611">
              <w:rPr>
                <w:rStyle w:val="Textoennegrita"/>
                <w:bCs w:val="0"/>
                <w:sz w:val="18"/>
                <w:szCs w:val="18"/>
              </w:rPr>
              <w:t xml:space="preserve"> (MLA)</w:t>
            </w:r>
          </w:p>
        </w:tc>
        <w:tc>
          <w:tcPr>
            <w:tcW w:w="2410" w:type="dxa"/>
          </w:tcPr>
          <w:p w14:paraId="68EDE244"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Literatura, artes y humanidades.</w:t>
            </w:r>
          </w:p>
        </w:tc>
        <w:tc>
          <w:tcPr>
            <w:tcW w:w="4394" w:type="dxa"/>
          </w:tcPr>
          <w:p w14:paraId="090E4102" w14:textId="77777777" w:rsidR="00F604E0" w:rsidRPr="00D23611" w:rsidRDefault="00375D33" w:rsidP="00C914A8">
            <w:pPr>
              <w:pStyle w:val="Prrafodelista"/>
              <w:spacing w:line="240" w:lineRule="auto"/>
              <w:rPr>
                <w:rStyle w:val="Hipervnculo"/>
                <w:color w:val="auto"/>
                <w:sz w:val="18"/>
                <w:szCs w:val="18"/>
                <w:u w:val="none"/>
              </w:rPr>
            </w:pPr>
            <w:hyperlink r:id="rId142" w:history="1">
              <w:r w:rsidR="00F604E0" w:rsidRPr="00D23611">
                <w:rPr>
                  <w:rStyle w:val="Hipervnculo"/>
                  <w:color w:val="auto"/>
                  <w:sz w:val="18"/>
                  <w:szCs w:val="18"/>
                  <w:u w:val="none"/>
                </w:rPr>
                <w:t>MLA.org</w:t>
              </w:r>
            </w:hyperlink>
          </w:p>
          <w:p w14:paraId="02E0AD04" w14:textId="77777777" w:rsidR="00F604E0" w:rsidRPr="00D23611" w:rsidRDefault="00375D33" w:rsidP="00C914A8">
            <w:pPr>
              <w:pStyle w:val="Prrafodelista"/>
              <w:spacing w:line="240" w:lineRule="auto"/>
              <w:rPr>
                <w:rStyle w:val="Hipervnculo"/>
                <w:color w:val="auto"/>
                <w:sz w:val="18"/>
                <w:szCs w:val="18"/>
                <w:u w:val="none"/>
              </w:rPr>
            </w:pPr>
            <w:hyperlink r:id="rId143" w:history="1">
              <w:r w:rsidR="00F604E0" w:rsidRPr="00D23611">
                <w:rPr>
                  <w:rStyle w:val="Hipervnculo"/>
                  <w:color w:val="auto"/>
                  <w:sz w:val="18"/>
                  <w:szCs w:val="18"/>
                  <w:u w:val="none"/>
                </w:rPr>
                <w:t>Biblioteca.udg.es/</w:t>
              </w:r>
              <w:proofErr w:type="spellStart"/>
              <w:r w:rsidR="00F604E0" w:rsidRPr="00D23611">
                <w:rPr>
                  <w:rStyle w:val="Hipervnculo"/>
                  <w:color w:val="auto"/>
                  <w:sz w:val="18"/>
                  <w:szCs w:val="18"/>
                  <w:u w:val="none"/>
                </w:rPr>
                <w:t>Info_General</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Guies</w:t>
              </w:r>
              <w:proofErr w:type="spellEnd"/>
              <w:r w:rsidR="00F604E0" w:rsidRPr="00D23611">
                <w:rPr>
                  <w:rStyle w:val="Hipervnculo"/>
                  <w:color w:val="auto"/>
                  <w:sz w:val="18"/>
                  <w:szCs w:val="18"/>
                  <w:u w:val="none"/>
                </w:rPr>
                <w:t>/Cites/MLA.asp</w:t>
              </w:r>
            </w:hyperlink>
            <w:r w:rsidR="00F604E0" w:rsidRPr="00D23611">
              <w:rPr>
                <w:rStyle w:val="Hipervnculo"/>
                <w:color w:val="auto"/>
                <w:sz w:val="18"/>
                <w:szCs w:val="18"/>
                <w:u w:val="none"/>
              </w:rPr>
              <w:t xml:space="preserve"> (reglamento).</w:t>
            </w:r>
          </w:p>
          <w:p w14:paraId="005A2A47" w14:textId="77777777" w:rsidR="00F604E0" w:rsidRPr="00D23611" w:rsidRDefault="00375D33" w:rsidP="00C914A8">
            <w:pPr>
              <w:pStyle w:val="Prrafodelista"/>
              <w:spacing w:line="240" w:lineRule="auto"/>
              <w:rPr>
                <w:rStyle w:val="Hipervnculo"/>
                <w:color w:val="auto"/>
                <w:sz w:val="18"/>
                <w:szCs w:val="18"/>
                <w:u w:val="none"/>
              </w:rPr>
            </w:pPr>
            <w:hyperlink r:id="rId144"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Library/</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MLA.htm Ejemplos</w:t>
              </w:r>
            </w:hyperlink>
          </w:p>
          <w:p w14:paraId="1E14A5A3"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B115767" w14:textId="77777777" w:rsidTr="00C914A8">
        <w:trPr>
          <w:jc w:val="center"/>
        </w:trPr>
        <w:tc>
          <w:tcPr>
            <w:tcW w:w="1985" w:type="dxa"/>
          </w:tcPr>
          <w:p w14:paraId="737856AE" w14:textId="77777777" w:rsidR="00F604E0" w:rsidRPr="00D23611" w:rsidRDefault="00F604E0" w:rsidP="00C914A8">
            <w:pPr>
              <w:pStyle w:val="Prrafodelista"/>
              <w:spacing w:line="240" w:lineRule="auto"/>
              <w:rPr>
                <w:rStyle w:val="Textoennegrita"/>
                <w:bCs w:val="0"/>
                <w:sz w:val="18"/>
                <w:szCs w:val="18"/>
              </w:rPr>
            </w:pPr>
            <w:proofErr w:type="spellStart"/>
            <w:r w:rsidRPr="00D23611">
              <w:rPr>
                <w:rStyle w:val="Textoennegrita"/>
                <w:bCs w:val="0"/>
                <w:sz w:val="18"/>
                <w:szCs w:val="18"/>
              </w:rPr>
              <w:t>National</w:t>
            </w:r>
            <w:proofErr w:type="spellEnd"/>
            <w:r w:rsidRPr="00D23611">
              <w:rPr>
                <w:rStyle w:val="Textoennegrita"/>
                <w:bCs w:val="0"/>
                <w:sz w:val="18"/>
                <w:szCs w:val="18"/>
              </w:rPr>
              <w:t xml:space="preserve"> Library of Medicine (NLM) (Biblioteca Nacional de Medicina)</w:t>
            </w:r>
          </w:p>
        </w:tc>
        <w:tc>
          <w:tcPr>
            <w:tcW w:w="2410" w:type="dxa"/>
          </w:tcPr>
          <w:p w14:paraId="6AA24E1D"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En el ámbito médico y, por extensión, en ciencias.</w:t>
            </w:r>
          </w:p>
          <w:p w14:paraId="6F9BA6F1" w14:textId="77777777" w:rsidR="00F604E0" w:rsidRPr="00D23611" w:rsidRDefault="00F604E0" w:rsidP="00C914A8">
            <w:pPr>
              <w:pStyle w:val="Prrafodelista"/>
              <w:spacing w:line="240" w:lineRule="auto"/>
              <w:rPr>
                <w:rStyle w:val="Textoennegrita"/>
                <w:bCs w:val="0"/>
                <w:sz w:val="18"/>
                <w:szCs w:val="18"/>
              </w:rPr>
            </w:pPr>
          </w:p>
        </w:tc>
        <w:tc>
          <w:tcPr>
            <w:tcW w:w="4394" w:type="dxa"/>
          </w:tcPr>
          <w:p w14:paraId="416067C8" w14:textId="77777777" w:rsidR="00F604E0" w:rsidRPr="00D23611" w:rsidRDefault="00375D33" w:rsidP="00C914A8">
            <w:pPr>
              <w:pStyle w:val="Prrafodelista"/>
              <w:spacing w:line="240" w:lineRule="auto"/>
              <w:rPr>
                <w:rStyle w:val="Hipervnculo"/>
                <w:color w:val="auto"/>
                <w:sz w:val="18"/>
                <w:szCs w:val="18"/>
                <w:u w:val="none"/>
              </w:rPr>
            </w:pPr>
            <w:hyperlink r:id="rId145" w:history="1">
              <w:r w:rsidR="00F604E0" w:rsidRPr="00D23611">
                <w:rPr>
                  <w:rStyle w:val="Hipervnculo"/>
                  <w:color w:val="auto"/>
                  <w:sz w:val="18"/>
                  <w:szCs w:val="18"/>
                  <w:u w:val="none"/>
                </w:rPr>
                <w:t>NLM.NIH.gov</w:t>
              </w:r>
            </w:hyperlink>
          </w:p>
          <w:p w14:paraId="2A7A43CA" w14:textId="77777777" w:rsidR="00F604E0" w:rsidRPr="00D23611" w:rsidRDefault="00375D33" w:rsidP="00C914A8">
            <w:pPr>
              <w:pStyle w:val="Prrafodelista"/>
              <w:spacing w:line="240" w:lineRule="auto"/>
              <w:rPr>
                <w:rStyle w:val="Hipervnculo"/>
                <w:color w:val="auto"/>
                <w:sz w:val="18"/>
                <w:szCs w:val="18"/>
                <w:u w:val="none"/>
              </w:rPr>
            </w:pPr>
            <w:hyperlink r:id="rId146" w:history="1">
              <w:r w:rsidR="00F604E0" w:rsidRPr="00D23611">
                <w:rPr>
                  <w:rStyle w:val="Hipervnculo"/>
                  <w:color w:val="auto"/>
                  <w:sz w:val="18"/>
                  <w:szCs w:val="18"/>
                  <w:u w:val="none"/>
                </w:rPr>
                <w:t>NLM.NIH.gov/Pubs/</w:t>
              </w:r>
              <w:proofErr w:type="spellStart"/>
              <w:r w:rsidR="00F604E0" w:rsidRPr="00D23611">
                <w:rPr>
                  <w:rStyle w:val="Hipervnculo"/>
                  <w:color w:val="auto"/>
                  <w:sz w:val="18"/>
                  <w:szCs w:val="18"/>
                  <w:u w:val="none"/>
                </w:rPr>
                <w:t>Formats</w:t>
              </w:r>
              <w:proofErr w:type="spellEnd"/>
              <w:r w:rsidR="00F604E0" w:rsidRPr="00D23611">
                <w:rPr>
                  <w:rStyle w:val="Hipervnculo"/>
                  <w:color w:val="auto"/>
                  <w:sz w:val="18"/>
                  <w:szCs w:val="18"/>
                  <w:u w:val="none"/>
                </w:rPr>
                <w:t>/RecommendedFormats.html</w:t>
              </w:r>
            </w:hyperlink>
            <w:r w:rsidR="00F604E0" w:rsidRPr="00D23611">
              <w:rPr>
                <w:rStyle w:val="Hipervnculo"/>
                <w:color w:val="auto"/>
                <w:sz w:val="18"/>
                <w:szCs w:val="18"/>
                <w:u w:val="none"/>
              </w:rPr>
              <w:t xml:space="preserve"> (formatos recomendados)</w:t>
            </w:r>
          </w:p>
          <w:p w14:paraId="2F8777F2"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3033476" w14:textId="77777777" w:rsidTr="00C914A8">
        <w:trPr>
          <w:jc w:val="center"/>
        </w:trPr>
        <w:tc>
          <w:tcPr>
            <w:tcW w:w="1985" w:type="dxa"/>
          </w:tcPr>
          <w:p w14:paraId="6352F81C"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Universidad de Chicago/</w:t>
            </w:r>
            <w:proofErr w:type="spellStart"/>
            <w:r w:rsidRPr="00D23611">
              <w:rPr>
                <w:rStyle w:val="Textoennegrita"/>
                <w:bCs w:val="0"/>
                <w:sz w:val="18"/>
                <w:szCs w:val="18"/>
              </w:rPr>
              <w:t>Turabian</w:t>
            </w:r>
            <w:proofErr w:type="spellEnd"/>
          </w:p>
        </w:tc>
        <w:tc>
          <w:tcPr>
            <w:tcW w:w="2410" w:type="dxa"/>
          </w:tcPr>
          <w:p w14:paraId="01054762"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Periodismo, historia y humanidades.</w:t>
            </w:r>
          </w:p>
        </w:tc>
        <w:tc>
          <w:tcPr>
            <w:tcW w:w="4394" w:type="dxa"/>
          </w:tcPr>
          <w:p w14:paraId="42901BB8" w14:textId="77777777" w:rsidR="00F604E0" w:rsidRPr="00D23611" w:rsidRDefault="00375D33" w:rsidP="00C914A8">
            <w:pPr>
              <w:pStyle w:val="Prrafodelista"/>
              <w:spacing w:line="240" w:lineRule="auto"/>
              <w:rPr>
                <w:rStyle w:val="Hipervnculo"/>
                <w:color w:val="auto"/>
                <w:sz w:val="18"/>
                <w:szCs w:val="18"/>
                <w:u w:val="none"/>
                <w:lang w:val="en-US"/>
              </w:rPr>
            </w:pPr>
            <w:hyperlink r:id="rId147" w:history="1">
              <w:r w:rsidR="00F604E0" w:rsidRPr="00D23611">
                <w:rPr>
                  <w:rStyle w:val="Hipervnculo"/>
                  <w:color w:val="auto"/>
                  <w:sz w:val="18"/>
                  <w:szCs w:val="18"/>
                  <w:u w:val="none"/>
                  <w:lang w:val="en-US"/>
                </w:rPr>
                <w:t>ChicagoManualOfStyle.org</w:t>
              </w:r>
            </w:hyperlink>
          </w:p>
          <w:p w14:paraId="2D8446A0" w14:textId="77777777" w:rsidR="00F604E0" w:rsidRPr="00D23611" w:rsidRDefault="00375D33" w:rsidP="00C914A8">
            <w:pPr>
              <w:pStyle w:val="Prrafodelista"/>
              <w:spacing w:line="240" w:lineRule="auto"/>
              <w:rPr>
                <w:rStyle w:val="Hipervnculo"/>
                <w:color w:val="auto"/>
                <w:sz w:val="18"/>
                <w:szCs w:val="18"/>
                <w:u w:val="none"/>
                <w:lang w:val="en-US"/>
              </w:rPr>
            </w:pPr>
            <w:hyperlink r:id="rId148" w:history="1">
              <w:r w:rsidR="00F604E0" w:rsidRPr="00D23611">
                <w:rPr>
                  <w:rStyle w:val="Hipervnculo"/>
                  <w:color w:val="auto"/>
                  <w:sz w:val="18"/>
                  <w:szCs w:val="18"/>
                  <w:u w:val="none"/>
                  <w:lang w:val="en-US"/>
                </w:rPr>
                <w:t>BedfordStMartins.com/Hacker/</w:t>
              </w:r>
              <w:proofErr w:type="spellStart"/>
              <w:r w:rsidR="00F604E0" w:rsidRPr="00D23611">
                <w:rPr>
                  <w:rStyle w:val="Hipervnculo"/>
                  <w:color w:val="auto"/>
                  <w:sz w:val="18"/>
                  <w:szCs w:val="18"/>
                  <w:u w:val="none"/>
                  <w:lang w:val="en-US"/>
                </w:rPr>
                <w:t>Resdoc</w:t>
              </w:r>
              <w:proofErr w:type="spellEnd"/>
              <w:r w:rsidR="00F604E0" w:rsidRPr="00D23611">
                <w:rPr>
                  <w:rStyle w:val="Hipervnculo"/>
                  <w:color w:val="auto"/>
                  <w:sz w:val="18"/>
                  <w:szCs w:val="18"/>
                  <w:u w:val="none"/>
                  <w:lang w:val="en-US"/>
                </w:rPr>
                <w:t>/History/Footnotes.htm</w:t>
              </w:r>
            </w:hyperlink>
            <w:r w:rsidR="00F604E0" w:rsidRPr="00D23611">
              <w:rPr>
                <w:rStyle w:val="Hipervnculo"/>
                <w:color w:val="auto"/>
                <w:sz w:val="18"/>
                <w:szCs w:val="18"/>
                <w:u w:val="none"/>
                <w:lang w:val="en-US"/>
              </w:rPr>
              <w:t xml:space="preserve"> (</w:t>
            </w:r>
            <w:proofErr w:type="spellStart"/>
            <w:r w:rsidR="00F604E0" w:rsidRPr="00D23611">
              <w:rPr>
                <w:rStyle w:val="Hipervnculo"/>
                <w:color w:val="auto"/>
                <w:sz w:val="18"/>
                <w:szCs w:val="18"/>
                <w:u w:val="none"/>
                <w:lang w:val="en-US"/>
              </w:rPr>
              <w:t>Reglamento</w:t>
            </w:r>
            <w:proofErr w:type="spellEnd"/>
            <w:r w:rsidR="00F604E0" w:rsidRPr="00D23611">
              <w:rPr>
                <w:rStyle w:val="Hipervnculo"/>
                <w:color w:val="auto"/>
                <w:sz w:val="18"/>
                <w:szCs w:val="18"/>
                <w:u w:val="none"/>
                <w:lang w:val="en-US"/>
              </w:rPr>
              <w:t xml:space="preserve"> I) o</w:t>
            </w:r>
          </w:p>
          <w:p w14:paraId="469632D4" w14:textId="77777777" w:rsidR="00F604E0" w:rsidRPr="00D23611" w:rsidRDefault="00375D33" w:rsidP="00C914A8">
            <w:pPr>
              <w:pStyle w:val="Prrafodelista"/>
              <w:spacing w:line="240" w:lineRule="auto"/>
              <w:rPr>
                <w:rStyle w:val="Hipervnculo"/>
                <w:color w:val="auto"/>
                <w:sz w:val="18"/>
                <w:szCs w:val="18"/>
                <w:u w:val="none"/>
                <w:lang w:val="en-US"/>
              </w:rPr>
            </w:pPr>
            <w:hyperlink r:id="rId149" w:history="1">
              <w:r w:rsidR="00F604E0" w:rsidRPr="00D23611">
                <w:rPr>
                  <w:rStyle w:val="Hipervnculo"/>
                  <w:color w:val="auto"/>
                  <w:sz w:val="18"/>
                  <w:szCs w:val="18"/>
                  <w:u w:val="none"/>
                  <w:lang w:val="en-US"/>
                </w:rPr>
                <w:t>BedfordStMartins.com/Online/Cite7.html</w:t>
              </w:r>
            </w:hyperlink>
            <w:r w:rsidR="00F604E0" w:rsidRPr="00D23611">
              <w:rPr>
                <w:rStyle w:val="Hipervnculo"/>
                <w:color w:val="auto"/>
                <w:sz w:val="18"/>
                <w:szCs w:val="18"/>
                <w:u w:val="none"/>
                <w:lang w:val="en-US"/>
              </w:rPr>
              <w:t xml:space="preserve"> (</w:t>
            </w:r>
            <w:proofErr w:type="spellStart"/>
            <w:r w:rsidR="00F604E0" w:rsidRPr="00D23611">
              <w:rPr>
                <w:rStyle w:val="Hipervnculo"/>
                <w:color w:val="auto"/>
                <w:sz w:val="18"/>
                <w:szCs w:val="18"/>
                <w:u w:val="none"/>
                <w:lang w:val="en-US"/>
              </w:rPr>
              <w:t>Reglamento</w:t>
            </w:r>
            <w:proofErr w:type="spellEnd"/>
            <w:r w:rsidR="00F604E0" w:rsidRPr="00D23611">
              <w:rPr>
                <w:rStyle w:val="Hipervnculo"/>
                <w:color w:val="auto"/>
                <w:sz w:val="18"/>
                <w:szCs w:val="18"/>
                <w:u w:val="none"/>
                <w:lang w:val="en-US"/>
              </w:rPr>
              <w:t xml:space="preserve"> II).</w:t>
            </w:r>
          </w:p>
          <w:p w14:paraId="0B28CC88" w14:textId="77777777" w:rsidR="00F604E0" w:rsidRPr="00D23611" w:rsidRDefault="00375D33" w:rsidP="00C914A8">
            <w:pPr>
              <w:pStyle w:val="Prrafodelista"/>
              <w:spacing w:line="240" w:lineRule="auto"/>
              <w:rPr>
                <w:rStyle w:val="Hipervnculo"/>
                <w:color w:val="auto"/>
                <w:sz w:val="18"/>
                <w:szCs w:val="18"/>
                <w:u w:val="none"/>
              </w:rPr>
            </w:pPr>
            <w:hyperlink r:id="rId150"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library</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w:t>
              </w:r>
            </w:hyperlink>
            <w:r w:rsidR="00F604E0" w:rsidRPr="00D23611">
              <w:rPr>
                <w:rStyle w:val="Hipervnculo"/>
                <w:color w:val="auto"/>
                <w:sz w:val="18"/>
                <w:szCs w:val="18"/>
                <w:u w:val="none"/>
              </w:rPr>
              <w:t xml:space="preserve"> (ejemplos de la universidad de Chicago)</w:t>
            </w:r>
          </w:p>
          <w:p w14:paraId="373B24E5" w14:textId="77777777" w:rsidR="00F604E0" w:rsidRPr="00D23611" w:rsidRDefault="00375D33" w:rsidP="00C914A8">
            <w:pPr>
              <w:pStyle w:val="Prrafodelista"/>
              <w:spacing w:line="240" w:lineRule="auto"/>
              <w:rPr>
                <w:rStyle w:val="Hipervnculo"/>
                <w:color w:val="auto"/>
                <w:sz w:val="18"/>
                <w:szCs w:val="18"/>
                <w:u w:val="none"/>
              </w:rPr>
            </w:pPr>
            <w:hyperlink r:id="rId151"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library</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 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Library/</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w:t>
              </w:r>
            </w:hyperlink>
            <w:r w:rsidR="00F604E0" w:rsidRPr="00D23611">
              <w:rPr>
                <w:rStyle w:val="Hipervnculo"/>
                <w:color w:val="auto"/>
                <w:sz w:val="18"/>
                <w:szCs w:val="18"/>
                <w:u w:val="none"/>
              </w:rPr>
              <w:t xml:space="preserve"> (ejemplos de las reglas de </w:t>
            </w:r>
            <w:proofErr w:type="spellStart"/>
            <w:r w:rsidR="00F604E0" w:rsidRPr="00D23611">
              <w:rPr>
                <w:rStyle w:val="Hipervnculo"/>
                <w:color w:val="auto"/>
                <w:sz w:val="18"/>
                <w:szCs w:val="18"/>
                <w:u w:val="none"/>
              </w:rPr>
              <w:t>Turabian</w:t>
            </w:r>
            <w:proofErr w:type="spellEnd"/>
            <w:r w:rsidR="00F604E0" w:rsidRPr="00D23611">
              <w:rPr>
                <w:rStyle w:val="Hipervnculo"/>
                <w:color w:val="auto"/>
                <w:sz w:val="18"/>
                <w:szCs w:val="18"/>
                <w:u w:val="none"/>
              </w:rPr>
              <w:t>)</w:t>
            </w:r>
          </w:p>
        </w:tc>
      </w:tr>
      <w:tr w:rsidR="00F604E0" w:rsidRPr="00D23611" w14:paraId="65B5B19E" w14:textId="77777777" w:rsidTr="00C914A8">
        <w:trPr>
          <w:jc w:val="center"/>
        </w:trPr>
        <w:tc>
          <w:tcPr>
            <w:tcW w:w="1985" w:type="dxa"/>
          </w:tcPr>
          <w:p w14:paraId="5D0099D0"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Vancouver</w:t>
            </w:r>
          </w:p>
          <w:p w14:paraId="7B199FA5"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210E6A0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4106C717" w14:textId="77777777" w:rsidR="00F604E0" w:rsidRPr="00D23611" w:rsidRDefault="00375D33" w:rsidP="00C914A8">
            <w:pPr>
              <w:pStyle w:val="Prrafodelista"/>
              <w:spacing w:line="240" w:lineRule="auto"/>
              <w:rPr>
                <w:rStyle w:val="Hipervnculo"/>
                <w:color w:val="auto"/>
                <w:sz w:val="18"/>
                <w:szCs w:val="18"/>
                <w:u w:val="none"/>
              </w:rPr>
            </w:pPr>
            <w:hyperlink r:id="rId152" w:history="1">
              <w:r w:rsidR="00F604E0" w:rsidRPr="00D23611">
                <w:rPr>
                  <w:rStyle w:val="Hipervnculo"/>
                  <w:color w:val="auto"/>
                  <w:sz w:val="18"/>
                  <w:szCs w:val="18"/>
                  <w:u w:val="none"/>
                </w:rPr>
                <w:t>Fisterra.com/</w:t>
              </w:r>
              <w:proofErr w:type="spellStart"/>
              <w:r w:rsidR="00F604E0" w:rsidRPr="00D23611">
                <w:rPr>
                  <w:rStyle w:val="Hipervnculo"/>
                  <w:color w:val="auto"/>
                  <w:sz w:val="18"/>
                  <w:szCs w:val="18"/>
                  <w:u w:val="none"/>
                </w:rPr>
                <w:t>Recursos_Web</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Mbe</w:t>
              </w:r>
              <w:proofErr w:type="spellEnd"/>
              <w:r w:rsidR="00F604E0" w:rsidRPr="00D23611">
                <w:rPr>
                  <w:rStyle w:val="Hipervnculo"/>
                  <w:color w:val="auto"/>
                  <w:sz w:val="18"/>
                  <w:szCs w:val="18"/>
                  <w:u w:val="none"/>
                </w:rPr>
                <w:t>/Vancouver.asp</w:t>
              </w:r>
            </w:hyperlink>
            <w:r w:rsidR="00F604E0" w:rsidRPr="00D23611">
              <w:rPr>
                <w:rStyle w:val="Hipervnculo"/>
                <w:color w:val="auto"/>
                <w:sz w:val="18"/>
                <w:szCs w:val="18"/>
                <w:u w:val="none"/>
              </w:rPr>
              <w:t xml:space="preserve"> (estilo de Vancouver 2000).</w:t>
            </w:r>
          </w:p>
          <w:p w14:paraId="3C10A5CE" w14:textId="77777777" w:rsidR="00F604E0" w:rsidRPr="00D23611" w:rsidRDefault="00F604E0" w:rsidP="00C914A8">
            <w:pPr>
              <w:pStyle w:val="Prrafodelista"/>
              <w:spacing w:line="240" w:lineRule="auto"/>
              <w:rPr>
                <w:rStyle w:val="Hipervnculo"/>
                <w:color w:val="auto"/>
                <w:sz w:val="18"/>
                <w:szCs w:val="18"/>
                <w:u w:val="none"/>
              </w:rPr>
            </w:pPr>
          </w:p>
        </w:tc>
      </w:tr>
      <w:bookmarkEnd w:id="82"/>
    </w:tbl>
    <w:p w14:paraId="5EB9BA94" w14:textId="77777777" w:rsidR="00F604E0" w:rsidRDefault="00F604E0" w:rsidP="00857078">
      <w:pPr>
        <w:pStyle w:val="Prrafodelista"/>
        <w:rPr>
          <w:rStyle w:val="Textoennegrita"/>
          <w:lang w:val="es-CO"/>
        </w:rPr>
      </w:pPr>
    </w:p>
    <w:p w14:paraId="7DDCD1A6" w14:textId="2BB55D48" w:rsidR="00774B35" w:rsidRDefault="00774B35" w:rsidP="00847BC0">
      <w:pPr>
        <w:pStyle w:val="Ttulo1"/>
        <w:ind w:left="708" w:hanging="708"/>
        <w:rPr>
          <w:rStyle w:val="Textoennegrita"/>
          <w:bCs/>
          <w:sz w:val="40"/>
        </w:rPr>
      </w:pPr>
      <w:r>
        <w:rPr>
          <w:rStyle w:val="Textoennegrita"/>
          <w:bCs/>
          <w:sz w:val="40"/>
        </w:rPr>
        <w:t>Bibliografía</w:t>
      </w:r>
    </w:p>
    <w:p w14:paraId="7812A8B3" w14:textId="3CFC7C47" w:rsidR="00E15123" w:rsidRPr="00BF79FF" w:rsidRDefault="00E15123" w:rsidP="00E15123">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E15123">
        <w:rPr>
          <w:rFonts w:ascii="Times New Roman" w:eastAsia="Times New Roman" w:hAnsi="Times New Roman" w:cs="Times New Roman"/>
          <w:sz w:val="24"/>
          <w:szCs w:val="24"/>
          <w:lang w:val="es-ES" w:eastAsia="es-CO"/>
        </w:rPr>
        <w:t>ArcGIS</w:t>
      </w:r>
      <w:proofErr w:type="spellEnd"/>
      <w:r w:rsidRPr="00E15123">
        <w:rPr>
          <w:rFonts w:ascii="Times New Roman" w:eastAsia="Times New Roman" w:hAnsi="Times New Roman" w:cs="Times New Roman"/>
          <w:sz w:val="24"/>
          <w:szCs w:val="24"/>
          <w:lang w:val="es-ES" w:eastAsia="es-CO"/>
        </w:rPr>
        <w:t>.</w:t>
      </w:r>
      <w:r w:rsidRPr="00E15123">
        <w:rPr>
          <w:rFonts w:ascii="Times New Roman" w:eastAsia="Times New Roman" w:hAnsi="Times New Roman" w:cs="Times New Roman"/>
          <w:i/>
          <w:iCs/>
          <w:sz w:val="24"/>
          <w:szCs w:val="24"/>
          <w:lang w:eastAsia="es-CO"/>
        </w:rPr>
        <w:t xml:space="preserve"> </w:t>
      </w:r>
      <w:proofErr w:type="spellStart"/>
      <w:r w:rsidRPr="00E15123">
        <w:rPr>
          <w:rFonts w:ascii="Times New Roman" w:eastAsia="Times New Roman" w:hAnsi="Times New Roman" w:cs="Times New Roman"/>
          <w:i/>
          <w:iCs/>
          <w:sz w:val="24"/>
          <w:szCs w:val="24"/>
          <w:lang w:eastAsia="es-CO"/>
        </w:rPr>
        <w:t>Georreferenciación</w:t>
      </w:r>
      <w:proofErr w:type="spellEnd"/>
      <w:r w:rsidRPr="00E15123">
        <w:rPr>
          <w:rFonts w:ascii="Times New Roman" w:eastAsia="Times New Roman" w:hAnsi="Times New Roman" w:cs="Times New Roman"/>
          <w:i/>
          <w:iCs/>
          <w:sz w:val="24"/>
          <w:szCs w:val="24"/>
          <w:lang w:eastAsia="es-CO"/>
        </w:rPr>
        <w:t xml:space="preserve"> y sistemas de coordenadas | </w:t>
      </w:r>
      <w:proofErr w:type="spellStart"/>
      <w:r w:rsidRPr="00E15123">
        <w:rPr>
          <w:rFonts w:ascii="Times New Roman" w:eastAsia="Times New Roman" w:hAnsi="Times New Roman" w:cs="Times New Roman"/>
          <w:i/>
          <w:iCs/>
          <w:sz w:val="24"/>
          <w:szCs w:val="24"/>
          <w:lang w:eastAsia="es-CO"/>
        </w:rPr>
        <w:t>ArcGIS</w:t>
      </w:r>
      <w:proofErr w:type="spellEnd"/>
      <w:r w:rsidRPr="00E15123">
        <w:rPr>
          <w:rFonts w:ascii="Times New Roman" w:eastAsia="Times New Roman" w:hAnsi="Times New Roman" w:cs="Times New Roman"/>
          <w:i/>
          <w:iCs/>
          <w:sz w:val="24"/>
          <w:szCs w:val="24"/>
          <w:lang w:eastAsia="es-CO"/>
        </w:rPr>
        <w:t xml:space="preserve"> </w:t>
      </w:r>
      <w:proofErr w:type="spellStart"/>
      <w:r w:rsidRPr="00E15123">
        <w:rPr>
          <w:rFonts w:ascii="Times New Roman" w:eastAsia="Times New Roman" w:hAnsi="Times New Roman" w:cs="Times New Roman"/>
          <w:i/>
          <w:iCs/>
          <w:sz w:val="24"/>
          <w:szCs w:val="24"/>
          <w:lang w:eastAsia="es-CO"/>
        </w:rPr>
        <w:t>Resource</w:t>
      </w:r>
      <w:proofErr w:type="spellEnd"/>
      <w:r w:rsidRPr="00E15123">
        <w:rPr>
          <w:rFonts w:ascii="Times New Roman" w:eastAsia="Times New Roman" w:hAnsi="Times New Roman" w:cs="Times New Roman"/>
          <w:i/>
          <w:iCs/>
          <w:sz w:val="24"/>
          <w:szCs w:val="24"/>
          <w:lang w:eastAsia="es-CO"/>
        </w:rPr>
        <w:t xml:space="preserve"> Center</w:t>
      </w:r>
      <w:r w:rsidRPr="00E15123">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w:t>
      </w:r>
      <w:proofErr w:type="spellStart"/>
      <w:r w:rsidRPr="00BF79FF">
        <w:rPr>
          <w:rFonts w:ascii="Times New Roman" w:eastAsia="Times New Roman" w:hAnsi="Times New Roman" w:cs="Times New Roman"/>
          <w:sz w:val="24"/>
          <w:szCs w:val="24"/>
          <w:lang w:val="en-GB" w:eastAsia="es-CO"/>
        </w:rPr>
        <w:t>n.d.</w:t>
      </w:r>
      <w:proofErr w:type="spellEnd"/>
      <w:r w:rsidRPr="00BF79FF">
        <w:rPr>
          <w:rFonts w:ascii="Times New Roman" w:eastAsia="Times New Roman" w:hAnsi="Times New Roman" w:cs="Times New Roman"/>
          <w:sz w:val="24"/>
          <w:szCs w:val="24"/>
          <w:lang w:val="en-GB" w:eastAsia="es-CO"/>
        </w:rPr>
        <w:t>). ArcGIS. Retrieved October 12, 2020, from https://resources.arcgis.com/es/help/getting-started/articles/026n0000000s000000.htm</w:t>
      </w:r>
    </w:p>
    <w:p w14:paraId="02A23774" w14:textId="24A11E03" w:rsidR="009B6361" w:rsidRDefault="009B6361" w:rsidP="00822F51">
      <w:pPr>
        <w:pStyle w:val="NormalWeb"/>
        <w:ind w:left="720" w:hanging="720"/>
        <w:rPr>
          <w:rStyle w:val="Hipervnculo"/>
          <w:lang w:val="en-GB"/>
        </w:rPr>
      </w:pPr>
      <w:r w:rsidRPr="00FD2C77">
        <w:rPr>
          <w:i/>
          <w:iCs/>
        </w:rPr>
        <w:t xml:space="preserve">Arduino Uno Rev3 | Arduino </w:t>
      </w:r>
      <w:proofErr w:type="spellStart"/>
      <w:r w:rsidRPr="00FD2C77">
        <w:rPr>
          <w:i/>
          <w:iCs/>
        </w:rPr>
        <w:t>Official</w:t>
      </w:r>
      <w:proofErr w:type="spellEnd"/>
      <w:r w:rsidRPr="00FD2C77">
        <w:rPr>
          <w:i/>
          <w:iCs/>
        </w:rPr>
        <w:t xml:space="preserve"> Store</w:t>
      </w:r>
      <w:r w:rsidRPr="00FD2C77">
        <w:t xml:space="preserve">. </w:t>
      </w:r>
      <w:r>
        <w:t xml:space="preserve">(2017). Arduino UNO 2017. </w:t>
      </w:r>
      <w:hyperlink r:id="rId153" w:history="1">
        <w:r w:rsidR="00B62498" w:rsidRPr="00FD2C77">
          <w:rPr>
            <w:rStyle w:val="Hipervnculo"/>
            <w:lang w:val="en-GB"/>
          </w:rPr>
          <w:t>https://store.arduino.cc/arduino-uno-rev3</w:t>
        </w:r>
      </w:hyperlink>
    </w:p>
    <w:p w14:paraId="38D1A565" w14:textId="77777777" w:rsidR="00E45329" w:rsidRPr="003003C5" w:rsidRDefault="00E45329" w:rsidP="00E45329">
      <w:pPr>
        <w:pStyle w:val="NormalWeb"/>
        <w:ind w:left="720" w:hanging="720"/>
        <w:rPr>
          <w:lang w:val="en-GB"/>
        </w:rPr>
      </w:pPr>
      <w:r w:rsidRPr="003003C5">
        <w:rPr>
          <w:lang w:val="en-GB"/>
        </w:rPr>
        <w:t xml:space="preserve">Arteaga Mejia, L. M. (2019, July 30). </w:t>
      </w:r>
      <w:r>
        <w:rPr>
          <w:i/>
          <w:iCs/>
        </w:rPr>
        <w:t xml:space="preserve">¿Qué es el software libre? - Proyecto GNU - Free Software </w:t>
      </w:r>
      <w:proofErr w:type="spellStart"/>
      <w:r>
        <w:rPr>
          <w:i/>
          <w:iCs/>
        </w:rPr>
        <w:t>Foundation</w:t>
      </w:r>
      <w:proofErr w:type="spellEnd"/>
      <w:r>
        <w:t xml:space="preserve">. </w:t>
      </w:r>
      <w:r w:rsidRPr="003003C5">
        <w:rPr>
          <w:lang w:val="en-GB"/>
        </w:rPr>
        <w:t>GNU. https://www.gnu.org/philosophy/free-sw.es.html</w:t>
      </w:r>
    </w:p>
    <w:p w14:paraId="2311E93D" w14:textId="77777777" w:rsidR="00E45329" w:rsidRPr="00FD2C77" w:rsidRDefault="00E45329" w:rsidP="00822F51">
      <w:pPr>
        <w:pStyle w:val="NormalWeb"/>
        <w:ind w:left="720" w:hanging="720"/>
        <w:rPr>
          <w:rStyle w:val="Hipervnculo"/>
          <w:lang w:val="en-GB"/>
        </w:rPr>
      </w:pPr>
    </w:p>
    <w:p w14:paraId="01D740B9" w14:textId="5B17B9A8" w:rsidR="00652EB8" w:rsidRDefault="00652EB8" w:rsidP="00652EB8">
      <w:pPr>
        <w:pStyle w:val="NormalWeb"/>
        <w:ind w:left="720" w:hanging="720"/>
        <w:rPr>
          <w:rStyle w:val="Hipervnculo"/>
          <w:lang w:val="fr-FR"/>
        </w:rPr>
      </w:pPr>
      <w:proofErr w:type="spellStart"/>
      <w:r w:rsidRPr="00652EB8">
        <w:rPr>
          <w:lang w:val="en-GB"/>
        </w:rPr>
        <w:t>Azzola</w:t>
      </w:r>
      <w:proofErr w:type="spellEnd"/>
      <w:r w:rsidRPr="00652EB8">
        <w:rPr>
          <w:lang w:val="en-GB"/>
        </w:rPr>
        <w:t xml:space="preserve">, F. (2019, May 28). </w:t>
      </w:r>
      <w:proofErr w:type="spellStart"/>
      <w:r w:rsidRPr="00652EB8">
        <w:rPr>
          <w:i/>
          <w:iCs/>
          <w:lang w:val="en-GB"/>
        </w:rPr>
        <w:t>CoAP</w:t>
      </w:r>
      <w:proofErr w:type="spellEnd"/>
      <w:r w:rsidRPr="00652EB8">
        <w:rPr>
          <w:i/>
          <w:iCs/>
          <w:lang w:val="en-GB"/>
        </w:rPr>
        <w:t xml:space="preserve"> Protocol: Step-by-Step Guide</w:t>
      </w:r>
      <w:r w:rsidRPr="00652EB8">
        <w:rPr>
          <w:lang w:val="en-GB"/>
        </w:rPr>
        <w:t xml:space="preserve">. </w:t>
      </w:r>
      <w:proofErr w:type="spellStart"/>
      <w:r w:rsidRPr="00652EB8">
        <w:rPr>
          <w:lang w:val="fr-FR"/>
        </w:rPr>
        <w:t>Dzone-Coap</w:t>
      </w:r>
      <w:proofErr w:type="spellEnd"/>
      <w:r w:rsidRPr="00652EB8">
        <w:rPr>
          <w:lang w:val="fr-FR"/>
        </w:rPr>
        <w:t xml:space="preserve">. </w:t>
      </w:r>
      <w:hyperlink r:id="rId154" w:history="1">
        <w:r w:rsidR="00FF7AB2" w:rsidRPr="00874AF8">
          <w:rPr>
            <w:rStyle w:val="Hipervnculo"/>
            <w:lang w:val="fr-FR"/>
          </w:rPr>
          <w:t>https://dzone.com/articles/coap-protocol-step-by-step-guide</w:t>
        </w:r>
      </w:hyperlink>
    </w:p>
    <w:p w14:paraId="1ACE588A" w14:textId="28854081" w:rsidR="001968A3" w:rsidRPr="001968A3" w:rsidRDefault="001968A3" w:rsidP="001968A3">
      <w:pPr>
        <w:spacing w:before="100" w:beforeAutospacing="1" w:after="100" w:afterAutospacing="1" w:line="240" w:lineRule="auto"/>
        <w:ind w:left="720" w:hanging="720"/>
      </w:pPr>
      <w:r w:rsidRPr="001968A3">
        <w:rPr>
          <w:rFonts w:ascii="Times New Roman" w:eastAsia="Times New Roman" w:hAnsi="Times New Roman" w:cs="Times New Roman"/>
          <w:sz w:val="24"/>
          <w:szCs w:val="24"/>
          <w:lang w:val="en-GB" w:eastAsia="es-CO"/>
        </w:rPr>
        <w:t xml:space="preserve">Bogotá, R. P. H.-. (2018, July 20). </w:t>
      </w:r>
      <w:r w:rsidRPr="001968A3">
        <w:rPr>
          <w:rFonts w:ascii="Times New Roman" w:eastAsia="Times New Roman" w:hAnsi="Times New Roman" w:cs="Times New Roman"/>
          <w:i/>
          <w:iCs/>
          <w:sz w:val="24"/>
          <w:szCs w:val="24"/>
          <w:lang w:eastAsia="es-CO"/>
        </w:rPr>
        <w:t>5.000 contenedores en calle serán para material reciclado</w:t>
      </w:r>
      <w:r w:rsidRPr="001968A3">
        <w:rPr>
          <w:rFonts w:ascii="Times New Roman" w:eastAsia="Times New Roman" w:hAnsi="Times New Roman" w:cs="Times New Roman"/>
          <w:sz w:val="24"/>
          <w:szCs w:val="24"/>
          <w:lang w:eastAsia="es-CO"/>
        </w:rPr>
        <w:t xml:space="preserve">. El Tiempo - Contenedores </w:t>
      </w:r>
      <w:proofErr w:type="spellStart"/>
      <w:r w:rsidRPr="001968A3">
        <w:rPr>
          <w:rFonts w:ascii="Times New Roman" w:eastAsia="Times New Roman" w:hAnsi="Times New Roman" w:cs="Times New Roman"/>
          <w:sz w:val="24"/>
          <w:szCs w:val="24"/>
          <w:lang w:eastAsia="es-CO"/>
        </w:rPr>
        <w:t>Engativa</w:t>
      </w:r>
      <w:proofErr w:type="spellEnd"/>
      <w:r w:rsidRPr="001968A3">
        <w:rPr>
          <w:rFonts w:ascii="Times New Roman" w:eastAsia="Times New Roman" w:hAnsi="Times New Roman" w:cs="Times New Roman"/>
          <w:sz w:val="24"/>
          <w:szCs w:val="24"/>
          <w:lang w:eastAsia="es-CO"/>
        </w:rPr>
        <w:t>. https://www.eltiempo.com/bogota/instalaran-contenedores-de-basura-en-las-calles-de-bogota-245866</w:t>
      </w:r>
    </w:p>
    <w:p w14:paraId="21D88F23" w14:textId="77777777" w:rsidR="00FF7AB2" w:rsidRPr="00FF7AB2" w:rsidRDefault="00FF7AB2" w:rsidP="00FF7AB2">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roofErr w:type="spellStart"/>
      <w:proofErr w:type="gramStart"/>
      <w:r w:rsidRPr="00011E43">
        <w:rPr>
          <w:rFonts w:ascii="Times New Roman" w:eastAsia="Times New Roman" w:hAnsi="Times New Roman" w:cs="Times New Roman"/>
          <w:sz w:val="24"/>
          <w:szCs w:val="24"/>
          <w:lang w:eastAsia="es-CO"/>
        </w:rPr>
        <w:t>ksestupinan</w:t>
      </w:r>
      <w:proofErr w:type="spellEnd"/>
      <w:proofErr w:type="gramEnd"/>
      <w:r w:rsidRPr="00011E43">
        <w:rPr>
          <w:rFonts w:ascii="Times New Roman" w:eastAsia="Times New Roman" w:hAnsi="Times New Roman" w:cs="Times New Roman"/>
          <w:sz w:val="24"/>
          <w:szCs w:val="24"/>
          <w:lang w:eastAsia="es-CO"/>
        </w:rPr>
        <w:t xml:space="preserve">. </w:t>
      </w:r>
      <w:r w:rsidRPr="00FF7AB2">
        <w:rPr>
          <w:rFonts w:ascii="Times New Roman" w:eastAsia="Times New Roman" w:hAnsi="Times New Roman" w:cs="Times New Roman"/>
          <w:sz w:val="24"/>
          <w:szCs w:val="24"/>
          <w:lang w:eastAsia="es-CO"/>
        </w:rPr>
        <w:t xml:space="preserve">(2018, </w:t>
      </w:r>
      <w:proofErr w:type="spellStart"/>
      <w:r w:rsidRPr="00FF7AB2">
        <w:rPr>
          <w:rFonts w:ascii="Times New Roman" w:eastAsia="Times New Roman" w:hAnsi="Times New Roman" w:cs="Times New Roman"/>
          <w:sz w:val="24"/>
          <w:szCs w:val="24"/>
          <w:lang w:eastAsia="es-CO"/>
        </w:rPr>
        <w:t>October</w:t>
      </w:r>
      <w:proofErr w:type="spellEnd"/>
      <w:r w:rsidRPr="00FF7AB2">
        <w:rPr>
          <w:rFonts w:ascii="Times New Roman" w:eastAsia="Times New Roman" w:hAnsi="Times New Roman" w:cs="Times New Roman"/>
          <w:sz w:val="24"/>
          <w:szCs w:val="24"/>
          <w:lang w:eastAsia="es-CO"/>
        </w:rPr>
        <w:t xml:space="preserve"> 28). </w:t>
      </w:r>
      <w:r w:rsidRPr="00FF7AB2">
        <w:rPr>
          <w:rFonts w:ascii="Times New Roman" w:eastAsia="Times New Roman" w:hAnsi="Times New Roman" w:cs="Times New Roman"/>
          <w:i/>
          <w:iCs/>
          <w:sz w:val="24"/>
          <w:szCs w:val="24"/>
          <w:lang w:eastAsia="es-CO"/>
        </w:rPr>
        <w:t>Bogotá está instalando 10.000 contenedores</w:t>
      </w:r>
      <w:r w:rsidRPr="00FF7AB2">
        <w:rPr>
          <w:rFonts w:ascii="Times New Roman" w:eastAsia="Times New Roman" w:hAnsi="Times New Roman" w:cs="Times New Roman"/>
          <w:sz w:val="24"/>
          <w:szCs w:val="24"/>
          <w:lang w:eastAsia="es-CO"/>
        </w:rPr>
        <w:t xml:space="preserve">. </w:t>
      </w:r>
      <w:proofErr w:type="spellStart"/>
      <w:r w:rsidRPr="00FF7AB2">
        <w:rPr>
          <w:rFonts w:ascii="Times New Roman" w:eastAsia="Times New Roman" w:hAnsi="Times New Roman" w:cs="Times New Roman"/>
          <w:sz w:val="24"/>
          <w:szCs w:val="24"/>
          <w:lang w:eastAsia="es-CO"/>
        </w:rPr>
        <w:t>Bogota</w:t>
      </w:r>
      <w:proofErr w:type="spellEnd"/>
      <w:r w:rsidRPr="00FF7AB2">
        <w:rPr>
          <w:rFonts w:ascii="Times New Roman" w:eastAsia="Times New Roman" w:hAnsi="Times New Roman" w:cs="Times New Roman"/>
          <w:sz w:val="24"/>
          <w:szCs w:val="24"/>
          <w:lang w:eastAsia="es-CO"/>
        </w:rPr>
        <w:t>-</w:t>
      </w:r>
      <w:proofErr w:type="spellStart"/>
      <w:r w:rsidRPr="00FF7AB2">
        <w:rPr>
          <w:rFonts w:ascii="Times New Roman" w:eastAsia="Times New Roman" w:hAnsi="Times New Roman" w:cs="Times New Roman"/>
          <w:sz w:val="24"/>
          <w:szCs w:val="24"/>
          <w:lang w:eastAsia="es-CO"/>
        </w:rPr>
        <w:t>Asi</w:t>
      </w:r>
      <w:proofErr w:type="spellEnd"/>
      <w:r w:rsidRPr="00FF7AB2">
        <w:rPr>
          <w:rFonts w:ascii="Times New Roman" w:eastAsia="Times New Roman" w:hAnsi="Times New Roman" w:cs="Times New Roman"/>
          <w:sz w:val="24"/>
          <w:szCs w:val="24"/>
          <w:lang w:eastAsia="es-CO"/>
        </w:rPr>
        <w:t>-Vamos. https://bogota.gov.co/asi-vamos/contenedores-para-residuos-en-bogota</w:t>
      </w:r>
    </w:p>
    <w:p w14:paraId="399215A1" w14:textId="77777777" w:rsidR="00FF7AB2" w:rsidRPr="00FF7AB2" w:rsidRDefault="00FF7AB2" w:rsidP="00652EB8">
      <w:pPr>
        <w:pStyle w:val="NormalWeb"/>
        <w:ind w:left="720" w:hanging="720"/>
      </w:pPr>
    </w:p>
    <w:p w14:paraId="3B3DE604" w14:textId="491EEB89" w:rsidR="00CB4FBD" w:rsidRPr="00BF79FF" w:rsidRDefault="00CB4FBD" w:rsidP="00CB4FBD">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val="en-GB" w:eastAsia="es-CO"/>
        </w:rPr>
        <w:t xml:space="preserve">Cope. S. (2020, 10 </w:t>
      </w:r>
      <w:proofErr w:type="spellStart"/>
      <w:proofErr w:type="gramStart"/>
      <w:r>
        <w:rPr>
          <w:rFonts w:ascii="Times New Roman" w:eastAsia="Times New Roman" w:hAnsi="Times New Roman" w:cs="Times New Roman"/>
          <w:sz w:val="24"/>
          <w:szCs w:val="24"/>
          <w:lang w:val="en-GB" w:eastAsia="es-CO"/>
        </w:rPr>
        <w:t>september</w:t>
      </w:r>
      <w:proofErr w:type="spellEnd"/>
      <w:proofErr w:type="gramEnd"/>
      <w:r>
        <w:rPr>
          <w:rFonts w:ascii="Times New Roman" w:eastAsia="Times New Roman" w:hAnsi="Times New Roman" w:cs="Times New Roman"/>
          <w:sz w:val="24"/>
          <w:szCs w:val="24"/>
          <w:lang w:val="en-GB" w:eastAsia="es-CO"/>
        </w:rPr>
        <w:t xml:space="preserve">). </w:t>
      </w:r>
      <w:r w:rsidRPr="00CB4FBD">
        <w:rPr>
          <w:rFonts w:ascii="Times New Roman" w:eastAsia="Times New Roman" w:hAnsi="Times New Roman" w:cs="Times New Roman"/>
          <w:sz w:val="24"/>
          <w:szCs w:val="24"/>
          <w:lang w:val="en-GB" w:eastAsia="es-CO"/>
        </w:rPr>
        <w:t>How MQTT Works -Beginners Guide</w:t>
      </w:r>
      <w:r>
        <w:rPr>
          <w:rFonts w:ascii="Times New Roman" w:eastAsia="Times New Roman" w:hAnsi="Times New Roman" w:cs="Times New Roman"/>
          <w:sz w:val="24"/>
          <w:szCs w:val="24"/>
          <w:lang w:val="en-GB" w:eastAsia="es-CO"/>
        </w:rPr>
        <w:t xml:space="preserve">, </w:t>
      </w:r>
      <w:proofErr w:type="spellStart"/>
      <w:proofErr w:type="gramStart"/>
      <w:r>
        <w:rPr>
          <w:rFonts w:ascii="Times New Roman" w:eastAsia="Times New Roman" w:hAnsi="Times New Roman" w:cs="Times New Roman"/>
          <w:sz w:val="24"/>
          <w:szCs w:val="24"/>
          <w:lang w:val="en-GB" w:eastAsia="es-CO"/>
        </w:rPr>
        <w:t>steves</w:t>
      </w:r>
      <w:proofErr w:type="spellEnd"/>
      <w:proofErr w:type="gramEnd"/>
      <w:r>
        <w:rPr>
          <w:rFonts w:ascii="Times New Roman" w:eastAsia="Times New Roman" w:hAnsi="Times New Roman" w:cs="Times New Roman"/>
          <w:sz w:val="24"/>
          <w:szCs w:val="24"/>
          <w:lang w:val="en-GB" w:eastAsia="es-CO"/>
        </w:rPr>
        <w:t xml:space="preserve"> internet </w:t>
      </w:r>
      <w:r w:rsidRPr="00CB4FBD">
        <w:rPr>
          <w:rFonts w:ascii="Times New Roman" w:eastAsia="Times New Roman" w:hAnsi="Times New Roman" w:cs="Times New Roman"/>
          <w:sz w:val="24"/>
          <w:szCs w:val="24"/>
          <w:lang w:val="en-GB" w:eastAsia="es-CO"/>
        </w:rPr>
        <w:t>guide</w:t>
      </w:r>
      <w:r>
        <w:rPr>
          <w:rFonts w:ascii="Times New Roman" w:eastAsia="Times New Roman" w:hAnsi="Times New Roman" w:cs="Times New Roman"/>
          <w:sz w:val="24"/>
          <w:szCs w:val="24"/>
          <w:lang w:val="en-GB" w:eastAsia="es-CO"/>
        </w:rPr>
        <w:t xml:space="preserve">. </w:t>
      </w:r>
      <w:hyperlink r:id="rId155" w:history="1">
        <w:r w:rsidR="00652EB8" w:rsidRPr="00BF79FF">
          <w:rPr>
            <w:rStyle w:val="Hipervnculo"/>
            <w:rFonts w:ascii="Times New Roman" w:eastAsia="Times New Roman" w:hAnsi="Times New Roman" w:cs="Times New Roman"/>
            <w:sz w:val="24"/>
            <w:szCs w:val="24"/>
            <w:lang w:eastAsia="es-CO"/>
          </w:rPr>
          <w:t>http://www.steves-internet-guide.com/mqtt-works/</w:t>
        </w:r>
      </w:hyperlink>
    </w:p>
    <w:p w14:paraId="04427ED7" w14:textId="13FFB71A" w:rsidR="00652EB8" w:rsidRPr="00BF79FF" w:rsidRDefault="00074AE5" w:rsidP="00074AE5">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074AE5">
        <w:rPr>
          <w:rFonts w:ascii="Times New Roman" w:eastAsia="Times New Roman" w:hAnsi="Times New Roman" w:cs="Times New Roman"/>
          <w:sz w:val="24"/>
          <w:szCs w:val="24"/>
          <w:lang w:eastAsia="es-CO"/>
        </w:rPr>
        <w:t>DataCentric</w:t>
      </w:r>
      <w:proofErr w:type="spellEnd"/>
      <w:r>
        <w:rPr>
          <w:rFonts w:ascii="Times New Roman" w:eastAsia="Times New Roman" w:hAnsi="Times New Roman" w:cs="Times New Roman"/>
          <w:sz w:val="24"/>
          <w:szCs w:val="24"/>
          <w:lang w:eastAsia="es-CO"/>
        </w:rPr>
        <w:t>.</w:t>
      </w:r>
      <w:r w:rsidRPr="00074AE5">
        <w:rPr>
          <w:rFonts w:ascii="Times New Roman" w:eastAsia="Times New Roman" w:hAnsi="Times New Roman" w:cs="Times New Roman"/>
          <w:i/>
          <w:iCs/>
          <w:sz w:val="24"/>
          <w:szCs w:val="24"/>
          <w:lang w:eastAsia="es-CO"/>
        </w:rPr>
        <w:t xml:space="preserve"> Cómo distinguir entre </w:t>
      </w:r>
      <w:proofErr w:type="spellStart"/>
      <w:r w:rsidRPr="00074AE5">
        <w:rPr>
          <w:rFonts w:ascii="Times New Roman" w:eastAsia="Times New Roman" w:hAnsi="Times New Roman" w:cs="Times New Roman"/>
          <w:i/>
          <w:iCs/>
          <w:sz w:val="24"/>
          <w:szCs w:val="24"/>
          <w:lang w:eastAsia="es-CO"/>
        </w:rPr>
        <w:t>geolocalización</w:t>
      </w:r>
      <w:proofErr w:type="spellEnd"/>
      <w:r w:rsidRPr="00074AE5">
        <w:rPr>
          <w:rFonts w:ascii="Times New Roman" w:eastAsia="Times New Roman" w:hAnsi="Times New Roman" w:cs="Times New Roman"/>
          <w:i/>
          <w:iCs/>
          <w:sz w:val="24"/>
          <w:szCs w:val="24"/>
          <w:lang w:eastAsia="es-CO"/>
        </w:rPr>
        <w:t xml:space="preserve"> y </w:t>
      </w:r>
      <w:proofErr w:type="spellStart"/>
      <w:r w:rsidRPr="00074AE5">
        <w:rPr>
          <w:rFonts w:ascii="Times New Roman" w:eastAsia="Times New Roman" w:hAnsi="Times New Roman" w:cs="Times New Roman"/>
          <w:i/>
          <w:iCs/>
          <w:sz w:val="24"/>
          <w:szCs w:val="24"/>
          <w:lang w:eastAsia="es-CO"/>
        </w:rPr>
        <w:t>georeferenciación</w:t>
      </w:r>
      <w:proofErr w:type="spellEnd"/>
      <w:r w:rsidRPr="00074AE5">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2018, March 3). https://www.datacentric.es/blog/geomarketing/diferencia-entre-geolocalizacion-y-georeferenciacion/</w:t>
      </w:r>
    </w:p>
    <w:p w14:paraId="545F0D92" w14:textId="1F0B403F" w:rsidR="00AE118C" w:rsidRDefault="00B62498" w:rsidP="00822F51">
      <w:pPr>
        <w:pStyle w:val="NormalWeb"/>
        <w:ind w:left="720" w:hanging="720"/>
        <w:rPr>
          <w:lang w:val="en-GB"/>
        </w:rPr>
      </w:pPr>
      <w:proofErr w:type="spellStart"/>
      <w:r w:rsidRPr="00BF79FF">
        <w:rPr>
          <w:i/>
          <w:iCs/>
          <w:lang w:val="en-GB"/>
        </w:rPr>
        <w:t>Dragino</w:t>
      </w:r>
      <w:proofErr w:type="spellEnd"/>
      <w:r w:rsidR="00AE118C" w:rsidRPr="00BF79FF">
        <w:rPr>
          <w:i/>
          <w:iCs/>
          <w:lang w:val="en-GB"/>
        </w:rPr>
        <w:t>: Ab</w:t>
      </w:r>
      <w:r w:rsidR="00AE118C" w:rsidRPr="00AE118C">
        <w:rPr>
          <w:i/>
          <w:iCs/>
          <w:lang w:val="en-GB"/>
        </w:rPr>
        <w:t>out Us</w:t>
      </w:r>
      <w:r w:rsidR="00AE118C" w:rsidRPr="00AE118C">
        <w:rPr>
          <w:lang w:val="en-GB"/>
        </w:rPr>
        <w:t xml:space="preserve">. (2015). </w:t>
      </w:r>
      <w:hyperlink r:id="rId156" w:history="1">
        <w:r w:rsidR="00822F51" w:rsidRPr="000E5777">
          <w:rPr>
            <w:rStyle w:val="Hipervnculo"/>
            <w:lang w:val="en-GB"/>
          </w:rPr>
          <w:t>https://www.dragino.com/about/about.html</w:t>
        </w:r>
      </w:hyperlink>
    </w:p>
    <w:p w14:paraId="62316097" w14:textId="053DD955" w:rsidR="00822F51" w:rsidRPr="00822F51" w:rsidRDefault="00822F51" w:rsidP="00822F51">
      <w:pPr>
        <w:pStyle w:val="NormalWeb"/>
        <w:ind w:left="720" w:hanging="720"/>
        <w:rPr>
          <w:lang w:val="en-GB"/>
        </w:rPr>
      </w:pPr>
      <w:proofErr w:type="spellStart"/>
      <w:r w:rsidRPr="00822F51">
        <w:rPr>
          <w:i/>
          <w:lang w:val="en-GB"/>
        </w:rPr>
        <w:t>Dragino</w:t>
      </w:r>
      <w:proofErr w:type="spellEnd"/>
      <w:r w:rsidRPr="00822F51">
        <w:rPr>
          <w:i/>
          <w:lang w:val="en-GB"/>
        </w:rPr>
        <w:t xml:space="preserve"> GPS</w:t>
      </w:r>
      <w:r>
        <w:rPr>
          <w:i/>
          <w:lang w:val="en-GB"/>
        </w:rPr>
        <w:t>.</w:t>
      </w:r>
      <w:r>
        <w:rPr>
          <w:lang w:val="en-GB"/>
        </w:rPr>
        <w:t xml:space="preserve"> </w:t>
      </w:r>
      <w:proofErr w:type="spellStart"/>
      <w:r w:rsidRPr="00822F51">
        <w:rPr>
          <w:i/>
          <w:iCs/>
          <w:lang w:val="en-GB"/>
        </w:rPr>
        <w:t>LoRaWAN</w:t>
      </w:r>
      <w:proofErr w:type="spellEnd"/>
      <w:r w:rsidRPr="00822F51">
        <w:rPr>
          <w:i/>
          <w:iCs/>
          <w:lang w:val="en-GB"/>
        </w:rPr>
        <w:t xml:space="preserve"> GPS Tracker with 9-axis accelerometer-LGT92</w:t>
      </w:r>
      <w:r w:rsidRPr="00822F51">
        <w:rPr>
          <w:lang w:val="en-GB"/>
        </w:rPr>
        <w:t xml:space="preserve">. (2019, August 11). </w:t>
      </w:r>
      <w:proofErr w:type="spellStart"/>
      <w:r w:rsidRPr="00822F51">
        <w:rPr>
          <w:lang w:val="en-GB"/>
        </w:rPr>
        <w:t>Dragino</w:t>
      </w:r>
      <w:proofErr w:type="spellEnd"/>
      <w:r w:rsidRPr="00822F51">
        <w:rPr>
          <w:lang w:val="en-GB"/>
        </w:rPr>
        <w:t xml:space="preserve"> GPS. https://www.dragino.com/products/lora-lorawan-end-node/item/142-lgt-92.html</w:t>
      </w:r>
    </w:p>
    <w:p w14:paraId="2BA48353" w14:textId="1BB2B347" w:rsidR="00822F51" w:rsidRDefault="00822F51" w:rsidP="00822F51">
      <w:pPr>
        <w:pStyle w:val="NormalWeb"/>
        <w:ind w:left="720" w:hanging="720"/>
        <w:rPr>
          <w:rStyle w:val="Hipervnculo"/>
          <w:lang w:val="en-GB"/>
        </w:rPr>
      </w:pPr>
      <w:proofErr w:type="spellStart"/>
      <w:r w:rsidRPr="00822F51">
        <w:rPr>
          <w:i/>
          <w:lang w:val="en-GB"/>
        </w:rPr>
        <w:t>Dragino</w:t>
      </w:r>
      <w:proofErr w:type="spellEnd"/>
      <w:r w:rsidRPr="00822F51">
        <w:rPr>
          <w:i/>
          <w:lang w:val="en-GB"/>
        </w:rPr>
        <w:t xml:space="preserve"> Distance</w:t>
      </w:r>
      <w:r w:rsidRPr="00822F51">
        <w:rPr>
          <w:lang w:val="en-GB"/>
        </w:rPr>
        <w:t xml:space="preserve">. </w:t>
      </w:r>
      <w:r w:rsidRPr="00822F51">
        <w:rPr>
          <w:i/>
          <w:iCs/>
          <w:lang w:val="en-GB"/>
        </w:rPr>
        <w:t xml:space="preserve">LDDS75 </w:t>
      </w:r>
      <w:proofErr w:type="spellStart"/>
      <w:r w:rsidRPr="00822F51">
        <w:rPr>
          <w:i/>
          <w:iCs/>
          <w:lang w:val="en-GB"/>
        </w:rPr>
        <w:t>LoRaWAN</w:t>
      </w:r>
      <w:proofErr w:type="spellEnd"/>
      <w:r w:rsidRPr="00822F51">
        <w:rPr>
          <w:i/>
          <w:iCs/>
          <w:lang w:val="en-GB"/>
        </w:rPr>
        <w:t xml:space="preserve"> Distance Detection Sensor</w:t>
      </w:r>
      <w:r w:rsidRPr="00822F51">
        <w:rPr>
          <w:lang w:val="en-GB"/>
        </w:rPr>
        <w:t xml:space="preserve">. (2020, June 10). </w:t>
      </w:r>
      <w:hyperlink r:id="rId157" w:history="1">
        <w:r w:rsidR="00096B72" w:rsidRPr="00A6352C">
          <w:rPr>
            <w:rStyle w:val="Hipervnculo"/>
            <w:lang w:val="en-GB"/>
          </w:rPr>
          <w:t>https://www.dragino.com/products/lora-lorawan-end-node/item/161-ldds75.html</w:t>
        </w:r>
      </w:hyperlink>
    </w:p>
    <w:p w14:paraId="6820057A" w14:textId="73908373" w:rsidR="006C1AF1" w:rsidRDefault="006C1AF1" w:rsidP="006C1AF1">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proofErr w:type="spellStart"/>
      <w:r w:rsidRPr="006C1AF1">
        <w:rPr>
          <w:rFonts w:ascii="Times New Roman" w:eastAsia="Times New Roman" w:hAnsi="Times New Roman" w:cs="Times New Roman"/>
          <w:i/>
          <w:sz w:val="24"/>
          <w:szCs w:val="24"/>
          <w:lang w:val="en-GB" w:eastAsia="es-CO"/>
        </w:rPr>
        <w:t>Dragino</w:t>
      </w:r>
      <w:proofErr w:type="spellEnd"/>
      <w:r w:rsidRPr="006C1AF1">
        <w:rPr>
          <w:rFonts w:ascii="Times New Roman" w:eastAsia="Times New Roman" w:hAnsi="Times New Roman" w:cs="Times New Roman"/>
          <w:i/>
          <w:sz w:val="24"/>
          <w:szCs w:val="24"/>
          <w:lang w:val="en-GB" w:eastAsia="es-CO"/>
        </w:rPr>
        <w:t xml:space="preserve"> LG02</w:t>
      </w:r>
      <w:r>
        <w:rPr>
          <w:rFonts w:ascii="Times New Roman" w:eastAsia="Times New Roman" w:hAnsi="Times New Roman" w:cs="Times New Roman"/>
          <w:sz w:val="24"/>
          <w:szCs w:val="24"/>
          <w:lang w:val="en-GB" w:eastAsia="es-CO"/>
        </w:rPr>
        <w:t xml:space="preserve">. </w:t>
      </w:r>
      <w:r w:rsidRPr="006C1AF1">
        <w:rPr>
          <w:rFonts w:ascii="Times New Roman" w:eastAsia="Times New Roman" w:hAnsi="Times New Roman" w:cs="Times New Roman"/>
          <w:i/>
          <w:iCs/>
          <w:sz w:val="24"/>
          <w:szCs w:val="24"/>
          <w:lang w:val="en-GB" w:eastAsia="es-CO"/>
        </w:rPr>
        <w:t xml:space="preserve">LG02 Dual Channels </w:t>
      </w:r>
      <w:proofErr w:type="spellStart"/>
      <w:r w:rsidRPr="006C1AF1">
        <w:rPr>
          <w:rFonts w:ascii="Times New Roman" w:eastAsia="Times New Roman" w:hAnsi="Times New Roman" w:cs="Times New Roman"/>
          <w:i/>
          <w:iCs/>
          <w:sz w:val="24"/>
          <w:szCs w:val="24"/>
          <w:lang w:val="en-GB" w:eastAsia="es-CO"/>
        </w:rPr>
        <w:t>LoRa</w:t>
      </w:r>
      <w:proofErr w:type="spellEnd"/>
      <w:r w:rsidRPr="006C1AF1">
        <w:rPr>
          <w:rFonts w:ascii="Times New Roman" w:eastAsia="Times New Roman" w:hAnsi="Times New Roman" w:cs="Times New Roman"/>
          <w:i/>
          <w:iCs/>
          <w:sz w:val="24"/>
          <w:szCs w:val="24"/>
          <w:lang w:val="en-GB" w:eastAsia="es-CO"/>
        </w:rPr>
        <w:t xml:space="preserve"> IoT Gateway</w:t>
      </w:r>
      <w:r w:rsidRPr="006C1AF1">
        <w:rPr>
          <w:rFonts w:ascii="Times New Roman" w:eastAsia="Times New Roman" w:hAnsi="Times New Roman" w:cs="Times New Roman"/>
          <w:sz w:val="24"/>
          <w:szCs w:val="24"/>
          <w:lang w:val="en-GB" w:eastAsia="es-CO"/>
        </w:rPr>
        <w:t>. (2019, October 31).</w:t>
      </w:r>
      <w:r>
        <w:rPr>
          <w:rFonts w:ascii="Times New Roman" w:eastAsia="Times New Roman" w:hAnsi="Times New Roman" w:cs="Times New Roman"/>
          <w:sz w:val="24"/>
          <w:szCs w:val="24"/>
          <w:lang w:val="en-GB" w:eastAsia="es-CO"/>
        </w:rPr>
        <w:t xml:space="preserve"> </w:t>
      </w:r>
      <w:hyperlink r:id="rId158" w:history="1">
        <w:r w:rsidR="00295C88" w:rsidRPr="007F6A62">
          <w:rPr>
            <w:rStyle w:val="Hipervnculo"/>
            <w:rFonts w:ascii="Times New Roman" w:eastAsia="Times New Roman" w:hAnsi="Times New Roman" w:cs="Times New Roman"/>
            <w:sz w:val="24"/>
            <w:szCs w:val="24"/>
            <w:lang w:val="en-GB" w:eastAsia="es-CO"/>
          </w:rPr>
          <w:t>https://www.dragino.com/products/lora-lorawan-gateway/item/135-lg02.html</w:t>
        </w:r>
      </w:hyperlink>
    </w:p>
    <w:p w14:paraId="35206E93" w14:textId="516C822A" w:rsidR="003346E4" w:rsidRDefault="003346E4" w:rsidP="003346E4">
      <w:pPr>
        <w:widowControl w:val="0"/>
        <w:autoSpaceDE w:val="0"/>
        <w:autoSpaceDN w:val="0"/>
        <w:adjustRightInd w:val="0"/>
        <w:ind w:left="480" w:hanging="480"/>
        <w:rPr>
          <w:rStyle w:val="Hipervnculo"/>
          <w:rFonts w:ascii="Ancizar Sans" w:hAnsi="Ancizar Sans"/>
          <w:noProof/>
          <w:szCs w:val="24"/>
          <w:lang w:val="en-GB"/>
        </w:rPr>
      </w:pPr>
      <w:r w:rsidRPr="00556C0C">
        <w:rPr>
          <w:rFonts w:ascii="Ancizar Sans" w:hAnsi="Ancizar Sans"/>
          <w:noProof/>
          <w:szCs w:val="24"/>
        </w:rPr>
        <w:t xml:space="preserve">Franca, L. S., Ribeiro, G. M., &amp; Chaves, G. de L. D. (2019). </w:t>
      </w:r>
      <w:r w:rsidRPr="003346E4">
        <w:rPr>
          <w:rFonts w:ascii="Ancizar Sans" w:hAnsi="Ancizar Sans"/>
          <w:noProof/>
          <w:szCs w:val="24"/>
          <w:lang w:val="en-GB"/>
        </w:rPr>
        <w:t xml:space="preserve">The planning of selective collection in a real-life vehicle routing problem: A case in Rio de Janeiro. </w:t>
      </w:r>
      <w:r w:rsidRPr="003346E4">
        <w:rPr>
          <w:rFonts w:ascii="Ancizar Sans" w:hAnsi="Ancizar Sans"/>
          <w:i/>
          <w:iCs/>
          <w:noProof/>
          <w:szCs w:val="24"/>
          <w:lang w:val="en-GB"/>
        </w:rPr>
        <w:t>Sustainable Cities and Society</w:t>
      </w:r>
      <w:r w:rsidRPr="003346E4">
        <w:rPr>
          <w:rFonts w:ascii="Ancizar Sans" w:hAnsi="Ancizar Sans"/>
          <w:noProof/>
          <w:szCs w:val="24"/>
          <w:lang w:val="en-GB"/>
        </w:rPr>
        <w:t xml:space="preserve">, </w:t>
      </w:r>
      <w:r w:rsidRPr="003346E4">
        <w:rPr>
          <w:rFonts w:ascii="Ancizar Sans" w:hAnsi="Ancizar Sans"/>
          <w:i/>
          <w:iCs/>
          <w:noProof/>
          <w:szCs w:val="24"/>
          <w:lang w:val="en-GB"/>
        </w:rPr>
        <w:t>47</w:t>
      </w:r>
      <w:r w:rsidRPr="003346E4">
        <w:rPr>
          <w:rFonts w:ascii="Ancizar Sans" w:hAnsi="Ancizar Sans"/>
          <w:noProof/>
          <w:szCs w:val="24"/>
          <w:lang w:val="en-GB"/>
        </w:rPr>
        <w:t xml:space="preserve">, 101488. </w:t>
      </w:r>
      <w:hyperlink r:id="rId159" w:history="1">
        <w:r w:rsidR="00EB746E" w:rsidRPr="00A1671F">
          <w:rPr>
            <w:rStyle w:val="Hipervnculo"/>
            <w:rFonts w:ascii="Ancizar Sans" w:hAnsi="Ancizar Sans"/>
            <w:noProof/>
            <w:szCs w:val="24"/>
            <w:lang w:val="en-GB"/>
          </w:rPr>
          <w:t>https://doi.org/10.1016/j.scs.2019.101488</w:t>
        </w:r>
      </w:hyperlink>
    </w:p>
    <w:p w14:paraId="016D0695" w14:textId="77777777" w:rsidR="000A60D3" w:rsidRPr="000A60D3" w:rsidRDefault="000A60D3" w:rsidP="000A60D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B03044">
        <w:rPr>
          <w:rFonts w:ascii="Times New Roman" w:eastAsia="Times New Roman" w:hAnsi="Times New Roman" w:cs="Times New Roman"/>
          <w:sz w:val="24"/>
          <w:szCs w:val="24"/>
          <w:lang w:val="en-GB" w:eastAsia="es-CO"/>
        </w:rPr>
        <w:t xml:space="preserve">Franco, F. M. (2018, August 13). </w:t>
      </w:r>
      <w:r w:rsidRPr="000A60D3">
        <w:rPr>
          <w:rFonts w:ascii="Times New Roman" w:eastAsia="Times New Roman" w:hAnsi="Times New Roman" w:cs="Times New Roman"/>
          <w:i/>
          <w:iCs/>
          <w:sz w:val="24"/>
          <w:szCs w:val="24"/>
          <w:lang w:eastAsia="es-CO"/>
        </w:rPr>
        <w:t>Así funcionan los nuevos camiones del esquema de aseo de Bogotá</w:t>
      </w:r>
      <w:r w:rsidRPr="000A60D3">
        <w:rPr>
          <w:rFonts w:ascii="Times New Roman" w:eastAsia="Times New Roman" w:hAnsi="Times New Roman" w:cs="Times New Roman"/>
          <w:sz w:val="24"/>
          <w:szCs w:val="24"/>
          <w:lang w:eastAsia="es-CO"/>
        </w:rPr>
        <w:t>. El Tiempo- Capacidad Camiones. https://www.eltiempo.com/bogota/caracteristicas-de-los-camiones-de-basura-nuevos-en-bogota-255354</w:t>
      </w:r>
    </w:p>
    <w:p w14:paraId="6FFB59D8" w14:textId="77777777" w:rsidR="000A60D3" w:rsidRPr="000A60D3" w:rsidRDefault="000A60D3" w:rsidP="003346E4">
      <w:pPr>
        <w:widowControl w:val="0"/>
        <w:autoSpaceDE w:val="0"/>
        <w:autoSpaceDN w:val="0"/>
        <w:adjustRightInd w:val="0"/>
        <w:ind w:left="480" w:hanging="480"/>
        <w:rPr>
          <w:rFonts w:ascii="Ancizar Sans" w:hAnsi="Ancizar Sans"/>
          <w:noProof/>
          <w:szCs w:val="24"/>
        </w:rPr>
      </w:pPr>
    </w:p>
    <w:p w14:paraId="3FA75D84" w14:textId="5556A3EC" w:rsidR="00EB746E" w:rsidRPr="00EB746E" w:rsidRDefault="00EB746E" w:rsidP="00EB746E">
      <w:pPr>
        <w:pStyle w:val="NormalWeb"/>
        <w:ind w:left="720" w:hanging="720"/>
        <w:rPr>
          <w:lang w:val="en-GB"/>
        </w:rPr>
      </w:pPr>
      <w:r w:rsidRPr="00EB746E">
        <w:rPr>
          <w:lang w:val="en-GB"/>
        </w:rPr>
        <w:lastRenderedPageBreak/>
        <w:t>GNU-</w:t>
      </w:r>
      <w:proofErr w:type="spellStart"/>
      <w:r w:rsidRPr="00EB746E">
        <w:rPr>
          <w:lang w:val="en-GB"/>
        </w:rPr>
        <w:t>Copyleft</w:t>
      </w:r>
      <w:proofErr w:type="spellEnd"/>
      <w:r>
        <w:rPr>
          <w:lang w:val="en-GB"/>
        </w:rPr>
        <w:t xml:space="preserve">. </w:t>
      </w:r>
      <w:r w:rsidRPr="00EB746E">
        <w:rPr>
          <w:i/>
          <w:iCs/>
          <w:lang w:val="en-GB"/>
        </w:rPr>
        <w:t>¿</w:t>
      </w:r>
      <w:proofErr w:type="spellStart"/>
      <w:r w:rsidRPr="00EB746E">
        <w:rPr>
          <w:i/>
          <w:iCs/>
          <w:lang w:val="en-GB"/>
        </w:rPr>
        <w:t>Qué</w:t>
      </w:r>
      <w:proofErr w:type="spellEnd"/>
      <w:r w:rsidRPr="00EB746E">
        <w:rPr>
          <w:i/>
          <w:iCs/>
          <w:lang w:val="en-GB"/>
        </w:rPr>
        <w:t xml:space="preserve"> </w:t>
      </w:r>
      <w:proofErr w:type="spellStart"/>
      <w:r w:rsidRPr="00EB746E">
        <w:rPr>
          <w:i/>
          <w:iCs/>
          <w:lang w:val="en-GB"/>
        </w:rPr>
        <w:t>es</w:t>
      </w:r>
      <w:proofErr w:type="spellEnd"/>
      <w:r w:rsidRPr="00EB746E">
        <w:rPr>
          <w:i/>
          <w:iCs/>
          <w:lang w:val="en-GB"/>
        </w:rPr>
        <w:t xml:space="preserve"> el </w:t>
      </w:r>
      <w:proofErr w:type="spellStart"/>
      <w:r w:rsidRPr="00EB746E">
        <w:rPr>
          <w:i/>
          <w:iCs/>
          <w:lang w:val="en-GB"/>
        </w:rPr>
        <w:t>copyleft</w:t>
      </w:r>
      <w:proofErr w:type="spellEnd"/>
      <w:r w:rsidRPr="00EB746E">
        <w:rPr>
          <w:i/>
          <w:iCs/>
          <w:lang w:val="en-GB"/>
        </w:rPr>
        <w:t xml:space="preserve">? - </w:t>
      </w:r>
      <w:proofErr w:type="spellStart"/>
      <w:r w:rsidRPr="00EB746E">
        <w:rPr>
          <w:i/>
          <w:iCs/>
          <w:lang w:val="en-GB"/>
        </w:rPr>
        <w:t>Proyecto</w:t>
      </w:r>
      <w:proofErr w:type="spellEnd"/>
      <w:r w:rsidRPr="00EB746E">
        <w:rPr>
          <w:i/>
          <w:iCs/>
          <w:lang w:val="en-GB"/>
        </w:rPr>
        <w:t xml:space="preserve"> GNU - Free Software Foundation</w:t>
      </w:r>
      <w:r w:rsidRPr="00EB746E">
        <w:rPr>
          <w:lang w:val="en-GB"/>
        </w:rPr>
        <w:t>. (2019, September 15). https://www.gnu.org/licenses/copyleft.es.html</w:t>
      </w:r>
    </w:p>
    <w:p w14:paraId="6C12D16E" w14:textId="77777777" w:rsidR="00EB746E" w:rsidRPr="003346E4" w:rsidRDefault="00EB746E" w:rsidP="003346E4">
      <w:pPr>
        <w:widowControl w:val="0"/>
        <w:autoSpaceDE w:val="0"/>
        <w:autoSpaceDN w:val="0"/>
        <w:adjustRightInd w:val="0"/>
        <w:ind w:left="480" w:hanging="480"/>
        <w:rPr>
          <w:rFonts w:ascii="Ancizar Sans" w:hAnsi="Ancizar Sans"/>
          <w:noProof/>
          <w:szCs w:val="24"/>
          <w:lang w:val="en-GB"/>
        </w:rPr>
      </w:pPr>
    </w:p>
    <w:p w14:paraId="34E3DFEA" w14:textId="1F2FEEA4" w:rsidR="002E230F" w:rsidRDefault="002E230F" w:rsidP="002E230F">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2E230F">
        <w:rPr>
          <w:rFonts w:ascii="Times New Roman" w:eastAsia="Times New Roman" w:hAnsi="Times New Roman" w:cs="Times New Roman"/>
          <w:sz w:val="24"/>
          <w:szCs w:val="24"/>
          <w:lang w:val="en-GB" w:eastAsia="es-CO"/>
        </w:rPr>
        <w:t xml:space="preserve">Gove, R. (2017, December 26). </w:t>
      </w:r>
      <w:r w:rsidRPr="002E230F">
        <w:rPr>
          <w:rFonts w:ascii="Times New Roman" w:eastAsia="Times New Roman" w:hAnsi="Times New Roman" w:cs="Times New Roman"/>
          <w:i/>
          <w:iCs/>
          <w:sz w:val="24"/>
          <w:szCs w:val="24"/>
          <w:lang w:val="en-GB" w:eastAsia="es-CO"/>
        </w:rPr>
        <w:t>Using the elbow method to determine the optimal number of clusters for k-means clustering</w:t>
      </w:r>
      <w:r w:rsidRPr="002E230F">
        <w:rPr>
          <w:rFonts w:ascii="Times New Roman" w:eastAsia="Times New Roman" w:hAnsi="Times New Roman" w:cs="Times New Roman"/>
          <w:sz w:val="24"/>
          <w:szCs w:val="24"/>
          <w:lang w:val="en-GB" w:eastAsia="es-CO"/>
        </w:rPr>
        <w:t xml:space="preserve">. Robert Gove’s Block. </w:t>
      </w:r>
      <w:hyperlink r:id="rId160" w:history="1">
        <w:r w:rsidR="00995B13" w:rsidRPr="00A1671F">
          <w:rPr>
            <w:rStyle w:val="Hipervnculo"/>
            <w:rFonts w:ascii="Times New Roman" w:eastAsia="Times New Roman" w:hAnsi="Times New Roman" w:cs="Times New Roman"/>
            <w:sz w:val="24"/>
            <w:szCs w:val="24"/>
            <w:lang w:val="en-GB" w:eastAsia="es-CO"/>
          </w:rPr>
          <w:t>https://bl.ocks.org/rpgove/0060ff3b656618e9136b</w:t>
        </w:r>
      </w:hyperlink>
    </w:p>
    <w:p w14:paraId="151B8B23" w14:textId="4CFFD436" w:rsidR="00995B13" w:rsidRPr="002E230F" w:rsidRDefault="00995B13" w:rsidP="00995B13">
      <w:pPr>
        <w:pStyle w:val="NormalWeb"/>
        <w:ind w:left="720" w:hanging="720"/>
        <w:rPr>
          <w:lang w:val="en-GB"/>
        </w:rPr>
      </w:pPr>
      <w:r w:rsidRPr="00995B13">
        <w:rPr>
          <w:lang w:val="en-GB"/>
        </w:rPr>
        <w:t>GPS-US.Gov.</w:t>
      </w:r>
      <w:r w:rsidRPr="00995B13">
        <w:rPr>
          <w:i/>
          <w:iCs/>
          <w:lang w:val="en-GB"/>
        </w:rPr>
        <w:t xml:space="preserve"> </w:t>
      </w:r>
      <w:proofErr w:type="spellStart"/>
      <w:r w:rsidRPr="00995B13">
        <w:rPr>
          <w:i/>
          <w:iCs/>
          <w:lang w:val="en-GB"/>
        </w:rPr>
        <w:t>Bienvenidos</w:t>
      </w:r>
      <w:proofErr w:type="spellEnd"/>
      <w:r w:rsidRPr="00995B13">
        <w:rPr>
          <w:i/>
          <w:iCs/>
          <w:lang w:val="en-GB"/>
        </w:rPr>
        <w:t xml:space="preserve"> a GPS.gov</w:t>
      </w:r>
      <w:r w:rsidRPr="00995B13">
        <w:rPr>
          <w:lang w:val="en-GB"/>
        </w:rPr>
        <w:t>. Retrieved October 14, 2020, from https://www.gps.gov/spanish.php</w:t>
      </w:r>
    </w:p>
    <w:p w14:paraId="134D7946" w14:textId="4C203E70" w:rsidR="00AA24A2" w:rsidRDefault="00AA24A2" w:rsidP="00AA24A2">
      <w:pPr>
        <w:pStyle w:val="NormalWeb"/>
        <w:ind w:left="720" w:hanging="720"/>
      </w:pPr>
      <w:proofErr w:type="spellStart"/>
      <w:r w:rsidRPr="003003C5">
        <w:t>Hoplin</w:t>
      </w:r>
      <w:proofErr w:type="spellEnd"/>
      <w:r w:rsidRPr="003003C5">
        <w:t xml:space="preserve">, I. (2019, </w:t>
      </w:r>
      <w:proofErr w:type="spellStart"/>
      <w:r w:rsidRPr="003003C5">
        <w:t>August</w:t>
      </w:r>
      <w:proofErr w:type="spellEnd"/>
      <w:r w:rsidRPr="003003C5">
        <w:t xml:space="preserve"> 6). </w:t>
      </w:r>
      <w:r>
        <w:rPr>
          <w:i/>
          <w:iCs/>
        </w:rPr>
        <w:t>MQTT: un protocolo abierto de red y su importancia en el IoT</w:t>
      </w:r>
      <w:r>
        <w:t xml:space="preserve">. Open-MQTT. </w:t>
      </w:r>
      <w:hyperlink r:id="rId161" w:history="1">
        <w:r w:rsidR="00683E27" w:rsidRPr="009B6566">
          <w:rPr>
            <w:rStyle w:val="Hipervnculo"/>
          </w:rPr>
          <w:t>https://www.hwlibre.com/mqtt/</w:t>
        </w:r>
      </w:hyperlink>
    </w:p>
    <w:p w14:paraId="548DA916" w14:textId="0A04954B" w:rsidR="00683E27" w:rsidRPr="00683E27" w:rsidRDefault="00683E27" w:rsidP="00683E27">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683E27">
        <w:rPr>
          <w:rFonts w:ascii="Times New Roman" w:eastAsia="Times New Roman" w:hAnsi="Times New Roman" w:cs="Times New Roman"/>
          <w:sz w:val="24"/>
          <w:szCs w:val="24"/>
          <w:lang w:eastAsia="es-CO"/>
        </w:rPr>
        <w:t>Ideca</w:t>
      </w:r>
      <w:proofErr w:type="spellEnd"/>
      <w:r w:rsidRPr="00683E27">
        <w:rPr>
          <w:rFonts w:ascii="Times New Roman" w:eastAsia="Times New Roman" w:hAnsi="Times New Roman" w:cs="Times New Roman"/>
          <w:sz w:val="24"/>
          <w:szCs w:val="24"/>
          <w:lang w:eastAsia="es-CO"/>
        </w:rPr>
        <w:t>-Mapas.</w:t>
      </w:r>
      <w:r w:rsidRPr="00683E27">
        <w:rPr>
          <w:rFonts w:ascii="Times New Roman" w:eastAsia="Times New Roman" w:hAnsi="Times New Roman" w:cs="Times New Roman"/>
          <w:i/>
          <w:iCs/>
          <w:sz w:val="24"/>
          <w:szCs w:val="24"/>
          <w:lang w:eastAsia="es-CO"/>
        </w:rPr>
        <w:t xml:space="preserve"> Infraestructura de Datos Espaciales de Bogotá</w:t>
      </w:r>
      <w:r w:rsidRPr="00683E27">
        <w:rPr>
          <w:rFonts w:ascii="Times New Roman" w:eastAsia="Times New Roman" w:hAnsi="Times New Roman" w:cs="Times New Roman"/>
          <w:sz w:val="24"/>
          <w:szCs w:val="24"/>
          <w:lang w:eastAsia="es-CO"/>
        </w:rPr>
        <w:t xml:space="preserve">. </w:t>
      </w:r>
      <w:r w:rsidRPr="00683E27">
        <w:rPr>
          <w:rFonts w:ascii="Times New Roman" w:eastAsia="Times New Roman" w:hAnsi="Times New Roman" w:cs="Times New Roman"/>
          <w:sz w:val="24"/>
          <w:szCs w:val="24"/>
          <w:lang w:val="en-GB" w:eastAsia="es-CO"/>
        </w:rPr>
        <w:t>(</w:t>
      </w:r>
      <w:proofErr w:type="spellStart"/>
      <w:r w:rsidRPr="00683E27">
        <w:rPr>
          <w:rFonts w:ascii="Times New Roman" w:eastAsia="Times New Roman" w:hAnsi="Times New Roman" w:cs="Times New Roman"/>
          <w:sz w:val="24"/>
          <w:szCs w:val="24"/>
          <w:lang w:val="en-GB" w:eastAsia="es-CO"/>
        </w:rPr>
        <w:t>n.d.</w:t>
      </w:r>
      <w:proofErr w:type="spellEnd"/>
      <w:r w:rsidRPr="00683E27">
        <w:rPr>
          <w:rFonts w:ascii="Times New Roman" w:eastAsia="Times New Roman" w:hAnsi="Times New Roman" w:cs="Times New Roman"/>
          <w:sz w:val="24"/>
          <w:szCs w:val="24"/>
          <w:lang w:val="en-GB" w:eastAsia="es-CO"/>
        </w:rPr>
        <w:t>). Retrieved October 7, 2020, from https://www.ideca.gov.co/buscador?topic=All&amp;metadata=All&amp;newest=All&amp;entity=All&amp;resource=All&amp;content_type=map&amp;res=true</w:t>
      </w:r>
    </w:p>
    <w:p w14:paraId="7EF808D0" w14:textId="77777777" w:rsidR="00295C88" w:rsidRDefault="00295C88" w:rsidP="00295C88">
      <w:pPr>
        <w:pStyle w:val="NormalWeb"/>
        <w:ind w:left="720" w:hanging="720"/>
      </w:pPr>
      <w:r>
        <w:t xml:space="preserve">1&amp;1 IONOS España S.L.U. (2020, </w:t>
      </w:r>
      <w:proofErr w:type="spellStart"/>
      <w:r>
        <w:t>September</w:t>
      </w:r>
      <w:proofErr w:type="spellEnd"/>
      <w:r>
        <w:t xml:space="preserve"> 30). </w:t>
      </w:r>
      <w:r w:rsidRPr="00295C88">
        <w:rPr>
          <w:i/>
          <w:iCs/>
          <w:lang w:val="en-GB"/>
        </w:rPr>
        <w:t>Advanced Message Queuing Protocol (AMQP)</w:t>
      </w:r>
      <w:r w:rsidRPr="00295C88">
        <w:rPr>
          <w:lang w:val="en-GB"/>
        </w:rPr>
        <w:t xml:space="preserve">. </w:t>
      </w:r>
      <w:r>
        <w:t>IONOS Digital Guide. https://www.ionos.es/digitalguide/paginas-web/desarrollo-web/advanced-message-queuing-protocol-amqp/</w:t>
      </w:r>
    </w:p>
    <w:p w14:paraId="703806B1" w14:textId="0D48333B" w:rsidR="00295C88" w:rsidRDefault="00295C88"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AA4748">
        <w:rPr>
          <w:rFonts w:ascii="Times New Roman" w:eastAsia="Times New Roman" w:hAnsi="Times New Roman" w:cs="Times New Roman"/>
          <w:sz w:val="24"/>
          <w:szCs w:val="24"/>
          <w:lang w:val="en-GB" w:eastAsia="es-CO"/>
        </w:rPr>
        <w:t>Lilygo-</w:t>
      </w:r>
      <w:proofErr w:type="spellStart"/>
      <w:r w:rsidRPr="00AA4748">
        <w:rPr>
          <w:rFonts w:ascii="Times New Roman" w:eastAsia="Times New Roman" w:hAnsi="Times New Roman" w:cs="Times New Roman"/>
          <w:sz w:val="24"/>
          <w:szCs w:val="24"/>
          <w:lang w:val="en-GB" w:eastAsia="es-CO"/>
        </w:rPr>
        <w:t>Xinyuan</w:t>
      </w:r>
      <w:proofErr w:type="spellEnd"/>
      <w:r>
        <w:rPr>
          <w:rFonts w:ascii="Times New Roman" w:eastAsia="Times New Roman" w:hAnsi="Times New Roman" w:cs="Times New Roman"/>
          <w:sz w:val="24"/>
          <w:szCs w:val="24"/>
          <w:lang w:val="en-GB" w:eastAsia="es-CO"/>
        </w:rPr>
        <w:t>.</w:t>
      </w:r>
      <w:r w:rsidRPr="00AA4748">
        <w:rPr>
          <w:rFonts w:ascii="Times New Roman" w:eastAsia="Times New Roman" w:hAnsi="Times New Roman" w:cs="Times New Roman"/>
          <w:i/>
          <w:iCs/>
          <w:sz w:val="24"/>
          <w:szCs w:val="24"/>
          <w:lang w:val="en-GB" w:eastAsia="es-CO"/>
        </w:rPr>
        <w:t xml:space="preserve"> Company Profile - Shenzhen </w:t>
      </w:r>
      <w:proofErr w:type="spellStart"/>
      <w:r w:rsidRPr="00AA4748">
        <w:rPr>
          <w:rFonts w:ascii="Times New Roman" w:eastAsia="Times New Roman" w:hAnsi="Times New Roman" w:cs="Times New Roman"/>
          <w:i/>
          <w:iCs/>
          <w:sz w:val="24"/>
          <w:szCs w:val="24"/>
          <w:lang w:val="en-GB" w:eastAsia="es-CO"/>
        </w:rPr>
        <w:t>Xin</w:t>
      </w:r>
      <w:proofErr w:type="spellEnd"/>
      <w:r w:rsidRPr="00AA4748">
        <w:rPr>
          <w:rFonts w:ascii="Times New Roman" w:eastAsia="Times New Roman" w:hAnsi="Times New Roman" w:cs="Times New Roman"/>
          <w:i/>
          <w:iCs/>
          <w:sz w:val="24"/>
          <w:szCs w:val="24"/>
          <w:lang w:val="en-GB" w:eastAsia="es-CO"/>
        </w:rPr>
        <w:t xml:space="preserve"> Yuan Electronic Technology Co., Ltd</w:t>
      </w:r>
      <w:r w:rsidR="00E97DA7">
        <w:rPr>
          <w:rFonts w:ascii="Times New Roman" w:eastAsia="Times New Roman" w:hAnsi="Times New Roman" w:cs="Times New Roman"/>
          <w:sz w:val="24"/>
          <w:szCs w:val="24"/>
          <w:lang w:val="en-GB" w:eastAsia="es-CO"/>
        </w:rPr>
        <w:t>. (2017, May 12).</w:t>
      </w:r>
      <w:r w:rsidRPr="00AA4748">
        <w:rPr>
          <w:rFonts w:ascii="Times New Roman" w:eastAsia="Times New Roman" w:hAnsi="Times New Roman" w:cs="Times New Roman"/>
          <w:sz w:val="24"/>
          <w:szCs w:val="24"/>
          <w:lang w:val="en-GB" w:eastAsia="es-CO"/>
        </w:rPr>
        <w:t xml:space="preserve"> </w:t>
      </w:r>
      <w:hyperlink r:id="rId162" w:history="1">
        <w:r w:rsidRPr="00FD2C77">
          <w:rPr>
            <w:rStyle w:val="Hipervnculo"/>
            <w:rFonts w:ascii="Times New Roman" w:eastAsia="Times New Roman" w:hAnsi="Times New Roman" w:cs="Times New Roman"/>
            <w:sz w:val="24"/>
            <w:szCs w:val="24"/>
            <w:lang w:val="en-GB" w:eastAsia="es-CO"/>
          </w:rPr>
          <w:t>http://www.lilygo.cn/about.aspx?TypeId=1&amp;FId=t1:1:1</w:t>
        </w:r>
      </w:hyperlink>
    </w:p>
    <w:p w14:paraId="1811473E" w14:textId="69E6D00A" w:rsidR="00AE196D" w:rsidRDefault="00AE196D"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AE196D">
        <w:rPr>
          <w:lang w:val="en-GB"/>
        </w:rPr>
        <w:t>Miessler</w:t>
      </w:r>
      <w:proofErr w:type="spellEnd"/>
      <w:r w:rsidRPr="00AE196D">
        <w:rPr>
          <w:lang w:val="en-GB"/>
        </w:rPr>
        <w:t>, D., Guzman, A</w:t>
      </w:r>
      <w:proofErr w:type="gramStart"/>
      <w:r w:rsidRPr="00AE196D">
        <w:rPr>
          <w:lang w:val="en-GB"/>
        </w:rPr>
        <w:t>,.</w:t>
      </w:r>
      <w:proofErr w:type="gramEnd"/>
      <w:r w:rsidRPr="00AE196D">
        <w:rPr>
          <w:lang w:val="en-GB"/>
        </w:rPr>
        <w:t xml:space="preserve"> </w:t>
      </w:r>
      <w:proofErr w:type="spellStart"/>
      <w:r w:rsidRPr="00D06FEC">
        <w:rPr>
          <w:lang w:val="en-GB"/>
        </w:rPr>
        <w:t>Rudresh</w:t>
      </w:r>
      <w:proofErr w:type="spellEnd"/>
      <w:r w:rsidRPr="00D06FEC">
        <w:rPr>
          <w:lang w:val="en-GB"/>
        </w:rPr>
        <w:t xml:space="preserve">, V., Smith, C. 2018 OWASP Internet of Things, </w:t>
      </w:r>
      <w:proofErr w:type="spellStart"/>
      <w:r w:rsidRPr="00D06FEC">
        <w:rPr>
          <w:lang w:val="en-GB"/>
        </w:rPr>
        <w:t>owasp</w:t>
      </w:r>
      <w:proofErr w:type="spellEnd"/>
      <w:r w:rsidRPr="00D06FEC">
        <w:rPr>
          <w:lang w:val="en-GB"/>
        </w:rPr>
        <w:t xml:space="preserve"> org </w:t>
      </w:r>
      <w:proofErr w:type="spellStart"/>
      <w:r w:rsidRPr="00D06FEC">
        <w:rPr>
          <w:lang w:val="en-GB"/>
        </w:rPr>
        <w:t>recuperado</w:t>
      </w:r>
      <w:proofErr w:type="spellEnd"/>
      <w:r w:rsidRPr="00D06FEC">
        <w:rPr>
          <w:lang w:val="en-GB"/>
        </w:rPr>
        <w:t xml:space="preserve"> </w:t>
      </w:r>
      <w:proofErr w:type="gramStart"/>
      <w:r w:rsidRPr="00D06FEC">
        <w:rPr>
          <w:lang w:val="en-GB"/>
        </w:rPr>
        <w:t>de :</w:t>
      </w:r>
      <w:proofErr w:type="gramEnd"/>
      <w:r w:rsidRPr="00D06FEC">
        <w:rPr>
          <w:lang w:val="en-GB"/>
        </w:rPr>
        <w:t xml:space="preserve"> </w:t>
      </w:r>
      <w:hyperlink r:id="rId163" w:history="1">
        <w:r w:rsidRPr="00D06FEC">
          <w:rPr>
            <w:rStyle w:val="Hipervnculo"/>
            <w:lang w:val="en-GB"/>
          </w:rPr>
          <w:t>https://owasp.org/www-project-internet-of-things/</w:t>
        </w:r>
      </w:hyperlink>
    </w:p>
    <w:p w14:paraId="58F0D72E" w14:textId="091919A1" w:rsidR="0004405E" w:rsidRPr="0004405E" w:rsidRDefault="0004405E" w:rsidP="0004405E">
      <w:pPr>
        <w:pStyle w:val="NormalWeb"/>
        <w:spacing w:line="480" w:lineRule="auto"/>
        <w:ind w:left="720" w:hanging="720"/>
        <w:rPr>
          <w:lang w:val="en-GB"/>
        </w:rPr>
      </w:pPr>
      <w:r w:rsidRPr="0004405E">
        <w:rPr>
          <w:i/>
          <w:iCs/>
          <w:lang w:val="en-GB"/>
        </w:rPr>
        <w:t>MQTT - The Standard for IoT Messaging</w:t>
      </w:r>
      <w:r w:rsidRPr="0004405E">
        <w:rPr>
          <w:lang w:val="en-GB"/>
        </w:rPr>
        <w:t>. (2020, May 3). MQTT. https://mqtt.org/</w:t>
      </w:r>
    </w:p>
    <w:p w14:paraId="19684557" w14:textId="68AFD4AC" w:rsidR="00295C88" w:rsidRPr="00FD2C77"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FD2C77">
        <w:rPr>
          <w:rFonts w:ascii="Times New Roman" w:eastAsia="Times New Roman" w:hAnsi="Times New Roman" w:cs="Times New Roman"/>
          <w:sz w:val="24"/>
          <w:szCs w:val="24"/>
          <w:lang w:val="en-GB" w:eastAsia="es-CO"/>
        </w:rPr>
        <w:t>Msv</w:t>
      </w:r>
      <w:proofErr w:type="spellEnd"/>
      <w:r w:rsidRPr="00FD2C77">
        <w:rPr>
          <w:rFonts w:ascii="Times New Roman" w:eastAsia="Times New Roman" w:hAnsi="Times New Roman" w:cs="Times New Roman"/>
          <w:sz w:val="24"/>
          <w:szCs w:val="24"/>
          <w:lang w:val="en-GB" w:eastAsia="es-CO"/>
        </w:rPr>
        <w:t xml:space="preserve">, J. (2019, 10 mayo). </w:t>
      </w:r>
      <w:r w:rsidRPr="00CB3707">
        <w:rPr>
          <w:rFonts w:ascii="Times New Roman" w:eastAsia="Times New Roman" w:hAnsi="Times New Roman" w:cs="Times New Roman"/>
          <w:i/>
          <w:iCs/>
          <w:sz w:val="24"/>
          <w:szCs w:val="24"/>
          <w:lang w:val="en-GB" w:eastAsia="es-CO"/>
        </w:rPr>
        <w:t>10 DIY Development Boards for IoT Prototyping</w:t>
      </w:r>
      <w:r w:rsidRPr="00CB3707">
        <w:rPr>
          <w:rFonts w:ascii="Times New Roman" w:eastAsia="Times New Roman" w:hAnsi="Times New Roman" w:cs="Times New Roman"/>
          <w:sz w:val="24"/>
          <w:szCs w:val="24"/>
          <w:lang w:val="en-GB" w:eastAsia="es-CO"/>
        </w:rPr>
        <w:t xml:space="preserve">. The New Stack. </w:t>
      </w:r>
      <w:hyperlink r:id="rId164" w:history="1">
        <w:r w:rsidRPr="00FD2C77">
          <w:rPr>
            <w:rStyle w:val="Hipervnculo"/>
            <w:rFonts w:ascii="Times New Roman" w:eastAsia="Times New Roman" w:hAnsi="Times New Roman" w:cs="Times New Roman"/>
            <w:sz w:val="24"/>
            <w:szCs w:val="24"/>
            <w:lang w:val="en-GB" w:eastAsia="es-CO"/>
          </w:rPr>
          <w:t>https://thenewstack.io/10-diy-development-boards-iot-prototyping/</w:t>
        </w:r>
      </w:hyperlink>
    </w:p>
    <w:p w14:paraId="3C7EBACD" w14:textId="77777777" w:rsidR="00295C88" w:rsidRDefault="00295C88"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proofErr w:type="spellStart"/>
      <w:r w:rsidRPr="00175ED5">
        <w:rPr>
          <w:rFonts w:ascii="Times New Roman" w:eastAsia="Times New Roman" w:hAnsi="Times New Roman" w:cs="Times New Roman"/>
          <w:sz w:val="24"/>
          <w:szCs w:val="24"/>
          <w:lang w:eastAsia="es-CO"/>
        </w:rPr>
        <w:t>Naylampmechatronics</w:t>
      </w:r>
      <w:proofErr w:type="spellEnd"/>
      <w:r w:rsidRPr="00175ED5">
        <w:rPr>
          <w:rFonts w:ascii="Times New Roman" w:eastAsia="Times New Roman" w:hAnsi="Times New Roman" w:cs="Times New Roman"/>
          <w:sz w:val="24"/>
          <w:szCs w:val="24"/>
          <w:lang w:eastAsia="es-CO"/>
        </w:rPr>
        <w:t>.</w:t>
      </w:r>
      <w:r w:rsidRPr="00175ED5">
        <w:rPr>
          <w:rFonts w:ascii="Times New Roman" w:eastAsia="Times New Roman" w:hAnsi="Times New Roman" w:cs="Times New Roman"/>
          <w:i/>
          <w:iCs/>
          <w:sz w:val="24"/>
          <w:szCs w:val="24"/>
          <w:lang w:eastAsia="es-CO"/>
        </w:rPr>
        <w:t xml:space="preserve"> Tutorial Mó</w:t>
      </w:r>
      <w:r w:rsidRPr="00096B72">
        <w:rPr>
          <w:rFonts w:ascii="Times New Roman" w:eastAsia="Times New Roman" w:hAnsi="Times New Roman" w:cs="Times New Roman"/>
          <w:i/>
          <w:iCs/>
          <w:sz w:val="24"/>
          <w:szCs w:val="24"/>
          <w:lang w:eastAsia="es-CO"/>
        </w:rPr>
        <w:t>dulo GPS con Arduino</w:t>
      </w:r>
      <w:r w:rsidRPr="00096B72">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 xml:space="preserve">(2016, June 25). </w:t>
      </w:r>
      <w:hyperlink r:id="rId165" w:history="1">
        <w:r w:rsidRPr="00BF79FF">
          <w:rPr>
            <w:rStyle w:val="Hipervnculo"/>
            <w:rFonts w:ascii="Times New Roman" w:eastAsia="Times New Roman" w:hAnsi="Times New Roman" w:cs="Times New Roman"/>
            <w:sz w:val="24"/>
            <w:szCs w:val="24"/>
            <w:lang w:val="en-GB" w:eastAsia="es-CO"/>
          </w:rPr>
          <w:t>https://naylampmechatronics.com/blog/18_Tutorial-M%C3%B3dulo-GPS-con-Arduino.html</w:t>
        </w:r>
      </w:hyperlink>
    </w:p>
    <w:p w14:paraId="74D9B59D" w14:textId="68B07BC2" w:rsidR="0079540E" w:rsidRPr="0079540E" w:rsidRDefault="0079540E" w:rsidP="0079540E">
      <w:pPr>
        <w:pStyle w:val="NormalWeb"/>
        <w:ind w:left="720" w:hanging="720"/>
        <w:rPr>
          <w:lang w:val="en-GB"/>
        </w:rPr>
      </w:pPr>
      <w:r w:rsidRPr="0079540E">
        <w:rPr>
          <w:i/>
          <w:iCs/>
          <w:lang w:val="en-GB"/>
        </w:rPr>
        <w:t>OWASP Foundation | Open Source Foundation for Application Security</w:t>
      </w:r>
      <w:r w:rsidR="00E97DA7">
        <w:rPr>
          <w:lang w:val="en-GB"/>
        </w:rPr>
        <w:t xml:space="preserve">. </w:t>
      </w:r>
      <w:r w:rsidRPr="0079540E">
        <w:rPr>
          <w:lang w:val="en-GB"/>
        </w:rPr>
        <w:t>OWASP. Retrieved October 16, 2020, from https://owasp.org/about/</w:t>
      </w:r>
    </w:p>
    <w:p w14:paraId="4CDA7C27" w14:textId="64C1E2D6" w:rsidR="0079540E" w:rsidRPr="0079540E" w:rsidRDefault="0079540E" w:rsidP="0079540E">
      <w:pPr>
        <w:spacing w:before="100" w:beforeAutospacing="1" w:after="100" w:afterAutospacing="1" w:line="240" w:lineRule="auto"/>
        <w:ind w:left="720" w:hanging="720"/>
        <w:rPr>
          <w:rStyle w:val="Hipervnculo"/>
          <w:rFonts w:ascii="Times New Roman" w:eastAsia="Times New Roman" w:hAnsi="Times New Roman" w:cs="Times New Roman"/>
          <w:color w:val="auto"/>
          <w:sz w:val="24"/>
          <w:szCs w:val="24"/>
          <w:u w:val="none"/>
          <w:lang w:val="en-GB" w:eastAsia="es-CO"/>
        </w:rPr>
      </w:pPr>
      <w:proofErr w:type="spellStart"/>
      <w:r w:rsidRPr="0081267A">
        <w:rPr>
          <w:rFonts w:ascii="Times New Roman" w:eastAsia="Times New Roman" w:hAnsi="Times New Roman" w:cs="Times New Roman"/>
          <w:sz w:val="24"/>
          <w:szCs w:val="24"/>
          <w:lang w:val="en-GB" w:eastAsia="es-CO"/>
        </w:rPr>
        <w:t>Raftery</w:t>
      </w:r>
      <w:proofErr w:type="spellEnd"/>
      <w:r w:rsidRPr="0081267A">
        <w:rPr>
          <w:rFonts w:ascii="Times New Roman" w:eastAsia="Times New Roman" w:hAnsi="Times New Roman" w:cs="Times New Roman"/>
          <w:sz w:val="24"/>
          <w:szCs w:val="24"/>
          <w:lang w:val="en-GB" w:eastAsia="es-CO"/>
        </w:rPr>
        <w:t xml:space="preserve">, H. (2018, 26 </w:t>
      </w:r>
      <w:proofErr w:type="spellStart"/>
      <w:r w:rsidRPr="0081267A">
        <w:rPr>
          <w:rFonts w:ascii="Times New Roman" w:eastAsia="Times New Roman" w:hAnsi="Times New Roman" w:cs="Times New Roman"/>
          <w:sz w:val="24"/>
          <w:szCs w:val="24"/>
          <w:lang w:val="en-GB" w:eastAsia="es-CO"/>
        </w:rPr>
        <w:t>febrero</w:t>
      </w:r>
      <w:proofErr w:type="spellEnd"/>
      <w:r w:rsidRPr="0081267A">
        <w:rPr>
          <w:rFonts w:ascii="Times New Roman" w:eastAsia="Times New Roman" w:hAnsi="Times New Roman" w:cs="Times New Roman"/>
          <w:sz w:val="24"/>
          <w:szCs w:val="24"/>
          <w:lang w:val="en-GB" w:eastAsia="es-CO"/>
        </w:rPr>
        <w:t xml:space="preserve">). </w:t>
      </w:r>
      <w:proofErr w:type="spellStart"/>
      <w:r w:rsidRPr="0081267A">
        <w:rPr>
          <w:rFonts w:ascii="Times New Roman" w:eastAsia="Times New Roman" w:hAnsi="Times New Roman" w:cs="Times New Roman"/>
          <w:i/>
          <w:iCs/>
          <w:sz w:val="24"/>
          <w:szCs w:val="24"/>
          <w:lang w:val="en-GB" w:eastAsia="es-CO"/>
        </w:rPr>
        <w:t>LoRaWAN</w:t>
      </w:r>
      <w:proofErr w:type="spellEnd"/>
      <w:r w:rsidRPr="0081267A">
        <w:rPr>
          <w:rFonts w:ascii="Times New Roman" w:eastAsia="Times New Roman" w:hAnsi="Times New Roman" w:cs="Times New Roman"/>
          <w:i/>
          <w:iCs/>
          <w:sz w:val="24"/>
          <w:szCs w:val="24"/>
          <w:lang w:val="en-GB" w:eastAsia="es-CO"/>
        </w:rPr>
        <w:t>: OTAA or ABP?</w:t>
      </w:r>
      <w:r w:rsidRPr="0081267A">
        <w:rPr>
          <w:rFonts w:ascii="Times New Roman" w:eastAsia="Times New Roman" w:hAnsi="Times New Roman" w:cs="Times New Roman"/>
          <w:sz w:val="24"/>
          <w:szCs w:val="24"/>
          <w:lang w:val="en-GB" w:eastAsia="es-CO"/>
        </w:rPr>
        <w:t xml:space="preserve"> </w:t>
      </w:r>
      <w:proofErr w:type="spellStart"/>
      <w:r w:rsidRPr="00781982">
        <w:rPr>
          <w:rFonts w:ascii="Times New Roman" w:eastAsia="Times New Roman" w:hAnsi="Times New Roman" w:cs="Times New Roman"/>
          <w:sz w:val="24"/>
          <w:szCs w:val="24"/>
          <w:lang w:val="en-GB" w:eastAsia="es-CO"/>
        </w:rPr>
        <w:t>NewieVentures</w:t>
      </w:r>
      <w:proofErr w:type="spellEnd"/>
      <w:r w:rsidRPr="00781982">
        <w:rPr>
          <w:rFonts w:ascii="Times New Roman" w:eastAsia="Times New Roman" w:hAnsi="Times New Roman" w:cs="Times New Roman"/>
          <w:sz w:val="24"/>
          <w:szCs w:val="24"/>
          <w:lang w:val="en-GB" w:eastAsia="es-CO"/>
        </w:rPr>
        <w:t xml:space="preserve">. </w:t>
      </w:r>
      <w:hyperlink r:id="rId166" w:history="1">
        <w:r w:rsidRPr="00781982">
          <w:rPr>
            <w:rStyle w:val="Hipervnculo"/>
            <w:rFonts w:ascii="Times New Roman" w:eastAsia="Times New Roman" w:hAnsi="Times New Roman" w:cs="Times New Roman"/>
            <w:sz w:val="24"/>
            <w:szCs w:val="24"/>
            <w:lang w:val="en-GB" w:eastAsia="es-CO"/>
          </w:rPr>
          <w:t>https://www.newieventures.com.au/blogtext/2018/2/26/lorawan-otaa-or-abp</w:t>
        </w:r>
      </w:hyperlink>
    </w:p>
    <w:p w14:paraId="34397F07" w14:textId="320BDF1B" w:rsidR="00847AEA" w:rsidRPr="00FF7133" w:rsidRDefault="00847AEA"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eastAsia="es-CO"/>
        </w:rPr>
      </w:pPr>
      <w:proofErr w:type="spellStart"/>
      <w:r w:rsidRPr="0079540E">
        <w:rPr>
          <w:lang w:val="en-GB"/>
        </w:rPr>
        <w:lastRenderedPageBreak/>
        <w:t>Shakdhe</w:t>
      </w:r>
      <w:proofErr w:type="spellEnd"/>
      <w:r w:rsidRPr="0079540E">
        <w:rPr>
          <w:lang w:val="en-GB"/>
        </w:rPr>
        <w:t xml:space="preserve">, Arjun &amp; Agrawal, </w:t>
      </w:r>
      <w:proofErr w:type="spellStart"/>
      <w:r w:rsidRPr="0079540E">
        <w:rPr>
          <w:lang w:val="en-GB"/>
        </w:rPr>
        <w:t>Suyash</w:t>
      </w:r>
      <w:proofErr w:type="spellEnd"/>
      <w:r w:rsidRPr="0079540E">
        <w:rPr>
          <w:lang w:val="en-GB"/>
        </w:rPr>
        <w:t xml:space="preserve"> &amp; Yang, </w:t>
      </w:r>
      <w:proofErr w:type="spellStart"/>
      <w:r w:rsidRPr="0079540E">
        <w:rPr>
          <w:lang w:val="en-GB"/>
        </w:rPr>
        <w:t>Baijian</w:t>
      </w:r>
      <w:proofErr w:type="spellEnd"/>
      <w:r w:rsidRPr="0079540E">
        <w:rPr>
          <w:lang w:val="en-GB"/>
        </w:rPr>
        <w:t xml:space="preserve">. </w:t>
      </w:r>
      <w:r w:rsidRPr="00FF7133">
        <w:rPr>
          <w:lang w:val="en-GB"/>
        </w:rPr>
        <w:t>(2019). Security Vulnerabilities in Consumer IoT Applications</w:t>
      </w:r>
      <w:r w:rsidRPr="00847AEA">
        <w:rPr>
          <w:rStyle w:val="Hipervnculo"/>
          <w:rFonts w:ascii="Times New Roman" w:eastAsia="Times New Roman" w:hAnsi="Times New Roman" w:cs="Times New Roman"/>
          <w:sz w:val="24"/>
          <w:szCs w:val="24"/>
          <w:lang w:val="en-GB" w:eastAsia="es-CO"/>
        </w:rPr>
        <w:t xml:space="preserve">. </w:t>
      </w:r>
      <w:r w:rsidRPr="00FF7133">
        <w:rPr>
          <w:rStyle w:val="Hipervnculo"/>
          <w:rFonts w:ascii="Times New Roman" w:eastAsia="Times New Roman" w:hAnsi="Times New Roman" w:cs="Times New Roman"/>
          <w:sz w:val="24"/>
          <w:szCs w:val="24"/>
          <w:lang w:eastAsia="es-CO"/>
        </w:rPr>
        <w:t>1-6. 10.1109/BigDataSecurity-HPSC-IDS.2019.00012.</w:t>
      </w:r>
    </w:p>
    <w:p w14:paraId="33A59FF1" w14:textId="58D79768" w:rsidR="00B765E3" w:rsidRDefault="00B765E3" w:rsidP="00B765E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roofErr w:type="spellStart"/>
      <w:r w:rsidRPr="00FF7133">
        <w:rPr>
          <w:rFonts w:ascii="Times New Roman" w:eastAsia="Times New Roman" w:hAnsi="Times New Roman" w:cs="Times New Roman"/>
          <w:sz w:val="24"/>
          <w:szCs w:val="24"/>
          <w:lang w:eastAsia="es-CO"/>
        </w:rPr>
        <w:t>Skoglund</w:t>
      </w:r>
      <w:proofErr w:type="spellEnd"/>
      <w:r w:rsidRPr="00FF7133">
        <w:rPr>
          <w:rFonts w:ascii="Times New Roman" w:eastAsia="Times New Roman" w:hAnsi="Times New Roman" w:cs="Times New Roman"/>
          <w:sz w:val="24"/>
          <w:szCs w:val="24"/>
          <w:lang w:eastAsia="es-CO"/>
        </w:rPr>
        <w:t xml:space="preserve">, P. (2019, </w:t>
      </w:r>
      <w:proofErr w:type="spellStart"/>
      <w:r w:rsidRPr="00FF7133">
        <w:rPr>
          <w:rFonts w:ascii="Times New Roman" w:eastAsia="Times New Roman" w:hAnsi="Times New Roman" w:cs="Times New Roman"/>
          <w:sz w:val="24"/>
          <w:szCs w:val="24"/>
          <w:lang w:eastAsia="es-CO"/>
        </w:rPr>
        <w:t>March</w:t>
      </w:r>
      <w:proofErr w:type="spellEnd"/>
      <w:r w:rsidRPr="00FF7133">
        <w:rPr>
          <w:rFonts w:ascii="Times New Roman" w:eastAsia="Times New Roman" w:hAnsi="Times New Roman" w:cs="Times New Roman"/>
          <w:sz w:val="24"/>
          <w:szCs w:val="24"/>
          <w:lang w:eastAsia="es-CO"/>
        </w:rPr>
        <w:t xml:space="preserve"> 31). </w:t>
      </w:r>
      <w:r w:rsidRPr="00B765E3">
        <w:rPr>
          <w:rFonts w:ascii="Times New Roman" w:eastAsia="Times New Roman" w:hAnsi="Times New Roman" w:cs="Times New Roman"/>
          <w:i/>
          <w:iCs/>
          <w:sz w:val="24"/>
          <w:szCs w:val="24"/>
          <w:lang w:eastAsia="es-CO"/>
        </w:rPr>
        <w:t>Suecia recicla un asombroso 99 % de su basura</w:t>
      </w:r>
      <w:r w:rsidRPr="00B765E3">
        <w:rPr>
          <w:rFonts w:ascii="Times New Roman" w:eastAsia="Times New Roman" w:hAnsi="Times New Roman" w:cs="Times New Roman"/>
          <w:sz w:val="24"/>
          <w:szCs w:val="24"/>
          <w:lang w:eastAsia="es-CO"/>
        </w:rPr>
        <w:t xml:space="preserve">. </w:t>
      </w:r>
      <w:proofErr w:type="spellStart"/>
      <w:r w:rsidRPr="00B765E3">
        <w:rPr>
          <w:rFonts w:ascii="Times New Roman" w:eastAsia="Times New Roman" w:hAnsi="Times New Roman" w:cs="Times New Roman"/>
          <w:sz w:val="24"/>
          <w:szCs w:val="24"/>
          <w:lang w:eastAsia="es-CO"/>
        </w:rPr>
        <w:t>EcoInventos</w:t>
      </w:r>
      <w:proofErr w:type="spellEnd"/>
      <w:r w:rsidRPr="00B765E3">
        <w:rPr>
          <w:rFonts w:ascii="Times New Roman" w:eastAsia="Times New Roman" w:hAnsi="Times New Roman" w:cs="Times New Roman"/>
          <w:sz w:val="24"/>
          <w:szCs w:val="24"/>
          <w:lang w:eastAsia="es-CO"/>
        </w:rPr>
        <w:t xml:space="preserve">. </w:t>
      </w:r>
      <w:hyperlink r:id="rId167" w:history="1">
        <w:r w:rsidRPr="00107CB5">
          <w:rPr>
            <w:rStyle w:val="Hipervnculo"/>
            <w:rFonts w:ascii="Times New Roman" w:eastAsia="Times New Roman" w:hAnsi="Times New Roman" w:cs="Times New Roman"/>
            <w:sz w:val="24"/>
            <w:szCs w:val="24"/>
            <w:lang w:eastAsia="es-CO"/>
          </w:rPr>
          <w:t>https://ecoinventos.com/suecia-recicla-un-asombroso-99-de-su-basura/</w:t>
        </w:r>
      </w:hyperlink>
    </w:p>
    <w:p w14:paraId="5038E84E" w14:textId="73F5A03D" w:rsidR="00295C88" w:rsidRDefault="00295C88" w:rsidP="00B765E3">
      <w:pPr>
        <w:spacing w:before="100" w:beforeAutospacing="1" w:after="100" w:afterAutospacing="1" w:line="240" w:lineRule="auto"/>
        <w:ind w:left="720" w:hanging="720"/>
        <w:rPr>
          <w:rStyle w:val="Hipervnculo"/>
          <w:lang w:val="de-DE"/>
        </w:rPr>
      </w:pPr>
      <w:r>
        <w:t xml:space="preserve">Solera, E. (2018, 27 agosto). </w:t>
      </w:r>
      <w:r>
        <w:rPr>
          <w:i/>
          <w:iCs/>
        </w:rPr>
        <w:t xml:space="preserve">Modulación </w:t>
      </w:r>
      <w:proofErr w:type="spellStart"/>
      <w:r>
        <w:rPr>
          <w:i/>
          <w:iCs/>
        </w:rPr>
        <w:t>LoRa</w:t>
      </w:r>
      <w:proofErr w:type="spellEnd"/>
      <w:r>
        <w:rPr>
          <w:i/>
          <w:iCs/>
        </w:rPr>
        <w:t xml:space="preserve">: Long </w:t>
      </w:r>
      <w:proofErr w:type="spellStart"/>
      <w:r>
        <w:rPr>
          <w:i/>
          <w:iCs/>
        </w:rPr>
        <w:t>Range</w:t>
      </w:r>
      <w:proofErr w:type="spellEnd"/>
      <w:r>
        <w:rPr>
          <w:i/>
          <w:iCs/>
        </w:rPr>
        <w:t xml:space="preserve"> </w:t>
      </w:r>
      <w:proofErr w:type="spellStart"/>
      <w:r>
        <w:rPr>
          <w:i/>
          <w:iCs/>
        </w:rPr>
        <w:t>Modulation</w:t>
      </w:r>
      <w:proofErr w:type="spellEnd"/>
      <w:r>
        <w:rPr>
          <w:i/>
          <w:iCs/>
        </w:rPr>
        <w:t xml:space="preserve"> - Exploración de aplicaciones usando tecnología </w:t>
      </w:r>
      <w:proofErr w:type="spellStart"/>
      <w:r>
        <w:rPr>
          <w:i/>
          <w:iCs/>
        </w:rPr>
        <w:t>LoRa</w:t>
      </w:r>
      <w:proofErr w:type="spellEnd"/>
      <w:r>
        <w:t xml:space="preserve">. </w:t>
      </w:r>
      <w:r w:rsidRPr="00DF5775">
        <w:rPr>
          <w:lang w:val="de-DE"/>
        </w:rPr>
        <w:t xml:space="preserve">Medium. </w:t>
      </w:r>
      <w:hyperlink r:id="rId168" w:history="1">
        <w:r w:rsidRPr="007E7A30">
          <w:rPr>
            <w:rStyle w:val="Hipervnculo"/>
            <w:lang w:val="de-DE"/>
          </w:rPr>
          <w:t>https://medium.com/pruebas-de-laboratorio-de-la-modulaci%C3%B3n-lora/modulaci%C3%B3n-lora-4ad74cabd59e</w:t>
        </w:r>
      </w:hyperlink>
    </w:p>
    <w:p w14:paraId="1DC2FA85" w14:textId="77777777" w:rsidR="004F558E" w:rsidRPr="004F558E" w:rsidRDefault="004F558E" w:rsidP="004F558E">
      <w:pPr>
        <w:pStyle w:val="NormalWeb"/>
        <w:ind w:left="720" w:hanging="720"/>
        <w:rPr>
          <w:lang w:val="en-GB"/>
        </w:rPr>
      </w:pPr>
      <w:r w:rsidRPr="004F558E">
        <w:rPr>
          <w:lang w:val="en-GB"/>
        </w:rPr>
        <w:t xml:space="preserve">Stallman, R. M. (2019, December 30). </w:t>
      </w:r>
      <w:r w:rsidRPr="004F558E">
        <w:rPr>
          <w:i/>
          <w:iCs/>
          <w:lang w:val="en-GB"/>
        </w:rPr>
        <w:t>Free Hardware and Free Hardware Designs - GNU Project - Free Software Foundation</w:t>
      </w:r>
      <w:r w:rsidRPr="004F558E">
        <w:rPr>
          <w:lang w:val="en-GB"/>
        </w:rPr>
        <w:t>. GNU-Free-Hardware. https://www.gnu.org/philosophy/free-hardware-designs.html</w:t>
      </w:r>
    </w:p>
    <w:p w14:paraId="5852EDFD" w14:textId="5B563E7B" w:rsidR="00B91896" w:rsidRDefault="00B91896" w:rsidP="00B91896">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eastAsia="es-CO"/>
        </w:rPr>
      </w:pPr>
      <w:r w:rsidRPr="00B91896">
        <w:rPr>
          <w:rFonts w:ascii="Times New Roman" w:eastAsia="Times New Roman" w:hAnsi="Times New Roman" w:cs="Times New Roman"/>
          <w:sz w:val="24"/>
          <w:szCs w:val="24"/>
          <w:lang w:eastAsia="es-CO"/>
        </w:rPr>
        <w:t xml:space="preserve">Suarez, C. (2018, </w:t>
      </w:r>
      <w:proofErr w:type="spellStart"/>
      <w:r w:rsidRPr="00B91896">
        <w:rPr>
          <w:rFonts w:ascii="Times New Roman" w:eastAsia="Times New Roman" w:hAnsi="Times New Roman" w:cs="Times New Roman"/>
          <w:sz w:val="24"/>
          <w:szCs w:val="24"/>
          <w:lang w:eastAsia="es-CO"/>
        </w:rPr>
        <w:t>September</w:t>
      </w:r>
      <w:proofErr w:type="spellEnd"/>
      <w:r w:rsidRPr="00B91896">
        <w:rPr>
          <w:rFonts w:ascii="Times New Roman" w:eastAsia="Times New Roman" w:hAnsi="Times New Roman" w:cs="Times New Roman"/>
          <w:sz w:val="24"/>
          <w:szCs w:val="24"/>
          <w:lang w:eastAsia="es-CO"/>
        </w:rPr>
        <w:t xml:space="preserve"> 3). </w:t>
      </w:r>
      <w:r w:rsidRPr="00B91896">
        <w:rPr>
          <w:rFonts w:ascii="Times New Roman" w:eastAsia="Times New Roman" w:hAnsi="Times New Roman" w:cs="Times New Roman"/>
          <w:i/>
          <w:iCs/>
          <w:sz w:val="24"/>
          <w:szCs w:val="24"/>
          <w:lang w:eastAsia="es-CO"/>
        </w:rPr>
        <w:t>Bogotá produce 6.300 toneladas de basura al día</w:t>
      </w:r>
      <w:r w:rsidRPr="00B91896">
        <w:rPr>
          <w:rFonts w:ascii="Times New Roman" w:eastAsia="Times New Roman" w:hAnsi="Times New Roman" w:cs="Times New Roman"/>
          <w:sz w:val="24"/>
          <w:szCs w:val="24"/>
          <w:lang w:eastAsia="es-CO"/>
        </w:rPr>
        <w:t xml:space="preserve">. Residuos y Reciclaje Bogotá. </w:t>
      </w:r>
      <w:hyperlink r:id="rId169" w:history="1">
        <w:r w:rsidR="0079540E" w:rsidRPr="00C55358">
          <w:rPr>
            <w:rStyle w:val="Hipervnculo"/>
            <w:rFonts w:ascii="Times New Roman" w:eastAsia="Times New Roman" w:hAnsi="Times New Roman" w:cs="Times New Roman"/>
            <w:sz w:val="24"/>
            <w:szCs w:val="24"/>
            <w:lang w:eastAsia="es-CO"/>
          </w:rPr>
          <w:t>http://concejodebogota.gov.co/bogota-produce-6-300-toneladas-de-basura-al-dia/cbogota/2018-09-03/134429.php</w:t>
        </w:r>
      </w:hyperlink>
    </w:p>
    <w:p w14:paraId="08A5D9B7" w14:textId="7FC06751" w:rsidR="00022A0A" w:rsidRPr="00022A0A" w:rsidRDefault="00022A0A" w:rsidP="00022A0A">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roofErr w:type="spellStart"/>
      <w:r w:rsidRPr="00022A0A">
        <w:rPr>
          <w:rFonts w:ascii="Times New Roman" w:eastAsia="Times New Roman" w:hAnsi="Times New Roman" w:cs="Times New Roman"/>
          <w:i/>
          <w:iCs/>
          <w:sz w:val="24"/>
          <w:szCs w:val="24"/>
          <w:lang w:eastAsia="es-CO"/>
        </w:rPr>
        <w:t>Tecnologia</w:t>
      </w:r>
      <w:proofErr w:type="spellEnd"/>
      <w:r w:rsidRPr="00022A0A">
        <w:rPr>
          <w:rFonts w:ascii="Times New Roman" w:eastAsia="Times New Roman" w:hAnsi="Times New Roman" w:cs="Times New Roman"/>
          <w:i/>
          <w:iCs/>
          <w:sz w:val="24"/>
          <w:szCs w:val="24"/>
          <w:lang w:eastAsia="es-CO"/>
        </w:rPr>
        <w:t xml:space="preserve"> </w:t>
      </w:r>
      <w:proofErr w:type="spellStart"/>
      <w:r w:rsidRPr="00022A0A">
        <w:rPr>
          <w:rFonts w:ascii="Times New Roman" w:eastAsia="Times New Roman" w:hAnsi="Times New Roman" w:cs="Times New Roman"/>
          <w:i/>
          <w:iCs/>
          <w:sz w:val="24"/>
          <w:szCs w:val="24"/>
          <w:lang w:eastAsia="es-CO"/>
        </w:rPr>
        <w:t>Inalambrica</w:t>
      </w:r>
      <w:proofErr w:type="spellEnd"/>
      <w:r w:rsidRPr="00022A0A">
        <w:rPr>
          <w:rFonts w:ascii="Times New Roman" w:eastAsia="Times New Roman" w:hAnsi="Times New Roman" w:cs="Times New Roman"/>
          <w:i/>
          <w:iCs/>
          <w:sz w:val="24"/>
          <w:szCs w:val="24"/>
          <w:lang w:eastAsia="es-CO"/>
        </w:rPr>
        <w:t xml:space="preserve">. Qué es, Funcionamiento, Tipos y Comunicación </w:t>
      </w:r>
      <w:proofErr w:type="spellStart"/>
      <w:r w:rsidRPr="00022A0A">
        <w:rPr>
          <w:rFonts w:ascii="Times New Roman" w:eastAsia="Times New Roman" w:hAnsi="Times New Roman" w:cs="Times New Roman"/>
          <w:i/>
          <w:iCs/>
          <w:sz w:val="24"/>
          <w:szCs w:val="24"/>
          <w:lang w:eastAsia="es-CO"/>
        </w:rPr>
        <w:t>Inalambrica</w:t>
      </w:r>
      <w:proofErr w:type="spellEnd"/>
      <w:r w:rsidRPr="00022A0A">
        <w:rPr>
          <w:rFonts w:ascii="Times New Roman" w:eastAsia="Times New Roman" w:hAnsi="Times New Roman" w:cs="Times New Roman"/>
          <w:sz w:val="24"/>
          <w:szCs w:val="24"/>
          <w:lang w:eastAsia="es-CO"/>
        </w:rPr>
        <w:t xml:space="preserve">. (2017, </w:t>
      </w:r>
      <w:proofErr w:type="spellStart"/>
      <w:r w:rsidRPr="00022A0A">
        <w:rPr>
          <w:rFonts w:ascii="Times New Roman" w:eastAsia="Times New Roman" w:hAnsi="Times New Roman" w:cs="Times New Roman"/>
          <w:sz w:val="24"/>
          <w:szCs w:val="24"/>
          <w:lang w:eastAsia="es-CO"/>
        </w:rPr>
        <w:t>November</w:t>
      </w:r>
      <w:proofErr w:type="spellEnd"/>
      <w:r w:rsidRPr="00022A0A">
        <w:rPr>
          <w:rFonts w:ascii="Times New Roman" w:eastAsia="Times New Roman" w:hAnsi="Times New Roman" w:cs="Times New Roman"/>
          <w:sz w:val="24"/>
          <w:szCs w:val="24"/>
          <w:lang w:eastAsia="es-CO"/>
        </w:rPr>
        <w:t xml:space="preserve"> 19). https://www.areatecnologia.com/informatica/tecnologia-inalambrica.html#:%7E:text=La%20tecnolog%C3%ADa%20inal%C3%A1mbrica%20es%20la,tipo%20ni%20otros%20medios%20f%C3%ADsicos.</w:t>
      </w:r>
    </w:p>
    <w:p w14:paraId="18627C5A" w14:textId="77777777" w:rsidR="00022A0A" w:rsidRDefault="00022A0A" w:rsidP="00B91896">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287D4668" w14:textId="679A9C15" w:rsidR="00C112AB" w:rsidRPr="00295C88" w:rsidRDefault="00C112AB" w:rsidP="00C112AB">
      <w:pPr>
        <w:pStyle w:val="NormalWeb"/>
        <w:ind w:left="720" w:hanging="720"/>
      </w:pPr>
      <w:r w:rsidRPr="00C112AB">
        <w:rPr>
          <w:lang w:val="en-GB"/>
        </w:rPr>
        <w:t xml:space="preserve">VOLOV. Alexander, V. (2016, June 13). </w:t>
      </w:r>
      <w:r w:rsidRPr="00C112AB">
        <w:rPr>
          <w:i/>
          <w:iCs/>
          <w:lang w:val="en-GB"/>
        </w:rPr>
        <w:t xml:space="preserve">Advanced Message Queuing Protocol (AMQP) | Alexander </w:t>
      </w:r>
      <w:proofErr w:type="spellStart"/>
      <w:r w:rsidRPr="00C112AB">
        <w:rPr>
          <w:i/>
          <w:iCs/>
          <w:lang w:val="en-GB"/>
        </w:rPr>
        <w:t>Volov’s</w:t>
      </w:r>
      <w:proofErr w:type="spellEnd"/>
      <w:r w:rsidRPr="00C112AB">
        <w:rPr>
          <w:i/>
          <w:iCs/>
          <w:lang w:val="en-GB"/>
        </w:rPr>
        <w:t xml:space="preserve"> homepage</w:t>
      </w:r>
      <w:r w:rsidRPr="00C112AB">
        <w:rPr>
          <w:lang w:val="en-GB"/>
        </w:rPr>
        <w:t xml:space="preserve">. </w:t>
      </w:r>
      <w:hyperlink r:id="rId170" w:history="1">
        <w:r w:rsidR="00295C88" w:rsidRPr="00295C88">
          <w:rPr>
            <w:rStyle w:val="Hipervnculo"/>
          </w:rPr>
          <w:t>http://alexvolov.com/2016/06/amqp/</w:t>
        </w:r>
      </w:hyperlink>
    </w:p>
    <w:p w14:paraId="649270C9" w14:textId="421A5B7E" w:rsidR="00A74593" w:rsidRPr="00B91896" w:rsidRDefault="00295C88" w:rsidP="00B91896">
      <w:pPr>
        <w:spacing w:before="100" w:beforeAutospacing="1" w:after="100" w:afterAutospacing="1" w:line="240" w:lineRule="auto"/>
        <w:ind w:left="720" w:hanging="720"/>
        <w:rPr>
          <w:rFonts w:ascii="Times New Roman" w:eastAsia="Times New Roman" w:hAnsi="Times New Roman" w:cs="Times New Roman"/>
          <w:color w:val="0000FF"/>
          <w:sz w:val="24"/>
          <w:szCs w:val="24"/>
          <w:u w:val="single"/>
          <w:lang w:eastAsia="es-CO"/>
        </w:rPr>
      </w:pPr>
      <w:proofErr w:type="spellStart"/>
      <w:r w:rsidRPr="00774B35">
        <w:rPr>
          <w:rFonts w:ascii="Times New Roman" w:eastAsia="Times New Roman" w:hAnsi="Times New Roman" w:cs="Times New Roman"/>
          <w:i/>
          <w:iCs/>
          <w:sz w:val="24"/>
          <w:szCs w:val="24"/>
          <w:lang w:eastAsia="es-CO"/>
        </w:rPr>
        <w:t>What</w:t>
      </w:r>
      <w:proofErr w:type="spellEnd"/>
      <w:r w:rsidRPr="00774B35">
        <w:rPr>
          <w:rFonts w:ascii="Times New Roman" w:eastAsia="Times New Roman" w:hAnsi="Times New Roman" w:cs="Times New Roman"/>
          <w:i/>
          <w:iCs/>
          <w:sz w:val="24"/>
          <w:szCs w:val="24"/>
          <w:lang w:eastAsia="es-CO"/>
        </w:rPr>
        <w:t xml:space="preserve"> </w:t>
      </w:r>
      <w:proofErr w:type="spellStart"/>
      <w:r w:rsidRPr="00774B35">
        <w:rPr>
          <w:rFonts w:ascii="Times New Roman" w:eastAsia="Times New Roman" w:hAnsi="Times New Roman" w:cs="Times New Roman"/>
          <w:i/>
          <w:iCs/>
          <w:sz w:val="24"/>
          <w:szCs w:val="24"/>
          <w:lang w:eastAsia="es-CO"/>
        </w:rPr>
        <w:t>is</w:t>
      </w:r>
      <w:proofErr w:type="spellEnd"/>
      <w:r w:rsidRPr="00774B35">
        <w:rPr>
          <w:rFonts w:ascii="Times New Roman" w:eastAsia="Times New Roman" w:hAnsi="Times New Roman" w:cs="Times New Roman"/>
          <w:i/>
          <w:iCs/>
          <w:sz w:val="24"/>
          <w:szCs w:val="24"/>
          <w:lang w:eastAsia="es-CO"/>
        </w:rPr>
        <w:t xml:space="preserve"> Arduino?</w:t>
      </w:r>
      <w:r w:rsidRPr="00774B35">
        <w:rPr>
          <w:rFonts w:ascii="Times New Roman" w:eastAsia="Times New Roman" w:hAnsi="Times New Roman" w:cs="Times New Roman"/>
          <w:sz w:val="24"/>
          <w:szCs w:val="24"/>
          <w:lang w:eastAsia="es-CO"/>
        </w:rPr>
        <w:t xml:space="preserve"> (2018, 5 febrero). Arduino </w:t>
      </w:r>
      <w:proofErr w:type="spellStart"/>
      <w:r w:rsidRPr="00774B35">
        <w:rPr>
          <w:rFonts w:ascii="Times New Roman" w:eastAsia="Times New Roman" w:hAnsi="Times New Roman" w:cs="Times New Roman"/>
          <w:sz w:val="24"/>
          <w:szCs w:val="24"/>
          <w:lang w:eastAsia="es-CO"/>
        </w:rPr>
        <w:t>cc.</w:t>
      </w:r>
      <w:proofErr w:type="spellEnd"/>
      <w:r w:rsidRPr="00774B35">
        <w:rPr>
          <w:rFonts w:ascii="Times New Roman" w:eastAsia="Times New Roman" w:hAnsi="Times New Roman" w:cs="Times New Roman"/>
          <w:sz w:val="24"/>
          <w:szCs w:val="24"/>
          <w:lang w:eastAsia="es-CO"/>
        </w:rPr>
        <w:t xml:space="preserve"> </w:t>
      </w:r>
      <w:hyperlink r:id="rId171" w:history="1">
        <w:r w:rsidRPr="00EE087B">
          <w:rPr>
            <w:rStyle w:val="Hipervnculo"/>
            <w:rFonts w:ascii="Times New Roman" w:eastAsia="Times New Roman" w:hAnsi="Times New Roman" w:cs="Times New Roman"/>
            <w:sz w:val="24"/>
            <w:szCs w:val="24"/>
            <w:lang w:eastAsia="es-CO"/>
          </w:rPr>
          <w:t>https://www.arduino.cc/en/Guide/Introduction</w:t>
        </w:r>
      </w:hyperlink>
    </w:p>
    <w:p w14:paraId="69FD4EC5" w14:textId="1B2FD013" w:rsidR="00A74593" w:rsidRDefault="00A74593"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A74593">
        <w:rPr>
          <w:rFonts w:ascii="Times New Roman" w:eastAsia="Times New Roman" w:hAnsi="Times New Roman" w:cs="Times New Roman"/>
          <w:sz w:val="24"/>
          <w:szCs w:val="24"/>
          <w:lang w:eastAsia="es-CO"/>
        </w:rPr>
        <w:t xml:space="preserve">El Espectador -Redacción Bogotá - bogota@elespectador.com. (2020, </w:t>
      </w:r>
      <w:proofErr w:type="spellStart"/>
      <w:r w:rsidRPr="00A74593">
        <w:rPr>
          <w:rFonts w:ascii="Times New Roman" w:eastAsia="Times New Roman" w:hAnsi="Times New Roman" w:cs="Times New Roman"/>
          <w:sz w:val="24"/>
          <w:szCs w:val="24"/>
          <w:lang w:eastAsia="es-CO"/>
        </w:rPr>
        <w:t>July</w:t>
      </w:r>
      <w:proofErr w:type="spellEnd"/>
      <w:r w:rsidRPr="00A74593">
        <w:rPr>
          <w:rFonts w:ascii="Times New Roman" w:eastAsia="Times New Roman" w:hAnsi="Times New Roman" w:cs="Times New Roman"/>
          <w:sz w:val="24"/>
          <w:szCs w:val="24"/>
          <w:lang w:eastAsia="es-CO"/>
        </w:rPr>
        <w:t xml:space="preserve"> 2). </w:t>
      </w:r>
      <w:r w:rsidRPr="00A74593">
        <w:rPr>
          <w:rFonts w:ascii="Times New Roman" w:eastAsia="Times New Roman" w:hAnsi="Times New Roman" w:cs="Times New Roman"/>
          <w:i/>
          <w:iCs/>
          <w:sz w:val="24"/>
          <w:szCs w:val="24"/>
          <w:lang w:eastAsia="es-CO"/>
        </w:rPr>
        <w:t>Listos los contenedores, solo falta saber dónde ubicarlos</w:t>
      </w:r>
      <w:r w:rsidRPr="00A74593">
        <w:rPr>
          <w:rFonts w:ascii="Times New Roman" w:eastAsia="Times New Roman" w:hAnsi="Times New Roman" w:cs="Times New Roman"/>
          <w:sz w:val="24"/>
          <w:szCs w:val="24"/>
          <w:lang w:eastAsia="es-CO"/>
        </w:rPr>
        <w:t>.</w:t>
      </w:r>
      <w:r>
        <w:rPr>
          <w:rFonts w:ascii="Times New Roman" w:eastAsia="Times New Roman" w:hAnsi="Times New Roman" w:cs="Times New Roman"/>
          <w:sz w:val="24"/>
          <w:szCs w:val="24"/>
          <w:lang w:eastAsia="es-CO"/>
        </w:rPr>
        <w:t xml:space="preserve"> </w:t>
      </w:r>
      <w:hyperlink r:id="rId172" w:history="1">
        <w:r w:rsidR="007061B2" w:rsidRPr="00A1671F">
          <w:rPr>
            <w:rStyle w:val="Hipervnculo"/>
            <w:rFonts w:ascii="Times New Roman" w:eastAsia="Times New Roman" w:hAnsi="Times New Roman" w:cs="Times New Roman"/>
            <w:sz w:val="24"/>
            <w:szCs w:val="24"/>
            <w:lang w:eastAsia="es-CO"/>
          </w:rPr>
          <w:t>https://www.elespectador.com/noticias/bogota/listos-los-contenedores-solo-falta-saber-donde-ubicarlos/</w:t>
        </w:r>
      </w:hyperlink>
    </w:p>
    <w:p w14:paraId="309AEDD1" w14:textId="77777777" w:rsidR="007061B2" w:rsidRDefault="007061B2"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13133508" w14:textId="77777777" w:rsidR="007061B2" w:rsidRDefault="007061B2" w:rsidP="007061B2">
      <w:pPr>
        <w:pStyle w:val="NormalWeb"/>
        <w:ind w:left="720" w:hanging="720"/>
      </w:pPr>
      <w:r>
        <w:t xml:space="preserve">Zona, T. E. L. (2018, </w:t>
      </w:r>
      <w:proofErr w:type="spellStart"/>
      <w:r>
        <w:t>February</w:t>
      </w:r>
      <w:proofErr w:type="spellEnd"/>
      <w:r>
        <w:t xml:space="preserve"> 23). </w:t>
      </w:r>
      <w:r>
        <w:rPr>
          <w:i/>
          <w:iCs/>
        </w:rPr>
        <w:t>Las basuras, un asunto de toda la ciudadanía</w:t>
      </w:r>
      <w:r>
        <w:t>. El Tiempo. https://www.eltiempo.com/bogota/reciclaje-y-recoleccion-de-basura-en-bogota-186476</w:t>
      </w:r>
    </w:p>
    <w:p w14:paraId="144E1F61" w14:textId="77777777" w:rsidR="007061B2" w:rsidRPr="00A74593" w:rsidRDefault="007061B2"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60FDB632" w14:textId="77777777" w:rsidR="00A74593" w:rsidRPr="00FD2C77" w:rsidRDefault="00A74593" w:rsidP="00295C88">
      <w:pPr>
        <w:spacing w:before="100" w:beforeAutospacing="1" w:after="100" w:afterAutospacing="1" w:line="240" w:lineRule="auto"/>
        <w:ind w:left="720" w:hanging="720"/>
      </w:pPr>
    </w:p>
    <w:p w14:paraId="11C650AC" w14:textId="312C3E53" w:rsidR="008B08B1" w:rsidRDefault="008B08B1">
      <w:pPr>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br w:type="page"/>
      </w:r>
    </w:p>
    <w:p w14:paraId="23217C86" w14:textId="77777777" w:rsidR="00FF7AB2" w:rsidRPr="00FF7AB2" w:rsidRDefault="008B08B1" w:rsidP="00A74593">
      <w:pPr>
        <w:pStyle w:val="Ttulo1"/>
        <w:rPr>
          <w:rStyle w:val="Textoennegrita"/>
          <w:rFonts w:ascii="Times New Roman" w:hAnsi="Times New Roman" w:cs="Times New Roman"/>
          <w:bCs/>
          <w:szCs w:val="24"/>
        </w:rPr>
      </w:pPr>
      <w:r w:rsidRPr="00FF7AB2">
        <w:rPr>
          <w:rStyle w:val="Textoennegrita"/>
          <w:sz w:val="40"/>
          <w:szCs w:val="32"/>
          <w:lang w:eastAsia="es-ES"/>
        </w:rPr>
        <w:lastRenderedPageBreak/>
        <w:t>Anexos</w:t>
      </w:r>
    </w:p>
    <w:p w14:paraId="3A28A70D" w14:textId="56B2DE32" w:rsidR="008B08B1" w:rsidRDefault="008B08B1" w:rsidP="00A74593">
      <w:pPr>
        <w:pStyle w:val="Ttulo1"/>
        <w:numPr>
          <w:ilvl w:val="0"/>
          <w:numId w:val="0"/>
        </w:numPr>
        <w:ind w:left="720"/>
      </w:pPr>
      <w:r>
        <w:rPr>
          <w:noProof/>
          <w:lang w:val="es-CO"/>
        </w:rPr>
        <w:lastRenderedPageBreak/>
        <w:drawing>
          <wp:inline distT="0" distB="0" distL="0" distR="0" wp14:anchorId="3C9D357B" wp14:editId="5EC1233D">
            <wp:extent cx="4191000" cy="6810377"/>
            <wp:effectExtent l="0" t="0" r="0" b="9525"/>
            <wp:docPr id="50" name="Imagen 50" descr="https://bogota.gov.co/sites/default/files/u3881/infografiacontene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ogota.gov.co/sites/default/files/u3881/infografiacontenedores.jp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98277" cy="6822202"/>
                    </a:xfrm>
                    <a:prstGeom prst="rect">
                      <a:avLst/>
                    </a:prstGeom>
                    <a:noFill/>
                    <a:ln>
                      <a:noFill/>
                    </a:ln>
                  </pic:spPr>
                </pic:pic>
              </a:graphicData>
            </a:graphic>
          </wp:inline>
        </w:drawing>
      </w:r>
    </w:p>
    <w:p w14:paraId="31759861" w14:textId="5001B15E" w:rsidR="00FF7AB2" w:rsidRPr="00FF7AB2" w:rsidRDefault="00FF7AB2" w:rsidP="00FF7AB2">
      <w:pPr>
        <w:rPr>
          <w:lang w:val="es-ES" w:eastAsia="es-CO"/>
        </w:rPr>
      </w:pPr>
      <w:r w:rsidRPr="00FF7AB2">
        <w:rPr>
          <w:b/>
          <w:lang w:val="es-ES" w:eastAsia="es-CO"/>
        </w:rPr>
        <w:t>Figura 13-1:</w:t>
      </w:r>
      <w:r>
        <w:rPr>
          <w:b/>
          <w:lang w:val="es-ES" w:eastAsia="es-CO"/>
        </w:rPr>
        <w:t xml:space="preserve"> </w:t>
      </w:r>
      <w:r>
        <w:rPr>
          <w:lang w:val="es-ES" w:eastAsia="es-CO"/>
        </w:rPr>
        <w:t>infografía funcionamiento de los nuevos contenedores en Bogotá,</w:t>
      </w:r>
      <w:r>
        <w:rPr>
          <w:b/>
          <w:lang w:val="es-ES" w:eastAsia="es-CO"/>
        </w:rPr>
        <w:t xml:space="preserve"> </w:t>
      </w:r>
      <w:r w:rsidRPr="00FF7AB2">
        <w:rPr>
          <w:lang w:val="es-ES" w:eastAsia="es-CO"/>
        </w:rPr>
        <w:t>tomada de (</w:t>
      </w:r>
      <w:proofErr w:type="spellStart"/>
      <w:r w:rsidRPr="00FF7AB2">
        <w:rPr>
          <w:lang w:val="es-ES" w:eastAsia="es-CO"/>
        </w:rPr>
        <w:t>ksestupinan</w:t>
      </w:r>
      <w:proofErr w:type="spellEnd"/>
      <w:r w:rsidRPr="00FF7AB2">
        <w:rPr>
          <w:lang w:val="es-ES" w:eastAsia="es-CO"/>
        </w:rPr>
        <w:t>, 2018)</w:t>
      </w:r>
    </w:p>
    <w:p w14:paraId="270302E0" w14:textId="77777777" w:rsidR="00FF7AB2" w:rsidRPr="00FF7AB2" w:rsidRDefault="00FF7AB2" w:rsidP="00FF7AB2">
      <w:pPr>
        <w:rPr>
          <w:lang w:val="es-ES" w:eastAsia="es-CO"/>
        </w:rPr>
      </w:pPr>
    </w:p>
    <w:p w14:paraId="388146A1" w14:textId="77777777" w:rsidR="0081267A" w:rsidRPr="00FD2C77" w:rsidRDefault="0081267A" w:rsidP="00DF5775">
      <w:pPr>
        <w:pStyle w:val="NormalWeb"/>
        <w:ind w:left="720" w:hanging="720"/>
      </w:pPr>
    </w:p>
    <w:p w14:paraId="250C28C8" w14:textId="77777777" w:rsidR="00774B35" w:rsidRPr="00FD2C77" w:rsidRDefault="00774B35" w:rsidP="00774B35">
      <w:pPr>
        <w:rPr>
          <w:lang w:eastAsia="es-ES"/>
        </w:rPr>
      </w:pPr>
    </w:p>
    <w:sectPr w:rsidR="00774B35" w:rsidRPr="00FD2C77" w:rsidSect="000B09FE">
      <w:headerReference w:type="even" r:id="rId174"/>
      <w:headerReference w:type="default" r:id="rId175"/>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268E94" w14:textId="77777777" w:rsidR="005362A9" w:rsidRDefault="005362A9" w:rsidP="00217026">
      <w:pPr>
        <w:spacing w:after="0" w:line="240" w:lineRule="auto"/>
      </w:pPr>
      <w:r>
        <w:separator/>
      </w:r>
    </w:p>
    <w:p w14:paraId="4538A300" w14:textId="77777777" w:rsidR="005362A9" w:rsidRDefault="005362A9"/>
  </w:endnote>
  <w:endnote w:type="continuationSeparator" w:id="0">
    <w:p w14:paraId="1D1682B4" w14:textId="77777777" w:rsidR="005362A9" w:rsidRDefault="005362A9" w:rsidP="00217026">
      <w:pPr>
        <w:spacing w:after="0" w:line="240" w:lineRule="auto"/>
      </w:pPr>
      <w:r>
        <w:continuationSeparator/>
      </w:r>
    </w:p>
    <w:p w14:paraId="03A0F63B" w14:textId="77777777" w:rsidR="005362A9" w:rsidRDefault="005362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Sans Serif">
    <w:altName w:val="Cambria Math"/>
    <w:panose1 w:val="00000000000000000000"/>
    <w:charset w:val="00"/>
    <w:family w:val="modern"/>
    <w:notTrueType/>
    <w:pitch w:val="variable"/>
    <w:sig w:usb0="00000001" w:usb1="5201E9EB" w:usb2="00000004" w:usb3="00000000" w:csb0="0000011F"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375D33" w:rsidRDefault="00375D33" w:rsidP="001A1B53">
    <w:pPr>
      <w:pStyle w:val="Piedepgina"/>
    </w:pPr>
  </w:p>
  <w:p w14:paraId="127EBD92" w14:textId="77777777" w:rsidR="00375D33" w:rsidRDefault="00375D3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103036" w14:textId="77777777" w:rsidR="005362A9" w:rsidRDefault="005362A9" w:rsidP="00217026">
      <w:pPr>
        <w:spacing w:after="0" w:line="240" w:lineRule="auto"/>
      </w:pPr>
      <w:r>
        <w:separator/>
      </w:r>
    </w:p>
    <w:p w14:paraId="27166475" w14:textId="77777777" w:rsidR="005362A9" w:rsidRDefault="005362A9"/>
  </w:footnote>
  <w:footnote w:type="continuationSeparator" w:id="0">
    <w:p w14:paraId="46A5FE5D" w14:textId="77777777" w:rsidR="005362A9" w:rsidRDefault="005362A9" w:rsidP="00217026">
      <w:pPr>
        <w:spacing w:after="0" w:line="240" w:lineRule="auto"/>
      </w:pPr>
      <w:r>
        <w:continuationSeparator/>
      </w:r>
    </w:p>
    <w:p w14:paraId="691C12FE" w14:textId="77777777" w:rsidR="005362A9" w:rsidRDefault="005362A9"/>
  </w:footnote>
  <w:footnote w:id="1">
    <w:p w14:paraId="22A3E72E" w14:textId="77777777" w:rsidR="00375D33" w:rsidRPr="00470101" w:rsidRDefault="00375D33" w:rsidP="003346E4">
      <w:pPr>
        <w:pStyle w:val="Textonotapie"/>
        <w:jc w:val="both"/>
      </w:pPr>
      <w:r w:rsidRPr="00CF6549">
        <w:rPr>
          <w:rStyle w:val="Refdenotaalpie"/>
        </w:rPr>
        <w:footnoteRef/>
      </w:r>
      <w:r w:rsidRPr="00470101">
        <w:t xml:space="preserve"> </w:t>
      </w:r>
      <w:r w:rsidRPr="00627417">
        <w:rPr>
          <w:sz w:val="18"/>
          <w:szCs w:val="18"/>
        </w:rPr>
        <w:t>Compañía estadounidense dedicada a la producción distribución y venta de productos de cuidado personal, alimentos y bebidas.</w:t>
      </w:r>
    </w:p>
  </w:footnote>
  <w:footnote w:id="2">
    <w:p w14:paraId="1C0DE09F" w14:textId="39EF59BB" w:rsidR="00375D33" w:rsidRDefault="00375D33">
      <w:pPr>
        <w:pStyle w:val="Textonotapie"/>
      </w:pPr>
      <w:r>
        <w:rPr>
          <w:rStyle w:val="Refdenotaalpie"/>
        </w:rPr>
        <w:footnoteRef/>
      </w:r>
      <w:r>
        <w:t xml:space="preserve"> Compañía estado </w:t>
      </w:r>
      <w:proofErr w:type="spellStart"/>
      <w:r>
        <w:t>unidense</w:t>
      </w:r>
      <w:proofErr w:type="spellEnd"/>
      <w:r>
        <w:t xml:space="preserve"> proveedora de semiconductores y equipo avanzado de infraestructura de comunicaciones y equipo industrial </w:t>
      </w:r>
    </w:p>
  </w:footnote>
  <w:footnote w:id="3">
    <w:p w14:paraId="2739FA53" w14:textId="59CA9FB8" w:rsidR="00375D33" w:rsidRPr="001A2B7B" w:rsidRDefault="00375D33">
      <w:pPr>
        <w:pStyle w:val="Textonotapie"/>
        <w:rPr>
          <w:lang w:val="en-GB"/>
        </w:rPr>
      </w:pPr>
      <w:r>
        <w:rPr>
          <w:rStyle w:val="Refdenotaalpie"/>
        </w:rPr>
        <w:footnoteRef/>
      </w:r>
      <w:r w:rsidRPr="001A2B7B">
        <w:rPr>
          <w:lang w:val="en-GB"/>
        </w:rPr>
        <w:t xml:space="preserve"> International Mobile telecommunications</w:t>
      </w:r>
    </w:p>
  </w:footnote>
  <w:footnote w:id="4">
    <w:p w14:paraId="7B4AE4CA" w14:textId="14250CE1" w:rsidR="00375D33" w:rsidRPr="00887A61" w:rsidRDefault="00375D33">
      <w:pPr>
        <w:pStyle w:val="Textonotapie"/>
        <w:rPr>
          <w:lang w:val="en-GB"/>
        </w:rPr>
      </w:pPr>
      <w:r>
        <w:rPr>
          <w:rStyle w:val="Refdenotaalpie"/>
        </w:rPr>
        <w:footnoteRef/>
      </w:r>
      <w:r w:rsidRPr="00887A61">
        <w:rPr>
          <w:lang w:val="en-GB"/>
        </w:rPr>
        <w:t xml:space="preserve"> </w:t>
      </w:r>
      <w:proofErr w:type="spellStart"/>
      <w:r>
        <w:rPr>
          <w:lang w:val="en-GB"/>
        </w:rPr>
        <w:t>Agencia</w:t>
      </w:r>
      <w:proofErr w:type="spellEnd"/>
      <w:r>
        <w:rPr>
          <w:lang w:val="en-GB"/>
        </w:rPr>
        <w:t xml:space="preserve"> </w:t>
      </w:r>
      <w:proofErr w:type="spellStart"/>
      <w:r>
        <w:rPr>
          <w:lang w:val="en-GB"/>
        </w:rPr>
        <w:t>Nacional</w:t>
      </w:r>
      <w:proofErr w:type="spellEnd"/>
      <w:r>
        <w:rPr>
          <w:lang w:val="en-GB"/>
        </w:rPr>
        <w:t xml:space="preserve"> del </w:t>
      </w:r>
      <w:proofErr w:type="spellStart"/>
      <w:r>
        <w:rPr>
          <w:lang w:val="en-GB"/>
        </w:rPr>
        <w:t>Espectro</w:t>
      </w:r>
      <w:proofErr w:type="spellEnd"/>
    </w:p>
  </w:footnote>
  <w:footnote w:id="5">
    <w:p w14:paraId="2855080E" w14:textId="77777777" w:rsidR="00375D33" w:rsidRPr="00A51660" w:rsidRDefault="00375D33"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6">
    <w:p w14:paraId="1B9F8D07" w14:textId="0D49471D" w:rsidR="00375D33" w:rsidRDefault="00375D33">
      <w:pPr>
        <w:pStyle w:val="Textonotapie"/>
      </w:pPr>
      <w:r>
        <w:rPr>
          <w:rStyle w:val="Refdenotaalpie"/>
        </w:rPr>
        <w:footnoteRef/>
      </w:r>
      <w:r>
        <w:t xml:space="preserve"> Lenguaje de programación basado en java con una sintaxis simplificada y orientado a la programación de equipos </w:t>
      </w:r>
      <w:proofErr w:type="spellStart"/>
      <w:r>
        <w:t>electonicos</w:t>
      </w:r>
      <w:proofErr w:type="spellEnd"/>
      <w:r>
        <w:t>.</w:t>
      </w:r>
    </w:p>
  </w:footnote>
  <w:footnote w:id="7">
    <w:p w14:paraId="35434964" w14:textId="55178175" w:rsidR="00375D33" w:rsidRDefault="00375D33">
      <w:pPr>
        <w:pStyle w:val="Textonotapie"/>
      </w:pPr>
      <w:r>
        <w:rPr>
          <w:rStyle w:val="Refdenotaalpie"/>
        </w:rPr>
        <w:footnoteRef/>
      </w:r>
      <w:r>
        <w:t xml:space="preserve"> </w:t>
      </w:r>
      <w:r w:rsidRPr="00C27D03">
        <w:rPr>
          <w:rFonts w:eastAsia="Times New Roman" w:cs="Times New Roman"/>
          <w:lang w:val="es-ES" w:eastAsia="es-ES"/>
        </w:rPr>
        <w:t>In-</w:t>
      </w:r>
      <w:proofErr w:type="spellStart"/>
      <w:r w:rsidRPr="00C27D03">
        <w:rPr>
          <w:rFonts w:eastAsia="Times New Roman" w:cs="Times New Roman"/>
          <w:lang w:val="es-ES" w:eastAsia="es-ES"/>
        </w:rPr>
        <w:t>Circuit</w:t>
      </w:r>
      <w:proofErr w:type="spellEnd"/>
      <w:r w:rsidRPr="00C27D03">
        <w:rPr>
          <w:rFonts w:eastAsia="Times New Roman" w:cs="Times New Roman"/>
          <w:lang w:val="es-ES" w:eastAsia="es-ES"/>
        </w:rPr>
        <w:t xml:space="preserve"> Serial </w:t>
      </w:r>
      <w:proofErr w:type="spellStart"/>
      <w:r w:rsidRPr="00C27D03">
        <w:rPr>
          <w:rFonts w:eastAsia="Times New Roman" w:cs="Times New Roman"/>
          <w:lang w:val="es-ES" w:eastAsia="es-ES"/>
        </w:rPr>
        <w:t>Programming</w:t>
      </w:r>
      <w:proofErr w:type="spellEnd"/>
    </w:p>
  </w:footnote>
  <w:footnote w:id="8">
    <w:p w14:paraId="18E3FDB6" w14:textId="4217D4E0" w:rsidR="00375D33" w:rsidRDefault="00375D33">
      <w:pPr>
        <w:pStyle w:val="Textonotapie"/>
      </w:pPr>
      <w:r>
        <w:rPr>
          <w:rStyle w:val="Refdenotaalpie"/>
        </w:rPr>
        <w:footnoteRef/>
      </w:r>
      <w:r>
        <w:t xml:space="preserve"> Especificación de la interfaz serial de comunicación síncrona usada para comunicaciones de corta distancia en sistemas embebidos</w:t>
      </w:r>
    </w:p>
  </w:footnote>
  <w:footnote w:id="9">
    <w:p w14:paraId="11518377" w14:textId="15B98CFF" w:rsidR="00375D33" w:rsidRDefault="00375D33">
      <w:pPr>
        <w:pStyle w:val="Textonotapie"/>
      </w:pPr>
      <w:r>
        <w:rPr>
          <w:rStyle w:val="Refdenotaalpie"/>
        </w:rPr>
        <w:footnoteRef/>
      </w:r>
      <w:r>
        <w:t xml:space="preserve"> </w:t>
      </w:r>
      <w:proofErr w:type="spellStart"/>
      <w:r w:rsidRPr="00096B72">
        <w:rPr>
          <w:rFonts w:cs="Arial"/>
          <w:color w:val="000000"/>
          <w:shd w:val="clear" w:color="auto" w:fill="FFFFFF"/>
        </w:rPr>
        <w:t>National</w:t>
      </w:r>
      <w:proofErr w:type="spellEnd"/>
      <w:r w:rsidRPr="00096B72">
        <w:rPr>
          <w:rFonts w:cs="Arial"/>
          <w:color w:val="000000"/>
          <w:shd w:val="clear" w:color="auto" w:fill="FFFFFF"/>
        </w:rPr>
        <w:t xml:space="preserve"> Marine </w:t>
      </w:r>
      <w:proofErr w:type="spellStart"/>
      <w:r w:rsidRPr="00096B72">
        <w:rPr>
          <w:rFonts w:cs="Arial"/>
          <w:color w:val="000000"/>
          <w:shd w:val="clear" w:color="auto" w:fill="FFFFFF"/>
        </w:rPr>
        <w:t>Electronics</w:t>
      </w:r>
      <w:proofErr w:type="spellEnd"/>
      <w:r w:rsidRPr="00096B72">
        <w:rPr>
          <w:rFonts w:cs="Arial"/>
          <w:color w:val="000000"/>
          <w:shd w:val="clear" w:color="auto" w:fill="FFFFFF"/>
        </w:rPr>
        <w:t xml:space="preserve"> </w:t>
      </w:r>
      <w:proofErr w:type="spellStart"/>
      <w:r w:rsidRPr="00096B72">
        <w:rPr>
          <w:rFonts w:cs="Arial"/>
          <w:color w:val="000000"/>
          <w:shd w:val="clear" w:color="auto" w:fill="FFFFFF"/>
        </w:rPr>
        <w:t>Asociation</w:t>
      </w:r>
      <w:proofErr w:type="spellEnd"/>
    </w:p>
  </w:footnote>
  <w:footnote w:id="10">
    <w:p w14:paraId="3D90E516" w14:textId="1C9B58EA" w:rsidR="00375D33" w:rsidRDefault="00375D33">
      <w:pPr>
        <w:pStyle w:val="Textonotapie"/>
      </w:pPr>
      <w:r>
        <w:rPr>
          <w:rStyle w:val="Refdenotaalpie"/>
        </w:rPr>
        <w:footnoteRef/>
      </w:r>
      <w:r>
        <w:t xml:space="preserve"> Full dúplex es una especificación que permite comunicación bidireccional gracias a que los dispositivos pueden emitir y recibir señal simultáneamente y no deben interrumpir la transmisión usando el canal para emitir.</w:t>
      </w:r>
    </w:p>
  </w:footnote>
  <w:footnote w:id="11">
    <w:p w14:paraId="5989081A" w14:textId="6DB935B7" w:rsidR="00375D33" w:rsidRDefault="00375D33">
      <w:pPr>
        <w:pStyle w:val="Textonotapie"/>
      </w:pPr>
      <w:r>
        <w:rPr>
          <w:rStyle w:val="Refdenotaalpie"/>
        </w:rPr>
        <w:footnoteRef/>
      </w:r>
      <w:r>
        <w:t xml:space="preserve"> Unidades administradoras especiales de servicios públicos.</w:t>
      </w:r>
    </w:p>
  </w:footnote>
  <w:footnote w:id="12">
    <w:p w14:paraId="67B6EFF8" w14:textId="7062273A" w:rsidR="00375D33" w:rsidRDefault="00375D33" w:rsidP="00901103">
      <w:pPr>
        <w:pStyle w:val="Textonotapie"/>
        <w:jc w:val="both"/>
      </w:pPr>
      <w:r>
        <w:rPr>
          <w:rStyle w:val="Refdenotaalpie"/>
        </w:rPr>
        <w:footnoteRef/>
      </w:r>
      <w:r>
        <w:t xml:space="preserve"> Es un trayecto en un grafo finito en el que si visitan todas las aristas del grafo exactamente una vez, se distingue de un ciclo </w:t>
      </w:r>
      <w:proofErr w:type="spellStart"/>
      <w:r>
        <w:t>Euleriano</w:t>
      </w:r>
      <w:proofErr w:type="spellEnd"/>
      <w:r>
        <w:t xml:space="preserve"> porque no necesariamente el nodo de partida y el de llegada deben ser el mismo, esta no es una restricción para este problema.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375D33" w:rsidRPr="00E5508B" w14:paraId="2B5EAE5C" w14:textId="77777777" w:rsidTr="0065399E">
      <w:tc>
        <w:tcPr>
          <w:tcW w:w="709" w:type="dxa"/>
        </w:tcPr>
        <w:p w14:paraId="56EB8B9B" w14:textId="77777777" w:rsidR="00375D33" w:rsidRPr="00E5508B" w:rsidRDefault="00375D33"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sidR="00B50565">
            <w:rPr>
              <w:rFonts w:cs="Arial"/>
              <w:b w:val="0"/>
              <w:noProof/>
              <w:color w:val="auto"/>
              <w:sz w:val="22"/>
              <w:szCs w:val="22"/>
            </w:rPr>
            <w:t>X</w:t>
          </w:r>
          <w:r w:rsidRPr="00E5508B">
            <w:rPr>
              <w:rFonts w:cs="Arial"/>
              <w:b w:val="0"/>
              <w:color w:val="auto"/>
              <w:sz w:val="22"/>
              <w:szCs w:val="22"/>
            </w:rPr>
            <w:fldChar w:fldCharType="end"/>
          </w:r>
        </w:p>
      </w:tc>
      <w:tc>
        <w:tcPr>
          <w:tcW w:w="8505" w:type="dxa"/>
          <w:noWrap/>
        </w:tcPr>
        <w:p w14:paraId="255790E7" w14:textId="77777777" w:rsidR="00375D33" w:rsidRPr="00E5508B" w:rsidRDefault="00375D33"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375D33" w:rsidRPr="00937DB0" w:rsidRDefault="00375D33"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743"/>
      <w:gridCol w:w="7834"/>
    </w:tblGrid>
    <w:tr w:rsidR="00375D33" w:rsidRPr="00937DB0" w14:paraId="2FBB5AE2" w14:textId="77777777" w:rsidTr="00C112AB">
      <w:tc>
        <w:tcPr>
          <w:tcW w:w="743" w:type="dxa"/>
        </w:tcPr>
        <w:p w14:paraId="32301802" w14:textId="77777777" w:rsidR="00375D33" w:rsidRPr="00937DB0" w:rsidRDefault="00375D33" w:rsidP="004055DE">
          <w:pPr>
            <w:pStyle w:val="Prrafodelista"/>
          </w:pPr>
          <w:r>
            <w:fldChar w:fldCharType="begin"/>
          </w:r>
          <w:r>
            <w:instrText xml:space="preserve"> PAGE   \* MERGEFORMAT </w:instrText>
          </w:r>
          <w:r>
            <w:fldChar w:fldCharType="separate"/>
          </w:r>
          <w:r w:rsidR="00B50565">
            <w:rPr>
              <w:noProof/>
            </w:rPr>
            <w:t>30</w:t>
          </w:r>
          <w:r>
            <w:rPr>
              <w:noProof/>
            </w:rPr>
            <w:fldChar w:fldCharType="end"/>
          </w:r>
        </w:p>
      </w:tc>
      <w:tc>
        <w:tcPr>
          <w:tcW w:w="7834" w:type="dxa"/>
          <w:noWrap/>
        </w:tcPr>
        <w:p w14:paraId="7A15C1DE" w14:textId="77777777" w:rsidR="00375D33" w:rsidRPr="008E434C" w:rsidRDefault="00375D33" w:rsidP="004055DE">
          <w:pPr>
            <w:pStyle w:val="Prrafodelista"/>
            <w:jc w:val="right"/>
          </w:pPr>
          <w:r>
            <w:t xml:space="preserve">Título de la tesis </w:t>
          </w:r>
          <w:r w:rsidRPr="00321A0C">
            <w:rPr>
              <w:rFonts w:cs="Arial"/>
              <w:szCs w:val="22"/>
            </w:rPr>
            <w:t>o trabajo de investigación</w:t>
          </w:r>
        </w:p>
      </w:tc>
    </w:tr>
  </w:tbl>
  <w:p w14:paraId="419A660B" w14:textId="77777777" w:rsidR="00375D33" w:rsidRPr="00937DB0" w:rsidRDefault="00375D33" w:rsidP="00937DB0">
    <w:pPr>
      <w:pStyle w:val="Encabezado"/>
      <w:spacing w:after="0"/>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375D33" w:rsidRPr="008E434C" w14:paraId="45F90444" w14:textId="77777777" w:rsidTr="008E434C">
      <w:tc>
        <w:tcPr>
          <w:tcW w:w="7686" w:type="dxa"/>
        </w:tcPr>
        <w:p w14:paraId="31CA25C8" w14:textId="77777777" w:rsidR="00375D33" w:rsidRPr="008E434C" w:rsidRDefault="00375D33" w:rsidP="004055DE">
          <w:pPr>
            <w:pStyle w:val="Prrafodelista"/>
          </w:pPr>
          <w:r>
            <w:t>Capítulo 1</w:t>
          </w:r>
        </w:p>
      </w:tc>
      <w:tc>
        <w:tcPr>
          <w:tcW w:w="1103" w:type="dxa"/>
          <w:noWrap/>
        </w:tcPr>
        <w:p w14:paraId="33184AC4" w14:textId="77777777" w:rsidR="00375D33" w:rsidRPr="008E434C" w:rsidRDefault="00375D33" w:rsidP="004055DE">
          <w:pPr>
            <w:pStyle w:val="Prrafodelista"/>
            <w:jc w:val="right"/>
          </w:pPr>
          <w:r>
            <w:fldChar w:fldCharType="begin"/>
          </w:r>
          <w:r>
            <w:instrText xml:space="preserve"> PAGE   \* MERGEFORMAT </w:instrText>
          </w:r>
          <w:r>
            <w:fldChar w:fldCharType="separate"/>
          </w:r>
          <w:r w:rsidR="00B50565">
            <w:rPr>
              <w:noProof/>
            </w:rPr>
            <w:t>29</w:t>
          </w:r>
          <w:r>
            <w:rPr>
              <w:noProof/>
            </w:rPr>
            <w:fldChar w:fldCharType="end"/>
          </w:r>
        </w:p>
      </w:tc>
    </w:tr>
  </w:tbl>
  <w:p w14:paraId="7D256DFB" w14:textId="77777777" w:rsidR="00375D33" w:rsidRPr="003B3EB1" w:rsidRDefault="00375D33"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375D33" w:rsidRPr="003B3EB1" w:rsidRDefault="00375D33" w:rsidP="00C139F2">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375D33" w:rsidRPr="00187CB1" w14:paraId="2E18CE68" w14:textId="77777777" w:rsidTr="006E0D9E">
      <w:tc>
        <w:tcPr>
          <w:tcW w:w="626" w:type="dxa"/>
        </w:tcPr>
        <w:p w14:paraId="346E6EB6" w14:textId="77777777" w:rsidR="00375D33" w:rsidRPr="00187CB1" w:rsidRDefault="00375D33"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B50565" w:rsidRPr="00B50565">
            <w:rPr>
              <w:noProof/>
            </w:rPr>
            <w:t>52</w:t>
          </w:r>
          <w:r w:rsidRPr="00187CB1">
            <w:rPr>
              <w:szCs w:val="22"/>
            </w:rPr>
            <w:fldChar w:fldCharType="end"/>
          </w:r>
        </w:p>
      </w:tc>
      <w:tc>
        <w:tcPr>
          <w:tcW w:w="7951" w:type="dxa"/>
          <w:noWrap/>
        </w:tcPr>
        <w:p w14:paraId="0B9A00AE" w14:textId="77777777" w:rsidR="00375D33" w:rsidRPr="00187CB1" w:rsidRDefault="00375D33"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51" w:name="_Ref256693377"/>
      <w:bookmarkStart w:id="52" w:name="_Ref256693599"/>
      <w:bookmarkEnd w:id="51"/>
      <w:bookmarkEnd w:id="52"/>
    </w:tr>
  </w:tbl>
  <w:p w14:paraId="08B3324B" w14:textId="77777777" w:rsidR="00375D33" w:rsidRPr="00937DB0" w:rsidRDefault="00375D33" w:rsidP="00937DB0">
    <w:pPr>
      <w:pStyle w:val="Encabezado"/>
      <w:spacing w:after="0"/>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375D33" w:rsidRPr="00A8021E" w14:paraId="18FA1175" w14:textId="77777777" w:rsidTr="008E434C">
      <w:tc>
        <w:tcPr>
          <w:tcW w:w="7686" w:type="dxa"/>
        </w:tcPr>
        <w:p w14:paraId="6EA6E1EC" w14:textId="7B9B59A3" w:rsidR="00375D33" w:rsidRPr="00A8021E" w:rsidRDefault="00375D33"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375D33" w:rsidRPr="00A8021E" w:rsidRDefault="00375D33"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B50565">
            <w:rPr>
              <w:rFonts w:cs="Arial"/>
              <w:noProof/>
              <w:szCs w:val="22"/>
            </w:rPr>
            <w:t>53</w:t>
          </w:r>
          <w:r w:rsidRPr="00A8021E">
            <w:rPr>
              <w:rFonts w:cs="Arial"/>
              <w:szCs w:val="22"/>
            </w:rPr>
            <w:fldChar w:fldCharType="end"/>
          </w:r>
        </w:p>
      </w:tc>
    </w:tr>
  </w:tbl>
  <w:p w14:paraId="4C7C7F15" w14:textId="77777777" w:rsidR="00375D33" w:rsidRPr="003B3EB1" w:rsidRDefault="00375D33"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375D33" w:rsidRPr="003B3EB1" w:rsidRDefault="00375D33" w:rsidP="00C139F2">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375D33" w:rsidRPr="00717B80" w14:paraId="3332FF4B" w14:textId="77777777" w:rsidTr="000C49DC">
      <w:tc>
        <w:tcPr>
          <w:tcW w:w="644" w:type="dxa"/>
        </w:tcPr>
        <w:p w14:paraId="4FDFA8A4" w14:textId="77777777" w:rsidR="00375D33" w:rsidRPr="00717B80" w:rsidRDefault="00375D33"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1C6BAE" w:rsidRPr="001C6BAE">
            <w:rPr>
              <w:noProof/>
            </w:rPr>
            <w:t>100</w:t>
          </w:r>
          <w:r w:rsidRPr="00717B80">
            <w:rPr>
              <w:szCs w:val="22"/>
            </w:rPr>
            <w:fldChar w:fldCharType="end"/>
          </w:r>
        </w:p>
      </w:tc>
      <w:tc>
        <w:tcPr>
          <w:tcW w:w="8145" w:type="dxa"/>
          <w:noWrap/>
        </w:tcPr>
        <w:p w14:paraId="5255733E" w14:textId="5FFA1497" w:rsidR="00375D33" w:rsidRPr="00717B80" w:rsidRDefault="00375D33" w:rsidP="00717B80">
          <w:pPr>
            <w:pStyle w:val="Prrafodelista"/>
            <w:jc w:val="right"/>
          </w:pPr>
        </w:p>
      </w:tc>
    </w:tr>
  </w:tbl>
  <w:p w14:paraId="4678BE0E" w14:textId="77777777" w:rsidR="00375D33" w:rsidRPr="00937DB0" w:rsidRDefault="00375D33" w:rsidP="00937DB0">
    <w:pPr>
      <w:pStyle w:val="Encabezado"/>
      <w:spacing w:after="0"/>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375D33" w:rsidRPr="00717B80" w14:paraId="78CFAB36" w14:textId="77777777" w:rsidTr="008E434C">
      <w:tc>
        <w:tcPr>
          <w:tcW w:w="7686" w:type="dxa"/>
        </w:tcPr>
        <w:p w14:paraId="64FED25A" w14:textId="5AF4279A" w:rsidR="00375D33" w:rsidRPr="00717B80" w:rsidRDefault="00375D33" w:rsidP="00127E23">
          <w:pPr>
            <w:pStyle w:val="Prrafodelista"/>
          </w:pPr>
          <w:r>
            <w:t>Capítulo 4 Simulación de datos</w:t>
          </w:r>
        </w:p>
      </w:tc>
      <w:tc>
        <w:tcPr>
          <w:tcW w:w="1103" w:type="dxa"/>
          <w:noWrap/>
        </w:tcPr>
        <w:p w14:paraId="1ED8A8C7" w14:textId="77777777" w:rsidR="00375D33" w:rsidRPr="00717B80" w:rsidRDefault="00375D33"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1C6BAE">
            <w:rPr>
              <w:noProof/>
              <w:szCs w:val="22"/>
            </w:rPr>
            <w:t>101</w:t>
          </w:r>
          <w:r w:rsidRPr="00717B80">
            <w:rPr>
              <w:szCs w:val="22"/>
            </w:rPr>
            <w:fldChar w:fldCharType="end"/>
          </w:r>
        </w:p>
      </w:tc>
    </w:tr>
  </w:tbl>
  <w:p w14:paraId="51E83D6A" w14:textId="77777777" w:rsidR="00375D33" w:rsidRPr="003B3EB1" w:rsidRDefault="00375D33"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85E801" w14:textId="77777777" w:rsidR="00375D33" w:rsidRPr="003B3EB1" w:rsidRDefault="00375D33" w:rsidP="00C139F2">
    <w:pPr>
      <w:pStyle w:val="Encabezado"/>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375D33" w:rsidRPr="00937DB0" w14:paraId="30F69D04" w14:textId="77777777" w:rsidTr="000C49DC">
      <w:tc>
        <w:tcPr>
          <w:tcW w:w="644" w:type="dxa"/>
        </w:tcPr>
        <w:p w14:paraId="2ACDE6E5" w14:textId="77777777" w:rsidR="00375D33" w:rsidRPr="00937DB0" w:rsidRDefault="00375D33"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Pr>
              <w:rFonts w:ascii="LMRomanM" w:hAnsi="LMRomanM"/>
              <w:b w:val="0"/>
              <w:noProof/>
              <w:color w:val="auto"/>
              <w:sz w:val="22"/>
              <w:szCs w:val="22"/>
            </w:rPr>
            <w:t>18</w:t>
          </w:r>
          <w:r w:rsidRPr="00937DB0">
            <w:rPr>
              <w:rFonts w:ascii="LMRomanM" w:hAnsi="LMRomanM"/>
              <w:b w:val="0"/>
              <w:color w:val="auto"/>
              <w:sz w:val="22"/>
              <w:szCs w:val="22"/>
            </w:rPr>
            <w:fldChar w:fldCharType="end"/>
          </w:r>
        </w:p>
      </w:tc>
      <w:tc>
        <w:tcPr>
          <w:tcW w:w="8145" w:type="dxa"/>
          <w:noWrap/>
        </w:tcPr>
        <w:p w14:paraId="381FA480" w14:textId="77777777" w:rsidR="00375D33" w:rsidRPr="00937DB0" w:rsidRDefault="00375D33"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375D33" w:rsidRPr="00937DB0" w:rsidRDefault="00375D33" w:rsidP="00937DB0">
    <w:pPr>
      <w:pStyle w:val="Encabezado"/>
      <w:spacing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375D33" w:rsidRPr="006573E3" w14:paraId="473EC253" w14:textId="77777777" w:rsidTr="006F1C16">
      <w:tc>
        <w:tcPr>
          <w:tcW w:w="7686" w:type="dxa"/>
        </w:tcPr>
        <w:p w14:paraId="19EE7DA7" w14:textId="77777777" w:rsidR="00375D33" w:rsidRPr="006573E3" w:rsidRDefault="00375D33"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375D33" w:rsidRPr="006573E3" w:rsidRDefault="00375D33"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B50565">
            <w:rPr>
              <w:rFonts w:cs="Arial"/>
              <w:b w:val="0"/>
              <w:noProof/>
              <w:color w:val="auto"/>
              <w:sz w:val="22"/>
              <w:szCs w:val="22"/>
            </w:rPr>
            <w:t>XV</w:t>
          </w:r>
          <w:r w:rsidRPr="006573E3">
            <w:rPr>
              <w:rFonts w:cs="Arial"/>
              <w:b w:val="0"/>
              <w:color w:val="auto"/>
              <w:sz w:val="22"/>
              <w:szCs w:val="22"/>
            </w:rPr>
            <w:fldChar w:fldCharType="end"/>
          </w:r>
        </w:p>
      </w:tc>
    </w:tr>
  </w:tbl>
  <w:p w14:paraId="4DB1B5E8" w14:textId="77777777" w:rsidR="00375D33" w:rsidRPr="00533AF9" w:rsidRDefault="00375D33"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375D33" w:rsidRPr="00937DB0" w14:paraId="0EC1C37E" w14:textId="77777777" w:rsidTr="008E434C">
      <w:tc>
        <w:tcPr>
          <w:tcW w:w="7686" w:type="dxa"/>
        </w:tcPr>
        <w:p w14:paraId="02861347" w14:textId="0E81464F" w:rsidR="00375D33" w:rsidRPr="00937DB0" w:rsidRDefault="00375D33"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375D33" w:rsidRPr="00937DB0" w:rsidRDefault="00375D33" w:rsidP="00431484">
          <w:pPr>
            <w:pStyle w:val="Prrafodelista"/>
            <w:jc w:val="right"/>
          </w:pPr>
          <w:r>
            <w:fldChar w:fldCharType="begin"/>
          </w:r>
          <w:r>
            <w:instrText xml:space="preserve"> PAGE   \* MERGEFORMAT </w:instrText>
          </w:r>
          <w:r>
            <w:fldChar w:fldCharType="separate"/>
          </w:r>
          <w:r>
            <w:rPr>
              <w:noProof/>
            </w:rPr>
            <w:t>19</w:t>
          </w:r>
          <w:r>
            <w:rPr>
              <w:noProof/>
            </w:rPr>
            <w:fldChar w:fldCharType="end"/>
          </w:r>
        </w:p>
      </w:tc>
    </w:tr>
  </w:tbl>
  <w:p w14:paraId="3A75758A" w14:textId="77777777" w:rsidR="00375D33" w:rsidRPr="003B3EB1" w:rsidRDefault="00375D33"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375D33" w:rsidRPr="003B3EB1" w:rsidRDefault="00375D33" w:rsidP="00C139F2">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375D33" w:rsidRPr="00A8021E" w14:paraId="248BADCD" w14:textId="77777777" w:rsidTr="000C49DC">
      <w:tc>
        <w:tcPr>
          <w:tcW w:w="644" w:type="dxa"/>
        </w:tcPr>
        <w:p w14:paraId="76A7C0B3" w14:textId="77777777" w:rsidR="00375D33" w:rsidRPr="00A8021E" w:rsidRDefault="00375D33"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c>
        <w:tcPr>
          <w:tcW w:w="8145" w:type="dxa"/>
          <w:noWrap/>
        </w:tcPr>
        <w:p w14:paraId="1C9894A8" w14:textId="77777777" w:rsidR="00375D33" w:rsidRPr="00A8021E" w:rsidRDefault="00375D33" w:rsidP="001A71CA">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D9750DD" w14:textId="77777777" w:rsidR="00375D33" w:rsidRPr="00937DB0" w:rsidRDefault="00375D33" w:rsidP="00937DB0">
    <w:pPr>
      <w:pStyle w:val="Encabezado"/>
      <w:spacing w:after="0"/>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375D33" w:rsidRPr="00A8021E" w14:paraId="235721D5" w14:textId="77777777" w:rsidTr="008E434C">
      <w:tc>
        <w:tcPr>
          <w:tcW w:w="7686" w:type="dxa"/>
        </w:tcPr>
        <w:p w14:paraId="6D89DB48" w14:textId="77777777" w:rsidR="00375D33" w:rsidRPr="00A8021E" w:rsidRDefault="00375D33" w:rsidP="001A71CA">
          <w:pPr>
            <w:pStyle w:val="Encabezado"/>
            <w:spacing w:after="0"/>
            <w:jc w:val="left"/>
            <w:rPr>
              <w:rFonts w:cs="Arial"/>
              <w:b w:val="0"/>
              <w:color w:val="auto"/>
              <w:sz w:val="22"/>
              <w:szCs w:val="22"/>
            </w:rPr>
          </w:pPr>
          <w:r w:rsidRPr="00A8021E">
            <w:rPr>
              <w:rFonts w:cs="Arial"/>
              <w:b w:val="0"/>
              <w:color w:val="auto"/>
              <w:sz w:val="22"/>
              <w:szCs w:val="22"/>
            </w:rPr>
            <w:t>Anexo A. Nombrar el anexo A de acuerdo con su contenido</w:t>
          </w:r>
        </w:p>
      </w:tc>
      <w:tc>
        <w:tcPr>
          <w:tcW w:w="1103" w:type="dxa"/>
          <w:noWrap/>
        </w:tcPr>
        <w:p w14:paraId="5CAE3C96" w14:textId="77777777" w:rsidR="00375D33" w:rsidRPr="00A8021E" w:rsidRDefault="00375D33"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r>
  </w:tbl>
  <w:p w14:paraId="60B9ABF6" w14:textId="77777777" w:rsidR="00375D33" w:rsidRPr="003B3EB1" w:rsidRDefault="00375D33" w:rsidP="00C139F2">
    <w:pPr>
      <w:pStyle w:val="Encabezado"/>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288950" w14:textId="77777777" w:rsidR="00375D33" w:rsidRPr="003B3EB1" w:rsidRDefault="00375D33" w:rsidP="00C139F2">
    <w:pPr>
      <w:pStyle w:val="Encabezado"/>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375D33" w:rsidRPr="00A8021E" w14:paraId="360FFBBB" w14:textId="77777777" w:rsidTr="000C49DC">
      <w:tc>
        <w:tcPr>
          <w:tcW w:w="644" w:type="dxa"/>
        </w:tcPr>
        <w:p w14:paraId="478689E6" w14:textId="77777777" w:rsidR="00375D33" w:rsidRPr="00A8021E" w:rsidRDefault="00375D33"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2</w:t>
          </w:r>
          <w:r w:rsidRPr="00A8021E">
            <w:rPr>
              <w:rFonts w:cs="Arial"/>
              <w:b w:val="0"/>
              <w:color w:val="auto"/>
              <w:sz w:val="22"/>
              <w:szCs w:val="22"/>
            </w:rPr>
            <w:fldChar w:fldCharType="end"/>
          </w:r>
        </w:p>
      </w:tc>
      <w:tc>
        <w:tcPr>
          <w:tcW w:w="8145" w:type="dxa"/>
          <w:noWrap/>
        </w:tcPr>
        <w:p w14:paraId="0F652382" w14:textId="77777777" w:rsidR="00375D33" w:rsidRPr="00A8021E" w:rsidRDefault="00375D33" w:rsidP="00B448B8">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E39160B" w14:textId="77777777" w:rsidR="00375D33" w:rsidRPr="00937DB0" w:rsidRDefault="00375D33" w:rsidP="00937DB0">
    <w:pPr>
      <w:pStyle w:val="Encabezado"/>
      <w:spacing w:after="0"/>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375D33" w:rsidRPr="00A8021E" w14:paraId="108CA324" w14:textId="77777777" w:rsidTr="008E434C">
      <w:tc>
        <w:tcPr>
          <w:tcW w:w="7686" w:type="dxa"/>
        </w:tcPr>
        <w:p w14:paraId="5CF173BA" w14:textId="77777777" w:rsidR="00375D33" w:rsidRPr="00A8021E" w:rsidRDefault="00375D33" w:rsidP="00B448B8">
          <w:pPr>
            <w:pStyle w:val="Encabezado"/>
            <w:spacing w:after="0"/>
            <w:jc w:val="left"/>
            <w:rPr>
              <w:rFonts w:cs="Arial"/>
              <w:b w:val="0"/>
              <w:color w:val="auto"/>
              <w:sz w:val="22"/>
              <w:szCs w:val="22"/>
            </w:rPr>
          </w:pPr>
          <w:r w:rsidRPr="00A8021E">
            <w:rPr>
              <w:rFonts w:cs="Arial"/>
              <w:b w:val="0"/>
              <w:color w:val="auto"/>
              <w:sz w:val="22"/>
              <w:szCs w:val="22"/>
            </w:rPr>
            <w:t>Anexo B. Nombrar el anexo B de acuerdo con su contenido</w:t>
          </w:r>
        </w:p>
      </w:tc>
      <w:tc>
        <w:tcPr>
          <w:tcW w:w="1103" w:type="dxa"/>
          <w:noWrap/>
        </w:tcPr>
        <w:p w14:paraId="35F19923" w14:textId="77777777" w:rsidR="00375D33" w:rsidRPr="00A8021E" w:rsidRDefault="00375D33"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3</w:t>
          </w:r>
          <w:r w:rsidRPr="00A8021E">
            <w:rPr>
              <w:rFonts w:cs="Arial"/>
              <w:b w:val="0"/>
              <w:color w:val="auto"/>
              <w:sz w:val="22"/>
              <w:szCs w:val="22"/>
            </w:rPr>
            <w:fldChar w:fldCharType="end"/>
          </w:r>
        </w:p>
      </w:tc>
    </w:tr>
  </w:tbl>
  <w:p w14:paraId="7E5B643B" w14:textId="77777777" w:rsidR="00375D33" w:rsidRPr="003B3EB1" w:rsidRDefault="00375D33" w:rsidP="00C139F2">
    <w:pPr>
      <w:pStyle w:val="Encabezado"/>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E0356" w14:textId="77777777" w:rsidR="00375D33" w:rsidRPr="003B3EB1" w:rsidRDefault="00375D33" w:rsidP="00C139F2">
    <w:pPr>
      <w:pStyle w:val="Encabezado"/>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581"/>
      <w:gridCol w:w="8070"/>
    </w:tblGrid>
    <w:tr w:rsidR="00375D33" w:rsidRPr="00A8021E" w14:paraId="4C57BA22" w14:textId="77777777" w:rsidTr="000C49DC">
      <w:tc>
        <w:tcPr>
          <w:tcW w:w="644" w:type="dxa"/>
        </w:tcPr>
        <w:p w14:paraId="10976968" w14:textId="77777777" w:rsidR="00375D33" w:rsidRPr="00A8021E" w:rsidRDefault="00375D33"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B50565">
            <w:rPr>
              <w:rFonts w:cs="Arial"/>
              <w:b w:val="0"/>
              <w:noProof/>
              <w:color w:val="auto"/>
              <w:sz w:val="22"/>
              <w:szCs w:val="22"/>
            </w:rPr>
            <w:t>110</w:t>
          </w:r>
          <w:r w:rsidRPr="00A8021E">
            <w:rPr>
              <w:rFonts w:cs="Arial"/>
              <w:b w:val="0"/>
              <w:color w:val="auto"/>
              <w:sz w:val="22"/>
              <w:szCs w:val="22"/>
            </w:rPr>
            <w:fldChar w:fldCharType="end"/>
          </w:r>
        </w:p>
      </w:tc>
      <w:tc>
        <w:tcPr>
          <w:tcW w:w="8145" w:type="dxa"/>
          <w:noWrap/>
        </w:tcPr>
        <w:p w14:paraId="1BB365DE" w14:textId="77777777" w:rsidR="00375D33" w:rsidRPr="00A8021E" w:rsidRDefault="00375D33"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375D33" w:rsidRPr="00937DB0" w:rsidRDefault="00375D33" w:rsidP="00937DB0">
    <w:pPr>
      <w:pStyle w:val="Encabezado"/>
      <w:spacing w:after="0"/>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375D33" w:rsidRPr="00A8021E" w14:paraId="5AD2EF6E" w14:textId="77777777" w:rsidTr="008E434C">
      <w:tc>
        <w:tcPr>
          <w:tcW w:w="7686" w:type="dxa"/>
        </w:tcPr>
        <w:p w14:paraId="4D903A96" w14:textId="77777777" w:rsidR="00375D33" w:rsidRPr="00A8021E" w:rsidRDefault="00375D33"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375D33" w:rsidRPr="00A8021E" w:rsidRDefault="00375D33"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B50565">
            <w:rPr>
              <w:rFonts w:cs="Arial"/>
              <w:b w:val="0"/>
              <w:noProof/>
              <w:color w:val="auto"/>
              <w:sz w:val="22"/>
              <w:szCs w:val="22"/>
            </w:rPr>
            <w:t>111</w:t>
          </w:r>
          <w:r w:rsidRPr="00A8021E">
            <w:rPr>
              <w:rFonts w:cs="Arial"/>
              <w:b w:val="0"/>
              <w:color w:val="auto"/>
              <w:sz w:val="22"/>
              <w:szCs w:val="22"/>
            </w:rPr>
            <w:fldChar w:fldCharType="end"/>
          </w:r>
        </w:p>
      </w:tc>
    </w:tr>
  </w:tbl>
  <w:p w14:paraId="69384293" w14:textId="77777777" w:rsidR="00375D33" w:rsidRPr="003B3EB1" w:rsidRDefault="00375D33" w:rsidP="00C139F2">
    <w:pPr>
      <w:pStyle w:val="Encabezado"/>
    </w:pPr>
  </w:p>
  <w:p w14:paraId="2E5EE5A8" w14:textId="77777777" w:rsidR="00375D33" w:rsidRDefault="00375D3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375D33" w:rsidRPr="00533AF9" w:rsidRDefault="00375D33" w:rsidP="00D10281">
    <w:pPr>
      <w:pStyle w:val="Encabezado"/>
      <w:spacing w:after="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6599"/>
      <w:gridCol w:w="966"/>
      <w:gridCol w:w="1167"/>
    </w:tblGrid>
    <w:tr w:rsidR="00375D33" w:rsidRPr="006573E3" w14:paraId="5FECD261" w14:textId="77777777" w:rsidTr="00BB3C1A">
      <w:tc>
        <w:tcPr>
          <w:tcW w:w="6613" w:type="dxa"/>
        </w:tcPr>
        <w:p w14:paraId="1EB16ADD" w14:textId="77777777" w:rsidR="00375D33" w:rsidRPr="006573E3" w:rsidRDefault="00375D33" w:rsidP="000C0226">
          <w:pPr>
            <w:pStyle w:val="Encabezado"/>
            <w:spacing w:after="0"/>
            <w:jc w:val="left"/>
            <w:rPr>
              <w:rFonts w:cs="Arial"/>
              <w:b w:val="0"/>
              <w:color w:val="auto"/>
              <w:sz w:val="22"/>
              <w:szCs w:val="22"/>
            </w:rPr>
          </w:pPr>
          <w:r w:rsidRPr="006573E3">
            <w:rPr>
              <w:rFonts w:cs="Arial"/>
              <w:b w:val="0"/>
              <w:color w:val="auto"/>
              <w:sz w:val="22"/>
              <w:szCs w:val="22"/>
            </w:rPr>
            <w:t xml:space="preserve">Resumen y </w:t>
          </w:r>
          <w:proofErr w:type="spellStart"/>
          <w:r w:rsidRPr="006573E3">
            <w:rPr>
              <w:rFonts w:cs="Arial"/>
              <w:b w:val="0"/>
              <w:color w:val="auto"/>
              <w:sz w:val="22"/>
              <w:szCs w:val="22"/>
            </w:rPr>
            <w:t>Abstract</w:t>
          </w:r>
          <w:proofErr w:type="spellEnd"/>
        </w:p>
      </w:tc>
      <w:tc>
        <w:tcPr>
          <w:tcW w:w="968" w:type="dxa"/>
        </w:tcPr>
        <w:p w14:paraId="175D696B" w14:textId="77777777" w:rsidR="00375D33" w:rsidRPr="006573E3" w:rsidRDefault="00375D33" w:rsidP="000C0226">
          <w:pPr>
            <w:pStyle w:val="Encabezado"/>
            <w:spacing w:after="0"/>
            <w:rPr>
              <w:rFonts w:cs="Arial"/>
              <w:b w:val="0"/>
              <w:color w:val="auto"/>
              <w:sz w:val="22"/>
              <w:szCs w:val="22"/>
            </w:rPr>
          </w:pPr>
        </w:p>
      </w:tc>
      <w:tc>
        <w:tcPr>
          <w:tcW w:w="1151" w:type="dxa"/>
          <w:noWrap/>
        </w:tcPr>
        <w:p w14:paraId="75A1EC22" w14:textId="77777777" w:rsidR="00375D33" w:rsidRPr="006573E3" w:rsidRDefault="00375D33"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B50565">
            <w:rPr>
              <w:rFonts w:cs="Arial"/>
              <w:b w:val="0"/>
              <w:noProof/>
              <w:color w:val="auto"/>
              <w:sz w:val="22"/>
              <w:szCs w:val="22"/>
            </w:rPr>
            <w:t>IX</w:t>
          </w:r>
          <w:r w:rsidRPr="006573E3">
            <w:rPr>
              <w:rFonts w:cs="Arial"/>
              <w:b w:val="0"/>
              <w:color w:val="auto"/>
              <w:sz w:val="22"/>
              <w:szCs w:val="22"/>
            </w:rPr>
            <w:fldChar w:fldCharType="end"/>
          </w:r>
        </w:p>
      </w:tc>
    </w:tr>
  </w:tbl>
  <w:p w14:paraId="1B4FC129" w14:textId="77777777" w:rsidR="00375D33" w:rsidRPr="00533AF9" w:rsidRDefault="00375D33" w:rsidP="00D10281">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375D33" w:rsidRPr="006573E3" w14:paraId="77E51EEA" w14:textId="77777777" w:rsidTr="000C0226">
      <w:tc>
        <w:tcPr>
          <w:tcW w:w="709" w:type="dxa"/>
        </w:tcPr>
        <w:p w14:paraId="11CE1047" w14:textId="77777777" w:rsidR="00375D33" w:rsidRPr="006573E3" w:rsidRDefault="00375D33"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Pr>
              <w:rFonts w:cs="Arial"/>
              <w:b w:val="0"/>
              <w:noProof/>
              <w:color w:val="auto"/>
              <w:sz w:val="22"/>
              <w:szCs w:val="22"/>
            </w:rPr>
            <w:t>XVI</w:t>
          </w:r>
          <w:r w:rsidRPr="006573E3">
            <w:rPr>
              <w:rFonts w:cs="Arial"/>
              <w:b w:val="0"/>
              <w:color w:val="auto"/>
              <w:sz w:val="22"/>
              <w:szCs w:val="22"/>
            </w:rPr>
            <w:fldChar w:fldCharType="end"/>
          </w:r>
        </w:p>
      </w:tc>
      <w:tc>
        <w:tcPr>
          <w:tcW w:w="8080" w:type="dxa"/>
          <w:noWrap/>
        </w:tcPr>
        <w:p w14:paraId="29533355" w14:textId="77777777" w:rsidR="00375D33" w:rsidRPr="006573E3" w:rsidRDefault="00375D33"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375D33" w:rsidRPr="00937DB0" w:rsidRDefault="00375D33" w:rsidP="00937DB0">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375D33" w:rsidRPr="006573E3" w14:paraId="16586743" w14:textId="77777777" w:rsidTr="000C0226">
      <w:tc>
        <w:tcPr>
          <w:tcW w:w="7670" w:type="dxa"/>
        </w:tcPr>
        <w:p w14:paraId="0051532F" w14:textId="77777777" w:rsidR="00375D33" w:rsidRPr="006573E3" w:rsidRDefault="00375D33"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375D33" w:rsidRPr="006573E3" w:rsidRDefault="00375D33"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B50565">
            <w:rPr>
              <w:rFonts w:cs="Arial"/>
              <w:b w:val="0"/>
              <w:noProof/>
              <w:color w:val="auto"/>
              <w:sz w:val="22"/>
              <w:szCs w:val="22"/>
            </w:rPr>
            <w:t>XIV</w:t>
          </w:r>
          <w:r w:rsidRPr="006573E3">
            <w:rPr>
              <w:rFonts w:cs="Arial"/>
              <w:b w:val="0"/>
              <w:color w:val="auto"/>
              <w:sz w:val="22"/>
              <w:szCs w:val="22"/>
            </w:rPr>
            <w:fldChar w:fldCharType="end"/>
          </w:r>
        </w:p>
      </w:tc>
    </w:tr>
  </w:tbl>
  <w:p w14:paraId="587E2ECF" w14:textId="77777777" w:rsidR="00375D33" w:rsidRPr="00533AF9" w:rsidRDefault="00375D33" w:rsidP="00D10281">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375D33" w:rsidRPr="006573E3" w14:paraId="4EA5E5CB" w14:textId="77777777" w:rsidTr="000C49DC">
      <w:tc>
        <w:tcPr>
          <w:tcW w:w="644" w:type="dxa"/>
        </w:tcPr>
        <w:p w14:paraId="73F4FD39" w14:textId="77777777" w:rsidR="00375D33" w:rsidRPr="006573E3" w:rsidRDefault="00375D33"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B50565">
            <w:rPr>
              <w:rFonts w:cs="Arial"/>
              <w:b w:val="0"/>
              <w:noProof/>
              <w:color w:val="auto"/>
              <w:sz w:val="22"/>
              <w:szCs w:val="22"/>
            </w:rPr>
            <w:t>2</w:t>
          </w:r>
          <w:r w:rsidRPr="006573E3">
            <w:rPr>
              <w:rFonts w:cs="Arial"/>
              <w:b w:val="0"/>
              <w:color w:val="auto"/>
              <w:sz w:val="22"/>
              <w:szCs w:val="22"/>
            </w:rPr>
            <w:fldChar w:fldCharType="end"/>
          </w:r>
        </w:p>
      </w:tc>
      <w:tc>
        <w:tcPr>
          <w:tcW w:w="8145" w:type="dxa"/>
          <w:noWrap/>
        </w:tcPr>
        <w:p w14:paraId="18A35FFB" w14:textId="4C5A4398" w:rsidR="00375D33" w:rsidRPr="006573E3" w:rsidRDefault="00375D33"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375D33" w:rsidRPr="00937DB0" w:rsidRDefault="00375D33"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375D33" w:rsidRPr="00A8021E" w14:paraId="2AE003A3" w14:textId="77777777" w:rsidTr="006F1C16">
      <w:tc>
        <w:tcPr>
          <w:tcW w:w="7686" w:type="dxa"/>
        </w:tcPr>
        <w:p w14:paraId="6B3536F8" w14:textId="62EFCE61" w:rsidR="00375D33" w:rsidRPr="00A8021E" w:rsidRDefault="00375D33"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375D33" w:rsidRPr="00A8021E" w:rsidRDefault="00375D33"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B50565">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375D33" w:rsidRPr="00533AF9" w:rsidRDefault="00375D33" w:rsidP="00937DB0">
    <w:pPr>
      <w:pStyle w:val="Encabezado"/>
      <w:spacing w:after="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375D33" w:rsidRPr="00B7079E" w:rsidRDefault="00375D33" w:rsidP="00E10DC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B1727"/>
    <w:multiLevelType w:val="hybridMultilevel"/>
    <w:tmpl w:val="DE3E99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nsid w:val="0EDC3EBA"/>
    <w:multiLevelType w:val="hybridMultilevel"/>
    <w:tmpl w:val="5FF22F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7">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8">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9">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0">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4C911C4F"/>
    <w:multiLevelType w:val="multilevel"/>
    <w:tmpl w:val="531E23BE"/>
    <w:lvl w:ilvl="0">
      <w:start w:val="1"/>
      <w:numFmt w:val="decimal"/>
      <w:pStyle w:val="Ttulo1"/>
      <w:lvlText w:val="%1."/>
      <w:lvlJc w:val="left"/>
      <w:pPr>
        <w:ind w:left="927"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hint="default"/>
        <w:b/>
      </w:rPr>
    </w:lvl>
    <w:lvl w:ilvl="2">
      <w:start w:val="1"/>
      <w:numFmt w:val="decimal"/>
      <w:pStyle w:val="Ttulo3"/>
      <w:lvlText w:val="%1.%2.%3"/>
      <w:lvlJc w:val="left"/>
      <w:pPr>
        <w:ind w:left="72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3">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2"/>
  </w:num>
  <w:num w:numId="2">
    <w:abstractNumId w:val="10"/>
  </w:num>
  <w:num w:numId="3">
    <w:abstractNumId w:val="7"/>
  </w:num>
  <w:num w:numId="4">
    <w:abstractNumId w:val="15"/>
  </w:num>
  <w:num w:numId="5">
    <w:abstractNumId w:val="6"/>
  </w:num>
  <w:num w:numId="6">
    <w:abstractNumId w:val="8"/>
  </w:num>
  <w:num w:numId="7">
    <w:abstractNumId w:val="13"/>
  </w:num>
  <w:num w:numId="8">
    <w:abstractNumId w:val="9"/>
  </w:num>
  <w:num w:numId="9">
    <w:abstractNumId w:val="11"/>
  </w:num>
  <w:num w:numId="10">
    <w:abstractNumId w:val="10"/>
    <w:lvlOverride w:ilvl="0">
      <w:startOverride w:val="1"/>
    </w:lvlOverride>
  </w:num>
  <w:num w:numId="11">
    <w:abstractNumId w:val="1"/>
  </w:num>
  <w:num w:numId="12">
    <w:abstractNumId w:val="12"/>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2"/>
  </w:num>
  <w:num w:numId="16">
    <w:abstractNumId w:val="12"/>
  </w:num>
  <w:num w:numId="17">
    <w:abstractNumId w:val="14"/>
  </w:num>
  <w:num w:numId="18">
    <w:abstractNumId w:val="5"/>
  </w:num>
  <w:num w:numId="19">
    <w:abstractNumId w:val="3"/>
  </w:num>
  <w:num w:numId="20">
    <w:abstractNumId w:val="4"/>
  </w:num>
  <w:num w:numId="21">
    <w:abstractNumId w:val="0"/>
  </w:num>
  <w:num w:numId="22">
    <w:abstractNumId w:val="12"/>
  </w:num>
  <w:num w:numId="23">
    <w:abstractNumId w:val="2"/>
  </w:num>
  <w:num w:numId="24">
    <w:abstractNumId w:val="12"/>
  </w:num>
  <w:num w:numId="25">
    <w:abstractNumId w:val="1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5FB"/>
    <w:rsid w:val="00001601"/>
    <w:rsid w:val="00001616"/>
    <w:rsid w:val="0000423D"/>
    <w:rsid w:val="00004FEC"/>
    <w:rsid w:val="00007B8B"/>
    <w:rsid w:val="00007CFE"/>
    <w:rsid w:val="000110D8"/>
    <w:rsid w:val="00011E43"/>
    <w:rsid w:val="0001289E"/>
    <w:rsid w:val="00014B0B"/>
    <w:rsid w:val="0001658E"/>
    <w:rsid w:val="000211FD"/>
    <w:rsid w:val="000218DE"/>
    <w:rsid w:val="00022A0A"/>
    <w:rsid w:val="00023BEA"/>
    <w:rsid w:val="000312AD"/>
    <w:rsid w:val="00031E61"/>
    <w:rsid w:val="00032508"/>
    <w:rsid w:val="00036B37"/>
    <w:rsid w:val="00036CB2"/>
    <w:rsid w:val="00040BCB"/>
    <w:rsid w:val="000412B6"/>
    <w:rsid w:val="00041885"/>
    <w:rsid w:val="00041E5C"/>
    <w:rsid w:val="0004385A"/>
    <w:rsid w:val="0004405E"/>
    <w:rsid w:val="00046C28"/>
    <w:rsid w:val="00046E45"/>
    <w:rsid w:val="00051348"/>
    <w:rsid w:val="0005159C"/>
    <w:rsid w:val="00053405"/>
    <w:rsid w:val="0005546F"/>
    <w:rsid w:val="00055FAB"/>
    <w:rsid w:val="00060687"/>
    <w:rsid w:val="00062413"/>
    <w:rsid w:val="00064F19"/>
    <w:rsid w:val="00074AE5"/>
    <w:rsid w:val="00076FC6"/>
    <w:rsid w:val="000777AD"/>
    <w:rsid w:val="000806B5"/>
    <w:rsid w:val="00081DEA"/>
    <w:rsid w:val="000840FB"/>
    <w:rsid w:val="00090235"/>
    <w:rsid w:val="0009091F"/>
    <w:rsid w:val="00090D56"/>
    <w:rsid w:val="000918C8"/>
    <w:rsid w:val="0009351C"/>
    <w:rsid w:val="00093F4E"/>
    <w:rsid w:val="000948B8"/>
    <w:rsid w:val="000949F9"/>
    <w:rsid w:val="00094E59"/>
    <w:rsid w:val="0009577E"/>
    <w:rsid w:val="00096B72"/>
    <w:rsid w:val="000A0375"/>
    <w:rsid w:val="000A120C"/>
    <w:rsid w:val="000A219F"/>
    <w:rsid w:val="000A3B29"/>
    <w:rsid w:val="000A442E"/>
    <w:rsid w:val="000A4607"/>
    <w:rsid w:val="000A4BB3"/>
    <w:rsid w:val="000A6078"/>
    <w:rsid w:val="000A60D3"/>
    <w:rsid w:val="000A7EB7"/>
    <w:rsid w:val="000B000C"/>
    <w:rsid w:val="000B09FE"/>
    <w:rsid w:val="000B1399"/>
    <w:rsid w:val="000B1921"/>
    <w:rsid w:val="000B354C"/>
    <w:rsid w:val="000B399D"/>
    <w:rsid w:val="000B5279"/>
    <w:rsid w:val="000C0226"/>
    <w:rsid w:val="000C15C3"/>
    <w:rsid w:val="000C2379"/>
    <w:rsid w:val="000C49DC"/>
    <w:rsid w:val="000C54BE"/>
    <w:rsid w:val="000C72B8"/>
    <w:rsid w:val="000D121D"/>
    <w:rsid w:val="000D1E1D"/>
    <w:rsid w:val="000D252E"/>
    <w:rsid w:val="000D2769"/>
    <w:rsid w:val="000D28EF"/>
    <w:rsid w:val="000D2912"/>
    <w:rsid w:val="000D664F"/>
    <w:rsid w:val="000E2379"/>
    <w:rsid w:val="000E3148"/>
    <w:rsid w:val="000E45B1"/>
    <w:rsid w:val="000E5E47"/>
    <w:rsid w:val="000F4386"/>
    <w:rsid w:val="00102C5D"/>
    <w:rsid w:val="00104509"/>
    <w:rsid w:val="001049C9"/>
    <w:rsid w:val="001052A4"/>
    <w:rsid w:val="00110708"/>
    <w:rsid w:val="00110B50"/>
    <w:rsid w:val="0011117B"/>
    <w:rsid w:val="001126A6"/>
    <w:rsid w:val="001126C3"/>
    <w:rsid w:val="001143FE"/>
    <w:rsid w:val="001145F1"/>
    <w:rsid w:val="00115212"/>
    <w:rsid w:val="00115ED7"/>
    <w:rsid w:val="001207DD"/>
    <w:rsid w:val="00120E87"/>
    <w:rsid w:val="00120EC1"/>
    <w:rsid w:val="00120FA1"/>
    <w:rsid w:val="0012224C"/>
    <w:rsid w:val="001222D5"/>
    <w:rsid w:val="001271BE"/>
    <w:rsid w:val="00127E23"/>
    <w:rsid w:val="00132487"/>
    <w:rsid w:val="0013458C"/>
    <w:rsid w:val="00135AE8"/>
    <w:rsid w:val="001370CF"/>
    <w:rsid w:val="001413D9"/>
    <w:rsid w:val="001424A2"/>
    <w:rsid w:val="0014372C"/>
    <w:rsid w:val="0014434A"/>
    <w:rsid w:val="00146752"/>
    <w:rsid w:val="001468EA"/>
    <w:rsid w:val="00150185"/>
    <w:rsid w:val="00153EF8"/>
    <w:rsid w:val="00154F3C"/>
    <w:rsid w:val="00155CEB"/>
    <w:rsid w:val="001566DD"/>
    <w:rsid w:val="00157F62"/>
    <w:rsid w:val="00160202"/>
    <w:rsid w:val="00164113"/>
    <w:rsid w:val="00164174"/>
    <w:rsid w:val="00164EC6"/>
    <w:rsid w:val="001666F1"/>
    <w:rsid w:val="001668BF"/>
    <w:rsid w:val="00170025"/>
    <w:rsid w:val="0017258A"/>
    <w:rsid w:val="0017362F"/>
    <w:rsid w:val="00173E37"/>
    <w:rsid w:val="00174049"/>
    <w:rsid w:val="00175ED5"/>
    <w:rsid w:val="00177870"/>
    <w:rsid w:val="001778B9"/>
    <w:rsid w:val="001824DD"/>
    <w:rsid w:val="00183A45"/>
    <w:rsid w:val="00186B69"/>
    <w:rsid w:val="00187CB1"/>
    <w:rsid w:val="00190C97"/>
    <w:rsid w:val="001915D8"/>
    <w:rsid w:val="00192CA4"/>
    <w:rsid w:val="0019342A"/>
    <w:rsid w:val="00193D54"/>
    <w:rsid w:val="00193F65"/>
    <w:rsid w:val="00193FAC"/>
    <w:rsid w:val="0019442D"/>
    <w:rsid w:val="00194847"/>
    <w:rsid w:val="001968A3"/>
    <w:rsid w:val="001A0BBE"/>
    <w:rsid w:val="001A1B53"/>
    <w:rsid w:val="001A236F"/>
    <w:rsid w:val="001A2B7B"/>
    <w:rsid w:val="001A2E7D"/>
    <w:rsid w:val="001A3466"/>
    <w:rsid w:val="001A54E8"/>
    <w:rsid w:val="001A71CA"/>
    <w:rsid w:val="001B0D8D"/>
    <w:rsid w:val="001B2A56"/>
    <w:rsid w:val="001B30F8"/>
    <w:rsid w:val="001B3CE6"/>
    <w:rsid w:val="001B6277"/>
    <w:rsid w:val="001C4B18"/>
    <w:rsid w:val="001C5398"/>
    <w:rsid w:val="001C597D"/>
    <w:rsid w:val="001C61F3"/>
    <w:rsid w:val="001C6A21"/>
    <w:rsid w:val="001C6BAE"/>
    <w:rsid w:val="001C6C65"/>
    <w:rsid w:val="001D1D1F"/>
    <w:rsid w:val="001D2927"/>
    <w:rsid w:val="001D2F9A"/>
    <w:rsid w:val="001D3A7A"/>
    <w:rsid w:val="001D407D"/>
    <w:rsid w:val="001D633E"/>
    <w:rsid w:val="001D7224"/>
    <w:rsid w:val="001E0E81"/>
    <w:rsid w:val="001E5F07"/>
    <w:rsid w:val="001E61F8"/>
    <w:rsid w:val="001E6432"/>
    <w:rsid w:val="001E65BD"/>
    <w:rsid w:val="001E6E0E"/>
    <w:rsid w:val="001F2105"/>
    <w:rsid w:val="001F2534"/>
    <w:rsid w:val="001F4508"/>
    <w:rsid w:val="001F4C4E"/>
    <w:rsid w:val="0020052E"/>
    <w:rsid w:val="00203DCA"/>
    <w:rsid w:val="0020488C"/>
    <w:rsid w:val="0020693B"/>
    <w:rsid w:val="00212C48"/>
    <w:rsid w:val="002141E6"/>
    <w:rsid w:val="00217026"/>
    <w:rsid w:val="00222195"/>
    <w:rsid w:val="002332E5"/>
    <w:rsid w:val="00233319"/>
    <w:rsid w:val="00236006"/>
    <w:rsid w:val="00237BC5"/>
    <w:rsid w:val="00241BA2"/>
    <w:rsid w:val="00242D6D"/>
    <w:rsid w:val="0024478E"/>
    <w:rsid w:val="00245144"/>
    <w:rsid w:val="0024577E"/>
    <w:rsid w:val="002507EE"/>
    <w:rsid w:val="00252821"/>
    <w:rsid w:val="002537B7"/>
    <w:rsid w:val="0025574D"/>
    <w:rsid w:val="00255802"/>
    <w:rsid w:val="00256605"/>
    <w:rsid w:val="00256793"/>
    <w:rsid w:val="00256A8C"/>
    <w:rsid w:val="00257CB8"/>
    <w:rsid w:val="00257EA5"/>
    <w:rsid w:val="00263571"/>
    <w:rsid w:val="00271583"/>
    <w:rsid w:val="002728E7"/>
    <w:rsid w:val="00277FB1"/>
    <w:rsid w:val="0028037B"/>
    <w:rsid w:val="00282074"/>
    <w:rsid w:val="00282BB9"/>
    <w:rsid w:val="00285BAE"/>
    <w:rsid w:val="002865F1"/>
    <w:rsid w:val="0028786F"/>
    <w:rsid w:val="00293E14"/>
    <w:rsid w:val="00294794"/>
    <w:rsid w:val="00294C7F"/>
    <w:rsid w:val="00294FA7"/>
    <w:rsid w:val="00295C88"/>
    <w:rsid w:val="00295D6F"/>
    <w:rsid w:val="002A0FAB"/>
    <w:rsid w:val="002A2A69"/>
    <w:rsid w:val="002A4200"/>
    <w:rsid w:val="002A469B"/>
    <w:rsid w:val="002A5A99"/>
    <w:rsid w:val="002A6B31"/>
    <w:rsid w:val="002A7AA7"/>
    <w:rsid w:val="002B00EF"/>
    <w:rsid w:val="002B4F81"/>
    <w:rsid w:val="002B59BA"/>
    <w:rsid w:val="002C199C"/>
    <w:rsid w:val="002C5718"/>
    <w:rsid w:val="002C63D2"/>
    <w:rsid w:val="002D2FBE"/>
    <w:rsid w:val="002D316F"/>
    <w:rsid w:val="002D45A1"/>
    <w:rsid w:val="002D48CC"/>
    <w:rsid w:val="002E08C6"/>
    <w:rsid w:val="002E1C06"/>
    <w:rsid w:val="002E230F"/>
    <w:rsid w:val="002E2DF6"/>
    <w:rsid w:val="002E46E5"/>
    <w:rsid w:val="002F0EC5"/>
    <w:rsid w:val="002F128F"/>
    <w:rsid w:val="002F19DB"/>
    <w:rsid w:val="002F1A0E"/>
    <w:rsid w:val="002F1E17"/>
    <w:rsid w:val="002F20C5"/>
    <w:rsid w:val="002F38FD"/>
    <w:rsid w:val="002F4CF0"/>
    <w:rsid w:val="002F4EDC"/>
    <w:rsid w:val="002F6E10"/>
    <w:rsid w:val="002F6FC5"/>
    <w:rsid w:val="002F7BC4"/>
    <w:rsid w:val="003003C5"/>
    <w:rsid w:val="0030276F"/>
    <w:rsid w:val="0030375C"/>
    <w:rsid w:val="00303B10"/>
    <w:rsid w:val="003044FB"/>
    <w:rsid w:val="0030503B"/>
    <w:rsid w:val="0030626D"/>
    <w:rsid w:val="003062D9"/>
    <w:rsid w:val="00311FE1"/>
    <w:rsid w:val="00316A22"/>
    <w:rsid w:val="00320511"/>
    <w:rsid w:val="0032110A"/>
    <w:rsid w:val="00321322"/>
    <w:rsid w:val="00321A0C"/>
    <w:rsid w:val="00324659"/>
    <w:rsid w:val="00330211"/>
    <w:rsid w:val="00331AEB"/>
    <w:rsid w:val="00332260"/>
    <w:rsid w:val="00333EC1"/>
    <w:rsid w:val="003345ED"/>
    <w:rsid w:val="003346E4"/>
    <w:rsid w:val="0033664D"/>
    <w:rsid w:val="003369EE"/>
    <w:rsid w:val="0034206B"/>
    <w:rsid w:val="003421CA"/>
    <w:rsid w:val="00342A76"/>
    <w:rsid w:val="0034331F"/>
    <w:rsid w:val="003437B3"/>
    <w:rsid w:val="00347647"/>
    <w:rsid w:val="0035106C"/>
    <w:rsid w:val="0035163F"/>
    <w:rsid w:val="00351CAE"/>
    <w:rsid w:val="00354C8D"/>
    <w:rsid w:val="00355EC7"/>
    <w:rsid w:val="003561B5"/>
    <w:rsid w:val="0035748C"/>
    <w:rsid w:val="00361CFD"/>
    <w:rsid w:val="00361F00"/>
    <w:rsid w:val="00370460"/>
    <w:rsid w:val="003719A2"/>
    <w:rsid w:val="00373449"/>
    <w:rsid w:val="00373A1C"/>
    <w:rsid w:val="00374B26"/>
    <w:rsid w:val="00375D33"/>
    <w:rsid w:val="003773E9"/>
    <w:rsid w:val="00380C46"/>
    <w:rsid w:val="00384F38"/>
    <w:rsid w:val="00387901"/>
    <w:rsid w:val="00392A15"/>
    <w:rsid w:val="0039367A"/>
    <w:rsid w:val="00394DEE"/>
    <w:rsid w:val="003A0A82"/>
    <w:rsid w:val="003A1A71"/>
    <w:rsid w:val="003A1EA4"/>
    <w:rsid w:val="003A2623"/>
    <w:rsid w:val="003A3385"/>
    <w:rsid w:val="003A3E47"/>
    <w:rsid w:val="003A516A"/>
    <w:rsid w:val="003A52ED"/>
    <w:rsid w:val="003A57F9"/>
    <w:rsid w:val="003A5CA6"/>
    <w:rsid w:val="003A6F94"/>
    <w:rsid w:val="003B3EB1"/>
    <w:rsid w:val="003B75F4"/>
    <w:rsid w:val="003B7DC3"/>
    <w:rsid w:val="003C01E6"/>
    <w:rsid w:val="003C0D4C"/>
    <w:rsid w:val="003C1077"/>
    <w:rsid w:val="003C26C2"/>
    <w:rsid w:val="003C3F50"/>
    <w:rsid w:val="003C5595"/>
    <w:rsid w:val="003C55CE"/>
    <w:rsid w:val="003C6747"/>
    <w:rsid w:val="003D1CA1"/>
    <w:rsid w:val="003D2FB1"/>
    <w:rsid w:val="003D3AD9"/>
    <w:rsid w:val="003E0AF3"/>
    <w:rsid w:val="003E0D31"/>
    <w:rsid w:val="003E145E"/>
    <w:rsid w:val="003E2354"/>
    <w:rsid w:val="003E5756"/>
    <w:rsid w:val="003E7607"/>
    <w:rsid w:val="003E7A3A"/>
    <w:rsid w:val="003F678D"/>
    <w:rsid w:val="003F70AE"/>
    <w:rsid w:val="0040063C"/>
    <w:rsid w:val="0040068B"/>
    <w:rsid w:val="00401722"/>
    <w:rsid w:val="00401E41"/>
    <w:rsid w:val="00402583"/>
    <w:rsid w:val="0040355A"/>
    <w:rsid w:val="004043A2"/>
    <w:rsid w:val="004055DE"/>
    <w:rsid w:val="00406274"/>
    <w:rsid w:val="00406C75"/>
    <w:rsid w:val="00413090"/>
    <w:rsid w:val="004135C3"/>
    <w:rsid w:val="00416158"/>
    <w:rsid w:val="00421007"/>
    <w:rsid w:val="004226F4"/>
    <w:rsid w:val="00423A79"/>
    <w:rsid w:val="0042406C"/>
    <w:rsid w:val="00425249"/>
    <w:rsid w:val="00425B56"/>
    <w:rsid w:val="004279C2"/>
    <w:rsid w:val="00431052"/>
    <w:rsid w:val="00431484"/>
    <w:rsid w:val="0043276B"/>
    <w:rsid w:val="00433883"/>
    <w:rsid w:val="00435DAE"/>
    <w:rsid w:val="00436B08"/>
    <w:rsid w:val="00437F10"/>
    <w:rsid w:val="00440A5F"/>
    <w:rsid w:val="00442BF2"/>
    <w:rsid w:val="0044491B"/>
    <w:rsid w:val="004463A5"/>
    <w:rsid w:val="00446921"/>
    <w:rsid w:val="0044727E"/>
    <w:rsid w:val="00450675"/>
    <w:rsid w:val="00451D62"/>
    <w:rsid w:val="0045342A"/>
    <w:rsid w:val="00454214"/>
    <w:rsid w:val="00456A95"/>
    <w:rsid w:val="0045743B"/>
    <w:rsid w:val="00460055"/>
    <w:rsid w:val="0046134E"/>
    <w:rsid w:val="00461D64"/>
    <w:rsid w:val="00464734"/>
    <w:rsid w:val="004702D6"/>
    <w:rsid w:val="00472BB9"/>
    <w:rsid w:val="00474162"/>
    <w:rsid w:val="00474760"/>
    <w:rsid w:val="004753A3"/>
    <w:rsid w:val="00475D19"/>
    <w:rsid w:val="00481EB1"/>
    <w:rsid w:val="0048239D"/>
    <w:rsid w:val="00486049"/>
    <w:rsid w:val="004863B8"/>
    <w:rsid w:val="00486447"/>
    <w:rsid w:val="00487F41"/>
    <w:rsid w:val="00491855"/>
    <w:rsid w:val="00491D98"/>
    <w:rsid w:val="00492518"/>
    <w:rsid w:val="00494A72"/>
    <w:rsid w:val="00495E0B"/>
    <w:rsid w:val="004963DD"/>
    <w:rsid w:val="004A0F6B"/>
    <w:rsid w:val="004A1700"/>
    <w:rsid w:val="004A4018"/>
    <w:rsid w:val="004B2D60"/>
    <w:rsid w:val="004B32B8"/>
    <w:rsid w:val="004B49ED"/>
    <w:rsid w:val="004B61F9"/>
    <w:rsid w:val="004C184C"/>
    <w:rsid w:val="004C3C91"/>
    <w:rsid w:val="004C51D7"/>
    <w:rsid w:val="004C5672"/>
    <w:rsid w:val="004C6CCC"/>
    <w:rsid w:val="004D14FD"/>
    <w:rsid w:val="004D3DAB"/>
    <w:rsid w:val="004D4245"/>
    <w:rsid w:val="004D6123"/>
    <w:rsid w:val="004E2C18"/>
    <w:rsid w:val="004E3105"/>
    <w:rsid w:val="004F20B6"/>
    <w:rsid w:val="004F2186"/>
    <w:rsid w:val="004F3340"/>
    <w:rsid w:val="004F3DF0"/>
    <w:rsid w:val="004F4155"/>
    <w:rsid w:val="004F4965"/>
    <w:rsid w:val="004F558E"/>
    <w:rsid w:val="004F5915"/>
    <w:rsid w:val="004F5F6D"/>
    <w:rsid w:val="005010B9"/>
    <w:rsid w:val="00501CC9"/>
    <w:rsid w:val="005075FA"/>
    <w:rsid w:val="005109B9"/>
    <w:rsid w:val="00510C50"/>
    <w:rsid w:val="00511E7A"/>
    <w:rsid w:val="00513907"/>
    <w:rsid w:val="00520DD1"/>
    <w:rsid w:val="00521973"/>
    <w:rsid w:val="00523F31"/>
    <w:rsid w:val="00524893"/>
    <w:rsid w:val="00525C9E"/>
    <w:rsid w:val="00526935"/>
    <w:rsid w:val="00526CD0"/>
    <w:rsid w:val="005307EE"/>
    <w:rsid w:val="00530F39"/>
    <w:rsid w:val="00531AD2"/>
    <w:rsid w:val="00531B56"/>
    <w:rsid w:val="00533AF9"/>
    <w:rsid w:val="00534C06"/>
    <w:rsid w:val="0053506E"/>
    <w:rsid w:val="005352E6"/>
    <w:rsid w:val="005362A9"/>
    <w:rsid w:val="005362B2"/>
    <w:rsid w:val="00541468"/>
    <w:rsid w:val="00542280"/>
    <w:rsid w:val="005439C9"/>
    <w:rsid w:val="00547272"/>
    <w:rsid w:val="005507FD"/>
    <w:rsid w:val="00552AB2"/>
    <w:rsid w:val="005540E5"/>
    <w:rsid w:val="0055470B"/>
    <w:rsid w:val="00554CBA"/>
    <w:rsid w:val="00555622"/>
    <w:rsid w:val="00555C92"/>
    <w:rsid w:val="0055704C"/>
    <w:rsid w:val="005571CC"/>
    <w:rsid w:val="005572B4"/>
    <w:rsid w:val="005577CC"/>
    <w:rsid w:val="00560156"/>
    <w:rsid w:val="00564C78"/>
    <w:rsid w:val="00570B23"/>
    <w:rsid w:val="00572959"/>
    <w:rsid w:val="005804FD"/>
    <w:rsid w:val="0058118D"/>
    <w:rsid w:val="005814A5"/>
    <w:rsid w:val="005823E0"/>
    <w:rsid w:val="00583968"/>
    <w:rsid w:val="00585C10"/>
    <w:rsid w:val="0058668E"/>
    <w:rsid w:val="00591756"/>
    <w:rsid w:val="00592B41"/>
    <w:rsid w:val="005A0B94"/>
    <w:rsid w:val="005A2C0C"/>
    <w:rsid w:val="005A3E63"/>
    <w:rsid w:val="005A4E00"/>
    <w:rsid w:val="005A54F7"/>
    <w:rsid w:val="005A5625"/>
    <w:rsid w:val="005A73CD"/>
    <w:rsid w:val="005B1867"/>
    <w:rsid w:val="005B2763"/>
    <w:rsid w:val="005B2F44"/>
    <w:rsid w:val="005B36AC"/>
    <w:rsid w:val="005B43D2"/>
    <w:rsid w:val="005C1EBF"/>
    <w:rsid w:val="005C2114"/>
    <w:rsid w:val="005C2A01"/>
    <w:rsid w:val="005C341F"/>
    <w:rsid w:val="005C4B16"/>
    <w:rsid w:val="005C506C"/>
    <w:rsid w:val="005C5711"/>
    <w:rsid w:val="005C72AB"/>
    <w:rsid w:val="005C7CFD"/>
    <w:rsid w:val="005D0F75"/>
    <w:rsid w:val="005D1821"/>
    <w:rsid w:val="005D2A99"/>
    <w:rsid w:val="005D317E"/>
    <w:rsid w:val="005D3E91"/>
    <w:rsid w:val="005D5C7B"/>
    <w:rsid w:val="005E037D"/>
    <w:rsid w:val="005E10A1"/>
    <w:rsid w:val="005E1D14"/>
    <w:rsid w:val="005E27C1"/>
    <w:rsid w:val="005E2BD4"/>
    <w:rsid w:val="005E307D"/>
    <w:rsid w:val="00601136"/>
    <w:rsid w:val="0060146C"/>
    <w:rsid w:val="0060276F"/>
    <w:rsid w:val="00602D49"/>
    <w:rsid w:val="00604127"/>
    <w:rsid w:val="00604C6F"/>
    <w:rsid w:val="00605016"/>
    <w:rsid w:val="00605F80"/>
    <w:rsid w:val="00607EE2"/>
    <w:rsid w:val="00610135"/>
    <w:rsid w:val="00610604"/>
    <w:rsid w:val="006113A9"/>
    <w:rsid w:val="00612333"/>
    <w:rsid w:val="00614701"/>
    <w:rsid w:val="00614EC0"/>
    <w:rsid w:val="00614FA4"/>
    <w:rsid w:val="006171E5"/>
    <w:rsid w:val="00617556"/>
    <w:rsid w:val="0062119D"/>
    <w:rsid w:val="00622E10"/>
    <w:rsid w:val="0062378B"/>
    <w:rsid w:val="00623E86"/>
    <w:rsid w:val="00624DE6"/>
    <w:rsid w:val="00627195"/>
    <w:rsid w:val="00634141"/>
    <w:rsid w:val="00635AA8"/>
    <w:rsid w:val="0063659E"/>
    <w:rsid w:val="00636E48"/>
    <w:rsid w:val="00637E3B"/>
    <w:rsid w:val="00640112"/>
    <w:rsid w:val="00642617"/>
    <w:rsid w:val="00643750"/>
    <w:rsid w:val="00643BF6"/>
    <w:rsid w:val="0064587B"/>
    <w:rsid w:val="00646306"/>
    <w:rsid w:val="00650164"/>
    <w:rsid w:val="00650609"/>
    <w:rsid w:val="006510B8"/>
    <w:rsid w:val="00651275"/>
    <w:rsid w:val="0065219A"/>
    <w:rsid w:val="006521F0"/>
    <w:rsid w:val="00652EB8"/>
    <w:rsid w:val="0065399E"/>
    <w:rsid w:val="006560C2"/>
    <w:rsid w:val="006573E3"/>
    <w:rsid w:val="0066160F"/>
    <w:rsid w:val="00663D6F"/>
    <w:rsid w:val="0066515E"/>
    <w:rsid w:val="00666372"/>
    <w:rsid w:val="00672961"/>
    <w:rsid w:val="00675E7F"/>
    <w:rsid w:val="00676392"/>
    <w:rsid w:val="0068171A"/>
    <w:rsid w:val="00682F3A"/>
    <w:rsid w:val="0068313F"/>
    <w:rsid w:val="00683336"/>
    <w:rsid w:val="00683E27"/>
    <w:rsid w:val="00684750"/>
    <w:rsid w:val="0068580F"/>
    <w:rsid w:val="00685AE8"/>
    <w:rsid w:val="00685D64"/>
    <w:rsid w:val="006873B8"/>
    <w:rsid w:val="006934DB"/>
    <w:rsid w:val="00697E47"/>
    <w:rsid w:val="006A1BB2"/>
    <w:rsid w:val="006A3ABF"/>
    <w:rsid w:val="006A6992"/>
    <w:rsid w:val="006B007C"/>
    <w:rsid w:val="006B51C9"/>
    <w:rsid w:val="006B63C7"/>
    <w:rsid w:val="006C10D9"/>
    <w:rsid w:val="006C17EA"/>
    <w:rsid w:val="006C1AF1"/>
    <w:rsid w:val="006C200A"/>
    <w:rsid w:val="006C2600"/>
    <w:rsid w:val="006C2C3B"/>
    <w:rsid w:val="006C2CAE"/>
    <w:rsid w:val="006C3A90"/>
    <w:rsid w:val="006C4571"/>
    <w:rsid w:val="006C7C13"/>
    <w:rsid w:val="006D0476"/>
    <w:rsid w:val="006D0DEC"/>
    <w:rsid w:val="006D3153"/>
    <w:rsid w:val="006D651A"/>
    <w:rsid w:val="006E0D9E"/>
    <w:rsid w:val="006E31DA"/>
    <w:rsid w:val="006E3D32"/>
    <w:rsid w:val="006E433D"/>
    <w:rsid w:val="006E6B0A"/>
    <w:rsid w:val="006E6B61"/>
    <w:rsid w:val="006E6BCC"/>
    <w:rsid w:val="006E7905"/>
    <w:rsid w:val="006F0DCF"/>
    <w:rsid w:val="006F0FEE"/>
    <w:rsid w:val="006F1C16"/>
    <w:rsid w:val="006F23DB"/>
    <w:rsid w:val="006F2520"/>
    <w:rsid w:val="006F3862"/>
    <w:rsid w:val="006F3F8D"/>
    <w:rsid w:val="006F6D33"/>
    <w:rsid w:val="00701546"/>
    <w:rsid w:val="00701ECC"/>
    <w:rsid w:val="00704525"/>
    <w:rsid w:val="007061B2"/>
    <w:rsid w:val="0070742D"/>
    <w:rsid w:val="00714956"/>
    <w:rsid w:val="00715914"/>
    <w:rsid w:val="00717866"/>
    <w:rsid w:val="00717B80"/>
    <w:rsid w:val="00720353"/>
    <w:rsid w:val="00721236"/>
    <w:rsid w:val="007240D8"/>
    <w:rsid w:val="00724E0E"/>
    <w:rsid w:val="007254C7"/>
    <w:rsid w:val="00726C0F"/>
    <w:rsid w:val="00726C8F"/>
    <w:rsid w:val="00726DB2"/>
    <w:rsid w:val="007308EE"/>
    <w:rsid w:val="007316F9"/>
    <w:rsid w:val="00737413"/>
    <w:rsid w:val="007411E2"/>
    <w:rsid w:val="00742962"/>
    <w:rsid w:val="0074296A"/>
    <w:rsid w:val="00743A6A"/>
    <w:rsid w:val="00743F2F"/>
    <w:rsid w:val="007452A2"/>
    <w:rsid w:val="007453EC"/>
    <w:rsid w:val="0074599A"/>
    <w:rsid w:val="007474A2"/>
    <w:rsid w:val="00747C68"/>
    <w:rsid w:val="00752E33"/>
    <w:rsid w:val="00754E9F"/>
    <w:rsid w:val="00756EE4"/>
    <w:rsid w:val="00757A02"/>
    <w:rsid w:val="007621AB"/>
    <w:rsid w:val="007635DF"/>
    <w:rsid w:val="007654EF"/>
    <w:rsid w:val="007660F1"/>
    <w:rsid w:val="007672F4"/>
    <w:rsid w:val="00770CD1"/>
    <w:rsid w:val="0077150A"/>
    <w:rsid w:val="00774B35"/>
    <w:rsid w:val="00776EB7"/>
    <w:rsid w:val="0078035D"/>
    <w:rsid w:val="00780843"/>
    <w:rsid w:val="00781982"/>
    <w:rsid w:val="00781D8D"/>
    <w:rsid w:val="00782FE7"/>
    <w:rsid w:val="007834A3"/>
    <w:rsid w:val="00783D4B"/>
    <w:rsid w:val="00783E84"/>
    <w:rsid w:val="00786702"/>
    <w:rsid w:val="00790749"/>
    <w:rsid w:val="0079540E"/>
    <w:rsid w:val="007A108E"/>
    <w:rsid w:val="007A1398"/>
    <w:rsid w:val="007B0063"/>
    <w:rsid w:val="007B10FA"/>
    <w:rsid w:val="007B13B7"/>
    <w:rsid w:val="007B3BAF"/>
    <w:rsid w:val="007B4EA5"/>
    <w:rsid w:val="007B5B40"/>
    <w:rsid w:val="007B62A6"/>
    <w:rsid w:val="007B6FDC"/>
    <w:rsid w:val="007C18D6"/>
    <w:rsid w:val="007C2CFD"/>
    <w:rsid w:val="007C3778"/>
    <w:rsid w:val="007C48BD"/>
    <w:rsid w:val="007C6EC8"/>
    <w:rsid w:val="007D02C4"/>
    <w:rsid w:val="007D092B"/>
    <w:rsid w:val="007D14FE"/>
    <w:rsid w:val="007D240C"/>
    <w:rsid w:val="007D36B6"/>
    <w:rsid w:val="007D4808"/>
    <w:rsid w:val="007D4AE4"/>
    <w:rsid w:val="007D4BE9"/>
    <w:rsid w:val="007D7C78"/>
    <w:rsid w:val="007E0361"/>
    <w:rsid w:val="007E0FEA"/>
    <w:rsid w:val="007E2317"/>
    <w:rsid w:val="007E2EBB"/>
    <w:rsid w:val="007E3455"/>
    <w:rsid w:val="007E349B"/>
    <w:rsid w:val="007E3ABF"/>
    <w:rsid w:val="007E45FD"/>
    <w:rsid w:val="007E72F3"/>
    <w:rsid w:val="007F1DA5"/>
    <w:rsid w:val="007F35A4"/>
    <w:rsid w:val="007F3A87"/>
    <w:rsid w:val="007F43BA"/>
    <w:rsid w:val="007F66F8"/>
    <w:rsid w:val="00802049"/>
    <w:rsid w:val="00803755"/>
    <w:rsid w:val="00804ACB"/>
    <w:rsid w:val="00804B68"/>
    <w:rsid w:val="00804D23"/>
    <w:rsid w:val="008070BF"/>
    <w:rsid w:val="0080711D"/>
    <w:rsid w:val="008079C0"/>
    <w:rsid w:val="00810A42"/>
    <w:rsid w:val="00811A7F"/>
    <w:rsid w:val="0081267A"/>
    <w:rsid w:val="0081579D"/>
    <w:rsid w:val="00815F74"/>
    <w:rsid w:val="00817742"/>
    <w:rsid w:val="00817765"/>
    <w:rsid w:val="008201C2"/>
    <w:rsid w:val="00822F51"/>
    <w:rsid w:val="008234DE"/>
    <w:rsid w:val="00830227"/>
    <w:rsid w:val="00831926"/>
    <w:rsid w:val="008338F6"/>
    <w:rsid w:val="00834560"/>
    <w:rsid w:val="00834CFB"/>
    <w:rsid w:val="00836307"/>
    <w:rsid w:val="008369FF"/>
    <w:rsid w:val="00836D81"/>
    <w:rsid w:val="00837525"/>
    <w:rsid w:val="00847718"/>
    <w:rsid w:val="00847AEA"/>
    <w:rsid w:val="00847BC0"/>
    <w:rsid w:val="00851F74"/>
    <w:rsid w:val="008522FF"/>
    <w:rsid w:val="008526DA"/>
    <w:rsid w:val="00852BE6"/>
    <w:rsid w:val="00856094"/>
    <w:rsid w:val="008563BD"/>
    <w:rsid w:val="00856414"/>
    <w:rsid w:val="00857078"/>
    <w:rsid w:val="00857543"/>
    <w:rsid w:val="00857F67"/>
    <w:rsid w:val="008605B1"/>
    <w:rsid w:val="008606A3"/>
    <w:rsid w:val="00860794"/>
    <w:rsid w:val="00861281"/>
    <w:rsid w:val="0086289E"/>
    <w:rsid w:val="00863945"/>
    <w:rsid w:val="00865AB9"/>
    <w:rsid w:val="00865AFD"/>
    <w:rsid w:val="00865D6A"/>
    <w:rsid w:val="0086708B"/>
    <w:rsid w:val="00871C44"/>
    <w:rsid w:val="00871D9C"/>
    <w:rsid w:val="008736A3"/>
    <w:rsid w:val="00876A6F"/>
    <w:rsid w:val="00876B9A"/>
    <w:rsid w:val="00876F3B"/>
    <w:rsid w:val="00883B47"/>
    <w:rsid w:val="0088404C"/>
    <w:rsid w:val="008846B1"/>
    <w:rsid w:val="008852C0"/>
    <w:rsid w:val="008852D9"/>
    <w:rsid w:val="008852E9"/>
    <w:rsid w:val="00886C0C"/>
    <w:rsid w:val="0088710B"/>
    <w:rsid w:val="00887A61"/>
    <w:rsid w:val="008907EC"/>
    <w:rsid w:val="00891E06"/>
    <w:rsid w:val="00893BD1"/>
    <w:rsid w:val="00895011"/>
    <w:rsid w:val="008957FC"/>
    <w:rsid w:val="008979D5"/>
    <w:rsid w:val="008A1C81"/>
    <w:rsid w:val="008A2B8E"/>
    <w:rsid w:val="008A2EBA"/>
    <w:rsid w:val="008A4CB4"/>
    <w:rsid w:val="008A7A0B"/>
    <w:rsid w:val="008B08B1"/>
    <w:rsid w:val="008B3E0C"/>
    <w:rsid w:val="008B3E0D"/>
    <w:rsid w:val="008B6764"/>
    <w:rsid w:val="008B698C"/>
    <w:rsid w:val="008C078A"/>
    <w:rsid w:val="008C0891"/>
    <w:rsid w:val="008C2F34"/>
    <w:rsid w:val="008C35A5"/>
    <w:rsid w:val="008C3AE0"/>
    <w:rsid w:val="008C62F5"/>
    <w:rsid w:val="008C6434"/>
    <w:rsid w:val="008D37D9"/>
    <w:rsid w:val="008D4C72"/>
    <w:rsid w:val="008D4DA9"/>
    <w:rsid w:val="008D745C"/>
    <w:rsid w:val="008D7999"/>
    <w:rsid w:val="008E21A3"/>
    <w:rsid w:val="008E3B9A"/>
    <w:rsid w:val="008E434C"/>
    <w:rsid w:val="008F0148"/>
    <w:rsid w:val="008F01CE"/>
    <w:rsid w:val="008F07C9"/>
    <w:rsid w:val="008F1714"/>
    <w:rsid w:val="008F1A39"/>
    <w:rsid w:val="008F36C4"/>
    <w:rsid w:val="008F3C76"/>
    <w:rsid w:val="008F47F5"/>
    <w:rsid w:val="008F5007"/>
    <w:rsid w:val="008F566E"/>
    <w:rsid w:val="008F64FA"/>
    <w:rsid w:val="008F7AAF"/>
    <w:rsid w:val="00900701"/>
    <w:rsid w:val="00901103"/>
    <w:rsid w:val="00901F8F"/>
    <w:rsid w:val="009025DB"/>
    <w:rsid w:val="00902D14"/>
    <w:rsid w:val="00910432"/>
    <w:rsid w:val="009144F8"/>
    <w:rsid w:val="00914BC4"/>
    <w:rsid w:val="00915067"/>
    <w:rsid w:val="00915DCE"/>
    <w:rsid w:val="00920325"/>
    <w:rsid w:val="00923D8D"/>
    <w:rsid w:val="00924D60"/>
    <w:rsid w:val="009257F7"/>
    <w:rsid w:val="00925C45"/>
    <w:rsid w:val="009269EA"/>
    <w:rsid w:val="00926A2B"/>
    <w:rsid w:val="00926A4C"/>
    <w:rsid w:val="00927DEC"/>
    <w:rsid w:val="009316B1"/>
    <w:rsid w:val="00931C4C"/>
    <w:rsid w:val="00932669"/>
    <w:rsid w:val="00932A78"/>
    <w:rsid w:val="00933A88"/>
    <w:rsid w:val="00936C3A"/>
    <w:rsid w:val="009370C9"/>
    <w:rsid w:val="0093746F"/>
    <w:rsid w:val="00937DB0"/>
    <w:rsid w:val="00941B78"/>
    <w:rsid w:val="00942B81"/>
    <w:rsid w:val="00943A0E"/>
    <w:rsid w:val="0094429F"/>
    <w:rsid w:val="00944459"/>
    <w:rsid w:val="00944828"/>
    <w:rsid w:val="00945D6C"/>
    <w:rsid w:val="0094758E"/>
    <w:rsid w:val="00951361"/>
    <w:rsid w:val="00951643"/>
    <w:rsid w:val="00953E52"/>
    <w:rsid w:val="0095549B"/>
    <w:rsid w:val="00964077"/>
    <w:rsid w:val="00964A1D"/>
    <w:rsid w:val="00965AA8"/>
    <w:rsid w:val="00967444"/>
    <w:rsid w:val="009679AC"/>
    <w:rsid w:val="00973C75"/>
    <w:rsid w:val="00974E85"/>
    <w:rsid w:val="009763EF"/>
    <w:rsid w:val="00976F1B"/>
    <w:rsid w:val="0098511E"/>
    <w:rsid w:val="00985B66"/>
    <w:rsid w:val="0098604E"/>
    <w:rsid w:val="00987599"/>
    <w:rsid w:val="00987953"/>
    <w:rsid w:val="009923D4"/>
    <w:rsid w:val="0099548B"/>
    <w:rsid w:val="00995A1B"/>
    <w:rsid w:val="00995B13"/>
    <w:rsid w:val="00995C8C"/>
    <w:rsid w:val="009960FF"/>
    <w:rsid w:val="00996109"/>
    <w:rsid w:val="00996BDC"/>
    <w:rsid w:val="009A5F02"/>
    <w:rsid w:val="009A7F55"/>
    <w:rsid w:val="009B1E5B"/>
    <w:rsid w:val="009B401A"/>
    <w:rsid w:val="009B402A"/>
    <w:rsid w:val="009B4043"/>
    <w:rsid w:val="009B456F"/>
    <w:rsid w:val="009B6361"/>
    <w:rsid w:val="009B710F"/>
    <w:rsid w:val="009B7335"/>
    <w:rsid w:val="009B7862"/>
    <w:rsid w:val="009C5F6F"/>
    <w:rsid w:val="009C66C0"/>
    <w:rsid w:val="009C6A7F"/>
    <w:rsid w:val="009C72F1"/>
    <w:rsid w:val="009D3010"/>
    <w:rsid w:val="009D34A7"/>
    <w:rsid w:val="009D589C"/>
    <w:rsid w:val="009E165F"/>
    <w:rsid w:val="009E1826"/>
    <w:rsid w:val="009E24BC"/>
    <w:rsid w:val="009E279C"/>
    <w:rsid w:val="009E47A4"/>
    <w:rsid w:val="009E66A7"/>
    <w:rsid w:val="009E725D"/>
    <w:rsid w:val="009F1E53"/>
    <w:rsid w:val="009F3D99"/>
    <w:rsid w:val="009F48B4"/>
    <w:rsid w:val="009F4E09"/>
    <w:rsid w:val="00A021F2"/>
    <w:rsid w:val="00A07923"/>
    <w:rsid w:val="00A11C6E"/>
    <w:rsid w:val="00A12263"/>
    <w:rsid w:val="00A14AE6"/>
    <w:rsid w:val="00A17038"/>
    <w:rsid w:val="00A20F26"/>
    <w:rsid w:val="00A21134"/>
    <w:rsid w:val="00A2362E"/>
    <w:rsid w:val="00A25993"/>
    <w:rsid w:val="00A2617F"/>
    <w:rsid w:val="00A30E98"/>
    <w:rsid w:val="00A32011"/>
    <w:rsid w:val="00A33BEA"/>
    <w:rsid w:val="00A33F19"/>
    <w:rsid w:val="00A34382"/>
    <w:rsid w:val="00A35A56"/>
    <w:rsid w:val="00A36E07"/>
    <w:rsid w:val="00A36E36"/>
    <w:rsid w:val="00A37BDC"/>
    <w:rsid w:val="00A40986"/>
    <w:rsid w:val="00A4437F"/>
    <w:rsid w:val="00A47AE0"/>
    <w:rsid w:val="00A51016"/>
    <w:rsid w:val="00A51660"/>
    <w:rsid w:val="00A525D1"/>
    <w:rsid w:val="00A5704C"/>
    <w:rsid w:val="00A611BF"/>
    <w:rsid w:val="00A635E7"/>
    <w:rsid w:val="00A66017"/>
    <w:rsid w:val="00A6615D"/>
    <w:rsid w:val="00A665D0"/>
    <w:rsid w:val="00A67F38"/>
    <w:rsid w:val="00A70359"/>
    <w:rsid w:val="00A717A4"/>
    <w:rsid w:val="00A72087"/>
    <w:rsid w:val="00A7378D"/>
    <w:rsid w:val="00A74593"/>
    <w:rsid w:val="00A74B34"/>
    <w:rsid w:val="00A76C38"/>
    <w:rsid w:val="00A8021E"/>
    <w:rsid w:val="00A808E6"/>
    <w:rsid w:val="00A81455"/>
    <w:rsid w:val="00A8203C"/>
    <w:rsid w:val="00A82655"/>
    <w:rsid w:val="00A82813"/>
    <w:rsid w:val="00A8335C"/>
    <w:rsid w:val="00A837B2"/>
    <w:rsid w:val="00A84643"/>
    <w:rsid w:val="00A8717A"/>
    <w:rsid w:val="00A87345"/>
    <w:rsid w:val="00A939F8"/>
    <w:rsid w:val="00A9423B"/>
    <w:rsid w:val="00A95176"/>
    <w:rsid w:val="00AA24A2"/>
    <w:rsid w:val="00AA26AD"/>
    <w:rsid w:val="00AA43EF"/>
    <w:rsid w:val="00AA4748"/>
    <w:rsid w:val="00AB0D5C"/>
    <w:rsid w:val="00AB1012"/>
    <w:rsid w:val="00AB1D1F"/>
    <w:rsid w:val="00AB2CD3"/>
    <w:rsid w:val="00AB3304"/>
    <w:rsid w:val="00AB387D"/>
    <w:rsid w:val="00AB4758"/>
    <w:rsid w:val="00AB4F4E"/>
    <w:rsid w:val="00AB5DEC"/>
    <w:rsid w:val="00AB6807"/>
    <w:rsid w:val="00AB7750"/>
    <w:rsid w:val="00AC05B5"/>
    <w:rsid w:val="00AC2102"/>
    <w:rsid w:val="00AC23B8"/>
    <w:rsid w:val="00AC3CE6"/>
    <w:rsid w:val="00AC4E71"/>
    <w:rsid w:val="00AC4FC5"/>
    <w:rsid w:val="00AC4FE8"/>
    <w:rsid w:val="00AC7C8E"/>
    <w:rsid w:val="00AD0BCF"/>
    <w:rsid w:val="00AD34BA"/>
    <w:rsid w:val="00AD6B0E"/>
    <w:rsid w:val="00AE0068"/>
    <w:rsid w:val="00AE118C"/>
    <w:rsid w:val="00AE196D"/>
    <w:rsid w:val="00AE2AF6"/>
    <w:rsid w:val="00AE35F0"/>
    <w:rsid w:val="00AE3954"/>
    <w:rsid w:val="00AE4379"/>
    <w:rsid w:val="00AE4F95"/>
    <w:rsid w:val="00AE572E"/>
    <w:rsid w:val="00AF0839"/>
    <w:rsid w:val="00AF1641"/>
    <w:rsid w:val="00AF21DA"/>
    <w:rsid w:val="00AF47A2"/>
    <w:rsid w:val="00AF49AA"/>
    <w:rsid w:val="00AF49E5"/>
    <w:rsid w:val="00AF612E"/>
    <w:rsid w:val="00AF6206"/>
    <w:rsid w:val="00AF76B2"/>
    <w:rsid w:val="00B03044"/>
    <w:rsid w:val="00B032BC"/>
    <w:rsid w:val="00B05945"/>
    <w:rsid w:val="00B05BC2"/>
    <w:rsid w:val="00B05D47"/>
    <w:rsid w:val="00B1019D"/>
    <w:rsid w:val="00B12CDA"/>
    <w:rsid w:val="00B13701"/>
    <w:rsid w:val="00B16F20"/>
    <w:rsid w:val="00B20DB6"/>
    <w:rsid w:val="00B231D3"/>
    <w:rsid w:val="00B24E86"/>
    <w:rsid w:val="00B3157A"/>
    <w:rsid w:val="00B33785"/>
    <w:rsid w:val="00B342B9"/>
    <w:rsid w:val="00B350AA"/>
    <w:rsid w:val="00B35C71"/>
    <w:rsid w:val="00B35DDB"/>
    <w:rsid w:val="00B36722"/>
    <w:rsid w:val="00B3694D"/>
    <w:rsid w:val="00B400A5"/>
    <w:rsid w:val="00B448B8"/>
    <w:rsid w:val="00B44F40"/>
    <w:rsid w:val="00B50565"/>
    <w:rsid w:val="00B51D44"/>
    <w:rsid w:val="00B51FD2"/>
    <w:rsid w:val="00B52430"/>
    <w:rsid w:val="00B53666"/>
    <w:rsid w:val="00B559F7"/>
    <w:rsid w:val="00B5718E"/>
    <w:rsid w:val="00B61AFC"/>
    <w:rsid w:val="00B62498"/>
    <w:rsid w:val="00B62BE7"/>
    <w:rsid w:val="00B633F9"/>
    <w:rsid w:val="00B645D5"/>
    <w:rsid w:val="00B64AC5"/>
    <w:rsid w:val="00B65C6F"/>
    <w:rsid w:val="00B67643"/>
    <w:rsid w:val="00B67A7F"/>
    <w:rsid w:val="00B7079E"/>
    <w:rsid w:val="00B72960"/>
    <w:rsid w:val="00B72F5F"/>
    <w:rsid w:val="00B739F4"/>
    <w:rsid w:val="00B73A4A"/>
    <w:rsid w:val="00B765E3"/>
    <w:rsid w:val="00B802D5"/>
    <w:rsid w:val="00B80BF1"/>
    <w:rsid w:val="00B81DA6"/>
    <w:rsid w:val="00B820B8"/>
    <w:rsid w:val="00B8534D"/>
    <w:rsid w:val="00B865A6"/>
    <w:rsid w:val="00B87194"/>
    <w:rsid w:val="00B91896"/>
    <w:rsid w:val="00B924B1"/>
    <w:rsid w:val="00B935C9"/>
    <w:rsid w:val="00B94DD9"/>
    <w:rsid w:val="00B96EC8"/>
    <w:rsid w:val="00B979B6"/>
    <w:rsid w:val="00BA3A9D"/>
    <w:rsid w:val="00BA4F6A"/>
    <w:rsid w:val="00BA517E"/>
    <w:rsid w:val="00BA61D0"/>
    <w:rsid w:val="00BA7A03"/>
    <w:rsid w:val="00BB112A"/>
    <w:rsid w:val="00BB1A5F"/>
    <w:rsid w:val="00BB3C1A"/>
    <w:rsid w:val="00BB4823"/>
    <w:rsid w:val="00BB49B4"/>
    <w:rsid w:val="00BB6132"/>
    <w:rsid w:val="00BB66E3"/>
    <w:rsid w:val="00BC1751"/>
    <w:rsid w:val="00BC1DEC"/>
    <w:rsid w:val="00BC2C6D"/>
    <w:rsid w:val="00BC408C"/>
    <w:rsid w:val="00BC4B34"/>
    <w:rsid w:val="00BC702D"/>
    <w:rsid w:val="00BD046B"/>
    <w:rsid w:val="00BD1093"/>
    <w:rsid w:val="00BD1460"/>
    <w:rsid w:val="00BD2D2E"/>
    <w:rsid w:val="00BD56BC"/>
    <w:rsid w:val="00BD6D4C"/>
    <w:rsid w:val="00BF2779"/>
    <w:rsid w:val="00BF4441"/>
    <w:rsid w:val="00BF5A2D"/>
    <w:rsid w:val="00BF612F"/>
    <w:rsid w:val="00BF79FF"/>
    <w:rsid w:val="00C00966"/>
    <w:rsid w:val="00C01364"/>
    <w:rsid w:val="00C02CB8"/>
    <w:rsid w:val="00C040B0"/>
    <w:rsid w:val="00C04FAD"/>
    <w:rsid w:val="00C1122B"/>
    <w:rsid w:val="00C112AB"/>
    <w:rsid w:val="00C1232B"/>
    <w:rsid w:val="00C12DBC"/>
    <w:rsid w:val="00C13669"/>
    <w:rsid w:val="00C139F2"/>
    <w:rsid w:val="00C20111"/>
    <w:rsid w:val="00C224AE"/>
    <w:rsid w:val="00C22AC3"/>
    <w:rsid w:val="00C23D3F"/>
    <w:rsid w:val="00C2707E"/>
    <w:rsid w:val="00C27639"/>
    <w:rsid w:val="00C27D03"/>
    <w:rsid w:val="00C27D2D"/>
    <w:rsid w:val="00C33D10"/>
    <w:rsid w:val="00C36D8B"/>
    <w:rsid w:val="00C37BC0"/>
    <w:rsid w:val="00C4101B"/>
    <w:rsid w:val="00C43853"/>
    <w:rsid w:val="00C43868"/>
    <w:rsid w:val="00C44285"/>
    <w:rsid w:val="00C453E5"/>
    <w:rsid w:val="00C45E1F"/>
    <w:rsid w:val="00C506E1"/>
    <w:rsid w:val="00C50B29"/>
    <w:rsid w:val="00C512C5"/>
    <w:rsid w:val="00C532F4"/>
    <w:rsid w:val="00C544A9"/>
    <w:rsid w:val="00C54642"/>
    <w:rsid w:val="00C554A4"/>
    <w:rsid w:val="00C55FD9"/>
    <w:rsid w:val="00C568A9"/>
    <w:rsid w:val="00C576C9"/>
    <w:rsid w:val="00C5776A"/>
    <w:rsid w:val="00C604C3"/>
    <w:rsid w:val="00C650CD"/>
    <w:rsid w:val="00C71124"/>
    <w:rsid w:val="00C7115D"/>
    <w:rsid w:val="00C7321A"/>
    <w:rsid w:val="00C74684"/>
    <w:rsid w:val="00C7468C"/>
    <w:rsid w:val="00C74BEE"/>
    <w:rsid w:val="00C75019"/>
    <w:rsid w:val="00C76B3D"/>
    <w:rsid w:val="00C7716E"/>
    <w:rsid w:val="00C7745A"/>
    <w:rsid w:val="00C8001A"/>
    <w:rsid w:val="00C80386"/>
    <w:rsid w:val="00C81AB4"/>
    <w:rsid w:val="00C85F11"/>
    <w:rsid w:val="00C862F1"/>
    <w:rsid w:val="00C875C4"/>
    <w:rsid w:val="00C914A8"/>
    <w:rsid w:val="00C921CA"/>
    <w:rsid w:val="00C925FD"/>
    <w:rsid w:val="00C94BC3"/>
    <w:rsid w:val="00CA4494"/>
    <w:rsid w:val="00CA61D3"/>
    <w:rsid w:val="00CA6A2A"/>
    <w:rsid w:val="00CB0699"/>
    <w:rsid w:val="00CB12F3"/>
    <w:rsid w:val="00CB1458"/>
    <w:rsid w:val="00CB2609"/>
    <w:rsid w:val="00CB3707"/>
    <w:rsid w:val="00CB3785"/>
    <w:rsid w:val="00CB4FBD"/>
    <w:rsid w:val="00CB580D"/>
    <w:rsid w:val="00CB5D25"/>
    <w:rsid w:val="00CB661A"/>
    <w:rsid w:val="00CC0096"/>
    <w:rsid w:val="00CC287E"/>
    <w:rsid w:val="00CC3958"/>
    <w:rsid w:val="00CC3D34"/>
    <w:rsid w:val="00CC403D"/>
    <w:rsid w:val="00CC47D6"/>
    <w:rsid w:val="00CC56BD"/>
    <w:rsid w:val="00CC6314"/>
    <w:rsid w:val="00CC65E6"/>
    <w:rsid w:val="00CD004D"/>
    <w:rsid w:val="00CD49E5"/>
    <w:rsid w:val="00CD4E80"/>
    <w:rsid w:val="00CD5EFD"/>
    <w:rsid w:val="00CD706D"/>
    <w:rsid w:val="00CD7F10"/>
    <w:rsid w:val="00CE0DE2"/>
    <w:rsid w:val="00CE2A67"/>
    <w:rsid w:val="00CE2CA0"/>
    <w:rsid w:val="00CE3850"/>
    <w:rsid w:val="00CE4923"/>
    <w:rsid w:val="00CE4DAE"/>
    <w:rsid w:val="00CE7F7A"/>
    <w:rsid w:val="00CF0A12"/>
    <w:rsid w:val="00CF0A46"/>
    <w:rsid w:val="00CF4662"/>
    <w:rsid w:val="00CF4781"/>
    <w:rsid w:val="00CF71D2"/>
    <w:rsid w:val="00D014E1"/>
    <w:rsid w:val="00D01CF7"/>
    <w:rsid w:val="00D10281"/>
    <w:rsid w:val="00D11308"/>
    <w:rsid w:val="00D17760"/>
    <w:rsid w:val="00D17B64"/>
    <w:rsid w:val="00D20687"/>
    <w:rsid w:val="00D208FE"/>
    <w:rsid w:val="00D23611"/>
    <w:rsid w:val="00D30CCF"/>
    <w:rsid w:val="00D34B0E"/>
    <w:rsid w:val="00D3540C"/>
    <w:rsid w:val="00D37D3B"/>
    <w:rsid w:val="00D40CE2"/>
    <w:rsid w:val="00D43329"/>
    <w:rsid w:val="00D43722"/>
    <w:rsid w:val="00D45838"/>
    <w:rsid w:val="00D54123"/>
    <w:rsid w:val="00D54966"/>
    <w:rsid w:val="00D56814"/>
    <w:rsid w:val="00D57CC6"/>
    <w:rsid w:val="00D62095"/>
    <w:rsid w:val="00D64707"/>
    <w:rsid w:val="00D64A3F"/>
    <w:rsid w:val="00D64BB9"/>
    <w:rsid w:val="00D66581"/>
    <w:rsid w:val="00D6661B"/>
    <w:rsid w:val="00D67CCB"/>
    <w:rsid w:val="00D7094A"/>
    <w:rsid w:val="00D722D0"/>
    <w:rsid w:val="00D73C5B"/>
    <w:rsid w:val="00D74AD5"/>
    <w:rsid w:val="00D75B0B"/>
    <w:rsid w:val="00D761C5"/>
    <w:rsid w:val="00D80908"/>
    <w:rsid w:val="00D80F83"/>
    <w:rsid w:val="00D824C5"/>
    <w:rsid w:val="00D84B3A"/>
    <w:rsid w:val="00D85E46"/>
    <w:rsid w:val="00D866E3"/>
    <w:rsid w:val="00D86B2C"/>
    <w:rsid w:val="00D875B4"/>
    <w:rsid w:val="00D915F1"/>
    <w:rsid w:val="00D91EC1"/>
    <w:rsid w:val="00D927C6"/>
    <w:rsid w:val="00D929D4"/>
    <w:rsid w:val="00D92E77"/>
    <w:rsid w:val="00D933F6"/>
    <w:rsid w:val="00D936D7"/>
    <w:rsid w:val="00D94838"/>
    <w:rsid w:val="00D97EC1"/>
    <w:rsid w:val="00DA21D1"/>
    <w:rsid w:val="00DA4390"/>
    <w:rsid w:val="00DA6E89"/>
    <w:rsid w:val="00DB230F"/>
    <w:rsid w:val="00DB5317"/>
    <w:rsid w:val="00DC0AD5"/>
    <w:rsid w:val="00DC0C89"/>
    <w:rsid w:val="00DC373D"/>
    <w:rsid w:val="00DC4D3E"/>
    <w:rsid w:val="00DC5A62"/>
    <w:rsid w:val="00DC635A"/>
    <w:rsid w:val="00DC6BC9"/>
    <w:rsid w:val="00DC71A1"/>
    <w:rsid w:val="00DC79BC"/>
    <w:rsid w:val="00DD11FD"/>
    <w:rsid w:val="00DD2D77"/>
    <w:rsid w:val="00DD3481"/>
    <w:rsid w:val="00DD3920"/>
    <w:rsid w:val="00DD4046"/>
    <w:rsid w:val="00DD4F4A"/>
    <w:rsid w:val="00DD561A"/>
    <w:rsid w:val="00DD7BB0"/>
    <w:rsid w:val="00DE31EB"/>
    <w:rsid w:val="00DE3A87"/>
    <w:rsid w:val="00DE435C"/>
    <w:rsid w:val="00DE58BF"/>
    <w:rsid w:val="00DF011F"/>
    <w:rsid w:val="00DF0D44"/>
    <w:rsid w:val="00DF5775"/>
    <w:rsid w:val="00DF60DD"/>
    <w:rsid w:val="00E011D6"/>
    <w:rsid w:val="00E02AED"/>
    <w:rsid w:val="00E02B11"/>
    <w:rsid w:val="00E03D77"/>
    <w:rsid w:val="00E06E60"/>
    <w:rsid w:val="00E10DCA"/>
    <w:rsid w:val="00E11ABB"/>
    <w:rsid w:val="00E11D68"/>
    <w:rsid w:val="00E12ACE"/>
    <w:rsid w:val="00E13EF7"/>
    <w:rsid w:val="00E14B1E"/>
    <w:rsid w:val="00E15123"/>
    <w:rsid w:val="00E15D41"/>
    <w:rsid w:val="00E1672D"/>
    <w:rsid w:val="00E20783"/>
    <w:rsid w:val="00E20CC2"/>
    <w:rsid w:val="00E20FF4"/>
    <w:rsid w:val="00E237F1"/>
    <w:rsid w:val="00E253BE"/>
    <w:rsid w:val="00E27B10"/>
    <w:rsid w:val="00E30291"/>
    <w:rsid w:val="00E33E0A"/>
    <w:rsid w:val="00E34CE8"/>
    <w:rsid w:val="00E35308"/>
    <w:rsid w:val="00E35622"/>
    <w:rsid w:val="00E35E6C"/>
    <w:rsid w:val="00E4082F"/>
    <w:rsid w:val="00E41BB1"/>
    <w:rsid w:val="00E44D2F"/>
    <w:rsid w:val="00E45329"/>
    <w:rsid w:val="00E45F4B"/>
    <w:rsid w:val="00E5020D"/>
    <w:rsid w:val="00E51829"/>
    <w:rsid w:val="00E51831"/>
    <w:rsid w:val="00E5365C"/>
    <w:rsid w:val="00E537BE"/>
    <w:rsid w:val="00E54704"/>
    <w:rsid w:val="00E5508B"/>
    <w:rsid w:val="00E57DC2"/>
    <w:rsid w:val="00E65FCE"/>
    <w:rsid w:val="00E672B9"/>
    <w:rsid w:val="00E67B0E"/>
    <w:rsid w:val="00E7220C"/>
    <w:rsid w:val="00E77115"/>
    <w:rsid w:val="00E80C24"/>
    <w:rsid w:val="00E81EC8"/>
    <w:rsid w:val="00E83A0D"/>
    <w:rsid w:val="00E83B63"/>
    <w:rsid w:val="00E87AEA"/>
    <w:rsid w:val="00E909B2"/>
    <w:rsid w:val="00E90C2A"/>
    <w:rsid w:val="00E91A85"/>
    <w:rsid w:val="00E9485A"/>
    <w:rsid w:val="00E9541E"/>
    <w:rsid w:val="00E9689B"/>
    <w:rsid w:val="00E96F65"/>
    <w:rsid w:val="00E97DA7"/>
    <w:rsid w:val="00EA0E72"/>
    <w:rsid w:val="00EA15E6"/>
    <w:rsid w:val="00EA1FCF"/>
    <w:rsid w:val="00EA2FAD"/>
    <w:rsid w:val="00EA4125"/>
    <w:rsid w:val="00EA461E"/>
    <w:rsid w:val="00EA6225"/>
    <w:rsid w:val="00EB0D9F"/>
    <w:rsid w:val="00EB16BF"/>
    <w:rsid w:val="00EB185E"/>
    <w:rsid w:val="00EB4E3C"/>
    <w:rsid w:val="00EB5A5A"/>
    <w:rsid w:val="00EB5D6F"/>
    <w:rsid w:val="00EB746E"/>
    <w:rsid w:val="00EC0A22"/>
    <w:rsid w:val="00EC212D"/>
    <w:rsid w:val="00EC4A3F"/>
    <w:rsid w:val="00EC4CB8"/>
    <w:rsid w:val="00EC573B"/>
    <w:rsid w:val="00EC7B98"/>
    <w:rsid w:val="00ED2A9F"/>
    <w:rsid w:val="00ED602A"/>
    <w:rsid w:val="00EE00E9"/>
    <w:rsid w:val="00EE1BEE"/>
    <w:rsid w:val="00EE2519"/>
    <w:rsid w:val="00EE32DD"/>
    <w:rsid w:val="00EE3450"/>
    <w:rsid w:val="00EE6185"/>
    <w:rsid w:val="00EE67EA"/>
    <w:rsid w:val="00EF2578"/>
    <w:rsid w:val="00EF49A8"/>
    <w:rsid w:val="00EF519A"/>
    <w:rsid w:val="00EF7009"/>
    <w:rsid w:val="00F00F8A"/>
    <w:rsid w:val="00F02E06"/>
    <w:rsid w:val="00F06A53"/>
    <w:rsid w:val="00F07A4B"/>
    <w:rsid w:val="00F11C00"/>
    <w:rsid w:val="00F11D07"/>
    <w:rsid w:val="00F1684A"/>
    <w:rsid w:val="00F17967"/>
    <w:rsid w:val="00F22511"/>
    <w:rsid w:val="00F231DC"/>
    <w:rsid w:val="00F2590C"/>
    <w:rsid w:val="00F26174"/>
    <w:rsid w:val="00F26C64"/>
    <w:rsid w:val="00F27613"/>
    <w:rsid w:val="00F27D04"/>
    <w:rsid w:val="00F42576"/>
    <w:rsid w:val="00F4410F"/>
    <w:rsid w:val="00F44913"/>
    <w:rsid w:val="00F44A11"/>
    <w:rsid w:val="00F45795"/>
    <w:rsid w:val="00F47157"/>
    <w:rsid w:val="00F50FA5"/>
    <w:rsid w:val="00F5193C"/>
    <w:rsid w:val="00F53A86"/>
    <w:rsid w:val="00F548F8"/>
    <w:rsid w:val="00F54D93"/>
    <w:rsid w:val="00F55991"/>
    <w:rsid w:val="00F574B9"/>
    <w:rsid w:val="00F6003A"/>
    <w:rsid w:val="00F604E0"/>
    <w:rsid w:val="00F619C8"/>
    <w:rsid w:val="00F66377"/>
    <w:rsid w:val="00F66D64"/>
    <w:rsid w:val="00F723FF"/>
    <w:rsid w:val="00F81496"/>
    <w:rsid w:val="00F8364F"/>
    <w:rsid w:val="00F83A76"/>
    <w:rsid w:val="00F83D4E"/>
    <w:rsid w:val="00F8480C"/>
    <w:rsid w:val="00F85400"/>
    <w:rsid w:val="00F85BDC"/>
    <w:rsid w:val="00F864C1"/>
    <w:rsid w:val="00F86617"/>
    <w:rsid w:val="00F871A2"/>
    <w:rsid w:val="00F90145"/>
    <w:rsid w:val="00F92E6B"/>
    <w:rsid w:val="00F92E7C"/>
    <w:rsid w:val="00F94C7F"/>
    <w:rsid w:val="00F94E44"/>
    <w:rsid w:val="00F97CAD"/>
    <w:rsid w:val="00FA1050"/>
    <w:rsid w:val="00FA2334"/>
    <w:rsid w:val="00FA3BC8"/>
    <w:rsid w:val="00FA6E18"/>
    <w:rsid w:val="00FB15B9"/>
    <w:rsid w:val="00FB5261"/>
    <w:rsid w:val="00FB6664"/>
    <w:rsid w:val="00FB6A25"/>
    <w:rsid w:val="00FC0614"/>
    <w:rsid w:val="00FC21D6"/>
    <w:rsid w:val="00FC5B58"/>
    <w:rsid w:val="00FC5DC7"/>
    <w:rsid w:val="00FC7114"/>
    <w:rsid w:val="00FC7FE2"/>
    <w:rsid w:val="00FD00BC"/>
    <w:rsid w:val="00FD05C6"/>
    <w:rsid w:val="00FD2C77"/>
    <w:rsid w:val="00FD421D"/>
    <w:rsid w:val="00FD5A12"/>
    <w:rsid w:val="00FD5E6A"/>
    <w:rsid w:val="00FD7091"/>
    <w:rsid w:val="00FD72D3"/>
    <w:rsid w:val="00FD7F52"/>
    <w:rsid w:val="00FE1677"/>
    <w:rsid w:val="00FE206C"/>
    <w:rsid w:val="00FE65D7"/>
    <w:rsid w:val="00FE666A"/>
    <w:rsid w:val="00FE7532"/>
    <w:rsid w:val="00FF20BB"/>
    <w:rsid w:val="00FF6691"/>
    <w:rsid w:val="00FF7133"/>
    <w:rsid w:val="00FF7A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9F48B4"/>
    <w:pPr>
      <w:keepNext/>
      <w:numPr>
        <w:numId w:val="1"/>
      </w:numPr>
      <w:spacing w:before="2000" w:after="480" w:line="240" w:lineRule="auto"/>
      <w:ind w:left="360"/>
      <w:outlineLvl w:val="0"/>
    </w:pPr>
    <w:rPr>
      <w:rFonts w:eastAsia="Times New Roman" w:cs="Arial"/>
      <w:b/>
      <w:bCs/>
      <w:kern w:val="32"/>
      <w:sz w:val="40"/>
      <w:szCs w:val="40"/>
      <w:lang w:val="es-ES" w:eastAsia="es-CO"/>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9F48B4"/>
    <w:rPr>
      <w:rFonts w:ascii="Arial" w:eastAsia="Times New Roman" w:hAnsi="Arial" w:cs="Arial"/>
      <w:b/>
      <w:bCs/>
      <w:kern w:val="32"/>
      <w:sz w:val="40"/>
      <w:szCs w:val="40"/>
      <w:lang w:val="es-ES" w:eastAsia="es-CO"/>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semiHidden/>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961">
      <w:bodyDiv w:val="1"/>
      <w:marLeft w:val="0"/>
      <w:marRight w:val="0"/>
      <w:marTop w:val="0"/>
      <w:marBottom w:val="0"/>
      <w:divBdr>
        <w:top w:val="none" w:sz="0" w:space="0" w:color="auto"/>
        <w:left w:val="none" w:sz="0" w:space="0" w:color="auto"/>
        <w:bottom w:val="none" w:sz="0" w:space="0" w:color="auto"/>
        <w:right w:val="none" w:sz="0" w:space="0" w:color="auto"/>
      </w:divBdr>
    </w:div>
    <w:div w:id="73282950">
      <w:bodyDiv w:val="1"/>
      <w:marLeft w:val="0"/>
      <w:marRight w:val="0"/>
      <w:marTop w:val="0"/>
      <w:marBottom w:val="0"/>
      <w:divBdr>
        <w:top w:val="none" w:sz="0" w:space="0" w:color="auto"/>
        <w:left w:val="none" w:sz="0" w:space="0" w:color="auto"/>
        <w:bottom w:val="none" w:sz="0" w:space="0" w:color="auto"/>
        <w:right w:val="none" w:sz="0" w:space="0" w:color="auto"/>
      </w:divBdr>
    </w:div>
    <w:div w:id="132914313">
      <w:bodyDiv w:val="1"/>
      <w:marLeft w:val="0"/>
      <w:marRight w:val="0"/>
      <w:marTop w:val="0"/>
      <w:marBottom w:val="0"/>
      <w:divBdr>
        <w:top w:val="none" w:sz="0" w:space="0" w:color="auto"/>
        <w:left w:val="none" w:sz="0" w:space="0" w:color="auto"/>
        <w:bottom w:val="none" w:sz="0" w:space="0" w:color="auto"/>
        <w:right w:val="none" w:sz="0" w:space="0" w:color="auto"/>
      </w:divBdr>
    </w:div>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212893173">
      <w:bodyDiv w:val="1"/>
      <w:marLeft w:val="0"/>
      <w:marRight w:val="0"/>
      <w:marTop w:val="0"/>
      <w:marBottom w:val="0"/>
      <w:divBdr>
        <w:top w:val="none" w:sz="0" w:space="0" w:color="auto"/>
        <w:left w:val="none" w:sz="0" w:space="0" w:color="auto"/>
        <w:bottom w:val="none" w:sz="0" w:space="0" w:color="auto"/>
        <w:right w:val="none" w:sz="0" w:space="0" w:color="auto"/>
      </w:divBdr>
    </w:div>
    <w:div w:id="309791391">
      <w:bodyDiv w:val="1"/>
      <w:marLeft w:val="0"/>
      <w:marRight w:val="0"/>
      <w:marTop w:val="0"/>
      <w:marBottom w:val="0"/>
      <w:divBdr>
        <w:top w:val="none" w:sz="0" w:space="0" w:color="auto"/>
        <w:left w:val="none" w:sz="0" w:space="0" w:color="auto"/>
        <w:bottom w:val="none" w:sz="0" w:space="0" w:color="auto"/>
        <w:right w:val="none" w:sz="0" w:space="0" w:color="auto"/>
      </w:divBdr>
    </w:div>
    <w:div w:id="340591205">
      <w:bodyDiv w:val="1"/>
      <w:marLeft w:val="0"/>
      <w:marRight w:val="0"/>
      <w:marTop w:val="0"/>
      <w:marBottom w:val="0"/>
      <w:divBdr>
        <w:top w:val="none" w:sz="0" w:space="0" w:color="auto"/>
        <w:left w:val="none" w:sz="0" w:space="0" w:color="auto"/>
        <w:bottom w:val="none" w:sz="0" w:space="0" w:color="auto"/>
        <w:right w:val="none" w:sz="0" w:space="0" w:color="auto"/>
      </w:divBdr>
    </w:div>
    <w:div w:id="372002273">
      <w:bodyDiv w:val="1"/>
      <w:marLeft w:val="0"/>
      <w:marRight w:val="0"/>
      <w:marTop w:val="0"/>
      <w:marBottom w:val="0"/>
      <w:divBdr>
        <w:top w:val="none" w:sz="0" w:space="0" w:color="auto"/>
        <w:left w:val="none" w:sz="0" w:space="0" w:color="auto"/>
        <w:bottom w:val="none" w:sz="0" w:space="0" w:color="auto"/>
        <w:right w:val="none" w:sz="0" w:space="0" w:color="auto"/>
      </w:divBdr>
      <w:divsChild>
        <w:div w:id="1289779062">
          <w:marLeft w:val="0"/>
          <w:marRight w:val="0"/>
          <w:marTop w:val="0"/>
          <w:marBottom w:val="0"/>
          <w:divBdr>
            <w:top w:val="none" w:sz="0" w:space="0" w:color="auto"/>
            <w:left w:val="none" w:sz="0" w:space="0" w:color="auto"/>
            <w:bottom w:val="none" w:sz="0" w:space="0" w:color="auto"/>
            <w:right w:val="none" w:sz="0" w:space="0" w:color="auto"/>
          </w:divBdr>
          <w:divsChild>
            <w:div w:id="1428424112">
              <w:marLeft w:val="0"/>
              <w:marRight w:val="0"/>
              <w:marTop w:val="0"/>
              <w:marBottom w:val="0"/>
              <w:divBdr>
                <w:top w:val="none" w:sz="0" w:space="0" w:color="auto"/>
                <w:left w:val="none" w:sz="0" w:space="0" w:color="auto"/>
                <w:bottom w:val="none" w:sz="0" w:space="0" w:color="auto"/>
                <w:right w:val="none" w:sz="0" w:space="0" w:color="auto"/>
              </w:divBdr>
            </w:div>
            <w:div w:id="818158107">
              <w:marLeft w:val="0"/>
              <w:marRight w:val="0"/>
              <w:marTop w:val="0"/>
              <w:marBottom w:val="0"/>
              <w:divBdr>
                <w:top w:val="none" w:sz="0" w:space="0" w:color="auto"/>
                <w:left w:val="none" w:sz="0" w:space="0" w:color="auto"/>
                <w:bottom w:val="none" w:sz="0" w:space="0" w:color="auto"/>
                <w:right w:val="none" w:sz="0" w:space="0" w:color="auto"/>
              </w:divBdr>
            </w:div>
            <w:div w:id="125127047">
              <w:marLeft w:val="0"/>
              <w:marRight w:val="0"/>
              <w:marTop w:val="0"/>
              <w:marBottom w:val="0"/>
              <w:divBdr>
                <w:top w:val="none" w:sz="0" w:space="0" w:color="auto"/>
                <w:left w:val="none" w:sz="0" w:space="0" w:color="auto"/>
                <w:bottom w:val="none" w:sz="0" w:space="0" w:color="auto"/>
                <w:right w:val="none" w:sz="0" w:space="0" w:color="auto"/>
              </w:divBdr>
            </w:div>
            <w:div w:id="1581982606">
              <w:marLeft w:val="0"/>
              <w:marRight w:val="0"/>
              <w:marTop w:val="0"/>
              <w:marBottom w:val="0"/>
              <w:divBdr>
                <w:top w:val="none" w:sz="0" w:space="0" w:color="auto"/>
                <w:left w:val="none" w:sz="0" w:space="0" w:color="auto"/>
                <w:bottom w:val="none" w:sz="0" w:space="0" w:color="auto"/>
                <w:right w:val="none" w:sz="0" w:space="0" w:color="auto"/>
              </w:divBdr>
            </w:div>
            <w:div w:id="90006713">
              <w:marLeft w:val="0"/>
              <w:marRight w:val="0"/>
              <w:marTop w:val="0"/>
              <w:marBottom w:val="0"/>
              <w:divBdr>
                <w:top w:val="none" w:sz="0" w:space="0" w:color="auto"/>
                <w:left w:val="none" w:sz="0" w:space="0" w:color="auto"/>
                <w:bottom w:val="none" w:sz="0" w:space="0" w:color="auto"/>
                <w:right w:val="none" w:sz="0" w:space="0" w:color="auto"/>
              </w:divBdr>
            </w:div>
            <w:div w:id="677777717">
              <w:marLeft w:val="0"/>
              <w:marRight w:val="0"/>
              <w:marTop w:val="0"/>
              <w:marBottom w:val="0"/>
              <w:divBdr>
                <w:top w:val="none" w:sz="0" w:space="0" w:color="auto"/>
                <w:left w:val="none" w:sz="0" w:space="0" w:color="auto"/>
                <w:bottom w:val="none" w:sz="0" w:space="0" w:color="auto"/>
                <w:right w:val="none" w:sz="0" w:space="0" w:color="auto"/>
              </w:divBdr>
            </w:div>
            <w:div w:id="596405520">
              <w:marLeft w:val="0"/>
              <w:marRight w:val="0"/>
              <w:marTop w:val="0"/>
              <w:marBottom w:val="0"/>
              <w:divBdr>
                <w:top w:val="none" w:sz="0" w:space="0" w:color="auto"/>
                <w:left w:val="none" w:sz="0" w:space="0" w:color="auto"/>
                <w:bottom w:val="none" w:sz="0" w:space="0" w:color="auto"/>
                <w:right w:val="none" w:sz="0" w:space="0" w:color="auto"/>
              </w:divBdr>
            </w:div>
            <w:div w:id="649600295">
              <w:marLeft w:val="0"/>
              <w:marRight w:val="0"/>
              <w:marTop w:val="0"/>
              <w:marBottom w:val="0"/>
              <w:divBdr>
                <w:top w:val="none" w:sz="0" w:space="0" w:color="auto"/>
                <w:left w:val="none" w:sz="0" w:space="0" w:color="auto"/>
                <w:bottom w:val="none" w:sz="0" w:space="0" w:color="auto"/>
                <w:right w:val="none" w:sz="0" w:space="0" w:color="auto"/>
              </w:divBdr>
            </w:div>
            <w:div w:id="2078551693">
              <w:marLeft w:val="0"/>
              <w:marRight w:val="0"/>
              <w:marTop w:val="0"/>
              <w:marBottom w:val="0"/>
              <w:divBdr>
                <w:top w:val="none" w:sz="0" w:space="0" w:color="auto"/>
                <w:left w:val="none" w:sz="0" w:space="0" w:color="auto"/>
                <w:bottom w:val="none" w:sz="0" w:space="0" w:color="auto"/>
                <w:right w:val="none" w:sz="0" w:space="0" w:color="auto"/>
              </w:divBdr>
            </w:div>
            <w:div w:id="1676957920">
              <w:marLeft w:val="0"/>
              <w:marRight w:val="0"/>
              <w:marTop w:val="0"/>
              <w:marBottom w:val="0"/>
              <w:divBdr>
                <w:top w:val="none" w:sz="0" w:space="0" w:color="auto"/>
                <w:left w:val="none" w:sz="0" w:space="0" w:color="auto"/>
                <w:bottom w:val="none" w:sz="0" w:space="0" w:color="auto"/>
                <w:right w:val="none" w:sz="0" w:space="0" w:color="auto"/>
              </w:divBdr>
            </w:div>
            <w:div w:id="562176064">
              <w:marLeft w:val="0"/>
              <w:marRight w:val="0"/>
              <w:marTop w:val="0"/>
              <w:marBottom w:val="0"/>
              <w:divBdr>
                <w:top w:val="none" w:sz="0" w:space="0" w:color="auto"/>
                <w:left w:val="none" w:sz="0" w:space="0" w:color="auto"/>
                <w:bottom w:val="none" w:sz="0" w:space="0" w:color="auto"/>
                <w:right w:val="none" w:sz="0" w:space="0" w:color="auto"/>
              </w:divBdr>
            </w:div>
            <w:div w:id="960964348">
              <w:marLeft w:val="0"/>
              <w:marRight w:val="0"/>
              <w:marTop w:val="0"/>
              <w:marBottom w:val="0"/>
              <w:divBdr>
                <w:top w:val="none" w:sz="0" w:space="0" w:color="auto"/>
                <w:left w:val="none" w:sz="0" w:space="0" w:color="auto"/>
                <w:bottom w:val="none" w:sz="0" w:space="0" w:color="auto"/>
                <w:right w:val="none" w:sz="0" w:space="0" w:color="auto"/>
              </w:divBdr>
            </w:div>
            <w:div w:id="611785775">
              <w:marLeft w:val="0"/>
              <w:marRight w:val="0"/>
              <w:marTop w:val="0"/>
              <w:marBottom w:val="0"/>
              <w:divBdr>
                <w:top w:val="none" w:sz="0" w:space="0" w:color="auto"/>
                <w:left w:val="none" w:sz="0" w:space="0" w:color="auto"/>
                <w:bottom w:val="none" w:sz="0" w:space="0" w:color="auto"/>
                <w:right w:val="none" w:sz="0" w:space="0" w:color="auto"/>
              </w:divBdr>
            </w:div>
            <w:div w:id="109447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160361">
      <w:bodyDiv w:val="1"/>
      <w:marLeft w:val="0"/>
      <w:marRight w:val="0"/>
      <w:marTop w:val="0"/>
      <w:marBottom w:val="0"/>
      <w:divBdr>
        <w:top w:val="none" w:sz="0" w:space="0" w:color="auto"/>
        <w:left w:val="none" w:sz="0" w:space="0" w:color="auto"/>
        <w:bottom w:val="none" w:sz="0" w:space="0" w:color="auto"/>
        <w:right w:val="none" w:sz="0" w:space="0" w:color="auto"/>
      </w:divBdr>
    </w:div>
    <w:div w:id="477764518">
      <w:bodyDiv w:val="1"/>
      <w:marLeft w:val="0"/>
      <w:marRight w:val="0"/>
      <w:marTop w:val="0"/>
      <w:marBottom w:val="0"/>
      <w:divBdr>
        <w:top w:val="none" w:sz="0" w:space="0" w:color="auto"/>
        <w:left w:val="none" w:sz="0" w:space="0" w:color="auto"/>
        <w:bottom w:val="none" w:sz="0" w:space="0" w:color="auto"/>
        <w:right w:val="none" w:sz="0" w:space="0" w:color="auto"/>
      </w:divBdr>
    </w:div>
    <w:div w:id="484854604">
      <w:bodyDiv w:val="1"/>
      <w:marLeft w:val="0"/>
      <w:marRight w:val="0"/>
      <w:marTop w:val="0"/>
      <w:marBottom w:val="0"/>
      <w:divBdr>
        <w:top w:val="none" w:sz="0" w:space="0" w:color="auto"/>
        <w:left w:val="none" w:sz="0" w:space="0" w:color="auto"/>
        <w:bottom w:val="none" w:sz="0" w:space="0" w:color="auto"/>
        <w:right w:val="none" w:sz="0" w:space="0" w:color="auto"/>
      </w:divBdr>
    </w:div>
    <w:div w:id="599484985">
      <w:bodyDiv w:val="1"/>
      <w:marLeft w:val="0"/>
      <w:marRight w:val="0"/>
      <w:marTop w:val="0"/>
      <w:marBottom w:val="0"/>
      <w:divBdr>
        <w:top w:val="none" w:sz="0" w:space="0" w:color="auto"/>
        <w:left w:val="none" w:sz="0" w:space="0" w:color="auto"/>
        <w:bottom w:val="none" w:sz="0" w:space="0" w:color="auto"/>
        <w:right w:val="none" w:sz="0" w:space="0" w:color="auto"/>
      </w:divBdr>
    </w:div>
    <w:div w:id="621150721">
      <w:bodyDiv w:val="1"/>
      <w:marLeft w:val="0"/>
      <w:marRight w:val="0"/>
      <w:marTop w:val="0"/>
      <w:marBottom w:val="0"/>
      <w:divBdr>
        <w:top w:val="none" w:sz="0" w:space="0" w:color="auto"/>
        <w:left w:val="none" w:sz="0" w:space="0" w:color="auto"/>
        <w:bottom w:val="none" w:sz="0" w:space="0" w:color="auto"/>
        <w:right w:val="none" w:sz="0" w:space="0" w:color="auto"/>
      </w:divBdr>
    </w:div>
    <w:div w:id="624121366">
      <w:bodyDiv w:val="1"/>
      <w:marLeft w:val="0"/>
      <w:marRight w:val="0"/>
      <w:marTop w:val="0"/>
      <w:marBottom w:val="0"/>
      <w:divBdr>
        <w:top w:val="none" w:sz="0" w:space="0" w:color="auto"/>
        <w:left w:val="none" w:sz="0" w:space="0" w:color="auto"/>
        <w:bottom w:val="none" w:sz="0" w:space="0" w:color="auto"/>
        <w:right w:val="none" w:sz="0" w:space="0" w:color="auto"/>
      </w:divBdr>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795878322">
      <w:bodyDiv w:val="1"/>
      <w:marLeft w:val="0"/>
      <w:marRight w:val="0"/>
      <w:marTop w:val="0"/>
      <w:marBottom w:val="0"/>
      <w:divBdr>
        <w:top w:val="none" w:sz="0" w:space="0" w:color="auto"/>
        <w:left w:val="none" w:sz="0" w:space="0" w:color="auto"/>
        <w:bottom w:val="none" w:sz="0" w:space="0" w:color="auto"/>
        <w:right w:val="none" w:sz="0" w:space="0" w:color="auto"/>
      </w:divBdr>
    </w:div>
    <w:div w:id="805700438">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979302">
      <w:bodyDiv w:val="1"/>
      <w:marLeft w:val="0"/>
      <w:marRight w:val="0"/>
      <w:marTop w:val="0"/>
      <w:marBottom w:val="0"/>
      <w:divBdr>
        <w:top w:val="none" w:sz="0" w:space="0" w:color="auto"/>
        <w:left w:val="none" w:sz="0" w:space="0" w:color="auto"/>
        <w:bottom w:val="none" w:sz="0" w:space="0" w:color="auto"/>
        <w:right w:val="none" w:sz="0" w:space="0" w:color="auto"/>
      </w:divBdr>
    </w:div>
    <w:div w:id="852039324">
      <w:bodyDiv w:val="1"/>
      <w:marLeft w:val="0"/>
      <w:marRight w:val="0"/>
      <w:marTop w:val="0"/>
      <w:marBottom w:val="0"/>
      <w:divBdr>
        <w:top w:val="none" w:sz="0" w:space="0" w:color="auto"/>
        <w:left w:val="none" w:sz="0" w:space="0" w:color="auto"/>
        <w:bottom w:val="none" w:sz="0" w:space="0" w:color="auto"/>
        <w:right w:val="none" w:sz="0" w:space="0" w:color="auto"/>
      </w:divBdr>
    </w:div>
    <w:div w:id="901676870">
      <w:bodyDiv w:val="1"/>
      <w:marLeft w:val="0"/>
      <w:marRight w:val="0"/>
      <w:marTop w:val="0"/>
      <w:marBottom w:val="0"/>
      <w:divBdr>
        <w:top w:val="none" w:sz="0" w:space="0" w:color="auto"/>
        <w:left w:val="none" w:sz="0" w:space="0" w:color="auto"/>
        <w:bottom w:val="none" w:sz="0" w:space="0" w:color="auto"/>
        <w:right w:val="none" w:sz="0" w:space="0" w:color="auto"/>
      </w:divBdr>
    </w:div>
    <w:div w:id="953101915">
      <w:bodyDiv w:val="1"/>
      <w:marLeft w:val="0"/>
      <w:marRight w:val="0"/>
      <w:marTop w:val="0"/>
      <w:marBottom w:val="0"/>
      <w:divBdr>
        <w:top w:val="none" w:sz="0" w:space="0" w:color="auto"/>
        <w:left w:val="none" w:sz="0" w:space="0" w:color="auto"/>
        <w:bottom w:val="none" w:sz="0" w:space="0" w:color="auto"/>
        <w:right w:val="none" w:sz="0" w:space="0" w:color="auto"/>
      </w:divBdr>
    </w:div>
    <w:div w:id="984509037">
      <w:bodyDiv w:val="1"/>
      <w:marLeft w:val="0"/>
      <w:marRight w:val="0"/>
      <w:marTop w:val="0"/>
      <w:marBottom w:val="0"/>
      <w:divBdr>
        <w:top w:val="none" w:sz="0" w:space="0" w:color="auto"/>
        <w:left w:val="none" w:sz="0" w:space="0" w:color="auto"/>
        <w:bottom w:val="none" w:sz="0" w:space="0" w:color="auto"/>
        <w:right w:val="none" w:sz="0" w:space="0" w:color="auto"/>
      </w:divBdr>
    </w:div>
    <w:div w:id="1176967931">
      <w:bodyDiv w:val="1"/>
      <w:marLeft w:val="0"/>
      <w:marRight w:val="0"/>
      <w:marTop w:val="0"/>
      <w:marBottom w:val="0"/>
      <w:divBdr>
        <w:top w:val="none" w:sz="0" w:space="0" w:color="auto"/>
        <w:left w:val="none" w:sz="0" w:space="0" w:color="auto"/>
        <w:bottom w:val="none" w:sz="0" w:space="0" w:color="auto"/>
        <w:right w:val="none" w:sz="0" w:space="0" w:color="auto"/>
      </w:divBdr>
    </w:div>
    <w:div w:id="1215462895">
      <w:bodyDiv w:val="1"/>
      <w:marLeft w:val="0"/>
      <w:marRight w:val="0"/>
      <w:marTop w:val="0"/>
      <w:marBottom w:val="0"/>
      <w:divBdr>
        <w:top w:val="none" w:sz="0" w:space="0" w:color="auto"/>
        <w:left w:val="none" w:sz="0" w:space="0" w:color="auto"/>
        <w:bottom w:val="none" w:sz="0" w:space="0" w:color="auto"/>
        <w:right w:val="none" w:sz="0" w:space="0" w:color="auto"/>
      </w:divBdr>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236088202">
      <w:bodyDiv w:val="1"/>
      <w:marLeft w:val="0"/>
      <w:marRight w:val="0"/>
      <w:marTop w:val="0"/>
      <w:marBottom w:val="0"/>
      <w:divBdr>
        <w:top w:val="none" w:sz="0" w:space="0" w:color="auto"/>
        <w:left w:val="none" w:sz="0" w:space="0" w:color="auto"/>
        <w:bottom w:val="none" w:sz="0" w:space="0" w:color="auto"/>
        <w:right w:val="none" w:sz="0" w:space="0" w:color="auto"/>
      </w:divBdr>
    </w:div>
    <w:div w:id="1237283828">
      <w:bodyDiv w:val="1"/>
      <w:marLeft w:val="0"/>
      <w:marRight w:val="0"/>
      <w:marTop w:val="0"/>
      <w:marBottom w:val="0"/>
      <w:divBdr>
        <w:top w:val="none" w:sz="0" w:space="0" w:color="auto"/>
        <w:left w:val="none" w:sz="0" w:space="0" w:color="auto"/>
        <w:bottom w:val="none" w:sz="0" w:space="0" w:color="auto"/>
        <w:right w:val="none" w:sz="0" w:space="0" w:color="auto"/>
      </w:divBdr>
      <w:divsChild>
        <w:div w:id="122387830">
          <w:marLeft w:val="0"/>
          <w:marRight w:val="0"/>
          <w:marTop w:val="0"/>
          <w:marBottom w:val="0"/>
          <w:divBdr>
            <w:top w:val="none" w:sz="0" w:space="0" w:color="auto"/>
            <w:left w:val="none" w:sz="0" w:space="0" w:color="auto"/>
            <w:bottom w:val="none" w:sz="0" w:space="0" w:color="auto"/>
            <w:right w:val="none" w:sz="0" w:space="0" w:color="auto"/>
          </w:divBdr>
          <w:divsChild>
            <w:div w:id="1867870268">
              <w:marLeft w:val="0"/>
              <w:marRight w:val="0"/>
              <w:marTop w:val="0"/>
              <w:marBottom w:val="0"/>
              <w:divBdr>
                <w:top w:val="none" w:sz="0" w:space="0" w:color="auto"/>
                <w:left w:val="none" w:sz="0" w:space="0" w:color="auto"/>
                <w:bottom w:val="none" w:sz="0" w:space="0" w:color="auto"/>
                <w:right w:val="none" w:sz="0" w:space="0" w:color="auto"/>
              </w:divBdr>
            </w:div>
            <w:div w:id="1751346236">
              <w:marLeft w:val="0"/>
              <w:marRight w:val="0"/>
              <w:marTop w:val="0"/>
              <w:marBottom w:val="0"/>
              <w:divBdr>
                <w:top w:val="none" w:sz="0" w:space="0" w:color="auto"/>
                <w:left w:val="none" w:sz="0" w:space="0" w:color="auto"/>
                <w:bottom w:val="none" w:sz="0" w:space="0" w:color="auto"/>
                <w:right w:val="none" w:sz="0" w:space="0" w:color="auto"/>
              </w:divBdr>
            </w:div>
            <w:div w:id="1341470761">
              <w:marLeft w:val="0"/>
              <w:marRight w:val="0"/>
              <w:marTop w:val="0"/>
              <w:marBottom w:val="0"/>
              <w:divBdr>
                <w:top w:val="none" w:sz="0" w:space="0" w:color="auto"/>
                <w:left w:val="none" w:sz="0" w:space="0" w:color="auto"/>
                <w:bottom w:val="none" w:sz="0" w:space="0" w:color="auto"/>
                <w:right w:val="none" w:sz="0" w:space="0" w:color="auto"/>
              </w:divBdr>
            </w:div>
            <w:div w:id="166675927">
              <w:marLeft w:val="0"/>
              <w:marRight w:val="0"/>
              <w:marTop w:val="0"/>
              <w:marBottom w:val="0"/>
              <w:divBdr>
                <w:top w:val="none" w:sz="0" w:space="0" w:color="auto"/>
                <w:left w:val="none" w:sz="0" w:space="0" w:color="auto"/>
                <w:bottom w:val="none" w:sz="0" w:space="0" w:color="auto"/>
                <w:right w:val="none" w:sz="0" w:space="0" w:color="auto"/>
              </w:divBdr>
            </w:div>
            <w:div w:id="1641574905">
              <w:marLeft w:val="0"/>
              <w:marRight w:val="0"/>
              <w:marTop w:val="0"/>
              <w:marBottom w:val="0"/>
              <w:divBdr>
                <w:top w:val="none" w:sz="0" w:space="0" w:color="auto"/>
                <w:left w:val="none" w:sz="0" w:space="0" w:color="auto"/>
                <w:bottom w:val="none" w:sz="0" w:space="0" w:color="auto"/>
                <w:right w:val="none" w:sz="0" w:space="0" w:color="auto"/>
              </w:divBdr>
            </w:div>
            <w:div w:id="261843926">
              <w:marLeft w:val="0"/>
              <w:marRight w:val="0"/>
              <w:marTop w:val="0"/>
              <w:marBottom w:val="0"/>
              <w:divBdr>
                <w:top w:val="none" w:sz="0" w:space="0" w:color="auto"/>
                <w:left w:val="none" w:sz="0" w:space="0" w:color="auto"/>
                <w:bottom w:val="none" w:sz="0" w:space="0" w:color="auto"/>
                <w:right w:val="none" w:sz="0" w:space="0" w:color="auto"/>
              </w:divBdr>
            </w:div>
            <w:div w:id="733241600">
              <w:marLeft w:val="0"/>
              <w:marRight w:val="0"/>
              <w:marTop w:val="0"/>
              <w:marBottom w:val="0"/>
              <w:divBdr>
                <w:top w:val="none" w:sz="0" w:space="0" w:color="auto"/>
                <w:left w:val="none" w:sz="0" w:space="0" w:color="auto"/>
                <w:bottom w:val="none" w:sz="0" w:space="0" w:color="auto"/>
                <w:right w:val="none" w:sz="0" w:space="0" w:color="auto"/>
              </w:divBdr>
            </w:div>
            <w:div w:id="1498422767">
              <w:marLeft w:val="0"/>
              <w:marRight w:val="0"/>
              <w:marTop w:val="0"/>
              <w:marBottom w:val="0"/>
              <w:divBdr>
                <w:top w:val="none" w:sz="0" w:space="0" w:color="auto"/>
                <w:left w:val="none" w:sz="0" w:space="0" w:color="auto"/>
                <w:bottom w:val="none" w:sz="0" w:space="0" w:color="auto"/>
                <w:right w:val="none" w:sz="0" w:space="0" w:color="auto"/>
              </w:divBdr>
            </w:div>
            <w:div w:id="1667904561">
              <w:marLeft w:val="0"/>
              <w:marRight w:val="0"/>
              <w:marTop w:val="0"/>
              <w:marBottom w:val="0"/>
              <w:divBdr>
                <w:top w:val="none" w:sz="0" w:space="0" w:color="auto"/>
                <w:left w:val="none" w:sz="0" w:space="0" w:color="auto"/>
                <w:bottom w:val="none" w:sz="0" w:space="0" w:color="auto"/>
                <w:right w:val="none" w:sz="0" w:space="0" w:color="auto"/>
              </w:divBdr>
            </w:div>
            <w:div w:id="1665621928">
              <w:marLeft w:val="0"/>
              <w:marRight w:val="0"/>
              <w:marTop w:val="0"/>
              <w:marBottom w:val="0"/>
              <w:divBdr>
                <w:top w:val="none" w:sz="0" w:space="0" w:color="auto"/>
                <w:left w:val="none" w:sz="0" w:space="0" w:color="auto"/>
                <w:bottom w:val="none" w:sz="0" w:space="0" w:color="auto"/>
                <w:right w:val="none" w:sz="0" w:space="0" w:color="auto"/>
              </w:divBdr>
            </w:div>
            <w:div w:id="1559241936">
              <w:marLeft w:val="0"/>
              <w:marRight w:val="0"/>
              <w:marTop w:val="0"/>
              <w:marBottom w:val="0"/>
              <w:divBdr>
                <w:top w:val="none" w:sz="0" w:space="0" w:color="auto"/>
                <w:left w:val="none" w:sz="0" w:space="0" w:color="auto"/>
                <w:bottom w:val="none" w:sz="0" w:space="0" w:color="auto"/>
                <w:right w:val="none" w:sz="0" w:space="0" w:color="auto"/>
              </w:divBdr>
            </w:div>
            <w:div w:id="1666781021">
              <w:marLeft w:val="0"/>
              <w:marRight w:val="0"/>
              <w:marTop w:val="0"/>
              <w:marBottom w:val="0"/>
              <w:divBdr>
                <w:top w:val="none" w:sz="0" w:space="0" w:color="auto"/>
                <w:left w:val="none" w:sz="0" w:space="0" w:color="auto"/>
                <w:bottom w:val="none" w:sz="0" w:space="0" w:color="auto"/>
                <w:right w:val="none" w:sz="0" w:space="0" w:color="auto"/>
              </w:divBdr>
            </w:div>
            <w:div w:id="1569684606">
              <w:marLeft w:val="0"/>
              <w:marRight w:val="0"/>
              <w:marTop w:val="0"/>
              <w:marBottom w:val="0"/>
              <w:divBdr>
                <w:top w:val="none" w:sz="0" w:space="0" w:color="auto"/>
                <w:left w:val="none" w:sz="0" w:space="0" w:color="auto"/>
                <w:bottom w:val="none" w:sz="0" w:space="0" w:color="auto"/>
                <w:right w:val="none" w:sz="0" w:space="0" w:color="auto"/>
              </w:divBdr>
            </w:div>
            <w:div w:id="1322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67390">
      <w:bodyDiv w:val="1"/>
      <w:marLeft w:val="0"/>
      <w:marRight w:val="0"/>
      <w:marTop w:val="0"/>
      <w:marBottom w:val="0"/>
      <w:divBdr>
        <w:top w:val="none" w:sz="0" w:space="0" w:color="auto"/>
        <w:left w:val="none" w:sz="0" w:space="0" w:color="auto"/>
        <w:bottom w:val="none" w:sz="0" w:space="0" w:color="auto"/>
        <w:right w:val="none" w:sz="0" w:space="0" w:color="auto"/>
      </w:divBdr>
    </w:div>
    <w:div w:id="1372802661">
      <w:bodyDiv w:val="1"/>
      <w:marLeft w:val="0"/>
      <w:marRight w:val="0"/>
      <w:marTop w:val="0"/>
      <w:marBottom w:val="0"/>
      <w:divBdr>
        <w:top w:val="none" w:sz="0" w:space="0" w:color="auto"/>
        <w:left w:val="none" w:sz="0" w:space="0" w:color="auto"/>
        <w:bottom w:val="none" w:sz="0" w:space="0" w:color="auto"/>
        <w:right w:val="none" w:sz="0" w:space="0" w:color="auto"/>
      </w:divBdr>
    </w:div>
    <w:div w:id="1405447537">
      <w:bodyDiv w:val="1"/>
      <w:marLeft w:val="0"/>
      <w:marRight w:val="0"/>
      <w:marTop w:val="0"/>
      <w:marBottom w:val="0"/>
      <w:divBdr>
        <w:top w:val="none" w:sz="0" w:space="0" w:color="auto"/>
        <w:left w:val="none" w:sz="0" w:space="0" w:color="auto"/>
        <w:bottom w:val="none" w:sz="0" w:space="0" w:color="auto"/>
        <w:right w:val="none" w:sz="0" w:space="0" w:color="auto"/>
      </w:divBdr>
    </w:div>
    <w:div w:id="1425608655">
      <w:bodyDiv w:val="1"/>
      <w:marLeft w:val="0"/>
      <w:marRight w:val="0"/>
      <w:marTop w:val="0"/>
      <w:marBottom w:val="0"/>
      <w:divBdr>
        <w:top w:val="none" w:sz="0" w:space="0" w:color="auto"/>
        <w:left w:val="none" w:sz="0" w:space="0" w:color="auto"/>
        <w:bottom w:val="none" w:sz="0" w:space="0" w:color="auto"/>
        <w:right w:val="none" w:sz="0" w:space="0" w:color="auto"/>
      </w:divBdr>
    </w:div>
    <w:div w:id="1504856103">
      <w:bodyDiv w:val="1"/>
      <w:marLeft w:val="0"/>
      <w:marRight w:val="0"/>
      <w:marTop w:val="0"/>
      <w:marBottom w:val="0"/>
      <w:divBdr>
        <w:top w:val="none" w:sz="0" w:space="0" w:color="auto"/>
        <w:left w:val="none" w:sz="0" w:space="0" w:color="auto"/>
        <w:bottom w:val="none" w:sz="0" w:space="0" w:color="auto"/>
        <w:right w:val="none" w:sz="0" w:space="0" w:color="auto"/>
      </w:divBdr>
    </w:div>
    <w:div w:id="1507138461">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633973552">
      <w:bodyDiv w:val="1"/>
      <w:marLeft w:val="0"/>
      <w:marRight w:val="0"/>
      <w:marTop w:val="0"/>
      <w:marBottom w:val="0"/>
      <w:divBdr>
        <w:top w:val="none" w:sz="0" w:space="0" w:color="auto"/>
        <w:left w:val="none" w:sz="0" w:space="0" w:color="auto"/>
        <w:bottom w:val="none" w:sz="0" w:space="0" w:color="auto"/>
        <w:right w:val="none" w:sz="0" w:space="0" w:color="auto"/>
      </w:divBdr>
    </w:div>
    <w:div w:id="1730494215">
      <w:bodyDiv w:val="1"/>
      <w:marLeft w:val="0"/>
      <w:marRight w:val="0"/>
      <w:marTop w:val="0"/>
      <w:marBottom w:val="0"/>
      <w:divBdr>
        <w:top w:val="none" w:sz="0" w:space="0" w:color="auto"/>
        <w:left w:val="none" w:sz="0" w:space="0" w:color="auto"/>
        <w:bottom w:val="none" w:sz="0" w:space="0" w:color="auto"/>
        <w:right w:val="none" w:sz="0" w:space="0" w:color="auto"/>
      </w:divBdr>
    </w:div>
    <w:div w:id="1757244934">
      <w:bodyDiv w:val="1"/>
      <w:marLeft w:val="0"/>
      <w:marRight w:val="0"/>
      <w:marTop w:val="0"/>
      <w:marBottom w:val="0"/>
      <w:divBdr>
        <w:top w:val="none" w:sz="0" w:space="0" w:color="auto"/>
        <w:left w:val="none" w:sz="0" w:space="0" w:color="auto"/>
        <w:bottom w:val="none" w:sz="0" w:space="0" w:color="auto"/>
        <w:right w:val="none" w:sz="0" w:space="0" w:color="auto"/>
      </w:divBdr>
    </w:div>
    <w:div w:id="1761027451">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 w:id="1823236477">
      <w:bodyDiv w:val="1"/>
      <w:marLeft w:val="0"/>
      <w:marRight w:val="0"/>
      <w:marTop w:val="0"/>
      <w:marBottom w:val="0"/>
      <w:divBdr>
        <w:top w:val="none" w:sz="0" w:space="0" w:color="auto"/>
        <w:left w:val="none" w:sz="0" w:space="0" w:color="auto"/>
        <w:bottom w:val="none" w:sz="0" w:space="0" w:color="auto"/>
        <w:right w:val="none" w:sz="0" w:space="0" w:color="auto"/>
      </w:divBdr>
    </w:div>
    <w:div w:id="1944459475">
      <w:bodyDiv w:val="1"/>
      <w:marLeft w:val="0"/>
      <w:marRight w:val="0"/>
      <w:marTop w:val="0"/>
      <w:marBottom w:val="0"/>
      <w:divBdr>
        <w:top w:val="none" w:sz="0" w:space="0" w:color="auto"/>
        <w:left w:val="none" w:sz="0" w:space="0" w:color="auto"/>
        <w:bottom w:val="none" w:sz="0" w:space="0" w:color="auto"/>
        <w:right w:val="none" w:sz="0" w:space="0" w:color="auto"/>
      </w:divBdr>
    </w:div>
    <w:div w:id="1992831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image" Target="media/image5.png"/><Relationship Id="rId42" Type="http://schemas.openxmlformats.org/officeDocument/2006/relationships/image" Target="media/image20.png"/><Relationship Id="rId63" Type="http://schemas.openxmlformats.org/officeDocument/2006/relationships/header" Target="header15.xml"/><Relationship Id="rId84" Type="http://schemas.openxmlformats.org/officeDocument/2006/relationships/image" Target="media/image59.png"/><Relationship Id="rId138" Type="http://schemas.openxmlformats.org/officeDocument/2006/relationships/hyperlink" Target="http://www.apastyle.org/" TargetMode="External"/><Relationship Id="rId159" Type="http://schemas.openxmlformats.org/officeDocument/2006/relationships/hyperlink" Target="https://doi.org/10.1016/j.scs.2019.101488" TargetMode="External"/><Relationship Id="rId170" Type="http://schemas.openxmlformats.org/officeDocument/2006/relationships/hyperlink" Target="http://alexvolov.com/2016/06/amqp/" TargetMode="External"/><Relationship Id="rId107" Type="http://schemas.openxmlformats.org/officeDocument/2006/relationships/image" Target="media/image79.png"/><Relationship Id="rId11" Type="http://schemas.openxmlformats.org/officeDocument/2006/relationships/header" Target="header3.xml"/><Relationship Id="rId32" Type="http://schemas.openxmlformats.org/officeDocument/2006/relationships/image" Target="media/image14.png"/><Relationship Id="rId53" Type="http://schemas.openxmlformats.org/officeDocument/2006/relationships/image" Target="media/image31.png"/><Relationship Id="rId74" Type="http://schemas.openxmlformats.org/officeDocument/2006/relationships/image" Target="media/image49.png"/><Relationship Id="rId128" Type="http://schemas.openxmlformats.org/officeDocument/2006/relationships/header" Target="header20.xml"/><Relationship Id="rId149" Type="http://schemas.openxmlformats.org/officeDocument/2006/relationships/hyperlink" Target="http://www.bedfordstmartins.com/online/cite7.html" TargetMode="External"/><Relationship Id="rId5" Type="http://schemas.openxmlformats.org/officeDocument/2006/relationships/webSettings" Target="webSettings.xml"/><Relationship Id="rId95" Type="http://schemas.openxmlformats.org/officeDocument/2006/relationships/image" Target="media/image67.png"/><Relationship Id="rId160" Type="http://schemas.openxmlformats.org/officeDocument/2006/relationships/hyperlink" Target="https://bl.ocks.org/rpgove/0060ff3b656618e9136b" TargetMode="External"/><Relationship Id="rId22" Type="http://schemas.openxmlformats.org/officeDocument/2006/relationships/image" Target="https://www.researchgate.net/profile/Eva_Garcia30/publication/228705728/figure/fig1/AS:484009307316234@1492408219682/Trilateracion-La-distancia-a-tres-balizas-nodos-blancos-permite-a-un-sensor-nodo.png" TargetMode="External"/><Relationship Id="rId43" Type="http://schemas.openxmlformats.org/officeDocument/2006/relationships/image" Target="media/image21.jpeg"/><Relationship Id="rId64" Type="http://schemas.openxmlformats.org/officeDocument/2006/relationships/image" Target="media/image39.png"/><Relationship Id="rId118" Type="http://schemas.openxmlformats.org/officeDocument/2006/relationships/image" Target="media/image90.png"/><Relationship Id="rId139" Type="http://schemas.openxmlformats.org/officeDocument/2006/relationships/hyperlink" Target="http://biblioteca.udg.es/info_general/Guies/Cites/citar_llibres.asp" TargetMode="External"/><Relationship Id="rId85" Type="http://schemas.openxmlformats.org/officeDocument/2006/relationships/image" Target="media/image60.png"/><Relationship Id="rId150" Type="http://schemas.openxmlformats.org/officeDocument/2006/relationships/hyperlink" Target="http://www.liunet.edu/cwis/cwp/library/workshop/citchi.htm" TargetMode="External"/><Relationship Id="rId171" Type="http://schemas.openxmlformats.org/officeDocument/2006/relationships/hyperlink" Target="https://www.arduino.cc/en/Guide/Introduction" TargetMode="External"/><Relationship Id="rId12" Type="http://schemas.openxmlformats.org/officeDocument/2006/relationships/image" Target="media/image2.png"/><Relationship Id="rId33" Type="http://schemas.openxmlformats.org/officeDocument/2006/relationships/image" Target="media/image15.png"/><Relationship Id="rId108" Type="http://schemas.openxmlformats.org/officeDocument/2006/relationships/image" Target="media/image80.png"/><Relationship Id="rId129" Type="http://schemas.openxmlformats.org/officeDocument/2006/relationships/header" Target="header21.xml"/><Relationship Id="rId54" Type="http://schemas.openxmlformats.org/officeDocument/2006/relationships/image" Target="media/image32.jpeg"/><Relationship Id="rId75" Type="http://schemas.openxmlformats.org/officeDocument/2006/relationships/image" Target="media/image50.png"/><Relationship Id="rId96" Type="http://schemas.openxmlformats.org/officeDocument/2006/relationships/image" Target="media/image68.png"/><Relationship Id="rId140" Type="http://schemas.openxmlformats.org/officeDocument/2006/relationships/hyperlink" Target="http://www.liunet.edu/cwis/cwp/library/workshop/citapa.htm" TargetMode="External"/><Relationship Id="rId161" Type="http://schemas.openxmlformats.org/officeDocument/2006/relationships/hyperlink" Target="https://www.hwlibre.com/mqtt/" TargetMode="Externa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0.png"/><Relationship Id="rId49" Type="http://schemas.openxmlformats.org/officeDocument/2006/relationships/image" Target="media/image27.png"/><Relationship Id="rId114" Type="http://schemas.openxmlformats.org/officeDocument/2006/relationships/image" Target="media/image86.png"/><Relationship Id="rId119" Type="http://schemas.openxmlformats.org/officeDocument/2006/relationships/image" Target="media/image91.png"/><Relationship Id="rId44" Type="http://schemas.openxmlformats.org/officeDocument/2006/relationships/image" Target="media/image22.png"/><Relationship Id="rId60" Type="http://schemas.openxmlformats.org/officeDocument/2006/relationships/image" Target="media/image38.png"/><Relationship Id="rId65" Type="http://schemas.openxmlformats.org/officeDocument/2006/relationships/image" Target="media/image40.png"/><Relationship Id="rId81" Type="http://schemas.openxmlformats.org/officeDocument/2006/relationships/image" Target="media/image56.png"/><Relationship Id="rId86" Type="http://schemas.openxmlformats.org/officeDocument/2006/relationships/image" Target="media/image61.png"/><Relationship Id="rId130" Type="http://schemas.openxmlformats.org/officeDocument/2006/relationships/header" Target="header22.xml"/><Relationship Id="rId135" Type="http://schemas.openxmlformats.org/officeDocument/2006/relationships/header" Target="header27.xml"/><Relationship Id="rId151" Type="http://schemas.openxmlformats.org/officeDocument/2006/relationships/hyperlink" Target="http://www." TargetMode="External"/><Relationship Id="rId156" Type="http://schemas.openxmlformats.org/officeDocument/2006/relationships/hyperlink" Target="https://www.dragino.com/about/about.html" TargetMode="External"/><Relationship Id="rId177" Type="http://schemas.openxmlformats.org/officeDocument/2006/relationships/theme" Target="theme/theme1.xml"/><Relationship Id="rId172" Type="http://schemas.openxmlformats.org/officeDocument/2006/relationships/hyperlink" Target="https://www.elespectador.com/noticias/bogota/listos-los-contenedores-solo-falta-saber-donde-ubicarlos/" TargetMode="External"/><Relationship Id="rId13" Type="http://schemas.openxmlformats.org/officeDocument/2006/relationships/image" Target="media/image3.png"/><Relationship Id="rId18" Type="http://schemas.openxmlformats.org/officeDocument/2006/relationships/header" Target="header8.xml"/><Relationship Id="rId39" Type="http://schemas.openxmlformats.org/officeDocument/2006/relationships/image" Target="media/image17.jpeg"/><Relationship Id="rId109" Type="http://schemas.openxmlformats.org/officeDocument/2006/relationships/image" Target="media/image81.png"/><Relationship Id="rId34" Type="http://schemas.openxmlformats.org/officeDocument/2006/relationships/header" Target="header10.xml"/><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1.png"/><Relationship Id="rId97" Type="http://schemas.openxmlformats.org/officeDocument/2006/relationships/image" Target="media/image69.png"/><Relationship Id="rId104" Type="http://schemas.openxmlformats.org/officeDocument/2006/relationships/image" Target="media/image76.png"/><Relationship Id="rId120" Type="http://schemas.openxmlformats.org/officeDocument/2006/relationships/hyperlink" Target="https://github.com/xetorthio/kmeans" TargetMode="External"/><Relationship Id="rId125" Type="http://schemas.openxmlformats.org/officeDocument/2006/relationships/header" Target="header17.xml"/><Relationship Id="rId141" Type="http://schemas.openxmlformats.org/officeDocument/2006/relationships/hyperlink" Target="http://libweb.anglia.ac.uk/referencing/harvard.htm" TargetMode="External"/><Relationship Id="rId146" Type="http://schemas.openxmlformats.org/officeDocument/2006/relationships/hyperlink" Target="http://www.nlm.nih.gov/pubs/formats/recommendedformats.html" TargetMode="External"/><Relationship Id="rId167" Type="http://schemas.openxmlformats.org/officeDocument/2006/relationships/hyperlink" Target="https://ecoinventos.com/suecia-recicla-un-asombroso-99-de-su-basura/" TargetMode="External"/><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65.png"/><Relationship Id="rId162" Type="http://schemas.openxmlformats.org/officeDocument/2006/relationships/hyperlink" Target="http://www.lilygo.cn/about.aspx?TypeId=1&amp;FId=t1:1:1" TargetMode="Externa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hyperlink" Target="http://www.apache.org/licenses/LICENSE-2.0" TargetMode="External"/><Relationship Id="rId40" Type="http://schemas.openxmlformats.org/officeDocument/2006/relationships/image" Target="media/image18.jpeg"/><Relationship Id="rId45" Type="http://schemas.openxmlformats.org/officeDocument/2006/relationships/image" Target="media/image23.pn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2.png"/><Relationship Id="rId115" Type="http://schemas.openxmlformats.org/officeDocument/2006/relationships/image" Target="media/image87.png"/><Relationship Id="rId131" Type="http://schemas.openxmlformats.org/officeDocument/2006/relationships/header" Target="header23.xml"/><Relationship Id="rId136" Type="http://schemas.openxmlformats.org/officeDocument/2006/relationships/hyperlink" Target="http://healthlinks.washington.edu/hsl/styleguides/ama.htm" TargetMode="External"/><Relationship Id="rId157" Type="http://schemas.openxmlformats.org/officeDocument/2006/relationships/hyperlink" Target="https://www.dragino.com/products/lora-lorawan-end-node/item/161-ldds75.html" TargetMode="External"/><Relationship Id="rId61" Type="http://schemas.openxmlformats.org/officeDocument/2006/relationships/header" Target="header13.xml"/><Relationship Id="rId82" Type="http://schemas.openxmlformats.org/officeDocument/2006/relationships/image" Target="media/image57.png"/><Relationship Id="rId152" Type="http://schemas.openxmlformats.org/officeDocument/2006/relationships/hyperlink" Target="http://www.fisterra.com/recursos_web/mbe/vancouver.asp" TargetMode="External"/><Relationship Id="rId173" Type="http://schemas.openxmlformats.org/officeDocument/2006/relationships/image" Target="media/image95.jpeg"/><Relationship Id="rId19" Type="http://schemas.openxmlformats.org/officeDocument/2006/relationships/header" Target="header9.xml"/><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header" Target="header11.xml"/><Relationship Id="rId56" Type="http://schemas.openxmlformats.org/officeDocument/2006/relationships/image" Target="media/image34.png"/><Relationship Id="rId77" Type="http://schemas.openxmlformats.org/officeDocument/2006/relationships/image" Target="media/image52.png"/><Relationship Id="rId100" Type="http://schemas.openxmlformats.org/officeDocument/2006/relationships/image" Target="media/image72.png"/><Relationship Id="rId105" Type="http://schemas.openxmlformats.org/officeDocument/2006/relationships/image" Target="media/image77.png"/><Relationship Id="rId126" Type="http://schemas.openxmlformats.org/officeDocument/2006/relationships/header" Target="header18.xml"/><Relationship Id="rId147" Type="http://schemas.openxmlformats.org/officeDocument/2006/relationships/hyperlink" Target="http://www.chicagomanualofstyle.org/" TargetMode="External"/><Relationship Id="rId168" Type="http://schemas.openxmlformats.org/officeDocument/2006/relationships/hyperlink" Target="https://medium.com/pruebas-de-laboratorio-de-la-modulaci%C3%B3n-lora/modulaci%C3%B3n-lora-4ad74cabd59e" TargetMode="External"/><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47.png"/><Relationship Id="rId93" Type="http://schemas.openxmlformats.org/officeDocument/2006/relationships/hyperlink" Target="https://github.com/TheThingsNetwork/java-app-sdk" TargetMode="External"/><Relationship Id="rId98" Type="http://schemas.openxmlformats.org/officeDocument/2006/relationships/image" Target="media/image70.png"/><Relationship Id="rId121" Type="http://schemas.openxmlformats.org/officeDocument/2006/relationships/image" Target="media/image92.png"/><Relationship Id="rId142" Type="http://schemas.openxmlformats.org/officeDocument/2006/relationships/hyperlink" Target="http://www.mla.org/" TargetMode="External"/><Relationship Id="rId163" Type="http://schemas.openxmlformats.org/officeDocument/2006/relationships/hyperlink" Target="https://owasp.org/www-project-internet-of-things/" TargetMode="External"/><Relationship Id="rId3" Type="http://schemas.openxmlformats.org/officeDocument/2006/relationships/styles" Target="styles.xml"/><Relationship Id="rId25" Type="http://schemas.openxmlformats.org/officeDocument/2006/relationships/image" Target="media/image7.jpeg"/><Relationship Id="rId46" Type="http://schemas.openxmlformats.org/officeDocument/2006/relationships/image" Target="media/image24.jpeg"/><Relationship Id="rId67" Type="http://schemas.openxmlformats.org/officeDocument/2006/relationships/image" Target="media/image42.png"/><Relationship Id="rId116" Type="http://schemas.openxmlformats.org/officeDocument/2006/relationships/image" Target="media/image88.png"/><Relationship Id="rId137" Type="http://schemas.openxmlformats.org/officeDocument/2006/relationships/hyperlink" Target="http://www.liunet.edu/cwis/cwp/library/workshop/citama.htm" TargetMode="External"/><Relationship Id="rId158" Type="http://schemas.openxmlformats.org/officeDocument/2006/relationships/hyperlink" Target="https://www.dragino.com/products/lora-lorawan-gateway/item/135-lg02.html" TargetMode="External"/><Relationship Id="rId20" Type="http://schemas.openxmlformats.org/officeDocument/2006/relationships/image" Target="media/image4.png"/><Relationship Id="rId41" Type="http://schemas.openxmlformats.org/officeDocument/2006/relationships/image" Target="media/image19.jpeg"/><Relationship Id="rId62" Type="http://schemas.openxmlformats.org/officeDocument/2006/relationships/header" Target="header14.xml"/><Relationship Id="rId83" Type="http://schemas.openxmlformats.org/officeDocument/2006/relationships/image" Target="media/image58.png"/><Relationship Id="rId88" Type="http://schemas.openxmlformats.org/officeDocument/2006/relationships/hyperlink" Target="https://mosquitto.org/download/" TargetMode="External"/><Relationship Id="rId111" Type="http://schemas.openxmlformats.org/officeDocument/2006/relationships/image" Target="media/image83.png"/><Relationship Id="rId132" Type="http://schemas.openxmlformats.org/officeDocument/2006/relationships/header" Target="header24.xml"/><Relationship Id="rId153" Type="http://schemas.openxmlformats.org/officeDocument/2006/relationships/hyperlink" Target="https://store.arduino.cc/arduino-uno-rev3" TargetMode="External"/><Relationship Id="rId174" Type="http://schemas.openxmlformats.org/officeDocument/2006/relationships/header" Target="header28.xml"/><Relationship Id="rId15" Type="http://schemas.openxmlformats.org/officeDocument/2006/relationships/header" Target="header5.xml"/><Relationship Id="rId36" Type="http://schemas.openxmlformats.org/officeDocument/2006/relationships/header" Target="header12.xml"/><Relationship Id="rId57" Type="http://schemas.openxmlformats.org/officeDocument/2006/relationships/image" Target="media/image35.png"/><Relationship Id="rId106" Type="http://schemas.openxmlformats.org/officeDocument/2006/relationships/image" Target="media/image78.png"/><Relationship Id="rId127" Type="http://schemas.openxmlformats.org/officeDocument/2006/relationships/header" Target="header19.xml"/><Relationship Id="rId10" Type="http://schemas.openxmlformats.org/officeDocument/2006/relationships/header" Target="header2.xml"/><Relationship Id="rId31" Type="http://schemas.openxmlformats.org/officeDocument/2006/relationships/image" Target="media/image13.png"/><Relationship Id="rId52" Type="http://schemas.openxmlformats.org/officeDocument/2006/relationships/image" Target="media/image30.png"/><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3.jpeg"/><Relationship Id="rId143" Type="http://schemas.openxmlformats.org/officeDocument/2006/relationships/hyperlink" Target="http://biblioteca.udg.es/info_general/Guies/Cites/MLA.asp" TargetMode="External"/><Relationship Id="rId148" Type="http://schemas.openxmlformats.org/officeDocument/2006/relationships/hyperlink" Target="http://www.bedfordstmartins.com/hacker/resdoc/history/footnotes.htm" TargetMode="External"/><Relationship Id="rId164" Type="http://schemas.openxmlformats.org/officeDocument/2006/relationships/hyperlink" Target="https://thenewstack.io/10-diy-development-boards-iot-prototyping/" TargetMode="External"/><Relationship Id="rId169" Type="http://schemas.openxmlformats.org/officeDocument/2006/relationships/hyperlink" Target="http://concejodebogota.gov.co/bogota-produce-6-300-toneladas-de-basura-al-dia/cbogota/2018-09-03/134429.php" TargetMode="Externa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8.png"/><Relationship Id="rId47" Type="http://schemas.openxmlformats.org/officeDocument/2006/relationships/image" Target="media/image25.png"/><Relationship Id="rId68" Type="http://schemas.openxmlformats.org/officeDocument/2006/relationships/image" Target="media/image43.png"/><Relationship Id="rId89" Type="http://schemas.openxmlformats.org/officeDocument/2006/relationships/hyperlink" Target="https://console.thethingsnetwork.org/mqtt-ca.pem" TargetMode="External"/><Relationship Id="rId112" Type="http://schemas.openxmlformats.org/officeDocument/2006/relationships/image" Target="media/image84.png"/><Relationship Id="rId133" Type="http://schemas.openxmlformats.org/officeDocument/2006/relationships/header" Target="header25.xml"/><Relationship Id="rId154" Type="http://schemas.openxmlformats.org/officeDocument/2006/relationships/hyperlink" Target="https://dzone.com/articles/coap-protocol-step-by-step-guide" TargetMode="External"/><Relationship Id="rId175" Type="http://schemas.openxmlformats.org/officeDocument/2006/relationships/header" Target="header29.xml"/><Relationship Id="rId16" Type="http://schemas.openxmlformats.org/officeDocument/2006/relationships/header" Target="header6.xml"/><Relationship Id="rId37" Type="http://schemas.openxmlformats.org/officeDocument/2006/relationships/footer" Target="footer1.xml"/><Relationship Id="rId58" Type="http://schemas.openxmlformats.org/officeDocument/2006/relationships/image" Target="media/image36.png"/><Relationship Id="rId79" Type="http://schemas.openxmlformats.org/officeDocument/2006/relationships/image" Target="media/image54.png"/><Relationship Id="rId102" Type="http://schemas.openxmlformats.org/officeDocument/2006/relationships/image" Target="media/image74.png"/><Relationship Id="rId123" Type="http://schemas.openxmlformats.org/officeDocument/2006/relationships/image" Target="media/image94.png"/><Relationship Id="rId144" Type="http://schemas.openxmlformats.org/officeDocument/2006/relationships/hyperlink" Target="http://www.liunet.edu/cwis/cwp/library/workshop/citmla.htm" TargetMode="External"/><Relationship Id="rId90" Type="http://schemas.openxmlformats.org/officeDocument/2006/relationships/image" Target="media/image63.png"/><Relationship Id="rId165" Type="http://schemas.openxmlformats.org/officeDocument/2006/relationships/hyperlink" Target="https://naylampmechatronics.com/blog/18_Tutorial-M%C3%B3dulo-GPS-con-Arduino.html" TargetMode="External"/><Relationship Id="rId27" Type="http://schemas.openxmlformats.org/officeDocument/2006/relationships/image" Target="media/image9.png"/><Relationship Id="rId48" Type="http://schemas.openxmlformats.org/officeDocument/2006/relationships/image" Target="media/image26.png"/><Relationship Id="rId69" Type="http://schemas.openxmlformats.org/officeDocument/2006/relationships/image" Target="media/image44.png"/><Relationship Id="rId113" Type="http://schemas.openxmlformats.org/officeDocument/2006/relationships/image" Target="media/image85.png"/><Relationship Id="rId134" Type="http://schemas.openxmlformats.org/officeDocument/2006/relationships/header" Target="header26.xml"/><Relationship Id="rId80" Type="http://schemas.openxmlformats.org/officeDocument/2006/relationships/image" Target="media/image55.png"/><Relationship Id="rId155" Type="http://schemas.openxmlformats.org/officeDocument/2006/relationships/hyperlink" Target="http://www.steves-internet-guide.com/mqtt-works/" TargetMode="External"/><Relationship Id="rId176" Type="http://schemas.openxmlformats.org/officeDocument/2006/relationships/fontTable" Target="fontTable.xml"/><Relationship Id="rId17" Type="http://schemas.openxmlformats.org/officeDocument/2006/relationships/header" Target="header7.xml"/><Relationship Id="rId38" Type="http://schemas.openxmlformats.org/officeDocument/2006/relationships/image" Target="media/image16.png"/><Relationship Id="rId59" Type="http://schemas.openxmlformats.org/officeDocument/2006/relationships/image" Target="media/image37.png"/><Relationship Id="rId103" Type="http://schemas.openxmlformats.org/officeDocument/2006/relationships/image" Target="media/image75.jpeg"/><Relationship Id="rId124" Type="http://schemas.openxmlformats.org/officeDocument/2006/relationships/header" Target="header16.xml"/><Relationship Id="rId70" Type="http://schemas.openxmlformats.org/officeDocument/2006/relationships/image" Target="media/image45.png"/><Relationship Id="rId91" Type="http://schemas.openxmlformats.org/officeDocument/2006/relationships/image" Target="media/image64.png"/><Relationship Id="rId145" Type="http://schemas.openxmlformats.org/officeDocument/2006/relationships/hyperlink" Target="http://www.nlm.nih.gov" TargetMode="External"/><Relationship Id="rId166" Type="http://schemas.openxmlformats.org/officeDocument/2006/relationships/hyperlink" Target="https://www.newieventures.com.au/blogtext/2018/2/26/lorawan-otaa-or-abp" TargetMode="External"/><Relationship Id="rId1" Type="http://schemas.openxmlformats.org/officeDocument/2006/relationships/customXml" Target="../customXml/item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B09FE5-2268-49AA-8F84-F8B707611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1</TotalTime>
  <Pages>133</Pages>
  <Words>33001</Words>
  <Characters>181507</Characters>
  <Application>Microsoft Office Word</Application>
  <DocSecurity>0</DocSecurity>
  <Lines>1512</Lines>
  <Paragraphs>428</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2140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218</cp:revision>
  <cp:lastPrinted>2020-06-05T19:45:00Z</cp:lastPrinted>
  <dcterms:created xsi:type="dcterms:W3CDTF">2020-06-05T17:10:00Z</dcterms:created>
  <dcterms:modified xsi:type="dcterms:W3CDTF">2020-12-07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